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09AA4D8" w14:textId="5198DF5A" w:rsidR="00A1593A" w:rsidRPr="00471D45" w:rsidRDefault="00471D45" w:rsidP="00C956D1">
      <w:pPr>
        <w:spacing w:before="200" w:line="276" w:lineRule="auto"/>
        <w:rPr>
          <w:b/>
          <w:bCs/>
        </w:rPr>
      </w:pPr>
      <w:r w:rsidRPr="00471D45">
        <w:rPr>
          <w:b/>
          <w:bCs/>
        </w:rPr>
        <w:t>Cēloņsakarības esības pārbaudes metode</w:t>
      </w:r>
    </w:p>
    <w:p w14:paraId="56578579" w14:textId="58D9923B" w:rsidR="00F27ECE" w:rsidRPr="001048E7" w:rsidRDefault="00F27ECE" w:rsidP="00F27ECE">
      <w:pPr>
        <w:spacing w:line="276" w:lineRule="auto"/>
        <w:jc w:val="both"/>
      </w:pPr>
      <w:r w:rsidRPr="001048E7">
        <w:t>Noskaidrojot saikni starp prettiesisku darbību vai bezdarbību un sekām</w:t>
      </w:r>
      <w:r w:rsidR="00F823A5">
        <w:t>, kas iestājušās</w:t>
      </w:r>
      <w:r w:rsidRPr="001048E7">
        <w:t>, ņem vērā inkriminētā noziedzīgā nodarījuma objektīvās pazīmes, kuras raksturo konkrēto noziedzīgā nodarījuma sastāvu, tai skaitā nodarījuma faktiskās darbības, lai pārliecinātos, ka konkrētās sekas ir apsūdzētā radītā neatļautā apdraudējuma rezultāts.</w:t>
      </w:r>
    </w:p>
    <w:p w14:paraId="76A84500" w14:textId="77777777" w:rsidR="00F27ECE" w:rsidRPr="001048E7" w:rsidRDefault="00F27ECE" w:rsidP="00F27ECE">
      <w:pPr>
        <w:spacing w:line="276" w:lineRule="auto"/>
        <w:jc w:val="both"/>
      </w:pPr>
      <w:r w:rsidRPr="001048E7">
        <w:t>Cēloņsakarība nav konstatējama gadījumā, ja persona rīkojās nevērīgi vai pieļāva bezdarbību un radīja apdraudējuma risku, kas neizraisīja inkriminētā noziedzīgā nodarījuma kaitīgās sekas.</w:t>
      </w:r>
    </w:p>
    <w:p w14:paraId="5C341F80" w14:textId="306C0D3B" w:rsidR="00471D45" w:rsidRDefault="00F27ECE" w:rsidP="00F27ECE">
      <w:pPr>
        <w:spacing w:line="276" w:lineRule="auto"/>
        <w:jc w:val="both"/>
      </w:pPr>
      <w:r w:rsidRPr="001048E7">
        <w:t>Ja sekas izraisa vairāku personu neuzmanīgas rīcības summēšanās, tad cēloņsakarību veido nosacījumi, kas nozīmīgi ietekmē seku iestāšanās laiku un vietu.</w:t>
      </w:r>
    </w:p>
    <w:p w14:paraId="3017602E" w14:textId="77777777" w:rsidR="00F27ECE" w:rsidRDefault="00F27ECE" w:rsidP="00F27ECE">
      <w:pPr>
        <w:spacing w:line="276" w:lineRule="auto"/>
        <w:jc w:val="both"/>
      </w:pPr>
    </w:p>
    <w:p w14:paraId="0004FAB5" w14:textId="4FEF3FC9" w:rsidR="00F27ECE" w:rsidRDefault="00F27ECE" w:rsidP="00E91F5B">
      <w:pPr>
        <w:spacing w:before="60" w:line="276" w:lineRule="auto"/>
        <w:jc w:val="both"/>
        <w:rPr>
          <w:b/>
          <w:bCs/>
        </w:rPr>
      </w:pPr>
      <w:r w:rsidRPr="00F27ECE">
        <w:rPr>
          <w:b/>
          <w:bCs/>
        </w:rPr>
        <w:t>Glābšanas darbu uzsākšana un iespējama cēloņsakarības pārtraukšana</w:t>
      </w:r>
    </w:p>
    <w:p w14:paraId="242A5608" w14:textId="4D65E91F" w:rsidR="00F27ECE" w:rsidRPr="001048E7" w:rsidRDefault="00F27ECE" w:rsidP="00F27ECE">
      <w:pPr>
        <w:spacing w:line="276" w:lineRule="auto"/>
        <w:jc w:val="both"/>
        <w:rPr>
          <w:rFonts w:asciiTheme="majorBidi" w:hAnsiTheme="majorBidi" w:cstheme="majorBidi"/>
        </w:rPr>
      </w:pPr>
      <w:r w:rsidRPr="001048E7">
        <w:rPr>
          <w:rFonts w:asciiTheme="majorBidi" w:hAnsiTheme="majorBidi" w:cstheme="majorBidi"/>
        </w:rPr>
        <w:t>Glābēju iesaistīšanās noziedzīga nodarījuma seku likvidācijā pati par sevi nepārtrauc sākotnējā apdraudējuma tālāko iedarbību. Vērtējot, vai glābēju bojāeja un veselības apdraudējums ir attiecināms uz noziedzīgā nodarījuma sākotnējo cēloni, ir jāņem vērā, ka glābšanas dienestu darbinieki neveic pasākumus nolūkā atteikties no dzīvības un neiesaistās glābšanas darbos brīvprātīgi, jo glābšanas pasākumu veikšana izriet no viņu profesionālajiem pienākumiem un var būt saistīta ar atbildīgu risku nolūkā glābt negadījumā iesaistītās personas (Ugunsdrošības un ugunsdzēsības likuma 35.</w:t>
      </w:r>
      <w:r w:rsidRPr="001048E7">
        <w:rPr>
          <w:rFonts w:asciiTheme="majorBidi" w:hAnsiTheme="majorBidi" w:cstheme="majorBidi"/>
          <w:vertAlign w:val="superscript"/>
        </w:rPr>
        <w:t>1</w:t>
      </w:r>
      <w:r w:rsidRPr="001048E7">
        <w:rPr>
          <w:rFonts w:asciiTheme="majorBidi" w:hAnsiTheme="majorBidi" w:cstheme="majorBidi"/>
        </w:rPr>
        <w:t>, 36. un 37.</w:t>
      </w:r>
      <w:r w:rsidR="00B76C6A">
        <w:rPr>
          <w:rFonts w:asciiTheme="majorBidi" w:hAnsiTheme="majorBidi" w:cstheme="majorBidi"/>
        </w:rPr>
        <w:t> </w:t>
      </w:r>
      <w:r w:rsidRPr="001048E7">
        <w:rPr>
          <w:rFonts w:asciiTheme="majorBidi" w:hAnsiTheme="majorBidi" w:cstheme="majorBidi"/>
        </w:rPr>
        <w:t xml:space="preserve">pants). Tādējādi nav konstatējama glābēju rīcības brīvprātība, kas pārtrauktu cēloņsakarības konstatēšanu starp darbībām un kaitīgajām sekām. </w:t>
      </w:r>
    </w:p>
    <w:p w14:paraId="073338FE" w14:textId="77777777" w:rsidR="00F27ECE" w:rsidRPr="001048E7" w:rsidRDefault="00F27ECE" w:rsidP="00F27ECE">
      <w:pPr>
        <w:spacing w:line="276" w:lineRule="auto"/>
        <w:jc w:val="both"/>
        <w:rPr>
          <w:rFonts w:asciiTheme="majorBidi" w:hAnsiTheme="majorBidi" w:cstheme="majorBidi"/>
        </w:rPr>
      </w:pPr>
      <w:r w:rsidRPr="001048E7">
        <w:rPr>
          <w:rFonts w:asciiTheme="majorBidi" w:hAnsiTheme="majorBidi" w:cstheme="majorBidi"/>
        </w:rPr>
        <w:t>Tomēr tiesām jāņem vērā, ka tiesību normas aizsardzības mērķis beidzas tur, kur sākas cietušās personas atbildības joma pašai par sevi. Tādējādi tiesām jāvērtē, vai glābšanas pasākumi nav bijuši acīmredzami bezjēdzīgi un nesamērīgi tam, kādu risku glābēji uzņēmās, apdraudot savu dzīvību un veselību, un tam, kādu rezultātu konkrētajos apstākļos varēja sasniegt. Acīmredzami nesaprātīga glābšanas mēģinājuma gadījumā cēloņsakarības saikne tiek pārtraukta. Šādā gadījumā vērtējami nevis atsevišķu glābēju lēmumi, bet gan visu glābšanas operācijā iesaistīto kopējā rīcība.</w:t>
      </w:r>
    </w:p>
    <w:p w14:paraId="552DF606" w14:textId="77777777" w:rsidR="00F27ECE" w:rsidRDefault="00F27ECE" w:rsidP="00F27ECE">
      <w:pPr>
        <w:spacing w:line="276" w:lineRule="auto"/>
        <w:jc w:val="both"/>
        <w:rPr>
          <w:b/>
          <w:bCs/>
        </w:rPr>
      </w:pPr>
    </w:p>
    <w:p w14:paraId="1BE1546B" w14:textId="334C3910" w:rsidR="00F27ECE" w:rsidRDefault="00392738" w:rsidP="00E91F5B">
      <w:pPr>
        <w:spacing w:before="60" w:line="276" w:lineRule="auto"/>
        <w:jc w:val="both"/>
        <w:rPr>
          <w:b/>
          <w:bCs/>
        </w:rPr>
      </w:pPr>
      <w:r w:rsidRPr="00392738">
        <w:rPr>
          <w:b/>
          <w:bCs/>
        </w:rPr>
        <w:t>Blakus lēmuma tiesiskā daba</w:t>
      </w:r>
    </w:p>
    <w:p w14:paraId="73BD66AA" w14:textId="77777777" w:rsidR="00392738" w:rsidRPr="001048E7" w:rsidRDefault="00392738" w:rsidP="00392738">
      <w:pPr>
        <w:spacing w:line="276" w:lineRule="auto"/>
        <w:jc w:val="both"/>
        <w:rPr>
          <w:rFonts w:asciiTheme="majorBidi" w:hAnsiTheme="majorBidi" w:cstheme="majorBidi"/>
        </w:rPr>
      </w:pPr>
      <w:r w:rsidRPr="001048E7">
        <w:rPr>
          <w:rFonts w:asciiTheme="majorBidi" w:hAnsiTheme="majorBidi" w:cstheme="majorBidi"/>
        </w:rPr>
        <w:t>Blakus lēmums neskar lietas būtību un ir vērsts uz to, lai kompetenta institūcija novērstu iespējamos pārkāpumus un tos cēloņus, kurus tiesa ir konstatējusi lietas izskatīšanā. Tādējādi tiesa blakus lēmumu var pieņemt jebkurā tiesu instancē pēc savas iniciatīvas, un tiesai nav saistošs procesā iesaistītās personas viedoklis par šo jautājumu. Turklāt nav izšķirošas nozīmes, vai par šo jautājumu ir vai nav iesniegts prokurora apelācijas protests vai apsūdzētā apelācijas sūdzība.</w:t>
      </w:r>
    </w:p>
    <w:p w14:paraId="44186E8F" w14:textId="085E795F" w:rsidR="00392738" w:rsidRPr="001048E7" w:rsidRDefault="00392738" w:rsidP="00392738">
      <w:pPr>
        <w:spacing w:line="276" w:lineRule="auto"/>
        <w:jc w:val="both"/>
        <w:rPr>
          <w:rFonts w:asciiTheme="majorBidi" w:hAnsiTheme="majorBidi" w:cstheme="majorBidi"/>
        </w:rPr>
      </w:pPr>
      <w:r w:rsidRPr="001048E7">
        <w:rPr>
          <w:rFonts w:asciiTheme="majorBidi" w:hAnsiTheme="majorBidi" w:cstheme="majorBidi"/>
        </w:rPr>
        <w:t>Tiesai rūpīgi jāvērtē, vai katrā gadījumā, kad tiek konstatēts Kriminālprocesa likuma pārkāpums, ir jāpieņem blakus lēmums. Pārsteidzīgi un nepamatoti ir pieņemt lēmumu par atšķirīgu viedokli par Krimināllikuma normas piemērošanu. Šādos gadījumos ir jāatturas no blakus lēmumu pieņemšanas.</w:t>
      </w:r>
    </w:p>
    <w:p w14:paraId="399F048D" w14:textId="77777777" w:rsidR="00471D45" w:rsidRDefault="00471D45" w:rsidP="00471D45">
      <w:pPr>
        <w:spacing w:line="276" w:lineRule="auto"/>
      </w:pPr>
    </w:p>
    <w:p w14:paraId="6975CEA2" w14:textId="77777777" w:rsidR="00C956D1" w:rsidRDefault="00C956D1" w:rsidP="00471D45">
      <w:pPr>
        <w:spacing w:line="276" w:lineRule="auto"/>
      </w:pPr>
    </w:p>
    <w:p w14:paraId="7423A885" w14:textId="77777777" w:rsidR="00C956D1" w:rsidRDefault="00C956D1" w:rsidP="00471D45">
      <w:pPr>
        <w:spacing w:line="276" w:lineRule="auto"/>
      </w:pPr>
    </w:p>
    <w:p w14:paraId="53E7BE32" w14:textId="77777777" w:rsidR="00E91F5B" w:rsidRDefault="00E91F5B" w:rsidP="00471D45">
      <w:pPr>
        <w:spacing w:line="276" w:lineRule="auto"/>
      </w:pPr>
    </w:p>
    <w:p w14:paraId="3363EA39" w14:textId="77777777" w:rsidR="00C956D1" w:rsidRPr="009C7A0A" w:rsidRDefault="00C956D1" w:rsidP="00471D45">
      <w:pPr>
        <w:spacing w:line="276" w:lineRule="auto"/>
      </w:pPr>
    </w:p>
    <w:p w14:paraId="15D75A67" w14:textId="3D86C317" w:rsidR="00847292" w:rsidRDefault="00847292" w:rsidP="009C7A0A">
      <w:pPr>
        <w:spacing w:line="276" w:lineRule="auto"/>
        <w:jc w:val="center"/>
        <w:rPr>
          <w:b/>
        </w:rPr>
      </w:pPr>
      <w:r w:rsidRPr="009C7A0A">
        <w:rPr>
          <w:b/>
        </w:rPr>
        <w:lastRenderedPageBreak/>
        <w:t>Latvijas Republikas Senāt</w:t>
      </w:r>
      <w:r w:rsidR="00813122">
        <w:rPr>
          <w:b/>
        </w:rPr>
        <w:t>a</w:t>
      </w:r>
    </w:p>
    <w:p w14:paraId="62E36D85" w14:textId="339822FD" w:rsidR="00813122" w:rsidRPr="00813122" w:rsidRDefault="00813122" w:rsidP="00813122">
      <w:pPr>
        <w:spacing w:line="276" w:lineRule="auto"/>
        <w:jc w:val="center"/>
        <w:rPr>
          <w:b/>
          <w:bCs/>
        </w:rPr>
      </w:pPr>
      <w:r w:rsidRPr="00813122">
        <w:rPr>
          <w:b/>
          <w:bCs/>
        </w:rPr>
        <w:t>Krimināllietu departamenta</w:t>
      </w:r>
    </w:p>
    <w:p w14:paraId="24253150" w14:textId="1B91CCE3" w:rsidR="00813122" w:rsidRPr="00813122" w:rsidRDefault="00813122" w:rsidP="009C7A0A">
      <w:pPr>
        <w:spacing w:line="276" w:lineRule="auto"/>
        <w:jc w:val="center"/>
        <w:rPr>
          <w:b/>
          <w:bCs/>
        </w:rPr>
      </w:pPr>
      <w:r w:rsidRPr="00813122">
        <w:rPr>
          <w:b/>
          <w:bCs/>
        </w:rPr>
        <w:t>2024. gada 19. decembra</w:t>
      </w:r>
    </w:p>
    <w:p w14:paraId="01B3DB31" w14:textId="77777777" w:rsidR="00847292" w:rsidRPr="00813122" w:rsidRDefault="00847292" w:rsidP="009C7A0A">
      <w:pPr>
        <w:spacing w:line="276" w:lineRule="auto"/>
        <w:jc w:val="center"/>
        <w:rPr>
          <w:b/>
          <w:bCs/>
        </w:rPr>
      </w:pPr>
      <w:r w:rsidRPr="00813122">
        <w:rPr>
          <w:b/>
          <w:bCs/>
        </w:rPr>
        <w:t>LĒMUMS</w:t>
      </w:r>
    </w:p>
    <w:p w14:paraId="6BEC9BFF" w14:textId="16AFCB18" w:rsidR="00847292" w:rsidRPr="005C1879" w:rsidRDefault="00813122" w:rsidP="00813122">
      <w:pPr>
        <w:spacing w:line="276" w:lineRule="auto"/>
        <w:jc w:val="center"/>
        <w:rPr>
          <w:b/>
          <w:bCs/>
        </w:rPr>
      </w:pPr>
      <w:r w:rsidRPr="005C1879">
        <w:rPr>
          <w:b/>
          <w:bCs/>
        </w:rPr>
        <w:t>Lieta Nr. 11511002713, SKK-63/2024</w:t>
      </w:r>
    </w:p>
    <w:p w14:paraId="19BC06AA" w14:textId="244EC951" w:rsidR="00F860B2" w:rsidRPr="009C7A0A" w:rsidRDefault="00F860B2" w:rsidP="00F860B2">
      <w:pPr>
        <w:spacing w:line="276" w:lineRule="auto"/>
        <w:jc w:val="center"/>
      </w:pPr>
      <w:hyperlink r:id="rId8" w:history="1">
        <w:r w:rsidRPr="00C956D1">
          <w:rPr>
            <w:rStyle w:val="Hyperlink"/>
          </w:rPr>
          <w:t>ECLI:LV:AT:2024:1219.11511002713.23.L</w:t>
        </w:r>
      </w:hyperlink>
    </w:p>
    <w:p w14:paraId="51D24A82" w14:textId="77777777" w:rsidR="008629B6" w:rsidRPr="009C7A0A" w:rsidRDefault="008629B6" w:rsidP="009C7A0A">
      <w:pPr>
        <w:spacing w:line="276" w:lineRule="auto"/>
        <w:jc w:val="center"/>
      </w:pPr>
    </w:p>
    <w:p w14:paraId="41527798" w14:textId="69724476" w:rsidR="00340015" w:rsidRPr="009C7A0A" w:rsidRDefault="00E15AFE" w:rsidP="009C7A0A">
      <w:pPr>
        <w:spacing w:line="276" w:lineRule="auto"/>
        <w:ind w:firstLine="720"/>
        <w:jc w:val="both"/>
      </w:pPr>
      <w:r w:rsidRPr="009C7A0A">
        <w:t xml:space="preserve">Senāts </w:t>
      </w:r>
      <w:r w:rsidR="00847292" w:rsidRPr="009C7A0A">
        <w:t>šādā sastāvā: senator</w:t>
      </w:r>
      <w:r w:rsidR="00934A5C" w:rsidRPr="009C7A0A">
        <w:t>s referents</w:t>
      </w:r>
      <w:r w:rsidR="00DE1BE9" w:rsidRPr="009C7A0A">
        <w:t xml:space="preserve"> </w:t>
      </w:r>
      <w:r w:rsidR="00847292" w:rsidRPr="009C7A0A">
        <w:t>Aivars Uminskis,</w:t>
      </w:r>
      <w:r w:rsidR="00BD764E" w:rsidRPr="009C7A0A">
        <w:t xml:space="preserve"> </w:t>
      </w:r>
      <w:r w:rsidR="00934A5C" w:rsidRPr="009C7A0A">
        <w:t>senator</w:t>
      </w:r>
      <w:r w:rsidR="00340015" w:rsidRPr="009C7A0A">
        <w:t>i Artūrs Freibergs un Inguna Radzeviča</w:t>
      </w:r>
    </w:p>
    <w:p w14:paraId="65D5F1AF" w14:textId="77777777" w:rsidR="00197845" w:rsidRPr="009C7A0A" w:rsidRDefault="00197845" w:rsidP="009C7A0A">
      <w:pPr>
        <w:autoSpaceDE w:val="0"/>
        <w:autoSpaceDN w:val="0"/>
        <w:adjustRightInd w:val="0"/>
        <w:spacing w:line="276" w:lineRule="auto"/>
        <w:jc w:val="both"/>
        <w:rPr>
          <w:rFonts w:eastAsiaTheme="minorHAnsi"/>
        </w:rPr>
      </w:pPr>
    </w:p>
    <w:p w14:paraId="13A21256" w14:textId="31E3F50C" w:rsidR="00340015" w:rsidRPr="009C7A0A" w:rsidRDefault="00322A61" w:rsidP="00A87F52">
      <w:pPr>
        <w:spacing w:line="276" w:lineRule="auto"/>
        <w:ind w:firstLine="720"/>
        <w:jc w:val="both"/>
        <w:rPr>
          <w:rFonts w:eastAsia="Calibri"/>
          <w:color w:val="000000" w:themeColor="text1"/>
        </w:rPr>
      </w:pPr>
      <w:r w:rsidRPr="009C7A0A">
        <w:t>rakstveida procesā izskatīja krimināllietu sakarā ar</w:t>
      </w:r>
      <w:r w:rsidRPr="009C7A0A">
        <w:rPr>
          <w:rFonts w:eastAsia="Calibri"/>
          <w:color w:val="000000" w:themeColor="text1"/>
        </w:rPr>
        <w:t xml:space="preserve"> Rīgas tiesas apgabala prokuratūras prokurora Agra </w:t>
      </w:r>
      <w:proofErr w:type="spellStart"/>
      <w:r w:rsidRPr="009C7A0A">
        <w:rPr>
          <w:rFonts w:eastAsia="Calibri"/>
          <w:color w:val="000000" w:themeColor="text1"/>
        </w:rPr>
        <w:t>Skradaiļa</w:t>
      </w:r>
      <w:proofErr w:type="spellEnd"/>
      <w:r w:rsidRPr="009C7A0A">
        <w:rPr>
          <w:rFonts w:eastAsia="Calibri"/>
          <w:color w:val="000000" w:themeColor="text1"/>
        </w:rPr>
        <w:t xml:space="preserve"> kasācijas protestu, apsūdzētā </w:t>
      </w:r>
      <w:r w:rsidR="00643F8C">
        <w:rPr>
          <w:rFonts w:eastAsia="Calibri"/>
          <w:color w:val="000000" w:themeColor="text1"/>
        </w:rPr>
        <w:t>[pers. A]</w:t>
      </w:r>
      <w:r w:rsidRPr="009C7A0A">
        <w:rPr>
          <w:rFonts w:eastAsia="Calibri"/>
          <w:color w:val="000000" w:themeColor="text1"/>
        </w:rPr>
        <w:t xml:space="preserve"> un viņa aizstāvja zvērināta advokāta Artūra Zvejsalnieka, cietušo </w:t>
      </w:r>
      <w:r w:rsidR="00643F8C">
        <w:rPr>
          <w:rFonts w:eastAsia="Calibri"/>
          <w:color w:val="000000" w:themeColor="text1"/>
        </w:rPr>
        <w:t>[pers. B]</w:t>
      </w:r>
      <w:r w:rsidRPr="009C7A0A">
        <w:rPr>
          <w:rFonts w:eastAsia="Calibri"/>
          <w:color w:val="000000" w:themeColor="text1"/>
        </w:rPr>
        <w:t xml:space="preserve">, </w:t>
      </w:r>
      <w:r w:rsidR="00643F8C">
        <w:rPr>
          <w:rFonts w:eastAsia="Calibri"/>
          <w:color w:val="000000" w:themeColor="text1"/>
        </w:rPr>
        <w:t>[pers. C]</w:t>
      </w:r>
      <w:r w:rsidRPr="009C7A0A">
        <w:rPr>
          <w:rFonts w:eastAsia="Calibri"/>
          <w:color w:val="000000" w:themeColor="text1"/>
        </w:rPr>
        <w:t xml:space="preserve">, </w:t>
      </w:r>
      <w:r w:rsidR="00643F8C">
        <w:rPr>
          <w:rFonts w:eastAsia="Calibri"/>
          <w:color w:val="000000" w:themeColor="text1"/>
        </w:rPr>
        <w:t>[pers. D]</w:t>
      </w:r>
      <w:r w:rsidRPr="009C7A0A">
        <w:rPr>
          <w:rFonts w:eastAsia="Calibri"/>
          <w:color w:val="000000" w:themeColor="text1"/>
        </w:rPr>
        <w:t xml:space="preserve">, </w:t>
      </w:r>
      <w:r w:rsidR="00643F8C">
        <w:rPr>
          <w:rFonts w:eastAsia="Calibri"/>
          <w:color w:val="000000" w:themeColor="text1"/>
        </w:rPr>
        <w:t>[pers. E]</w:t>
      </w:r>
      <w:r w:rsidRPr="009C7A0A">
        <w:rPr>
          <w:rFonts w:eastAsia="Calibri"/>
          <w:color w:val="000000" w:themeColor="text1"/>
        </w:rPr>
        <w:t xml:space="preserve">, </w:t>
      </w:r>
      <w:r w:rsidR="00643F8C">
        <w:rPr>
          <w:rFonts w:eastAsia="Calibri"/>
          <w:color w:val="000000" w:themeColor="text1"/>
        </w:rPr>
        <w:t>[pers. F]</w:t>
      </w:r>
      <w:r w:rsidRPr="009C7A0A">
        <w:rPr>
          <w:rFonts w:eastAsia="Calibri"/>
          <w:color w:val="000000" w:themeColor="text1"/>
        </w:rPr>
        <w:t xml:space="preserve">, </w:t>
      </w:r>
      <w:r w:rsidR="00643F8C">
        <w:rPr>
          <w:rFonts w:eastAsia="Calibri"/>
          <w:color w:val="000000" w:themeColor="text1"/>
        </w:rPr>
        <w:t>[pers. G]</w:t>
      </w:r>
      <w:r w:rsidRPr="009C7A0A">
        <w:rPr>
          <w:rFonts w:eastAsia="Calibri"/>
          <w:color w:val="000000" w:themeColor="text1"/>
        </w:rPr>
        <w:t xml:space="preserve">, </w:t>
      </w:r>
      <w:r w:rsidR="00643F8C">
        <w:rPr>
          <w:rFonts w:eastAsia="Calibri"/>
          <w:color w:val="000000" w:themeColor="text1"/>
        </w:rPr>
        <w:t>[pers. H]</w:t>
      </w:r>
      <w:r w:rsidRPr="009C7A0A">
        <w:rPr>
          <w:rFonts w:eastAsia="Calibri"/>
          <w:color w:val="000000" w:themeColor="text1"/>
        </w:rPr>
        <w:t xml:space="preserve">, </w:t>
      </w:r>
      <w:r w:rsidR="00643F8C">
        <w:rPr>
          <w:rFonts w:eastAsia="Calibri"/>
          <w:color w:val="000000" w:themeColor="text1"/>
        </w:rPr>
        <w:t>[pers. I]</w:t>
      </w:r>
      <w:r w:rsidRPr="009C7A0A">
        <w:rPr>
          <w:rFonts w:eastAsia="Calibri"/>
          <w:color w:val="000000" w:themeColor="text1"/>
        </w:rPr>
        <w:t xml:space="preserve">, </w:t>
      </w:r>
      <w:r w:rsidR="00643F8C">
        <w:rPr>
          <w:rFonts w:eastAsia="Calibri"/>
          <w:color w:val="000000" w:themeColor="text1"/>
        </w:rPr>
        <w:t>[pers. J]</w:t>
      </w:r>
      <w:r w:rsidRPr="009C7A0A">
        <w:rPr>
          <w:rFonts w:eastAsia="Calibri"/>
          <w:color w:val="000000" w:themeColor="text1"/>
        </w:rPr>
        <w:t xml:space="preserve">, </w:t>
      </w:r>
      <w:r w:rsidR="00643F8C">
        <w:rPr>
          <w:rFonts w:eastAsia="Calibri"/>
          <w:color w:val="000000" w:themeColor="text1"/>
        </w:rPr>
        <w:t>[pers. K]</w:t>
      </w:r>
      <w:r w:rsidRPr="009C7A0A">
        <w:rPr>
          <w:rFonts w:eastAsia="Calibri"/>
          <w:color w:val="000000" w:themeColor="text1"/>
        </w:rPr>
        <w:t xml:space="preserve">, </w:t>
      </w:r>
      <w:r w:rsidR="00643F8C">
        <w:rPr>
          <w:rFonts w:eastAsia="Calibri"/>
          <w:color w:val="000000" w:themeColor="text1"/>
        </w:rPr>
        <w:t>[pers. L]</w:t>
      </w:r>
      <w:r w:rsidRPr="009C7A0A">
        <w:rPr>
          <w:rFonts w:eastAsia="Calibri"/>
          <w:color w:val="000000" w:themeColor="text1"/>
        </w:rPr>
        <w:t xml:space="preserve">, </w:t>
      </w:r>
      <w:r w:rsidR="00643F8C">
        <w:rPr>
          <w:rFonts w:eastAsia="Calibri"/>
          <w:color w:val="000000" w:themeColor="text1"/>
        </w:rPr>
        <w:t>[pers. M]</w:t>
      </w:r>
      <w:r w:rsidRPr="009C7A0A">
        <w:rPr>
          <w:rFonts w:eastAsia="Calibri"/>
          <w:color w:val="000000" w:themeColor="text1"/>
        </w:rPr>
        <w:t xml:space="preserve">, </w:t>
      </w:r>
      <w:r w:rsidR="00643F8C">
        <w:rPr>
          <w:rFonts w:eastAsia="Calibri"/>
          <w:color w:val="000000" w:themeColor="text1"/>
        </w:rPr>
        <w:t>[pers. N]</w:t>
      </w:r>
      <w:r w:rsidRPr="009C7A0A">
        <w:rPr>
          <w:rFonts w:eastAsia="Calibri"/>
          <w:color w:val="000000" w:themeColor="text1"/>
        </w:rPr>
        <w:t xml:space="preserve">, </w:t>
      </w:r>
      <w:r w:rsidR="00643F8C">
        <w:rPr>
          <w:rFonts w:eastAsia="Calibri"/>
          <w:color w:val="000000" w:themeColor="text1"/>
        </w:rPr>
        <w:t>[pers. O]</w:t>
      </w:r>
      <w:r w:rsidRPr="009C7A0A">
        <w:rPr>
          <w:rFonts w:eastAsia="Calibri"/>
          <w:color w:val="000000" w:themeColor="text1"/>
        </w:rPr>
        <w:t xml:space="preserve">, </w:t>
      </w:r>
      <w:r w:rsidR="00643F8C">
        <w:rPr>
          <w:rFonts w:eastAsia="Calibri"/>
          <w:color w:val="000000" w:themeColor="text1"/>
        </w:rPr>
        <w:t>[pers. P]</w:t>
      </w:r>
      <w:r w:rsidRPr="009C7A0A">
        <w:rPr>
          <w:rFonts w:eastAsia="Calibri"/>
          <w:color w:val="000000" w:themeColor="text1"/>
        </w:rPr>
        <w:t xml:space="preserve">, </w:t>
      </w:r>
      <w:r w:rsidR="00643F8C">
        <w:rPr>
          <w:rFonts w:eastAsia="Calibri"/>
          <w:color w:val="000000" w:themeColor="text1"/>
        </w:rPr>
        <w:t>[pers. R]</w:t>
      </w:r>
      <w:r w:rsidRPr="009C7A0A">
        <w:rPr>
          <w:rFonts w:eastAsia="Calibri"/>
          <w:color w:val="000000" w:themeColor="text1"/>
        </w:rPr>
        <w:t xml:space="preserve">, cietušo </w:t>
      </w:r>
      <w:r w:rsidR="00643F8C">
        <w:rPr>
          <w:rFonts w:eastAsia="Calibri"/>
          <w:color w:val="000000" w:themeColor="text1"/>
        </w:rPr>
        <w:t>[pers. S]</w:t>
      </w:r>
      <w:r w:rsidRPr="009C7A0A">
        <w:rPr>
          <w:rFonts w:eastAsia="Calibri"/>
          <w:color w:val="000000" w:themeColor="text1"/>
        </w:rPr>
        <w:t xml:space="preserve"> un </w:t>
      </w:r>
      <w:r w:rsidR="00643F8C">
        <w:rPr>
          <w:rFonts w:eastAsia="Calibri"/>
          <w:color w:val="000000" w:themeColor="text1"/>
        </w:rPr>
        <w:t>[pers. T]</w:t>
      </w:r>
      <w:r w:rsidR="000061AE" w:rsidRPr="009C7A0A">
        <w:rPr>
          <w:rFonts w:eastAsia="Calibri"/>
          <w:color w:val="000000" w:themeColor="text1"/>
        </w:rPr>
        <w:t xml:space="preserve"> (</w:t>
      </w:r>
      <w:r w:rsidR="00933C98" w:rsidRPr="009C7A0A">
        <w:t xml:space="preserve">pirms uzvārda maiņas – </w:t>
      </w:r>
      <w:r w:rsidR="00643F8C">
        <w:t>[Uzvārds]</w:t>
      </w:r>
      <w:r w:rsidR="00651884" w:rsidRPr="009C7A0A">
        <w:t>),</w:t>
      </w:r>
      <w:r w:rsidRPr="009C7A0A">
        <w:rPr>
          <w:rFonts w:eastAsia="Calibri"/>
          <w:color w:val="000000" w:themeColor="text1"/>
        </w:rPr>
        <w:t xml:space="preserve"> </w:t>
      </w:r>
      <w:r w:rsidR="00A87F52">
        <w:rPr>
          <w:rFonts w:eastAsia="Calibri"/>
          <w:color w:val="000000" w:themeColor="text1"/>
        </w:rPr>
        <w:t>[pers. U]</w:t>
      </w:r>
      <w:r w:rsidRPr="009C7A0A">
        <w:rPr>
          <w:rFonts w:eastAsia="Calibri"/>
          <w:color w:val="000000" w:themeColor="text1"/>
        </w:rPr>
        <w:t xml:space="preserve"> un </w:t>
      </w:r>
      <w:r w:rsidR="00A87F52">
        <w:rPr>
          <w:rFonts w:eastAsia="Calibri"/>
          <w:color w:val="000000" w:themeColor="text1"/>
        </w:rPr>
        <w:t>[pers. V]</w:t>
      </w:r>
      <w:r w:rsidRPr="009C7A0A">
        <w:rPr>
          <w:rFonts w:eastAsia="Calibri"/>
          <w:color w:val="000000" w:themeColor="text1"/>
        </w:rPr>
        <w:t xml:space="preserve">, </w:t>
      </w:r>
      <w:r w:rsidR="00A87F52">
        <w:rPr>
          <w:rFonts w:eastAsia="Calibri"/>
          <w:color w:val="000000" w:themeColor="text1"/>
        </w:rPr>
        <w:t>[pers. Z]</w:t>
      </w:r>
      <w:r w:rsidRPr="009C7A0A">
        <w:rPr>
          <w:rFonts w:eastAsia="Calibri"/>
          <w:color w:val="000000" w:themeColor="text1"/>
        </w:rPr>
        <w:t xml:space="preserve"> un </w:t>
      </w:r>
      <w:r w:rsidR="00A87F52">
        <w:rPr>
          <w:rFonts w:eastAsia="Calibri"/>
          <w:color w:val="000000" w:themeColor="text1"/>
        </w:rPr>
        <w:t>[pers. AA]</w:t>
      </w:r>
      <w:r w:rsidRPr="009C7A0A">
        <w:rPr>
          <w:rFonts w:eastAsia="Calibri"/>
          <w:color w:val="000000" w:themeColor="text1"/>
        </w:rPr>
        <w:t xml:space="preserve">, </w:t>
      </w:r>
      <w:r w:rsidR="00A87F52">
        <w:rPr>
          <w:rFonts w:eastAsia="Calibri"/>
          <w:color w:val="000000" w:themeColor="text1"/>
        </w:rPr>
        <w:t>[pers. AB]</w:t>
      </w:r>
      <w:r w:rsidRPr="009C7A0A">
        <w:rPr>
          <w:rFonts w:eastAsia="Calibri"/>
          <w:color w:val="000000" w:themeColor="text1"/>
        </w:rPr>
        <w:t xml:space="preserve"> un </w:t>
      </w:r>
      <w:r w:rsidR="00A87F52">
        <w:rPr>
          <w:rFonts w:eastAsia="Calibri"/>
          <w:color w:val="000000" w:themeColor="text1"/>
        </w:rPr>
        <w:t>[pers. AC]</w:t>
      </w:r>
      <w:r w:rsidRPr="009C7A0A">
        <w:rPr>
          <w:rFonts w:eastAsia="Calibri"/>
          <w:color w:val="000000" w:themeColor="text1"/>
        </w:rPr>
        <w:t xml:space="preserve">, </w:t>
      </w:r>
      <w:r w:rsidR="00A87F52">
        <w:rPr>
          <w:rFonts w:eastAsia="Calibri"/>
          <w:color w:val="000000" w:themeColor="text1"/>
        </w:rPr>
        <w:t>[pers. AD]</w:t>
      </w:r>
      <w:r w:rsidRPr="009C7A0A">
        <w:rPr>
          <w:rFonts w:eastAsia="Calibri"/>
          <w:color w:val="000000" w:themeColor="text1"/>
        </w:rPr>
        <w:t xml:space="preserve"> un </w:t>
      </w:r>
      <w:r w:rsidR="00A87F52">
        <w:rPr>
          <w:rFonts w:eastAsia="Calibri"/>
          <w:color w:val="000000" w:themeColor="text1"/>
        </w:rPr>
        <w:t>[pers. AE]</w:t>
      </w:r>
      <w:r w:rsidRPr="009C7A0A">
        <w:rPr>
          <w:rFonts w:eastAsia="Calibri"/>
          <w:color w:val="000000" w:themeColor="text1"/>
        </w:rPr>
        <w:t xml:space="preserve">, cietušo </w:t>
      </w:r>
      <w:r w:rsidR="00A87F52">
        <w:rPr>
          <w:rFonts w:eastAsia="Calibri"/>
          <w:color w:val="000000" w:themeColor="text1"/>
        </w:rPr>
        <w:t>[pers. AF]</w:t>
      </w:r>
      <w:r w:rsidRPr="009C7A0A">
        <w:rPr>
          <w:rFonts w:eastAsia="Calibri"/>
          <w:color w:val="000000" w:themeColor="text1"/>
        </w:rPr>
        <w:t xml:space="preserve"> (</w:t>
      </w:r>
      <w:r w:rsidR="00A87F52">
        <w:rPr>
          <w:rFonts w:eastAsia="Calibri"/>
          <w:i/>
          <w:iCs/>
          <w:color w:val="000000" w:themeColor="text1"/>
        </w:rPr>
        <w:t>[pers. AF]</w:t>
      </w:r>
      <w:r w:rsidRPr="009C7A0A">
        <w:rPr>
          <w:rFonts w:eastAsia="Calibri"/>
          <w:color w:val="000000" w:themeColor="text1"/>
        </w:rPr>
        <w:t xml:space="preserve">), </w:t>
      </w:r>
      <w:r w:rsidR="00A87F52">
        <w:rPr>
          <w:rFonts w:eastAsia="Calibri"/>
          <w:color w:val="000000" w:themeColor="text1"/>
        </w:rPr>
        <w:t>[pers. AG]</w:t>
      </w:r>
      <w:r w:rsidRPr="009C7A0A">
        <w:rPr>
          <w:rFonts w:eastAsia="Calibri"/>
          <w:color w:val="000000" w:themeColor="text1"/>
        </w:rPr>
        <w:t xml:space="preserve"> un </w:t>
      </w:r>
      <w:r w:rsidR="00A87F52">
        <w:rPr>
          <w:rFonts w:eastAsia="Calibri"/>
          <w:color w:val="000000" w:themeColor="text1"/>
        </w:rPr>
        <w:t>[pers. AH]</w:t>
      </w:r>
      <w:r w:rsidRPr="009C7A0A">
        <w:rPr>
          <w:rFonts w:eastAsia="Calibri"/>
          <w:color w:val="000000" w:themeColor="text1"/>
        </w:rPr>
        <w:t xml:space="preserve">, </w:t>
      </w:r>
      <w:r w:rsidR="00A87F52">
        <w:rPr>
          <w:rFonts w:eastAsia="Calibri"/>
          <w:color w:val="000000" w:themeColor="text1"/>
        </w:rPr>
        <w:t>[pers. AI]</w:t>
      </w:r>
      <w:r w:rsidRPr="009C7A0A">
        <w:rPr>
          <w:rFonts w:eastAsia="Calibri"/>
          <w:color w:val="000000" w:themeColor="text1"/>
        </w:rPr>
        <w:t xml:space="preserve">, </w:t>
      </w:r>
      <w:r w:rsidR="00A87F52">
        <w:rPr>
          <w:rFonts w:eastAsia="Calibri"/>
          <w:color w:val="000000" w:themeColor="text1"/>
        </w:rPr>
        <w:t>[pers. AJ]</w:t>
      </w:r>
      <w:r w:rsidRPr="009C7A0A">
        <w:rPr>
          <w:rFonts w:eastAsia="Calibri"/>
          <w:color w:val="000000" w:themeColor="text1"/>
        </w:rPr>
        <w:t xml:space="preserve"> un </w:t>
      </w:r>
      <w:r w:rsidR="00A87F52">
        <w:rPr>
          <w:rFonts w:eastAsia="Calibri"/>
          <w:color w:val="000000" w:themeColor="text1"/>
        </w:rPr>
        <w:t>[pers. AK]</w:t>
      </w:r>
      <w:r w:rsidRPr="009C7A0A">
        <w:rPr>
          <w:rFonts w:eastAsia="Calibri"/>
          <w:color w:val="000000" w:themeColor="text1"/>
        </w:rPr>
        <w:t xml:space="preserve">, </w:t>
      </w:r>
      <w:r w:rsidR="00A87F52">
        <w:rPr>
          <w:rFonts w:eastAsia="Calibri"/>
          <w:color w:val="000000" w:themeColor="text1"/>
        </w:rPr>
        <w:t>[pers. AL]</w:t>
      </w:r>
      <w:r w:rsidRPr="009C7A0A">
        <w:rPr>
          <w:rFonts w:eastAsia="Calibri"/>
          <w:color w:val="000000" w:themeColor="text1"/>
        </w:rPr>
        <w:t xml:space="preserve">, </w:t>
      </w:r>
      <w:r w:rsidR="00A87F52">
        <w:rPr>
          <w:rFonts w:eastAsia="Calibri"/>
          <w:color w:val="000000" w:themeColor="text1"/>
        </w:rPr>
        <w:t>[pers. AM]</w:t>
      </w:r>
      <w:r w:rsidRPr="009C7A0A">
        <w:rPr>
          <w:rFonts w:eastAsia="Calibri"/>
          <w:color w:val="000000" w:themeColor="text1"/>
        </w:rPr>
        <w:t xml:space="preserve"> un </w:t>
      </w:r>
      <w:r w:rsidR="00A87F52">
        <w:rPr>
          <w:rFonts w:eastAsia="Calibri"/>
          <w:color w:val="000000" w:themeColor="text1"/>
        </w:rPr>
        <w:t>[pers. AN]</w:t>
      </w:r>
      <w:r w:rsidRPr="009C7A0A">
        <w:rPr>
          <w:rFonts w:eastAsia="Calibri"/>
          <w:color w:val="000000" w:themeColor="text1"/>
        </w:rPr>
        <w:t xml:space="preserve">, </w:t>
      </w:r>
      <w:r w:rsidR="00A87F52">
        <w:rPr>
          <w:rFonts w:eastAsia="Calibri"/>
          <w:color w:val="000000" w:themeColor="text1"/>
        </w:rPr>
        <w:t>[pers. AO]</w:t>
      </w:r>
      <w:r w:rsidRPr="009C7A0A">
        <w:rPr>
          <w:rFonts w:eastAsia="Calibri"/>
          <w:color w:val="000000" w:themeColor="text1"/>
        </w:rPr>
        <w:t xml:space="preserve">, </w:t>
      </w:r>
      <w:r w:rsidR="00A87F52">
        <w:rPr>
          <w:rFonts w:eastAsia="Calibri"/>
          <w:color w:val="000000" w:themeColor="text1"/>
        </w:rPr>
        <w:t>[pers. AP]</w:t>
      </w:r>
      <w:r w:rsidRPr="009C7A0A">
        <w:rPr>
          <w:rFonts w:eastAsia="Calibri"/>
          <w:color w:val="000000" w:themeColor="text1"/>
        </w:rPr>
        <w:t xml:space="preserve"> un </w:t>
      </w:r>
      <w:r w:rsidR="00A87F52">
        <w:rPr>
          <w:rFonts w:eastAsia="Calibri"/>
          <w:color w:val="000000" w:themeColor="text1"/>
        </w:rPr>
        <w:t>[pers. AR]</w:t>
      </w:r>
      <w:r w:rsidRPr="009C7A0A">
        <w:rPr>
          <w:rFonts w:eastAsia="Calibri"/>
          <w:color w:val="000000" w:themeColor="text1"/>
        </w:rPr>
        <w:t xml:space="preserve">, cietušo </w:t>
      </w:r>
      <w:r w:rsidR="005244A0">
        <w:rPr>
          <w:rFonts w:eastAsia="Calibri"/>
          <w:color w:val="000000" w:themeColor="text1"/>
        </w:rPr>
        <w:t>[pers. AS]</w:t>
      </w:r>
      <w:r w:rsidRPr="009C7A0A">
        <w:rPr>
          <w:rFonts w:eastAsia="Calibri"/>
          <w:color w:val="000000" w:themeColor="text1"/>
        </w:rPr>
        <w:t xml:space="preserve">, </w:t>
      </w:r>
      <w:r w:rsidR="005244A0">
        <w:rPr>
          <w:rFonts w:eastAsia="Calibri"/>
          <w:color w:val="000000" w:themeColor="text1"/>
        </w:rPr>
        <w:t>[pers. AT]</w:t>
      </w:r>
      <w:r w:rsidRPr="009C7A0A">
        <w:rPr>
          <w:rFonts w:eastAsia="Calibri"/>
          <w:color w:val="000000" w:themeColor="text1"/>
        </w:rPr>
        <w:t xml:space="preserve">, </w:t>
      </w:r>
      <w:r w:rsidR="005244A0">
        <w:rPr>
          <w:rFonts w:eastAsia="Calibri"/>
          <w:color w:val="000000" w:themeColor="text1"/>
        </w:rPr>
        <w:t>[pers. AU]</w:t>
      </w:r>
      <w:r w:rsidRPr="009C7A0A">
        <w:rPr>
          <w:rFonts w:eastAsia="Calibri"/>
          <w:color w:val="000000" w:themeColor="text1"/>
        </w:rPr>
        <w:t xml:space="preserve"> un </w:t>
      </w:r>
      <w:r w:rsidR="005244A0">
        <w:rPr>
          <w:rFonts w:eastAsia="Calibri"/>
          <w:color w:val="000000" w:themeColor="text1"/>
        </w:rPr>
        <w:t>[pers. AV]</w:t>
      </w:r>
      <w:r w:rsidRPr="009C7A0A">
        <w:rPr>
          <w:rFonts w:eastAsia="Calibri"/>
          <w:color w:val="000000" w:themeColor="text1"/>
        </w:rPr>
        <w:t xml:space="preserve"> (</w:t>
      </w:r>
      <w:r w:rsidR="005244A0">
        <w:rPr>
          <w:rFonts w:eastAsia="Calibri"/>
          <w:i/>
          <w:iCs/>
          <w:color w:val="000000" w:themeColor="text1"/>
        </w:rPr>
        <w:t>[pers. AV]</w:t>
      </w:r>
      <w:r w:rsidRPr="009C7A0A">
        <w:rPr>
          <w:rFonts w:eastAsia="Calibri"/>
          <w:color w:val="000000" w:themeColor="text1"/>
        </w:rPr>
        <w:t xml:space="preserve">), cietušo </w:t>
      </w:r>
      <w:r w:rsidR="005244A0">
        <w:rPr>
          <w:rFonts w:eastAsia="Calibri"/>
          <w:color w:val="000000" w:themeColor="text1"/>
        </w:rPr>
        <w:t>[pers. AZ]</w:t>
      </w:r>
      <w:r w:rsidRPr="009C7A0A">
        <w:rPr>
          <w:rFonts w:eastAsia="Calibri"/>
          <w:color w:val="000000" w:themeColor="text1"/>
        </w:rPr>
        <w:t xml:space="preserve">, </w:t>
      </w:r>
      <w:r w:rsidR="005244A0">
        <w:rPr>
          <w:rFonts w:eastAsia="Calibri"/>
          <w:color w:val="000000" w:themeColor="text1"/>
        </w:rPr>
        <w:t>[pers. BA]</w:t>
      </w:r>
      <w:r w:rsidRPr="009C7A0A">
        <w:rPr>
          <w:rFonts w:eastAsia="Calibri"/>
          <w:color w:val="000000" w:themeColor="text1"/>
        </w:rPr>
        <w:t xml:space="preserve">, </w:t>
      </w:r>
      <w:r w:rsidR="005244A0">
        <w:rPr>
          <w:rFonts w:eastAsia="Calibri"/>
          <w:color w:val="000000" w:themeColor="text1"/>
        </w:rPr>
        <w:t>[pers. BB]</w:t>
      </w:r>
      <w:r w:rsidRPr="009C7A0A">
        <w:rPr>
          <w:rFonts w:eastAsia="Calibri"/>
          <w:color w:val="000000" w:themeColor="text1"/>
        </w:rPr>
        <w:t xml:space="preserve">, </w:t>
      </w:r>
      <w:r w:rsidR="005244A0">
        <w:rPr>
          <w:rFonts w:eastAsia="Calibri"/>
          <w:color w:val="000000" w:themeColor="text1"/>
        </w:rPr>
        <w:t>[pers. BC]</w:t>
      </w:r>
      <w:r w:rsidRPr="009C7A0A">
        <w:rPr>
          <w:rFonts w:eastAsia="Calibri"/>
          <w:color w:val="000000" w:themeColor="text1"/>
        </w:rPr>
        <w:t xml:space="preserve"> un </w:t>
      </w:r>
      <w:r w:rsidR="005244A0">
        <w:rPr>
          <w:rFonts w:eastAsia="Calibri"/>
          <w:color w:val="000000" w:themeColor="text1"/>
        </w:rPr>
        <w:t>[pers. BD]</w:t>
      </w:r>
      <w:r w:rsidRPr="009C7A0A">
        <w:rPr>
          <w:rFonts w:eastAsia="Calibri"/>
          <w:color w:val="000000" w:themeColor="text1"/>
        </w:rPr>
        <w:t xml:space="preserve">, cietušās </w:t>
      </w:r>
      <w:r w:rsidR="005244A0">
        <w:rPr>
          <w:rFonts w:eastAsia="Calibri"/>
          <w:color w:val="000000" w:themeColor="text1"/>
        </w:rPr>
        <w:t>[pers. BE]</w:t>
      </w:r>
      <w:r w:rsidRPr="009C7A0A">
        <w:rPr>
          <w:rFonts w:eastAsia="Calibri"/>
          <w:color w:val="000000" w:themeColor="text1"/>
        </w:rPr>
        <w:t xml:space="preserve"> likumiskā pārstāvja </w:t>
      </w:r>
      <w:r w:rsidR="005244A0">
        <w:rPr>
          <w:rFonts w:eastAsia="Calibri"/>
          <w:color w:val="000000" w:themeColor="text1"/>
        </w:rPr>
        <w:t>[pers. BF]</w:t>
      </w:r>
      <w:r w:rsidRPr="009C7A0A">
        <w:rPr>
          <w:rFonts w:eastAsia="Calibri"/>
          <w:color w:val="000000" w:themeColor="text1"/>
        </w:rPr>
        <w:t xml:space="preserve">, cietušā </w:t>
      </w:r>
      <w:r w:rsidR="005244A0">
        <w:rPr>
          <w:rFonts w:eastAsia="Calibri"/>
          <w:color w:val="000000" w:themeColor="text1"/>
        </w:rPr>
        <w:t>[pers. BG]</w:t>
      </w:r>
      <w:r w:rsidRPr="009C7A0A">
        <w:rPr>
          <w:rFonts w:eastAsia="Calibri"/>
          <w:color w:val="000000" w:themeColor="text1"/>
        </w:rPr>
        <w:t xml:space="preserve"> </w:t>
      </w:r>
      <w:r w:rsidRPr="00916115">
        <w:rPr>
          <w:rFonts w:eastAsia="Calibri"/>
          <w:color w:val="000000" w:themeColor="text1"/>
        </w:rPr>
        <w:t xml:space="preserve">pārstāves zvērinātas advokātes Jevgenijas </w:t>
      </w:r>
      <w:proofErr w:type="spellStart"/>
      <w:r w:rsidRPr="00916115">
        <w:rPr>
          <w:rFonts w:eastAsia="Calibri"/>
          <w:color w:val="000000" w:themeColor="text1"/>
        </w:rPr>
        <w:t>Tverjanovičas-Bores</w:t>
      </w:r>
      <w:proofErr w:type="spellEnd"/>
      <w:r w:rsidRPr="009C7A0A">
        <w:rPr>
          <w:rFonts w:eastAsia="Calibri"/>
          <w:color w:val="000000" w:themeColor="text1"/>
        </w:rPr>
        <w:t xml:space="preserve"> un </w:t>
      </w:r>
      <w:r w:rsidRPr="009C7A0A">
        <w:t xml:space="preserve">mirušās apsūdzētās </w:t>
      </w:r>
      <w:r w:rsidR="005244A0">
        <w:t>[pers. BH]</w:t>
      </w:r>
      <w:r w:rsidRPr="009C7A0A">
        <w:t xml:space="preserve"> aizstāves zvērinātas advokātes Ievas Timermanes </w:t>
      </w:r>
      <w:r w:rsidRPr="009C7A0A">
        <w:rPr>
          <w:rFonts w:eastAsia="Calibri"/>
          <w:bCs/>
          <w:color w:val="000000" w:themeColor="text1"/>
        </w:rPr>
        <w:t>kasācijas sūdzībām</w:t>
      </w:r>
      <w:r w:rsidRPr="009C7A0A">
        <w:rPr>
          <w:rFonts w:eastAsia="Calibri"/>
          <w:color w:val="000000" w:themeColor="text1"/>
        </w:rPr>
        <w:t xml:space="preserve"> par Rīgas apgabaltiesas 2023. gada 24. janvāra spriedumu</w:t>
      </w:r>
      <w:r w:rsidR="00290151" w:rsidRPr="009C7A0A">
        <w:rPr>
          <w:rFonts w:eastAsia="Calibri"/>
          <w:color w:val="000000" w:themeColor="text1"/>
        </w:rPr>
        <w:t>.</w:t>
      </w:r>
    </w:p>
    <w:p w14:paraId="7ECBB67F" w14:textId="77777777" w:rsidR="008629B6" w:rsidRPr="009C7A0A" w:rsidRDefault="008629B6" w:rsidP="009C7A0A">
      <w:pPr>
        <w:autoSpaceDE w:val="0"/>
        <w:autoSpaceDN w:val="0"/>
        <w:adjustRightInd w:val="0"/>
        <w:spacing w:line="276" w:lineRule="auto"/>
        <w:ind w:firstLine="709"/>
        <w:jc w:val="both"/>
      </w:pPr>
    </w:p>
    <w:p w14:paraId="16266406" w14:textId="1DF1AB1D" w:rsidR="00847292" w:rsidRPr="009C7A0A" w:rsidRDefault="00847292" w:rsidP="009C7A0A">
      <w:pPr>
        <w:autoSpaceDE w:val="0"/>
        <w:autoSpaceDN w:val="0"/>
        <w:adjustRightInd w:val="0"/>
        <w:spacing w:line="276" w:lineRule="auto"/>
        <w:jc w:val="center"/>
        <w:rPr>
          <w:b/>
          <w:bCs/>
        </w:rPr>
      </w:pPr>
      <w:r w:rsidRPr="009C7A0A">
        <w:rPr>
          <w:b/>
          <w:bCs/>
        </w:rPr>
        <w:t>Aprakstošā daļa</w:t>
      </w:r>
    </w:p>
    <w:p w14:paraId="5907F94D" w14:textId="77777777" w:rsidR="008629B6" w:rsidRPr="009C7A0A" w:rsidRDefault="008629B6" w:rsidP="009C7A0A">
      <w:pPr>
        <w:autoSpaceDE w:val="0"/>
        <w:autoSpaceDN w:val="0"/>
        <w:adjustRightInd w:val="0"/>
        <w:spacing w:line="276" w:lineRule="auto"/>
        <w:jc w:val="center"/>
      </w:pPr>
    </w:p>
    <w:p w14:paraId="21A04950" w14:textId="39BB922E" w:rsidR="00B978FF" w:rsidRPr="009C7A0A" w:rsidRDefault="00FA704C" w:rsidP="009C7A0A">
      <w:pPr>
        <w:spacing w:line="276" w:lineRule="auto"/>
        <w:ind w:firstLine="720"/>
        <w:jc w:val="both"/>
        <w:rPr>
          <w:color w:val="000000"/>
        </w:rPr>
      </w:pPr>
      <w:r w:rsidRPr="009C7A0A">
        <w:t>[1]</w:t>
      </w:r>
      <w:r w:rsidR="00AE5431" w:rsidRPr="009C7A0A">
        <w:t> </w:t>
      </w:r>
      <w:r w:rsidR="00847292" w:rsidRPr="009C7A0A">
        <w:t xml:space="preserve">Ar </w:t>
      </w:r>
      <w:r w:rsidR="00B978FF" w:rsidRPr="009C7A0A">
        <w:rPr>
          <w:color w:val="000000"/>
        </w:rPr>
        <w:t>Rīgas pilsētas Pārdaugavas tiesas 2020. gada 18. februāra spriedumu</w:t>
      </w:r>
    </w:p>
    <w:p w14:paraId="193EC12D" w14:textId="0DBA1184" w:rsidR="00B978FF" w:rsidRPr="009C7A0A" w:rsidRDefault="00B978FF" w:rsidP="009C7A0A">
      <w:pPr>
        <w:spacing w:line="276" w:lineRule="auto"/>
        <w:ind w:firstLine="720"/>
        <w:jc w:val="both"/>
        <w:rPr>
          <w:color w:val="000000"/>
        </w:rPr>
      </w:pPr>
      <w:r w:rsidRPr="009C7A0A">
        <w:rPr>
          <w:color w:val="000000"/>
        </w:rPr>
        <w:t>[1.1] </w:t>
      </w:r>
      <w:r w:rsidR="005244A0">
        <w:rPr>
          <w:color w:val="000000"/>
        </w:rPr>
        <w:t>[pers. A]</w:t>
      </w:r>
      <w:r w:rsidRPr="009C7A0A">
        <w:rPr>
          <w:color w:val="000000"/>
        </w:rPr>
        <w:t xml:space="preserve">, personas kods </w:t>
      </w:r>
      <w:r w:rsidR="005244A0">
        <w:rPr>
          <w:color w:val="000000"/>
        </w:rPr>
        <w:t>[..]</w:t>
      </w:r>
      <w:r w:rsidRPr="009C7A0A">
        <w:rPr>
          <w:color w:val="000000"/>
        </w:rPr>
        <w:t>,</w:t>
      </w:r>
    </w:p>
    <w:p w14:paraId="1F80FA72" w14:textId="77777777" w:rsidR="00681484" w:rsidRPr="009C7A0A" w:rsidRDefault="00EE0AC9" w:rsidP="009C7A0A">
      <w:pPr>
        <w:widowControl w:val="0"/>
        <w:spacing w:line="276" w:lineRule="auto"/>
        <w:ind w:firstLine="720"/>
        <w:jc w:val="both"/>
      </w:pPr>
      <w:r w:rsidRPr="009C7A0A">
        <w:t xml:space="preserve">atzīts par vainīgu Krimināllikuma </w:t>
      </w:r>
      <w:r w:rsidRPr="009C7A0A">
        <w:rPr>
          <w:color w:val="000000"/>
        </w:rPr>
        <w:t>239. panta otrajā daļā</w:t>
      </w:r>
      <w:r w:rsidRPr="009C7A0A">
        <w:t xml:space="preserve"> paredzētajā noziedzīgajā nodarījumā un sodīts ar brīvības atņemšanu uz 3 gadiem, atņemot tiesības veikt atbildīgā būvkonstrukciju daļas vadītāja pienākumus uz 5 gadiem</w:t>
      </w:r>
      <w:r w:rsidR="007328FA" w:rsidRPr="009C7A0A">
        <w:t>;</w:t>
      </w:r>
    </w:p>
    <w:p w14:paraId="4D95C8F2" w14:textId="77777777" w:rsidR="00960974" w:rsidRPr="009C7A0A" w:rsidRDefault="007328FA" w:rsidP="009C7A0A">
      <w:pPr>
        <w:widowControl w:val="0"/>
        <w:spacing w:line="276" w:lineRule="auto"/>
        <w:ind w:firstLine="720"/>
        <w:jc w:val="both"/>
      </w:pPr>
      <w:r w:rsidRPr="009C7A0A">
        <w:t>atzīts par vainīgu Krimināllikuma 123. panta otrajā daļā paredzētajā noziedzīgajā nodarījumā un sodīts ar brīvības atņemšanu uz 4 gadiem.</w:t>
      </w:r>
    </w:p>
    <w:p w14:paraId="4DEF2DD8" w14:textId="413B2D80" w:rsidR="002C627E" w:rsidRPr="009C7A0A" w:rsidRDefault="007328FA" w:rsidP="009C7A0A">
      <w:pPr>
        <w:widowControl w:val="0"/>
        <w:spacing w:line="276" w:lineRule="auto"/>
        <w:ind w:firstLine="720"/>
        <w:jc w:val="both"/>
      </w:pPr>
      <w:r w:rsidRPr="009C7A0A">
        <w:rPr>
          <w:color w:val="000000" w:themeColor="text1"/>
        </w:rPr>
        <w:t xml:space="preserve">Saskaņā ar Krimināllikuma 50. panta pirmo un otro daļu galīgais sods </w:t>
      </w:r>
      <w:r w:rsidR="005244A0">
        <w:rPr>
          <w:color w:val="000000" w:themeColor="text1"/>
        </w:rPr>
        <w:t>[pers. A]</w:t>
      </w:r>
      <w:r w:rsidRPr="009C7A0A">
        <w:rPr>
          <w:color w:val="000000"/>
        </w:rPr>
        <w:t xml:space="preserve"> </w:t>
      </w:r>
      <w:r w:rsidRPr="009C7A0A">
        <w:t>noteikts brīvības atņemšana uz 6 gadiem, atņemot tiesības veikt atbildīgā būvkonstrukciju daļas vadītāja pienākumus uz 5 gadiem</w:t>
      </w:r>
      <w:r w:rsidR="00C30B06" w:rsidRPr="009C7A0A">
        <w:t>.</w:t>
      </w:r>
    </w:p>
    <w:p w14:paraId="640017BE" w14:textId="0E8D2605" w:rsidR="00B978FF" w:rsidRPr="009C7A0A" w:rsidRDefault="00B978FF" w:rsidP="009C7A0A">
      <w:pPr>
        <w:spacing w:line="276" w:lineRule="auto"/>
        <w:ind w:firstLine="720"/>
        <w:jc w:val="both"/>
        <w:rPr>
          <w:color w:val="000000"/>
        </w:rPr>
      </w:pPr>
      <w:r w:rsidRPr="009C7A0A">
        <w:rPr>
          <w:color w:val="000000"/>
        </w:rPr>
        <w:t>[1.2]</w:t>
      </w:r>
      <w:r w:rsidRPr="009C7A0A">
        <w:t> </w:t>
      </w:r>
      <w:r w:rsidR="005244A0">
        <w:t>[Pers. </w:t>
      </w:r>
      <w:r w:rsidR="002D313B">
        <w:t>B</w:t>
      </w:r>
      <w:r w:rsidR="005244A0">
        <w:t>I]</w:t>
      </w:r>
      <w:r w:rsidRPr="009C7A0A">
        <w:rPr>
          <w:color w:val="000000"/>
        </w:rPr>
        <w:t xml:space="preserve">, personas kods </w:t>
      </w:r>
      <w:r w:rsidR="005244A0">
        <w:rPr>
          <w:color w:val="000000"/>
        </w:rPr>
        <w:t>[..]</w:t>
      </w:r>
      <w:r w:rsidRPr="009C7A0A">
        <w:rPr>
          <w:color w:val="000000"/>
        </w:rPr>
        <w:t>,</w:t>
      </w:r>
    </w:p>
    <w:p w14:paraId="0ACAD611" w14:textId="5DD074FC" w:rsidR="005F73B2" w:rsidRPr="009C7A0A" w:rsidRDefault="00C30B06" w:rsidP="009C7A0A">
      <w:pPr>
        <w:spacing w:line="276" w:lineRule="auto"/>
        <w:ind w:firstLine="720"/>
        <w:jc w:val="both"/>
      </w:pPr>
      <w:r w:rsidRPr="009C7A0A">
        <w:t xml:space="preserve">atzīts par nevainīgu pret viņu celtajā apsūdzībā pēc Krimināllikuma 239. panta otrās daļas </w:t>
      </w:r>
      <w:r w:rsidR="005F73B2" w:rsidRPr="009C7A0A">
        <w:t>un attaisnots;</w:t>
      </w:r>
    </w:p>
    <w:p w14:paraId="560266BC" w14:textId="4855D925" w:rsidR="00B978FF" w:rsidRPr="009C7A0A" w:rsidRDefault="005F73B2" w:rsidP="009C7A0A">
      <w:pPr>
        <w:spacing w:line="276" w:lineRule="auto"/>
        <w:ind w:firstLine="720"/>
        <w:jc w:val="both"/>
      </w:pPr>
      <w:r w:rsidRPr="009C7A0A">
        <w:t xml:space="preserve">atzīts par nevainīgu pret viņu celtajā apsūdzībā pēc Krimināllikuma </w:t>
      </w:r>
      <w:r w:rsidR="00C30B06" w:rsidRPr="009C7A0A">
        <w:t>123. panta otrās daļas un attaisnots.</w:t>
      </w:r>
    </w:p>
    <w:p w14:paraId="3A635693" w14:textId="55D2AEEA" w:rsidR="00B978FF" w:rsidRPr="009C7A0A" w:rsidRDefault="00B978FF" w:rsidP="002D313B">
      <w:pPr>
        <w:spacing w:line="276" w:lineRule="auto"/>
        <w:ind w:firstLine="720"/>
        <w:jc w:val="both"/>
        <w:rPr>
          <w:color w:val="000000"/>
        </w:rPr>
      </w:pPr>
      <w:r w:rsidRPr="009C7A0A">
        <w:rPr>
          <w:color w:val="000000"/>
        </w:rPr>
        <w:t>[1.3] </w:t>
      </w:r>
      <w:r w:rsidR="002D313B">
        <w:rPr>
          <w:color w:val="000000"/>
        </w:rPr>
        <w:t>[Pers. BJ]</w:t>
      </w:r>
      <w:r w:rsidRPr="009C7A0A">
        <w:rPr>
          <w:color w:val="000000"/>
        </w:rPr>
        <w:t xml:space="preserve">, personas kods </w:t>
      </w:r>
      <w:r w:rsidR="002D313B">
        <w:rPr>
          <w:color w:val="000000"/>
        </w:rPr>
        <w:t>[..]</w:t>
      </w:r>
      <w:r w:rsidRPr="009C7A0A">
        <w:rPr>
          <w:color w:val="000000"/>
        </w:rPr>
        <w:t>,</w:t>
      </w:r>
    </w:p>
    <w:p w14:paraId="0E2BF292" w14:textId="50EBD752" w:rsidR="00A37B06" w:rsidRPr="009C7A0A" w:rsidRDefault="00F37B48" w:rsidP="009C7A0A">
      <w:pPr>
        <w:spacing w:line="276" w:lineRule="auto"/>
        <w:ind w:firstLine="720"/>
        <w:jc w:val="both"/>
      </w:pPr>
      <w:r w:rsidRPr="009C7A0A">
        <w:t>atzīts par nevainīgu pret viņu celtajā apsūdzībā pēc Krimināllikuma 239. panta otrās daļas</w:t>
      </w:r>
      <w:r w:rsidR="00A37B06" w:rsidRPr="009C7A0A">
        <w:t xml:space="preserve"> un attaisnots;</w:t>
      </w:r>
    </w:p>
    <w:p w14:paraId="0FBDDF2D" w14:textId="6F0A224D" w:rsidR="00F37B48" w:rsidRPr="009C7A0A" w:rsidRDefault="00A37B06" w:rsidP="009C7A0A">
      <w:pPr>
        <w:spacing w:line="276" w:lineRule="auto"/>
        <w:ind w:firstLine="720"/>
        <w:jc w:val="both"/>
      </w:pPr>
      <w:r w:rsidRPr="009C7A0A">
        <w:lastRenderedPageBreak/>
        <w:t xml:space="preserve">atzīts par nevainīgu pret viņu celtajā apsūdzībā pēc Krimināllikuma </w:t>
      </w:r>
      <w:r w:rsidR="00F37B48" w:rsidRPr="009C7A0A">
        <w:t>123. panta otrās daļas un attaisnots.</w:t>
      </w:r>
    </w:p>
    <w:p w14:paraId="46CB832D" w14:textId="0A5E8817" w:rsidR="00B978FF" w:rsidRPr="009C7A0A" w:rsidRDefault="00B978FF" w:rsidP="009C7A0A">
      <w:pPr>
        <w:spacing w:line="276" w:lineRule="auto"/>
        <w:ind w:firstLine="720"/>
        <w:jc w:val="both"/>
        <w:rPr>
          <w:color w:val="000000"/>
        </w:rPr>
      </w:pPr>
      <w:r w:rsidRPr="009C7A0A">
        <w:rPr>
          <w:color w:val="000000"/>
        </w:rPr>
        <w:t>[1.4]</w:t>
      </w:r>
      <w:r w:rsidRPr="009C7A0A">
        <w:t> </w:t>
      </w:r>
      <w:r w:rsidR="002D313B">
        <w:t>[Pers. BK]</w:t>
      </w:r>
      <w:r w:rsidRPr="009C7A0A">
        <w:rPr>
          <w:color w:val="000000"/>
        </w:rPr>
        <w:t xml:space="preserve">, personas kods </w:t>
      </w:r>
      <w:r w:rsidR="002D313B">
        <w:rPr>
          <w:color w:val="000000"/>
        </w:rPr>
        <w:t>[..]</w:t>
      </w:r>
      <w:r w:rsidRPr="009C7A0A">
        <w:rPr>
          <w:color w:val="000000"/>
        </w:rPr>
        <w:t>,</w:t>
      </w:r>
    </w:p>
    <w:p w14:paraId="0D79FB6B" w14:textId="2C7B06F3" w:rsidR="00C90DFF" w:rsidRPr="009C7A0A" w:rsidRDefault="00F37B48" w:rsidP="009C7A0A">
      <w:pPr>
        <w:spacing w:line="276" w:lineRule="auto"/>
        <w:ind w:firstLine="720"/>
        <w:jc w:val="both"/>
      </w:pPr>
      <w:r w:rsidRPr="009C7A0A">
        <w:t>atzīts par nevainīgu pret viņu celtajā apsūdzībā pēc Krimināllikuma 239. panta otrās daļas</w:t>
      </w:r>
      <w:r w:rsidR="00C90DFF" w:rsidRPr="009C7A0A">
        <w:t xml:space="preserve"> un attaisnots;</w:t>
      </w:r>
    </w:p>
    <w:p w14:paraId="5EC2776F" w14:textId="4C4786A0" w:rsidR="00F37B48" w:rsidRPr="009C7A0A" w:rsidRDefault="00C90DFF" w:rsidP="009C7A0A">
      <w:pPr>
        <w:spacing w:line="276" w:lineRule="auto"/>
        <w:ind w:firstLine="720"/>
        <w:jc w:val="both"/>
      </w:pPr>
      <w:r w:rsidRPr="009C7A0A">
        <w:t>atzīts par nevainīgu pret viņu celtajā apsūdzībā pēc Krimināllikuma</w:t>
      </w:r>
      <w:r w:rsidR="00CC7AE8" w:rsidRPr="009C7A0A">
        <w:t xml:space="preserve"> </w:t>
      </w:r>
      <w:r w:rsidR="00F37B48" w:rsidRPr="009C7A0A">
        <w:t>123. panta otrās daļas un attaisnots.</w:t>
      </w:r>
    </w:p>
    <w:p w14:paraId="17E1152D" w14:textId="526A9DE8" w:rsidR="00B978FF" w:rsidRPr="009C7A0A" w:rsidRDefault="00B978FF" w:rsidP="009C7A0A">
      <w:pPr>
        <w:spacing w:line="276" w:lineRule="auto"/>
        <w:ind w:firstLine="720"/>
        <w:jc w:val="both"/>
        <w:rPr>
          <w:color w:val="000000"/>
        </w:rPr>
      </w:pPr>
      <w:r w:rsidRPr="009C7A0A">
        <w:rPr>
          <w:color w:val="000000"/>
        </w:rPr>
        <w:t>[1.5]</w:t>
      </w:r>
      <w:r w:rsidRPr="009C7A0A">
        <w:t> </w:t>
      </w:r>
      <w:r w:rsidR="00BA0BD6">
        <w:t>[Pers. BL]</w:t>
      </w:r>
      <w:r w:rsidRPr="009C7A0A">
        <w:rPr>
          <w:color w:val="000000"/>
        </w:rPr>
        <w:t xml:space="preserve">, personas kods </w:t>
      </w:r>
      <w:r w:rsidR="00BA0BD6">
        <w:rPr>
          <w:color w:val="000000"/>
        </w:rPr>
        <w:t>[..]</w:t>
      </w:r>
      <w:r w:rsidRPr="009C7A0A">
        <w:rPr>
          <w:color w:val="000000"/>
        </w:rPr>
        <w:t>,</w:t>
      </w:r>
    </w:p>
    <w:p w14:paraId="255F9F0D" w14:textId="04E8CDB7" w:rsidR="00970955" w:rsidRPr="009C7A0A" w:rsidRDefault="00F37B48" w:rsidP="009C7A0A">
      <w:pPr>
        <w:spacing w:line="276" w:lineRule="auto"/>
        <w:ind w:firstLine="720"/>
        <w:jc w:val="both"/>
      </w:pPr>
      <w:r w:rsidRPr="009C7A0A">
        <w:t>atzīts par nevainīgu pret viņu celtajā apsūdzībā pēc Krimināllikuma 239. panta otrās daļas</w:t>
      </w:r>
      <w:r w:rsidR="00970955" w:rsidRPr="009C7A0A">
        <w:t xml:space="preserve"> un attaisnots;</w:t>
      </w:r>
    </w:p>
    <w:p w14:paraId="56EF4FAF" w14:textId="0C3A0C2B" w:rsidR="00F37B48" w:rsidRPr="009C7A0A" w:rsidRDefault="00970955" w:rsidP="009C7A0A">
      <w:pPr>
        <w:spacing w:line="276" w:lineRule="auto"/>
        <w:ind w:firstLine="720"/>
        <w:jc w:val="both"/>
      </w:pPr>
      <w:r w:rsidRPr="009C7A0A">
        <w:t>atzīts par nevainīgu pret viņu celtajā apsūdzībā pēc Krimināllikuma</w:t>
      </w:r>
      <w:r w:rsidR="00F37B48" w:rsidRPr="009C7A0A">
        <w:t xml:space="preserve"> 123. panta otrās daļas un attaisnots.</w:t>
      </w:r>
    </w:p>
    <w:p w14:paraId="1827E05B" w14:textId="50DFA373" w:rsidR="00B978FF" w:rsidRPr="009C7A0A" w:rsidRDefault="00B978FF" w:rsidP="00D83584">
      <w:pPr>
        <w:spacing w:line="276" w:lineRule="auto"/>
        <w:ind w:firstLine="720"/>
        <w:jc w:val="both"/>
      </w:pPr>
      <w:r w:rsidRPr="009C7A0A">
        <w:rPr>
          <w:color w:val="000000"/>
        </w:rPr>
        <w:t>[1.6]</w:t>
      </w:r>
      <w:r w:rsidRPr="009C7A0A">
        <w:t> </w:t>
      </w:r>
      <w:r w:rsidR="00D83584">
        <w:t>[Pers. BH]</w:t>
      </w:r>
      <w:r w:rsidRPr="009C7A0A">
        <w:rPr>
          <w:color w:val="000000"/>
        </w:rPr>
        <w:t xml:space="preserve">, personas kods </w:t>
      </w:r>
      <w:r w:rsidR="00D83584">
        <w:rPr>
          <w:color w:val="000000"/>
        </w:rPr>
        <w:t>[..]</w:t>
      </w:r>
      <w:r w:rsidRPr="009C7A0A">
        <w:rPr>
          <w:color w:val="000000"/>
        </w:rPr>
        <w:t>,</w:t>
      </w:r>
    </w:p>
    <w:p w14:paraId="35D0CF41" w14:textId="498B67FC" w:rsidR="00F37B48" w:rsidRPr="009C7A0A" w:rsidRDefault="00F37B48" w:rsidP="009C7A0A">
      <w:pPr>
        <w:spacing w:line="276" w:lineRule="auto"/>
        <w:ind w:firstLine="720"/>
        <w:jc w:val="both"/>
      </w:pPr>
      <w:r w:rsidRPr="009C7A0A">
        <w:t xml:space="preserve">atzīta par nevainīgu pret viņu celtajā apsūdzībā pēc Krimināllikuma 319. panta </w:t>
      </w:r>
      <w:r w:rsidR="002F41E3" w:rsidRPr="009C7A0A">
        <w:t xml:space="preserve">trešās </w:t>
      </w:r>
      <w:r w:rsidRPr="009C7A0A">
        <w:t>daļas un attaisnota.</w:t>
      </w:r>
    </w:p>
    <w:p w14:paraId="52C4932E" w14:textId="59C47725" w:rsidR="00B978FF" w:rsidRPr="009C7A0A" w:rsidRDefault="00B978FF" w:rsidP="009C7A0A">
      <w:pPr>
        <w:spacing w:line="276" w:lineRule="auto"/>
        <w:ind w:firstLine="720"/>
        <w:jc w:val="both"/>
      </w:pPr>
      <w:r w:rsidRPr="009C7A0A">
        <w:rPr>
          <w:color w:val="000000"/>
        </w:rPr>
        <w:t>[1.7] </w:t>
      </w:r>
      <w:r w:rsidR="00D83584">
        <w:rPr>
          <w:color w:val="000000"/>
        </w:rPr>
        <w:t>[Pers. BM]</w:t>
      </w:r>
      <w:r w:rsidRPr="009C7A0A">
        <w:rPr>
          <w:color w:val="000000"/>
        </w:rPr>
        <w:t xml:space="preserve">, personas kods </w:t>
      </w:r>
      <w:r w:rsidR="00D83584">
        <w:rPr>
          <w:color w:val="000000"/>
        </w:rPr>
        <w:t>[..]</w:t>
      </w:r>
      <w:r w:rsidRPr="009C7A0A">
        <w:rPr>
          <w:color w:val="000000"/>
        </w:rPr>
        <w:t>,</w:t>
      </w:r>
    </w:p>
    <w:p w14:paraId="21B72E98" w14:textId="4CC1EF7F" w:rsidR="00F37B48" w:rsidRPr="009C7A0A" w:rsidRDefault="00F37B48" w:rsidP="009C7A0A">
      <w:pPr>
        <w:spacing w:line="276" w:lineRule="auto"/>
        <w:ind w:firstLine="720"/>
        <w:jc w:val="both"/>
      </w:pPr>
      <w:r w:rsidRPr="009C7A0A">
        <w:t>atzīta par nevainīgu pret viņu celtajā apsūdzībā pēc Krimināllikuma 319. panta trešās daļas un attaisnota.</w:t>
      </w:r>
    </w:p>
    <w:p w14:paraId="777AB0AA" w14:textId="5C593FCC" w:rsidR="00B978FF" w:rsidRPr="009C7A0A" w:rsidRDefault="00B978FF" w:rsidP="00D83584">
      <w:pPr>
        <w:spacing w:line="276" w:lineRule="auto"/>
        <w:ind w:firstLine="720"/>
        <w:jc w:val="both"/>
      </w:pPr>
      <w:r w:rsidRPr="009C7A0A">
        <w:rPr>
          <w:color w:val="000000"/>
        </w:rPr>
        <w:t>[1.8] </w:t>
      </w:r>
      <w:r w:rsidR="00D83584">
        <w:rPr>
          <w:color w:val="000000"/>
        </w:rPr>
        <w:t>[Pers. BN]</w:t>
      </w:r>
      <w:r w:rsidRPr="009C7A0A">
        <w:rPr>
          <w:color w:val="000000"/>
        </w:rPr>
        <w:t xml:space="preserve">, personas kods </w:t>
      </w:r>
      <w:r w:rsidR="00D83584">
        <w:rPr>
          <w:color w:val="000000"/>
        </w:rPr>
        <w:t>[..]</w:t>
      </w:r>
      <w:r w:rsidRPr="009C7A0A">
        <w:rPr>
          <w:color w:val="000000"/>
        </w:rPr>
        <w:t>,</w:t>
      </w:r>
    </w:p>
    <w:p w14:paraId="43AA8522" w14:textId="269EE445" w:rsidR="00F37B48" w:rsidRPr="009C7A0A" w:rsidRDefault="00F37B48" w:rsidP="009C7A0A">
      <w:pPr>
        <w:spacing w:line="276" w:lineRule="auto"/>
        <w:ind w:firstLine="720"/>
        <w:jc w:val="both"/>
      </w:pPr>
      <w:r w:rsidRPr="009C7A0A">
        <w:t>atzīts par nevainīgu pret viņu celtajā apsūdzībā pēc Krimināllikuma 319. panta trešās daļas un attaisnots.</w:t>
      </w:r>
    </w:p>
    <w:p w14:paraId="58295B39" w14:textId="5DA8F767" w:rsidR="00B978FF" w:rsidRPr="009C7A0A" w:rsidRDefault="00B978FF" w:rsidP="009C7A0A">
      <w:pPr>
        <w:spacing w:line="276" w:lineRule="auto"/>
        <w:ind w:firstLine="720"/>
        <w:jc w:val="both"/>
      </w:pPr>
      <w:r w:rsidRPr="009C7A0A">
        <w:rPr>
          <w:color w:val="000000"/>
        </w:rPr>
        <w:t>[1.9] </w:t>
      </w:r>
      <w:r w:rsidR="00D83584">
        <w:rPr>
          <w:color w:val="000000"/>
        </w:rPr>
        <w:t>[Pers. BO]</w:t>
      </w:r>
      <w:r w:rsidRPr="009C7A0A">
        <w:rPr>
          <w:color w:val="000000"/>
        </w:rPr>
        <w:t xml:space="preserve">, personas kods </w:t>
      </w:r>
      <w:r w:rsidR="00D83584">
        <w:rPr>
          <w:color w:val="000000"/>
        </w:rPr>
        <w:t>[..]</w:t>
      </w:r>
      <w:r w:rsidRPr="009C7A0A">
        <w:rPr>
          <w:color w:val="000000"/>
        </w:rPr>
        <w:t>,</w:t>
      </w:r>
    </w:p>
    <w:p w14:paraId="0021BF70" w14:textId="740186DC" w:rsidR="00B138E4" w:rsidRPr="009C7A0A" w:rsidRDefault="00F37B48" w:rsidP="009C7A0A">
      <w:pPr>
        <w:spacing w:line="276" w:lineRule="auto"/>
        <w:ind w:firstLine="720"/>
        <w:jc w:val="both"/>
      </w:pPr>
      <w:r w:rsidRPr="009C7A0A">
        <w:t>atzīta par nevainīgu pret viņu celtajā apsūdzībā pēc Krimināllikuma 146. panta otrās daļas un attaisnota.</w:t>
      </w:r>
    </w:p>
    <w:p w14:paraId="50778407" w14:textId="5777E61E" w:rsidR="00623C18" w:rsidRPr="009C7A0A" w:rsidRDefault="00623C18" w:rsidP="009C7A0A">
      <w:pPr>
        <w:autoSpaceDE w:val="0"/>
        <w:autoSpaceDN w:val="0"/>
        <w:adjustRightInd w:val="0"/>
        <w:spacing w:line="276" w:lineRule="auto"/>
        <w:ind w:firstLine="720"/>
        <w:jc w:val="both"/>
        <w:rPr>
          <w:bCs/>
          <w:color w:val="000000"/>
        </w:rPr>
      </w:pPr>
      <w:r w:rsidRPr="009C7A0A">
        <w:t>[1.10] Izbeigts kriminālprocess daļā par piespiedu ietekmēšanas līdzekļ</w:t>
      </w:r>
      <w:r w:rsidR="00B13E68" w:rsidRPr="009C7A0A">
        <w:t>a</w:t>
      </w:r>
      <w:r w:rsidRPr="009C7A0A">
        <w:t xml:space="preserve"> piemērošanu </w:t>
      </w:r>
      <w:r w:rsidR="0030504A" w:rsidRPr="009C7A0A">
        <w:t>sabiedrībai ar ierobežotu atbildību </w:t>
      </w:r>
      <w:r w:rsidRPr="009C7A0A">
        <w:t>„</w:t>
      </w:r>
      <w:r w:rsidR="00D83584">
        <w:t>[Nosaukums A]</w:t>
      </w:r>
      <w:r w:rsidRPr="009C7A0A">
        <w:t>”</w:t>
      </w:r>
      <w:r w:rsidR="00A5768F" w:rsidRPr="009C7A0A">
        <w:t xml:space="preserve"> (turpmāk – SIA „</w:t>
      </w:r>
      <w:r w:rsidR="00D83584">
        <w:t>[Nosaukums A]</w:t>
      </w:r>
      <w:r w:rsidR="00A5768F" w:rsidRPr="009C7A0A">
        <w:t>”)</w:t>
      </w:r>
      <w:r w:rsidRPr="009C7A0A">
        <w:t>, SIA „</w:t>
      </w:r>
      <w:r w:rsidR="00D83584">
        <w:t>[Nosaukums B]</w:t>
      </w:r>
      <w:r w:rsidRPr="009C7A0A">
        <w:rPr>
          <w:color w:val="000000"/>
        </w:rPr>
        <w:t xml:space="preserve">”, </w:t>
      </w:r>
      <w:r w:rsidR="0030504A" w:rsidRPr="009C7A0A">
        <w:rPr>
          <w:color w:val="000000"/>
        </w:rPr>
        <w:t>sabiedrībai ar ierobežotu atbildību </w:t>
      </w:r>
      <w:r w:rsidRPr="009C7A0A">
        <w:rPr>
          <w:color w:val="000000"/>
        </w:rPr>
        <w:t>„</w:t>
      </w:r>
      <w:r w:rsidR="00D83584">
        <w:rPr>
          <w:color w:val="000000"/>
        </w:rPr>
        <w:t>[Nosaukums C]</w:t>
      </w:r>
      <w:r w:rsidRPr="009C7A0A">
        <w:rPr>
          <w:color w:val="000000"/>
        </w:rPr>
        <w:t>”</w:t>
      </w:r>
      <w:r w:rsidR="00833640" w:rsidRPr="009C7A0A">
        <w:rPr>
          <w:color w:val="000000"/>
        </w:rPr>
        <w:t xml:space="preserve"> </w:t>
      </w:r>
      <w:r w:rsidR="00833640" w:rsidRPr="009C7A0A">
        <w:t>(turpmāk – SIA „</w:t>
      </w:r>
      <w:r w:rsidR="00D83584">
        <w:t>[Nosaukums C]</w:t>
      </w:r>
      <w:r w:rsidR="00833640" w:rsidRPr="009C7A0A">
        <w:rPr>
          <w:color w:val="000000"/>
        </w:rPr>
        <w:t>”</w:t>
      </w:r>
      <w:r w:rsidR="00833640" w:rsidRPr="009C7A0A">
        <w:t>)</w:t>
      </w:r>
      <w:r w:rsidRPr="009C7A0A">
        <w:rPr>
          <w:color w:val="000000"/>
        </w:rPr>
        <w:t xml:space="preserve">, </w:t>
      </w:r>
      <w:r w:rsidR="0030504A" w:rsidRPr="009C7A0A">
        <w:rPr>
          <w:color w:val="000000"/>
        </w:rPr>
        <w:t>sabiedrībai ar ierobežotu atbildību </w:t>
      </w:r>
      <w:r w:rsidR="0030504A" w:rsidRPr="009C7A0A" w:rsidDel="0030504A">
        <w:rPr>
          <w:color w:val="000000"/>
        </w:rPr>
        <w:t xml:space="preserve"> </w:t>
      </w:r>
      <w:r w:rsidRPr="009C7A0A">
        <w:rPr>
          <w:color w:val="000000"/>
        </w:rPr>
        <w:t>„</w:t>
      </w:r>
      <w:r w:rsidR="00D83584">
        <w:rPr>
          <w:color w:val="000000"/>
        </w:rPr>
        <w:t>[Nosaukums D]</w:t>
      </w:r>
      <w:r w:rsidRPr="009C7A0A">
        <w:rPr>
          <w:color w:val="000000"/>
        </w:rPr>
        <w:t>”</w:t>
      </w:r>
      <w:r w:rsidR="00833640" w:rsidRPr="009C7A0A">
        <w:rPr>
          <w:color w:val="000000"/>
        </w:rPr>
        <w:t xml:space="preserve"> </w:t>
      </w:r>
      <w:r w:rsidR="00833640" w:rsidRPr="009C7A0A">
        <w:t>(turpmāk – SIA „</w:t>
      </w:r>
      <w:r w:rsidR="00D83584">
        <w:t>[Nosaukums D]</w:t>
      </w:r>
      <w:r w:rsidR="00833640" w:rsidRPr="009C7A0A">
        <w:rPr>
          <w:color w:val="000000"/>
        </w:rPr>
        <w:t>”</w:t>
      </w:r>
      <w:r w:rsidR="00833640" w:rsidRPr="009C7A0A">
        <w:t>)</w:t>
      </w:r>
      <w:r w:rsidRPr="009C7A0A">
        <w:rPr>
          <w:color w:val="000000"/>
        </w:rPr>
        <w:t>, SIA „</w:t>
      </w:r>
      <w:r w:rsidR="00D83584">
        <w:rPr>
          <w:color w:val="000000"/>
        </w:rPr>
        <w:t>[Nosaukums E]</w:t>
      </w:r>
      <w:r w:rsidRPr="009C7A0A">
        <w:rPr>
          <w:color w:val="000000"/>
        </w:rPr>
        <w:t>”</w:t>
      </w:r>
      <w:r w:rsidRPr="009C7A0A">
        <w:rPr>
          <w:bCs/>
          <w:color w:val="000000"/>
        </w:rPr>
        <w:t>.</w:t>
      </w:r>
    </w:p>
    <w:p w14:paraId="108F66CE" w14:textId="10D0ABC4" w:rsidR="0035041E" w:rsidRPr="009C7A0A" w:rsidRDefault="008F63C1" w:rsidP="009C7A0A">
      <w:pPr>
        <w:spacing w:line="276" w:lineRule="auto"/>
        <w:ind w:firstLine="720"/>
        <w:jc w:val="both"/>
      </w:pPr>
      <w:r w:rsidRPr="009C7A0A">
        <w:t>[</w:t>
      </w:r>
      <w:r w:rsidR="00F2639A" w:rsidRPr="009C7A0A">
        <w:t>1</w:t>
      </w:r>
      <w:r w:rsidR="007A496B" w:rsidRPr="009C7A0A">
        <w:t>.</w:t>
      </w:r>
      <w:r w:rsidR="00F2639A" w:rsidRPr="009C7A0A">
        <w:t>11</w:t>
      </w:r>
      <w:r w:rsidRPr="009C7A0A">
        <w:t>]</w:t>
      </w:r>
      <w:r w:rsidR="000E1FE7" w:rsidRPr="009C7A0A">
        <w:t> Izlemts jautājums par pieteiktajām kaitējuma kompensācijām</w:t>
      </w:r>
      <w:r w:rsidR="00E15786" w:rsidRPr="009C7A0A">
        <w:t>, ta</w:t>
      </w:r>
      <w:r w:rsidR="00A5768F" w:rsidRPr="009C7A0A">
        <w:t xml:space="preserve">i </w:t>
      </w:r>
      <w:r w:rsidR="00E15786" w:rsidRPr="009C7A0A">
        <w:t xml:space="preserve"> skaitā</w:t>
      </w:r>
    </w:p>
    <w:p w14:paraId="237200CA" w14:textId="6C40EC3A" w:rsidR="008F63C1" w:rsidRPr="009C7A0A" w:rsidRDefault="00E15786" w:rsidP="0063047B">
      <w:pPr>
        <w:spacing w:line="276" w:lineRule="auto"/>
        <w:jc w:val="both"/>
      </w:pPr>
      <w:r w:rsidRPr="009C7A0A">
        <w:t>n</w:t>
      </w:r>
      <w:r w:rsidR="006D4834" w:rsidRPr="009C7A0A">
        <w:t xml:space="preserve">o apsūdzētā </w:t>
      </w:r>
      <w:r w:rsidR="00095526">
        <w:t>[pers. A]</w:t>
      </w:r>
      <w:r w:rsidR="006D4834" w:rsidRPr="009C7A0A">
        <w:t xml:space="preserve"> cietušā </w:t>
      </w:r>
      <w:r w:rsidR="00095526">
        <w:t>[pers.</w:t>
      </w:r>
      <w:r w:rsidR="0063047B">
        <w:t> </w:t>
      </w:r>
      <w:r w:rsidR="00095526">
        <w:t>BG]</w:t>
      </w:r>
      <w:r w:rsidR="006D4834" w:rsidRPr="009C7A0A">
        <w:t xml:space="preserve"> labā piedzīta</w:t>
      </w:r>
      <w:r w:rsidR="002655EF" w:rsidRPr="009C7A0A">
        <w:t xml:space="preserve"> kaitējuma kompensācija par morālo aizskārumu 50</w:t>
      </w:r>
      <w:r w:rsidR="006D4834" w:rsidRPr="009C7A0A">
        <w:t> </w:t>
      </w:r>
      <w:r w:rsidR="002655EF" w:rsidRPr="009C7A0A">
        <w:t>000</w:t>
      </w:r>
      <w:r w:rsidR="006D4834" w:rsidRPr="009C7A0A">
        <w:t> </w:t>
      </w:r>
      <w:proofErr w:type="spellStart"/>
      <w:r w:rsidR="002655EF" w:rsidRPr="009C7A0A">
        <w:rPr>
          <w:i/>
          <w:iCs/>
        </w:rPr>
        <w:t>euro</w:t>
      </w:r>
      <w:proofErr w:type="spellEnd"/>
      <w:r w:rsidR="00776007" w:rsidRPr="009C7A0A">
        <w:t>,</w:t>
      </w:r>
      <w:r w:rsidR="00C956D1">
        <w:t xml:space="preserve"> </w:t>
      </w:r>
      <w:r w:rsidR="00776007" w:rsidRPr="009C7A0A">
        <w:t>p</w:t>
      </w:r>
      <w:r w:rsidR="002655EF" w:rsidRPr="009C7A0A">
        <w:t xml:space="preserve">ārējā daļā – </w:t>
      </w:r>
      <w:r w:rsidR="00B13E68" w:rsidRPr="009C7A0A">
        <w:t xml:space="preserve">par </w:t>
      </w:r>
      <w:r w:rsidR="002655EF" w:rsidRPr="009C7A0A">
        <w:t>250</w:t>
      </w:r>
      <w:r w:rsidR="006D4834" w:rsidRPr="009C7A0A">
        <w:t> </w:t>
      </w:r>
      <w:r w:rsidR="002655EF" w:rsidRPr="009C7A0A">
        <w:t>000</w:t>
      </w:r>
      <w:r w:rsidR="006D4834" w:rsidRPr="009C7A0A">
        <w:t> </w:t>
      </w:r>
      <w:proofErr w:type="spellStart"/>
      <w:r w:rsidR="002655EF" w:rsidRPr="009C7A0A">
        <w:rPr>
          <w:i/>
          <w:iCs/>
        </w:rPr>
        <w:t>euro</w:t>
      </w:r>
      <w:proofErr w:type="spellEnd"/>
      <w:r w:rsidR="002655EF" w:rsidRPr="009C7A0A">
        <w:t xml:space="preserve"> </w:t>
      </w:r>
      <w:r w:rsidR="006D4834" w:rsidRPr="009C7A0A">
        <w:t>–kaitējuma kompensācija</w:t>
      </w:r>
      <w:r w:rsidR="00776007" w:rsidRPr="009C7A0A">
        <w:t xml:space="preserve"> par morālo aizskārumu</w:t>
      </w:r>
      <w:r w:rsidR="006D4834" w:rsidRPr="009C7A0A">
        <w:t xml:space="preserve"> nav noteikta.</w:t>
      </w:r>
      <w:r w:rsidR="00517ED0" w:rsidRPr="009C7A0A">
        <w:t xml:space="preserve"> </w:t>
      </w:r>
      <w:r w:rsidR="00177FC8" w:rsidRPr="009C7A0A">
        <w:t xml:space="preserve">Cietušā </w:t>
      </w:r>
      <w:r w:rsidR="0063047B">
        <w:t>[pers. BG]</w:t>
      </w:r>
      <w:r w:rsidR="00177FC8" w:rsidRPr="009C7A0A">
        <w:t xml:space="preserve"> kaitējuma kompensācijas </w:t>
      </w:r>
      <w:r w:rsidR="00A5768F" w:rsidRPr="009C7A0A">
        <w:t xml:space="preserve">par morālo aizskārumu </w:t>
      </w:r>
      <w:r w:rsidR="00177FC8" w:rsidRPr="009C7A0A">
        <w:t>pieteikums d</w:t>
      </w:r>
      <w:r w:rsidR="00517ED0" w:rsidRPr="009C7A0A">
        <w:t xml:space="preserve">aļā pret </w:t>
      </w:r>
      <w:r w:rsidR="00BC7A98" w:rsidRPr="009C7A0A">
        <w:t xml:space="preserve">apsūdzētajiem </w:t>
      </w:r>
      <w:r w:rsidR="0063047B">
        <w:t>[pers. BI]</w:t>
      </w:r>
      <w:r w:rsidR="00517ED0" w:rsidRPr="009C7A0A">
        <w:t xml:space="preserve">, </w:t>
      </w:r>
      <w:r w:rsidR="0063047B">
        <w:t>[pers. BJ]</w:t>
      </w:r>
      <w:r w:rsidR="00517ED0" w:rsidRPr="009C7A0A">
        <w:t xml:space="preserve">, </w:t>
      </w:r>
      <w:r w:rsidR="0063047B">
        <w:t>[pers. BK]</w:t>
      </w:r>
      <w:r w:rsidR="00517ED0" w:rsidRPr="009C7A0A">
        <w:t xml:space="preserve">, </w:t>
      </w:r>
      <w:r w:rsidR="0063047B">
        <w:t>[pers. BL]</w:t>
      </w:r>
      <w:r w:rsidR="00517ED0" w:rsidRPr="009C7A0A">
        <w:t xml:space="preserve">, </w:t>
      </w:r>
      <w:r w:rsidR="0063047B">
        <w:t>[pers. BH]</w:t>
      </w:r>
      <w:r w:rsidR="00517ED0" w:rsidRPr="009C7A0A">
        <w:t xml:space="preserve">, </w:t>
      </w:r>
      <w:r w:rsidR="0063047B">
        <w:t>[pers. BM]</w:t>
      </w:r>
      <w:r w:rsidR="00517ED0" w:rsidRPr="009C7A0A">
        <w:t xml:space="preserve"> un </w:t>
      </w:r>
      <w:r w:rsidR="0063047B">
        <w:t>[pers. BN]</w:t>
      </w:r>
      <w:r w:rsidR="00517ED0" w:rsidRPr="009C7A0A">
        <w:t xml:space="preserve"> </w:t>
      </w:r>
      <w:r w:rsidR="00177FC8" w:rsidRPr="009C7A0A">
        <w:t>atstāts bez izskatīšanas.</w:t>
      </w:r>
    </w:p>
    <w:p w14:paraId="66BE291A" w14:textId="171BDC6A" w:rsidR="00623C18" w:rsidRPr="009C7A0A" w:rsidRDefault="00623C18" w:rsidP="009C7A0A">
      <w:pPr>
        <w:spacing w:line="276" w:lineRule="auto"/>
        <w:ind w:firstLine="720"/>
        <w:jc w:val="both"/>
        <w:rPr>
          <w:color w:val="000000"/>
        </w:rPr>
      </w:pPr>
      <w:r w:rsidRPr="009C7A0A">
        <w:t>[</w:t>
      </w:r>
      <w:r w:rsidR="003F2A8D" w:rsidRPr="009C7A0A">
        <w:t>1</w:t>
      </w:r>
      <w:r w:rsidRPr="009C7A0A">
        <w:t>.</w:t>
      </w:r>
      <w:r w:rsidR="003F2A8D" w:rsidRPr="009C7A0A">
        <w:t>12</w:t>
      </w:r>
      <w:r w:rsidRPr="009C7A0A">
        <w:t>]</w:t>
      </w:r>
      <w:r w:rsidR="00B561CF" w:rsidRPr="009C7A0A">
        <w:t> </w:t>
      </w:r>
      <w:r w:rsidRPr="009C7A0A">
        <w:t xml:space="preserve">Izlemts jautājums par </w:t>
      </w:r>
      <w:r w:rsidR="00B561CF" w:rsidRPr="009C7A0A">
        <w:t>rīc</w:t>
      </w:r>
      <w:r w:rsidR="00E431CA" w:rsidRPr="009C7A0A">
        <w:t>ī</w:t>
      </w:r>
      <w:r w:rsidR="00B561CF" w:rsidRPr="009C7A0A">
        <w:t xml:space="preserve">bu ar </w:t>
      </w:r>
      <w:r w:rsidRPr="009C7A0A">
        <w:t xml:space="preserve">apsūdzēto </w:t>
      </w:r>
      <w:r w:rsidR="004476A9">
        <w:t>[pers. A]</w:t>
      </w:r>
      <w:r w:rsidRPr="009C7A0A">
        <w:t xml:space="preserve">, </w:t>
      </w:r>
      <w:r w:rsidR="004476A9">
        <w:t>[pers. BI]</w:t>
      </w:r>
      <w:r w:rsidRPr="009C7A0A">
        <w:t xml:space="preserve">, </w:t>
      </w:r>
      <w:r w:rsidR="004476A9">
        <w:t>[pers. BJ]</w:t>
      </w:r>
      <w:r w:rsidR="00B561CF" w:rsidRPr="009C7A0A">
        <w:t xml:space="preserve">, </w:t>
      </w:r>
      <w:r w:rsidR="004476A9">
        <w:t>[pers. BK]</w:t>
      </w:r>
      <w:r w:rsidR="00B561CF" w:rsidRPr="009C7A0A">
        <w:t xml:space="preserve">, </w:t>
      </w:r>
      <w:r w:rsidR="004476A9">
        <w:t>[pers. BL]</w:t>
      </w:r>
      <w:r w:rsidR="00EA053C" w:rsidRPr="009C7A0A">
        <w:t xml:space="preserve">, </w:t>
      </w:r>
      <w:r w:rsidR="00B561CF" w:rsidRPr="009C7A0A">
        <w:t>SIA „</w:t>
      </w:r>
      <w:r w:rsidR="004476A9">
        <w:t>[Nosaukums A]</w:t>
      </w:r>
      <w:r w:rsidR="00B561CF" w:rsidRPr="009C7A0A">
        <w:t>”, SIA „</w:t>
      </w:r>
      <w:r w:rsidR="004476A9">
        <w:t>[Nosaukums B]</w:t>
      </w:r>
      <w:r w:rsidR="00B561CF" w:rsidRPr="009C7A0A">
        <w:rPr>
          <w:color w:val="000000"/>
        </w:rPr>
        <w:t>”</w:t>
      </w:r>
      <w:r w:rsidR="002E4F32" w:rsidRPr="009C7A0A">
        <w:rPr>
          <w:color w:val="000000"/>
        </w:rPr>
        <w:t xml:space="preserve"> un </w:t>
      </w:r>
      <w:r w:rsidR="00B561CF" w:rsidRPr="009C7A0A">
        <w:rPr>
          <w:color w:val="000000"/>
        </w:rPr>
        <w:t>SIA „</w:t>
      </w:r>
      <w:r w:rsidR="004476A9">
        <w:rPr>
          <w:color w:val="000000"/>
        </w:rPr>
        <w:t>[Nosaukums E]</w:t>
      </w:r>
      <w:r w:rsidR="00B561CF" w:rsidRPr="009C7A0A">
        <w:rPr>
          <w:color w:val="000000"/>
        </w:rPr>
        <w:t>”</w:t>
      </w:r>
      <w:r w:rsidR="00357A46" w:rsidRPr="009C7A0A">
        <w:rPr>
          <w:color w:val="000000"/>
        </w:rPr>
        <w:t xml:space="preserve"> mantu, kurai </w:t>
      </w:r>
      <w:proofErr w:type="spellStart"/>
      <w:r w:rsidR="00357A46" w:rsidRPr="009C7A0A">
        <w:rPr>
          <w:color w:val="000000"/>
        </w:rPr>
        <w:t>pirmstiesas</w:t>
      </w:r>
      <w:proofErr w:type="spellEnd"/>
      <w:r w:rsidR="00357A46" w:rsidRPr="009C7A0A">
        <w:rPr>
          <w:color w:val="000000"/>
        </w:rPr>
        <w:t xml:space="preserve"> procesā uzlikts arests.</w:t>
      </w:r>
    </w:p>
    <w:p w14:paraId="7BF2D193" w14:textId="77777777" w:rsidR="00A5768F" w:rsidRPr="009C7A0A" w:rsidRDefault="00357A46" w:rsidP="009C7A0A">
      <w:pPr>
        <w:spacing w:line="276" w:lineRule="auto"/>
        <w:ind w:firstLine="720"/>
        <w:jc w:val="both"/>
        <w:rPr>
          <w:color w:val="000000"/>
        </w:rPr>
      </w:pPr>
      <w:r w:rsidRPr="009C7A0A">
        <w:rPr>
          <w:color w:val="000000"/>
        </w:rPr>
        <w:t>[</w:t>
      </w:r>
      <w:r w:rsidR="003F2A8D" w:rsidRPr="009C7A0A">
        <w:rPr>
          <w:color w:val="000000"/>
        </w:rPr>
        <w:t>1</w:t>
      </w:r>
      <w:r w:rsidRPr="009C7A0A">
        <w:rPr>
          <w:color w:val="000000"/>
        </w:rPr>
        <w:t>.</w:t>
      </w:r>
      <w:r w:rsidR="003F2A8D" w:rsidRPr="009C7A0A">
        <w:rPr>
          <w:color w:val="000000"/>
        </w:rPr>
        <w:t>13</w:t>
      </w:r>
      <w:r w:rsidRPr="009C7A0A">
        <w:rPr>
          <w:color w:val="000000"/>
        </w:rPr>
        <w:t>]</w:t>
      </w:r>
      <w:r w:rsidR="00120994" w:rsidRPr="009C7A0A">
        <w:rPr>
          <w:color w:val="000000"/>
        </w:rPr>
        <w:t> </w:t>
      </w:r>
      <w:r w:rsidR="00091A9F" w:rsidRPr="009C7A0A">
        <w:rPr>
          <w:color w:val="000000"/>
        </w:rPr>
        <w:t>Izlemts jautājums par procesuālo izdevumu piedziņu.</w:t>
      </w:r>
    </w:p>
    <w:p w14:paraId="7C3E3ED0" w14:textId="51BD5246" w:rsidR="00551322" w:rsidRPr="009C7A0A" w:rsidRDefault="00091A9F" w:rsidP="009C7A0A">
      <w:pPr>
        <w:spacing w:line="276" w:lineRule="auto"/>
        <w:ind w:firstLine="720"/>
        <w:jc w:val="both"/>
        <w:rPr>
          <w:color w:val="000000"/>
        </w:rPr>
      </w:pPr>
      <w:r w:rsidRPr="009C7A0A">
        <w:rPr>
          <w:color w:val="000000"/>
        </w:rPr>
        <w:t>N</w:t>
      </w:r>
      <w:r w:rsidR="00551322" w:rsidRPr="009C7A0A">
        <w:rPr>
          <w:color w:val="000000"/>
        </w:rPr>
        <w:t xml:space="preserve">o apsūdzētā </w:t>
      </w:r>
      <w:r w:rsidR="000C4ACD">
        <w:rPr>
          <w:color w:val="000000"/>
        </w:rPr>
        <w:t>[pers. A]</w:t>
      </w:r>
      <w:r w:rsidR="00551322" w:rsidRPr="009C7A0A">
        <w:rPr>
          <w:color w:val="000000"/>
        </w:rPr>
        <w:t xml:space="preserve"> valsts labā piedzīti procesuālie izdevumi</w:t>
      </w:r>
      <w:r w:rsidRPr="009C7A0A">
        <w:rPr>
          <w:color w:val="000000"/>
        </w:rPr>
        <w:t>:</w:t>
      </w:r>
      <w:r w:rsidR="00A5768F" w:rsidRPr="009C7A0A">
        <w:rPr>
          <w:color w:val="000000"/>
        </w:rPr>
        <w:t xml:space="preserve"> </w:t>
      </w:r>
      <w:r w:rsidR="00551322" w:rsidRPr="009C7A0A">
        <w:rPr>
          <w:color w:val="000000"/>
        </w:rPr>
        <w:t>244 469,75</w:t>
      </w:r>
      <w:r w:rsidRPr="009C7A0A">
        <w:rPr>
          <w:color w:val="000000"/>
        </w:rPr>
        <w:t> </w:t>
      </w:r>
      <w:proofErr w:type="spellStart"/>
      <w:r w:rsidR="00551322" w:rsidRPr="009C7A0A">
        <w:rPr>
          <w:i/>
          <w:iCs/>
          <w:color w:val="000000"/>
        </w:rPr>
        <w:t>euro</w:t>
      </w:r>
      <w:proofErr w:type="spellEnd"/>
      <w:r w:rsidR="00551322" w:rsidRPr="009C7A0A">
        <w:rPr>
          <w:color w:val="000000"/>
        </w:rPr>
        <w:t xml:space="preserve"> par kompleksās būvniecības ekspertīzes veikšanu</w:t>
      </w:r>
      <w:r w:rsidR="009F49B7" w:rsidRPr="009C7A0A">
        <w:rPr>
          <w:color w:val="000000"/>
        </w:rPr>
        <w:t xml:space="preserve"> </w:t>
      </w:r>
      <w:r w:rsidR="00A5768F" w:rsidRPr="009C7A0A">
        <w:rPr>
          <w:color w:val="000000"/>
        </w:rPr>
        <w:t xml:space="preserve">un </w:t>
      </w:r>
      <w:r w:rsidR="00551322" w:rsidRPr="009C7A0A">
        <w:rPr>
          <w:color w:val="000000"/>
        </w:rPr>
        <w:t>97 681,68</w:t>
      </w:r>
      <w:r w:rsidRPr="009C7A0A">
        <w:rPr>
          <w:color w:val="000000"/>
        </w:rPr>
        <w:t> </w:t>
      </w:r>
      <w:proofErr w:type="spellStart"/>
      <w:r w:rsidR="00551322" w:rsidRPr="009C7A0A">
        <w:rPr>
          <w:i/>
          <w:iCs/>
          <w:color w:val="000000"/>
        </w:rPr>
        <w:t>euro</w:t>
      </w:r>
      <w:proofErr w:type="spellEnd"/>
      <w:r w:rsidR="00551322" w:rsidRPr="009C7A0A">
        <w:rPr>
          <w:color w:val="000000"/>
        </w:rPr>
        <w:t xml:space="preserve"> par </w:t>
      </w:r>
      <w:r w:rsidR="004C0C60" w:rsidRPr="009C7A0A">
        <w:rPr>
          <w:color w:val="000000"/>
        </w:rPr>
        <w:t>lietisko pierādījumu glabāšanu</w:t>
      </w:r>
      <w:r w:rsidRPr="009C7A0A">
        <w:rPr>
          <w:color w:val="000000"/>
        </w:rPr>
        <w:t>.</w:t>
      </w:r>
    </w:p>
    <w:p w14:paraId="529B9941" w14:textId="2B10716E" w:rsidR="004C0C60" w:rsidRPr="009C7A0A" w:rsidRDefault="0073210D" w:rsidP="009C7A0A">
      <w:pPr>
        <w:spacing w:line="276" w:lineRule="auto"/>
        <w:ind w:firstLine="720"/>
        <w:jc w:val="both"/>
      </w:pPr>
      <w:r w:rsidRPr="009C7A0A">
        <w:t>Procesuālie izdevumi 21 209,10 </w:t>
      </w:r>
      <w:proofErr w:type="spellStart"/>
      <w:r w:rsidRPr="009C7A0A">
        <w:rPr>
          <w:i/>
          <w:iCs/>
        </w:rPr>
        <w:t>euro</w:t>
      </w:r>
      <w:proofErr w:type="spellEnd"/>
      <w:r w:rsidRPr="009C7A0A">
        <w:t xml:space="preserve"> par zvērinātas advokātes Olitas </w:t>
      </w:r>
      <w:proofErr w:type="spellStart"/>
      <w:r w:rsidRPr="009C7A0A">
        <w:t>Kauces</w:t>
      </w:r>
      <w:proofErr w:type="spellEnd"/>
      <w:r w:rsidRPr="009C7A0A">
        <w:t xml:space="preserve"> piedalīšanos pirmās instances tiesā segti no valsts līdzekļiem.</w:t>
      </w:r>
    </w:p>
    <w:p w14:paraId="47F42BA1" w14:textId="12913B3B" w:rsidR="00C545C8" w:rsidRPr="009C7A0A" w:rsidRDefault="00C545C8" w:rsidP="009C7A0A">
      <w:pPr>
        <w:spacing w:line="276" w:lineRule="auto"/>
        <w:ind w:firstLine="720"/>
        <w:jc w:val="both"/>
      </w:pPr>
      <w:r w:rsidRPr="009C7A0A">
        <w:t>[</w:t>
      </w:r>
      <w:r w:rsidR="003F2A8D" w:rsidRPr="009C7A0A">
        <w:t>1.14</w:t>
      </w:r>
      <w:r w:rsidRPr="009C7A0A">
        <w:t>]</w:t>
      </w:r>
      <w:r w:rsidR="00401176" w:rsidRPr="009C7A0A">
        <w:t> </w:t>
      </w:r>
      <w:r w:rsidRPr="009C7A0A">
        <w:t>Izlemts jautājums par galī</w:t>
      </w:r>
      <w:r w:rsidR="00666002" w:rsidRPr="009C7A0A">
        <w:t>g</w:t>
      </w:r>
      <w:r w:rsidRPr="009C7A0A">
        <w:t>o rīcību ar lietiskajiem pierādījumiem.</w:t>
      </w:r>
    </w:p>
    <w:p w14:paraId="6AE7578C" w14:textId="3F3CC3C1" w:rsidR="008641EE" w:rsidRPr="009C7A0A" w:rsidRDefault="00145A99" w:rsidP="009C7A0A">
      <w:pPr>
        <w:autoSpaceDE w:val="0"/>
        <w:autoSpaceDN w:val="0"/>
        <w:adjustRightInd w:val="0"/>
        <w:spacing w:line="276" w:lineRule="auto"/>
        <w:ind w:firstLine="720"/>
        <w:jc w:val="both"/>
        <w:rPr>
          <w:bCs/>
          <w:color w:val="000000"/>
        </w:rPr>
      </w:pPr>
      <w:r w:rsidRPr="009C7A0A">
        <w:rPr>
          <w:bCs/>
          <w:color w:val="000000"/>
        </w:rPr>
        <w:lastRenderedPageBreak/>
        <w:t>[</w:t>
      </w:r>
      <w:r w:rsidR="003F2A8D" w:rsidRPr="009C7A0A">
        <w:rPr>
          <w:bCs/>
          <w:color w:val="000000"/>
        </w:rPr>
        <w:t>1</w:t>
      </w:r>
      <w:r w:rsidR="00154A10" w:rsidRPr="009C7A0A">
        <w:rPr>
          <w:bCs/>
          <w:color w:val="000000"/>
        </w:rPr>
        <w:t>.</w:t>
      </w:r>
      <w:r w:rsidR="003F2A8D" w:rsidRPr="009C7A0A">
        <w:rPr>
          <w:bCs/>
          <w:color w:val="000000"/>
        </w:rPr>
        <w:t>15</w:t>
      </w:r>
      <w:r w:rsidRPr="009C7A0A">
        <w:rPr>
          <w:bCs/>
          <w:color w:val="000000"/>
        </w:rPr>
        <w:t>]</w:t>
      </w:r>
      <w:r w:rsidR="00967D5A" w:rsidRPr="009C7A0A">
        <w:rPr>
          <w:bCs/>
          <w:color w:val="000000"/>
        </w:rPr>
        <w:t> </w:t>
      </w:r>
      <w:r w:rsidR="008641EE" w:rsidRPr="009C7A0A">
        <w:rPr>
          <w:bCs/>
          <w:color w:val="000000"/>
        </w:rPr>
        <w:t>Pirmās instances tiesa 2020. gada 18. februārī pieņēma blakus lēmumu</w:t>
      </w:r>
      <w:r w:rsidR="00164D8D" w:rsidRPr="009C7A0A">
        <w:rPr>
          <w:bCs/>
          <w:color w:val="000000"/>
        </w:rPr>
        <w:t xml:space="preserve"> pa</w:t>
      </w:r>
      <w:r w:rsidR="005F2CE2" w:rsidRPr="009C7A0A">
        <w:rPr>
          <w:bCs/>
          <w:color w:val="000000"/>
        </w:rPr>
        <w:t xml:space="preserve">r Rīgas tiesas apgabala prokuratūras </w:t>
      </w:r>
      <w:r w:rsidR="005F2CE2" w:rsidRPr="00916115">
        <w:rPr>
          <w:bCs/>
          <w:color w:val="000000"/>
        </w:rPr>
        <w:t>prokuroriem K</w:t>
      </w:r>
      <w:r w:rsidR="007679AB" w:rsidRPr="00916115">
        <w:rPr>
          <w:bCs/>
          <w:color w:val="000000"/>
        </w:rPr>
        <w:t xml:space="preserve">asparu </w:t>
      </w:r>
      <w:proofErr w:type="spellStart"/>
      <w:r w:rsidR="005F2CE2" w:rsidRPr="00916115">
        <w:rPr>
          <w:bCs/>
          <w:color w:val="000000"/>
        </w:rPr>
        <w:t>Cakulu</w:t>
      </w:r>
      <w:proofErr w:type="spellEnd"/>
      <w:r w:rsidR="005F2CE2" w:rsidRPr="00916115">
        <w:rPr>
          <w:bCs/>
          <w:color w:val="000000"/>
        </w:rPr>
        <w:t>, J</w:t>
      </w:r>
      <w:r w:rsidR="007679AB" w:rsidRPr="00916115">
        <w:rPr>
          <w:bCs/>
          <w:color w:val="000000"/>
        </w:rPr>
        <w:t xml:space="preserve">ekaterinu </w:t>
      </w:r>
      <w:proofErr w:type="spellStart"/>
      <w:r w:rsidR="005F2CE2" w:rsidRPr="00916115">
        <w:rPr>
          <w:bCs/>
          <w:color w:val="000000"/>
        </w:rPr>
        <w:t>Kušakovu</w:t>
      </w:r>
      <w:proofErr w:type="spellEnd"/>
      <w:r w:rsidR="005F2CE2" w:rsidRPr="00916115">
        <w:rPr>
          <w:bCs/>
          <w:color w:val="000000"/>
        </w:rPr>
        <w:t xml:space="preserve"> un A. </w:t>
      </w:r>
      <w:proofErr w:type="spellStart"/>
      <w:r w:rsidR="005F2CE2" w:rsidRPr="00916115">
        <w:rPr>
          <w:bCs/>
          <w:color w:val="000000"/>
        </w:rPr>
        <w:t>Skradaili</w:t>
      </w:r>
      <w:proofErr w:type="spellEnd"/>
      <w:r w:rsidR="005F2CE2" w:rsidRPr="00916115">
        <w:rPr>
          <w:bCs/>
          <w:color w:val="000000"/>
        </w:rPr>
        <w:t>, viņu rīcībā konstat</w:t>
      </w:r>
      <w:r w:rsidR="005F2CE2" w:rsidRPr="009C7A0A">
        <w:rPr>
          <w:bCs/>
          <w:color w:val="000000"/>
        </w:rPr>
        <w:t>ējot Kriminālprocesa likumā noteikto pienākumu nepienāc</w:t>
      </w:r>
      <w:r w:rsidR="00A826AD" w:rsidRPr="009C7A0A">
        <w:rPr>
          <w:bCs/>
          <w:color w:val="000000"/>
        </w:rPr>
        <w:t>ī</w:t>
      </w:r>
      <w:r w:rsidR="005F2CE2" w:rsidRPr="009C7A0A">
        <w:rPr>
          <w:bCs/>
          <w:color w:val="000000"/>
        </w:rPr>
        <w:t>gu pildīšanu</w:t>
      </w:r>
      <w:r w:rsidR="00A826AD" w:rsidRPr="009C7A0A">
        <w:rPr>
          <w:bCs/>
          <w:color w:val="000000"/>
        </w:rPr>
        <w:t>,</w:t>
      </w:r>
      <w:r w:rsidR="005F2CE2" w:rsidRPr="009C7A0A">
        <w:rPr>
          <w:bCs/>
          <w:color w:val="000000"/>
        </w:rPr>
        <w:t xml:space="preserve"> veicot kriminālprocesa uzraudzību </w:t>
      </w:r>
      <w:proofErr w:type="spellStart"/>
      <w:r w:rsidR="005F2CE2" w:rsidRPr="009C7A0A">
        <w:rPr>
          <w:bCs/>
          <w:color w:val="000000"/>
        </w:rPr>
        <w:t>pirmstiesas</w:t>
      </w:r>
      <w:proofErr w:type="spellEnd"/>
      <w:r w:rsidR="005F2CE2" w:rsidRPr="009C7A0A">
        <w:rPr>
          <w:bCs/>
          <w:color w:val="000000"/>
        </w:rPr>
        <w:t xml:space="preserve"> procesā </w:t>
      </w:r>
      <w:r w:rsidR="007F3E9A" w:rsidRPr="009C7A0A">
        <w:rPr>
          <w:bCs/>
          <w:color w:val="000000"/>
        </w:rPr>
        <w:t>un</w:t>
      </w:r>
      <w:r w:rsidR="005F2CE2" w:rsidRPr="009C7A0A">
        <w:rPr>
          <w:bCs/>
          <w:color w:val="000000"/>
        </w:rPr>
        <w:t xml:space="preserve"> uzturot</w:t>
      </w:r>
      <w:r w:rsidR="00A826AD" w:rsidRPr="009C7A0A">
        <w:rPr>
          <w:bCs/>
          <w:color w:val="000000"/>
        </w:rPr>
        <w:t xml:space="preserve"> </w:t>
      </w:r>
      <w:r w:rsidR="005F2CE2" w:rsidRPr="009C7A0A">
        <w:rPr>
          <w:bCs/>
          <w:color w:val="000000"/>
        </w:rPr>
        <w:t>valsts apsūdzību R</w:t>
      </w:r>
      <w:r w:rsidR="00A826AD" w:rsidRPr="009C7A0A">
        <w:rPr>
          <w:bCs/>
          <w:color w:val="000000"/>
        </w:rPr>
        <w:t>ī</w:t>
      </w:r>
      <w:r w:rsidR="005F2CE2" w:rsidRPr="009C7A0A">
        <w:rPr>
          <w:bCs/>
          <w:color w:val="000000"/>
        </w:rPr>
        <w:t>gas pilsētas Pārdaugavas tiesā</w:t>
      </w:r>
      <w:r w:rsidR="00164D8D" w:rsidRPr="009C7A0A">
        <w:rPr>
          <w:bCs/>
          <w:color w:val="000000"/>
        </w:rPr>
        <w:t>.</w:t>
      </w:r>
    </w:p>
    <w:p w14:paraId="187AE368" w14:textId="37BBF124" w:rsidR="00A826AD" w:rsidRPr="009C7A0A" w:rsidRDefault="00164D8D" w:rsidP="009C7A0A">
      <w:pPr>
        <w:autoSpaceDE w:val="0"/>
        <w:autoSpaceDN w:val="0"/>
        <w:adjustRightInd w:val="0"/>
        <w:spacing w:line="276" w:lineRule="auto"/>
        <w:ind w:firstLine="720"/>
        <w:jc w:val="both"/>
        <w:rPr>
          <w:bCs/>
          <w:color w:val="000000"/>
        </w:rPr>
      </w:pPr>
      <w:r w:rsidRPr="009C7A0A">
        <w:rPr>
          <w:bCs/>
          <w:color w:val="000000"/>
        </w:rPr>
        <w:t xml:space="preserve">Turklāt pirmās instances tiesa 2020. gada 18. februārī pieņēma blakus lēmumu, </w:t>
      </w:r>
      <w:r w:rsidR="00B13E68" w:rsidRPr="009C7A0A">
        <w:rPr>
          <w:bCs/>
          <w:color w:val="000000"/>
        </w:rPr>
        <w:t xml:space="preserve">ar kuru </w:t>
      </w:r>
      <w:r w:rsidRPr="009C7A0A">
        <w:rPr>
          <w:bCs/>
          <w:color w:val="000000"/>
        </w:rPr>
        <w:t>informē</w:t>
      </w:r>
      <w:r w:rsidR="00B13E68" w:rsidRPr="009C7A0A">
        <w:rPr>
          <w:bCs/>
          <w:color w:val="000000"/>
        </w:rPr>
        <w:t>jusi</w:t>
      </w:r>
      <w:r w:rsidR="002F32BB" w:rsidRPr="009C7A0A">
        <w:rPr>
          <w:bCs/>
          <w:color w:val="000000"/>
        </w:rPr>
        <w:t xml:space="preserve"> Rīgas tiesas apgabala prokuratūru par krimināllietā </w:t>
      </w:r>
      <w:r w:rsidRPr="009C7A0A">
        <w:rPr>
          <w:bCs/>
          <w:color w:val="000000"/>
        </w:rPr>
        <w:t xml:space="preserve">Nr. 11511002713 </w:t>
      </w:r>
      <w:r w:rsidR="002F32BB" w:rsidRPr="009C7A0A">
        <w:rPr>
          <w:bCs/>
          <w:color w:val="000000"/>
        </w:rPr>
        <w:t>konstatētajiem apstākļiem jautājuma izlemšanai par kriminālprocesa uzsākšanu pret likvidētās SIA</w:t>
      </w:r>
      <w:r w:rsidR="00154A10" w:rsidRPr="009C7A0A">
        <w:rPr>
          <w:bCs/>
          <w:color w:val="000000"/>
        </w:rPr>
        <w:t> </w:t>
      </w:r>
      <w:r w:rsidR="002F32BB" w:rsidRPr="009C7A0A">
        <w:rPr>
          <w:bCs/>
          <w:color w:val="000000"/>
        </w:rPr>
        <w:t>„</w:t>
      </w:r>
      <w:r w:rsidR="000C4ACD">
        <w:rPr>
          <w:bCs/>
          <w:color w:val="000000"/>
        </w:rPr>
        <w:t>[Nosaukums F]</w:t>
      </w:r>
      <w:r w:rsidR="002F32BB" w:rsidRPr="009C7A0A">
        <w:rPr>
          <w:bCs/>
          <w:color w:val="000000"/>
        </w:rPr>
        <w:t>”</w:t>
      </w:r>
      <w:r w:rsidR="009F49B7" w:rsidRPr="009C7A0A">
        <w:rPr>
          <w:bCs/>
          <w:color w:val="000000"/>
        </w:rPr>
        <w:t xml:space="preserve"> </w:t>
      </w:r>
      <w:r w:rsidR="002F32BB" w:rsidRPr="009C7A0A">
        <w:rPr>
          <w:bCs/>
          <w:color w:val="000000"/>
        </w:rPr>
        <w:t>bijušajām amatpersonām un darbiniekiem.</w:t>
      </w:r>
    </w:p>
    <w:p w14:paraId="211FF375" w14:textId="77777777" w:rsidR="00556732" w:rsidRPr="009C7A0A" w:rsidRDefault="00556732" w:rsidP="009C7A0A">
      <w:pPr>
        <w:spacing w:line="276" w:lineRule="auto"/>
        <w:ind w:firstLine="720"/>
        <w:jc w:val="both"/>
      </w:pPr>
    </w:p>
    <w:p w14:paraId="194059CF" w14:textId="67AB832B" w:rsidR="00603E14" w:rsidRPr="009C7A0A" w:rsidRDefault="00FA704C" w:rsidP="004D7BEB">
      <w:pPr>
        <w:spacing w:line="276" w:lineRule="auto"/>
        <w:ind w:firstLine="720"/>
        <w:jc w:val="both"/>
      </w:pPr>
      <w:r w:rsidRPr="009C7A0A">
        <w:t>[</w:t>
      </w:r>
      <w:r w:rsidR="002658F3" w:rsidRPr="009C7A0A">
        <w:t>2</w:t>
      </w:r>
      <w:r w:rsidRPr="009C7A0A">
        <w:t>]</w:t>
      </w:r>
      <w:r w:rsidR="004A3EE2" w:rsidRPr="009C7A0A">
        <w:t> </w:t>
      </w:r>
      <w:r w:rsidR="0052295C" w:rsidRPr="009C7A0A">
        <w:t xml:space="preserve">Ar </w:t>
      </w:r>
      <w:r w:rsidR="004A3EE2" w:rsidRPr="009C7A0A">
        <w:t xml:space="preserve">Rīgas apgabaltiesas </w:t>
      </w:r>
      <w:r w:rsidR="009229C4" w:rsidRPr="009C7A0A">
        <w:t xml:space="preserve">2023. gada 24. janvāra </w:t>
      </w:r>
      <w:r w:rsidR="004A3EE2" w:rsidRPr="009C7A0A">
        <w:t xml:space="preserve">spriedumu, </w:t>
      </w:r>
      <w:r w:rsidR="0052295C" w:rsidRPr="009C7A0A">
        <w:t>iztiesājot lietu sakarā ar</w:t>
      </w:r>
      <w:r w:rsidR="00BA779D" w:rsidRPr="009C7A0A">
        <w:t xml:space="preserve"> </w:t>
      </w:r>
      <w:r w:rsidR="00680109" w:rsidRPr="009C7A0A">
        <w:t>Rīgas tiesas apgabala prokuratūras prokurora A. </w:t>
      </w:r>
      <w:proofErr w:type="spellStart"/>
      <w:r w:rsidR="00680109" w:rsidRPr="009C7A0A">
        <w:t>Skradaiļa</w:t>
      </w:r>
      <w:proofErr w:type="spellEnd"/>
      <w:r w:rsidR="00680109" w:rsidRPr="009C7A0A">
        <w:t xml:space="preserve"> apelācijas protestu, apsūdzētā </w:t>
      </w:r>
      <w:r w:rsidR="004B38C5">
        <w:t>[pers. A]</w:t>
      </w:r>
      <w:r w:rsidR="00680109" w:rsidRPr="009C7A0A">
        <w:t xml:space="preserve"> aizstāvja A. Zvejsalnieka, cietušo </w:t>
      </w:r>
      <w:r w:rsidR="004B38C5">
        <w:t>[pers. V]</w:t>
      </w:r>
      <w:r w:rsidR="00680109" w:rsidRPr="009C7A0A">
        <w:t xml:space="preserve">, </w:t>
      </w:r>
      <w:r w:rsidR="004B38C5">
        <w:t>[pers. U]</w:t>
      </w:r>
      <w:r w:rsidR="00680109" w:rsidRPr="009C7A0A">
        <w:t xml:space="preserve">, </w:t>
      </w:r>
      <w:r w:rsidR="004B38C5">
        <w:t>[pers. E]</w:t>
      </w:r>
      <w:r w:rsidR="00680109" w:rsidRPr="009C7A0A">
        <w:t xml:space="preserve">, </w:t>
      </w:r>
      <w:r w:rsidR="004B38C5">
        <w:t>[pers. BP]</w:t>
      </w:r>
      <w:r w:rsidR="00680109" w:rsidRPr="009C7A0A">
        <w:t xml:space="preserve"> (pirms uzvārda maiņas – </w:t>
      </w:r>
      <w:r w:rsidR="004B38C5">
        <w:t>[Uzvārds]</w:t>
      </w:r>
      <w:r w:rsidR="00680109" w:rsidRPr="009C7A0A">
        <w:t xml:space="preserve">), </w:t>
      </w:r>
      <w:r w:rsidR="004B38C5">
        <w:t>[pers. F]</w:t>
      </w:r>
      <w:r w:rsidR="00680109" w:rsidRPr="009C7A0A">
        <w:t xml:space="preserve">, </w:t>
      </w:r>
      <w:r w:rsidR="004B38C5">
        <w:t>[pers. BR]</w:t>
      </w:r>
      <w:r w:rsidR="00680109" w:rsidRPr="009C7A0A">
        <w:t xml:space="preserve">, </w:t>
      </w:r>
      <w:r w:rsidR="004B38C5">
        <w:t>[pers. K]</w:t>
      </w:r>
      <w:r w:rsidR="00680109" w:rsidRPr="009C7A0A">
        <w:t xml:space="preserve">, </w:t>
      </w:r>
      <w:r w:rsidR="004B38C5">
        <w:t>[pers. BS]</w:t>
      </w:r>
      <w:r w:rsidR="00680109" w:rsidRPr="009C7A0A">
        <w:t xml:space="preserve">, </w:t>
      </w:r>
      <w:r w:rsidR="00CA43FF">
        <w:t>[pers. I]</w:t>
      </w:r>
      <w:r w:rsidR="00680109" w:rsidRPr="009C7A0A">
        <w:t xml:space="preserve">, </w:t>
      </w:r>
      <w:r w:rsidR="00CA43FF">
        <w:t>[pers. C]</w:t>
      </w:r>
      <w:r w:rsidR="00680109" w:rsidRPr="009C7A0A">
        <w:t xml:space="preserve">, </w:t>
      </w:r>
      <w:r w:rsidR="00CA43FF">
        <w:t>[pers. M]</w:t>
      </w:r>
      <w:r w:rsidR="00680109" w:rsidRPr="009C7A0A">
        <w:t xml:space="preserve">, </w:t>
      </w:r>
      <w:r w:rsidR="000B0089" w:rsidRPr="00916115">
        <w:t>sabiedrības ar ierobežotu atbildību </w:t>
      </w:r>
      <w:r w:rsidR="003E12E0" w:rsidRPr="00916115">
        <w:rPr>
          <w:color w:val="000000"/>
        </w:rPr>
        <w:t>„Pērle </w:t>
      </w:r>
      <w:proofErr w:type="spellStart"/>
      <w:r w:rsidR="003E12E0" w:rsidRPr="00916115">
        <w:rPr>
          <w:color w:val="000000"/>
        </w:rPr>
        <w:t>Lux</w:t>
      </w:r>
      <w:proofErr w:type="spellEnd"/>
      <w:r w:rsidR="003E12E0" w:rsidRPr="00916115">
        <w:rPr>
          <w:color w:val="000000"/>
        </w:rPr>
        <w:t>”</w:t>
      </w:r>
      <w:r w:rsidR="00784174" w:rsidRPr="00916115">
        <w:t xml:space="preserve"> (turpmāk – SIA </w:t>
      </w:r>
      <w:r w:rsidR="003E12E0" w:rsidRPr="00916115">
        <w:rPr>
          <w:color w:val="000000"/>
        </w:rPr>
        <w:t>„Pērle </w:t>
      </w:r>
      <w:proofErr w:type="spellStart"/>
      <w:r w:rsidR="003E12E0" w:rsidRPr="00916115">
        <w:rPr>
          <w:color w:val="000000"/>
        </w:rPr>
        <w:t>Lux</w:t>
      </w:r>
      <w:proofErr w:type="spellEnd"/>
      <w:r w:rsidR="003E12E0" w:rsidRPr="00916115">
        <w:rPr>
          <w:color w:val="000000"/>
        </w:rPr>
        <w:t>”</w:t>
      </w:r>
      <w:r w:rsidR="00784174" w:rsidRPr="00916115">
        <w:t>)</w:t>
      </w:r>
      <w:r w:rsidR="00680109" w:rsidRPr="00916115">
        <w:t xml:space="preserve">, </w:t>
      </w:r>
      <w:r w:rsidR="00CA43FF" w:rsidRPr="00916115">
        <w:t>[pers. N</w:t>
      </w:r>
      <w:r w:rsidR="00CA43FF">
        <w:t>]</w:t>
      </w:r>
      <w:r w:rsidR="00680109" w:rsidRPr="009C7A0A">
        <w:t xml:space="preserve">, </w:t>
      </w:r>
      <w:r w:rsidR="00CA43FF">
        <w:t>[pers. BT]</w:t>
      </w:r>
      <w:r w:rsidR="00680109" w:rsidRPr="009C7A0A">
        <w:t xml:space="preserve">, </w:t>
      </w:r>
      <w:r w:rsidR="00CA43FF">
        <w:t>[pers. BU]</w:t>
      </w:r>
      <w:r w:rsidR="00680109" w:rsidRPr="009C7A0A">
        <w:t xml:space="preserve">, </w:t>
      </w:r>
      <w:r w:rsidR="00CA43FF">
        <w:t>[pers. BV]</w:t>
      </w:r>
      <w:r w:rsidR="00680109" w:rsidRPr="009C7A0A">
        <w:t xml:space="preserve"> (pirms uzvārda maiņas – </w:t>
      </w:r>
      <w:r w:rsidR="00CA43FF">
        <w:t>[Uzvārds]</w:t>
      </w:r>
      <w:r w:rsidR="00680109" w:rsidRPr="009C7A0A">
        <w:t xml:space="preserve">), </w:t>
      </w:r>
      <w:r w:rsidR="00CA43FF">
        <w:t>[pers. </w:t>
      </w:r>
      <w:r w:rsidR="00E8719A">
        <w:t>BZ</w:t>
      </w:r>
      <w:r w:rsidR="00CA43FF">
        <w:t>]</w:t>
      </w:r>
      <w:r w:rsidR="00680109" w:rsidRPr="009C7A0A">
        <w:t xml:space="preserve">, </w:t>
      </w:r>
      <w:r w:rsidR="00CA43FF">
        <w:t>[pers. O]</w:t>
      </w:r>
      <w:r w:rsidR="00680109" w:rsidRPr="009C7A0A">
        <w:t xml:space="preserve">, </w:t>
      </w:r>
      <w:r w:rsidR="00CA43FF">
        <w:t>[pers. C</w:t>
      </w:r>
      <w:r w:rsidR="00E8719A">
        <w:t>A</w:t>
      </w:r>
      <w:r w:rsidR="00CA43FF">
        <w:t>]</w:t>
      </w:r>
      <w:r w:rsidR="00680109" w:rsidRPr="009C7A0A">
        <w:t xml:space="preserve">, cietušo </w:t>
      </w:r>
      <w:r w:rsidR="00CA43FF">
        <w:t>[pers. C</w:t>
      </w:r>
      <w:r w:rsidR="00E8719A">
        <w:t>B</w:t>
      </w:r>
      <w:r w:rsidR="00CA43FF">
        <w:t>]</w:t>
      </w:r>
      <w:r w:rsidR="00680109" w:rsidRPr="009C7A0A">
        <w:t xml:space="preserve"> un </w:t>
      </w:r>
      <w:r w:rsidR="00CA43FF">
        <w:t>[pers. C</w:t>
      </w:r>
      <w:r w:rsidR="00E8719A">
        <w:t>D</w:t>
      </w:r>
      <w:r w:rsidR="00CA43FF">
        <w:t>]</w:t>
      </w:r>
      <w:r w:rsidR="00680109" w:rsidRPr="009C7A0A">
        <w:t xml:space="preserve">, </w:t>
      </w:r>
      <w:r w:rsidR="00CA43FF">
        <w:t>[pers. S]</w:t>
      </w:r>
      <w:r w:rsidR="00680109" w:rsidRPr="009C7A0A">
        <w:t xml:space="preserve"> un </w:t>
      </w:r>
      <w:r w:rsidR="00CA43FF">
        <w:t>[pers. T]</w:t>
      </w:r>
      <w:r w:rsidR="00973884" w:rsidRPr="009C7A0A">
        <w:t xml:space="preserve">, </w:t>
      </w:r>
      <w:r w:rsidR="00CA43FF">
        <w:t>[pers. AD]</w:t>
      </w:r>
      <w:r w:rsidR="00680109" w:rsidRPr="009C7A0A">
        <w:t xml:space="preserve"> un </w:t>
      </w:r>
      <w:r w:rsidR="00CA43FF">
        <w:t>[pers. AE]</w:t>
      </w:r>
      <w:r w:rsidR="00680109" w:rsidRPr="009C7A0A">
        <w:t xml:space="preserve">, </w:t>
      </w:r>
      <w:r w:rsidR="00791183">
        <w:t>[pers. CE]</w:t>
      </w:r>
      <w:r w:rsidR="00680109" w:rsidRPr="009C7A0A">
        <w:t xml:space="preserve"> un </w:t>
      </w:r>
      <w:r w:rsidR="00791183">
        <w:t>[pers. CF]</w:t>
      </w:r>
      <w:r w:rsidR="00680109" w:rsidRPr="009C7A0A">
        <w:t xml:space="preserve">, </w:t>
      </w:r>
      <w:r w:rsidR="00791183">
        <w:t>[pers. AL]</w:t>
      </w:r>
      <w:r w:rsidR="00680109" w:rsidRPr="009C7A0A">
        <w:t xml:space="preserve"> un </w:t>
      </w:r>
      <w:r w:rsidR="00791183">
        <w:t>[pers. AN]</w:t>
      </w:r>
      <w:r w:rsidR="00680109" w:rsidRPr="009C7A0A">
        <w:t xml:space="preserve">, </w:t>
      </w:r>
      <w:r w:rsidR="00791183">
        <w:t>[pers. Z]</w:t>
      </w:r>
      <w:r w:rsidR="00680109" w:rsidRPr="009C7A0A">
        <w:t xml:space="preserve"> un </w:t>
      </w:r>
      <w:r w:rsidR="00791183">
        <w:t>[pers. AA]</w:t>
      </w:r>
      <w:r w:rsidR="00680109" w:rsidRPr="009C7A0A">
        <w:t xml:space="preserve">, cietušo </w:t>
      </w:r>
      <w:r w:rsidR="00791183">
        <w:t>[pers. CG]</w:t>
      </w:r>
      <w:r w:rsidR="00680109" w:rsidRPr="009C7A0A">
        <w:t xml:space="preserve">, </w:t>
      </w:r>
      <w:r w:rsidR="00791183">
        <w:t>[pers. CH]</w:t>
      </w:r>
      <w:r w:rsidR="00680109" w:rsidRPr="009C7A0A">
        <w:t xml:space="preserve"> un </w:t>
      </w:r>
      <w:r w:rsidR="00791183">
        <w:t>[pers. L]</w:t>
      </w:r>
      <w:r w:rsidR="00680109" w:rsidRPr="009C7A0A">
        <w:t xml:space="preserve">, </w:t>
      </w:r>
      <w:r w:rsidR="00791183">
        <w:t>[pers. AO]</w:t>
      </w:r>
      <w:r w:rsidR="00680109" w:rsidRPr="009C7A0A">
        <w:t xml:space="preserve">, </w:t>
      </w:r>
      <w:r w:rsidR="00791183">
        <w:t>[pers. AP]</w:t>
      </w:r>
      <w:r w:rsidR="00680109" w:rsidRPr="009C7A0A">
        <w:t xml:space="preserve"> un </w:t>
      </w:r>
      <w:r w:rsidR="00791183">
        <w:t>[pers. AR]</w:t>
      </w:r>
      <w:r w:rsidR="00680109" w:rsidRPr="009C7A0A">
        <w:t xml:space="preserve">, </w:t>
      </w:r>
      <w:r w:rsidR="00791183">
        <w:t>[pers. AI]</w:t>
      </w:r>
      <w:r w:rsidR="00680109" w:rsidRPr="009C7A0A">
        <w:t xml:space="preserve">, </w:t>
      </w:r>
      <w:r w:rsidR="00791183">
        <w:t>[pers. AJ]</w:t>
      </w:r>
      <w:r w:rsidR="00680109" w:rsidRPr="009C7A0A">
        <w:t xml:space="preserve"> un </w:t>
      </w:r>
      <w:r w:rsidR="00791183">
        <w:t>[pers. AK]</w:t>
      </w:r>
      <w:r w:rsidR="00680109" w:rsidRPr="009C7A0A">
        <w:t xml:space="preserve">, </w:t>
      </w:r>
      <w:r w:rsidR="00791183">
        <w:t>[pers. AH]</w:t>
      </w:r>
      <w:r w:rsidR="00680109" w:rsidRPr="009C7A0A">
        <w:t xml:space="preserve">, </w:t>
      </w:r>
      <w:r w:rsidR="00791183">
        <w:t>[pers. AF]</w:t>
      </w:r>
      <w:r w:rsidR="00680109" w:rsidRPr="009C7A0A">
        <w:t xml:space="preserve"> un </w:t>
      </w:r>
      <w:r w:rsidR="00791183">
        <w:t>[pers. AG]</w:t>
      </w:r>
      <w:r w:rsidR="00680109" w:rsidRPr="009C7A0A">
        <w:t xml:space="preserve">, </w:t>
      </w:r>
      <w:r w:rsidR="00791183">
        <w:t>[pers. CI]</w:t>
      </w:r>
      <w:r w:rsidR="00680109" w:rsidRPr="009C7A0A">
        <w:t xml:space="preserve"> un </w:t>
      </w:r>
      <w:r w:rsidR="00791183">
        <w:t>[pers. CJ]</w:t>
      </w:r>
      <w:r w:rsidR="00680109" w:rsidRPr="009C7A0A">
        <w:t xml:space="preserve">, </w:t>
      </w:r>
      <w:r w:rsidR="00791183">
        <w:t>[pers. D]</w:t>
      </w:r>
      <w:r w:rsidR="00680109" w:rsidRPr="009C7A0A">
        <w:t xml:space="preserve">, </w:t>
      </w:r>
      <w:r w:rsidR="00791183">
        <w:t>[pers. AB]</w:t>
      </w:r>
      <w:r w:rsidR="00680109" w:rsidRPr="009C7A0A">
        <w:t xml:space="preserve"> un </w:t>
      </w:r>
      <w:r w:rsidR="00791183">
        <w:t>[pers. AC]</w:t>
      </w:r>
      <w:r w:rsidR="00680109" w:rsidRPr="009C7A0A">
        <w:t xml:space="preserve">, cietušo </w:t>
      </w:r>
      <w:r w:rsidR="00791183">
        <w:t>[pers. AT]</w:t>
      </w:r>
      <w:r w:rsidR="00680109" w:rsidRPr="009C7A0A">
        <w:t xml:space="preserve">, </w:t>
      </w:r>
      <w:r w:rsidR="00791183">
        <w:t>[pers. AS]</w:t>
      </w:r>
      <w:r w:rsidR="00680109" w:rsidRPr="009C7A0A">
        <w:t xml:space="preserve">, </w:t>
      </w:r>
      <w:r w:rsidR="00791183">
        <w:t>[pers. AU]</w:t>
      </w:r>
      <w:r w:rsidR="00680109" w:rsidRPr="009C7A0A">
        <w:t xml:space="preserve">, </w:t>
      </w:r>
      <w:r w:rsidR="00791183">
        <w:t>[pers. AV]</w:t>
      </w:r>
      <w:r w:rsidR="00A066F7" w:rsidRPr="009C7A0A">
        <w:t xml:space="preserve">, </w:t>
      </w:r>
      <w:r w:rsidR="00680109" w:rsidRPr="009C7A0A">
        <w:t xml:space="preserve">cietušo </w:t>
      </w:r>
      <w:r w:rsidR="00791183">
        <w:t>[pers. AZ]</w:t>
      </w:r>
      <w:r w:rsidR="00680109" w:rsidRPr="009C7A0A">
        <w:t>,</w:t>
      </w:r>
      <w:r w:rsidR="00791183">
        <w:t xml:space="preserve"> </w:t>
      </w:r>
      <w:r w:rsidR="00C33A61">
        <w:t>[pers. CK]</w:t>
      </w:r>
      <w:r w:rsidR="00680109" w:rsidRPr="009C7A0A">
        <w:t xml:space="preserve">, </w:t>
      </w:r>
      <w:r w:rsidR="00C33A61">
        <w:t>[pers. BC]</w:t>
      </w:r>
      <w:r w:rsidR="00680109" w:rsidRPr="009C7A0A">
        <w:t xml:space="preserve">, </w:t>
      </w:r>
      <w:r w:rsidR="00C33A61">
        <w:t>[pers. B]</w:t>
      </w:r>
      <w:r w:rsidR="00680109" w:rsidRPr="009C7A0A">
        <w:t xml:space="preserve">, </w:t>
      </w:r>
      <w:r w:rsidR="00C33A61">
        <w:t>[pers. BA]</w:t>
      </w:r>
      <w:r w:rsidR="00680109" w:rsidRPr="009C7A0A">
        <w:t xml:space="preserve">, </w:t>
      </w:r>
      <w:r w:rsidR="00C33A61">
        <w:t>[pers. BB]</w:t>
      </w:r>
      <w:r w:rsidR="00680109" w:rsidRPr="009C7A0A">
        <w:t xml:space="preserve"> un </w:t>
      </w:r>
      <w:r w:rsidR="00C33A61">
        <w:t>[pers. BD]</w:t>
      </w:r>
      <w:r w:rsidR="00680109" w:rsidRPr="009C7A0A">
        <w:t xml:space="preserve">, cietušās </w:t>
      </w:r>
      <w:r w:rsidR="00C33A61">
        <w:t>[pers. BE]</w:t>
      </w:r>
      <w:r w:rsidR="00680109" w:rsidRPr="009C7A0A">
        <w:t xml:space="preserve"> likumiskā pārstāvja </w:t>
      </w:r>
      <w:r w:rsidR="00C33A61">
        <w:t>[pers. BF]</w:t>
      </w:r>
      <w:r w:rsidR="00680109" w:rsidRPr="009C7A0A">
        <w:t xml:space="preserve">, cietušā </w:t>
      </w:r>
      <w:r w:rsidR="00C33A61">
        <w:t>[pers. CL]</w:t>
      </w:r>
      <w:r w:rsidR="00680109" w:rsidRPr="009C7A0A">
        <w:t xml:space="preserve"> (</w:t>
      </w:r>
      <w:r w:rsidR="00C33A61">
        <w:rPr>
          <w:i/>
          <w:iCs/>
        </w:rPr>
        <w:t>[pers. CL]</w:t>
      </w:r>
      <w:r w:rsidR="00680109" w:rsidRPr="009C7A0A">
        <w:t xml:space="preserve">) pārstāvja zvērināta advokāta Laura </w:t>
      </w:r>
      <w:proofErr w:type="spellStart"/>
      <w:r w:rsidR="00680109" w:rsidRPr="009C7A0A">
        <w:t>Brikmaņa</w:t>
      </w:r>
      <w:proofErr w:type="spellEnd"/>
      <w:r w:rsidR="00680109" w:rsidRPr="009C7A0A">
        <w:t xml:space="preserve">, cietušā </w:t>
      </w:r>
      <w:r w:rsidR="00C33A61">
        <w:t>[pers. CM]</w:t>
      </w:r>
      <w:r w:rsidR="00680109" w:rsidRPr="009C7A0A">
        <w:t xml:space="preserve"> (</w:t>
      </w:r>
      <w:r w:rsidR="00C33A61">
        <w:rPr>
          <w:i/>
          <w:iCs/>
        </w:rPr>
        <w:t>[pers. CM]</w:t>
      </w:r>
      <w:r w:rsidR="00680109" w:rsidRPr="009C7A0A">
        <w:t xml:space="preserve">) pārstāvja </w:t>
      </w:r>
      <w:r w:rsidR="00C33A61">
        <w:t>[pers. CN]</w:t>
      </w:r>
      <w:r w:rsidR="00680109" w:rsidRPr="009C7A0A">
        <w:t xml:space="preserve">, cietušā </w:t>
      </w:r>
      <w:r w:rsidR="00C33A61">
        <w:t>[pers. CO]</w:t>
      </w:r>
      <w:r w:rsidR="00680109" w:rsidRPr="009C7A0A">
        <w:t xml:space="preserve"> likumīgās pārstāves </w:t>
      </w:r>
      <w:r w:rsidR="00C33A61">
        <w:t>[pers. CP]</w:t>
      </w:r>
      <w:r w:rsidR="00680109" w:rsidRPr="009C7A0A">
        <w:t xml:space="preserve"> un cietušās </w:t>
      </w:r>
      <w:r w:rsidR="00C33A61">
        <w:t>[pers. CR]</w:t>
      </w:r>
      <w:r w:rsidR="00680109" w:rsidRPr="009C7A0A">
        <w:t xml:space="preserve">, cietušo </w:t>
      </w:r>
      <w:r w:rsidR="00C33A61">
        <w:t>[pers. </w:t>
      </w:r>
      <w:r w:rsidR="007471AE">
        <w:t>J</w:t>
      </w:r>
      <w:r w:rsidR="00C33A61">
        <w:t>]</w:t>
      </w:r>
      <w:r w:rsidR="00680109" w:rsidRPr="009C7A0A">
        <w:t xml:space="preserve">, </w:t>
      </w:r>
      <w:r w:rsidR="00C33A61">
        <w:t>[pers. BG]</w:t>
      </w:r>
      <w:r w:rsidR="00680109" w:rsidRPr="009C7A0A">
        <w:t xml:space="preserve">, </w:t>
      </w:r>
      <w:r w:rsidR="00C33A61">
        <w:t>[pers. CT]</w:t>
      </w:r>
      <w:r w:rsidR="00680109" w:rsidRPr="009C7A0A">
        <w:t xml:space="preserve">, </w:t>
      </w:r>
      <w:r w:rsidR="00C33A61">
        <w:t>[pers. CU]</w:t>
      </w:r>
      <w:r w:rsidR="00680109" w:rsidRPr="009C7A0A">
        <w:t xml:space="preserve">, </w:t>
      </w:r>
      <w:r w:rsidR="00252A71">
        <w:t>[pers. CV]</w:t>
      </w:r>
      <w:r w:rsidR="00680109" w:rsidRPr="009C7A0A">
        <w:t xml:space="preserve">, </w:t>
      </w:r>
      <w:r w:rsidR="00252A71">
        <w:t>[pers. CZ]</w:t>
      </w:r>
      <w:r w:rsidR="00680109" w:rsidRPr="009C7A0A">
        <w:t xml:space="preserve">, </w:t>
      </w:r>
      <w:r w:rsidR="00252A71">
        <w:t>[pers. DA]</w:t>
      </w:r>
      <w:r w:rsidR="00680109" w:rsidRPr="009C7A0A">
        <w:t xml:space="preserve">, </w:t>
      </w:r>
      <w:r w:rsidR="00252A71">
        <w:t>[pers. DB]</w:t>
      </w:r>
      <w:r w:rsidR="00680109" w:rsidRPr="009C7A0A">
        <w:t xml:space="preserve">, </w:t>
      </w:r>
      <w:r w:rsidR="00252A71">
        <w:t>[pers. DC]</w:t>
      </w:r>
      <w:r w:rsidR="00680109" w:rsidRPr="009C7A0A">
        <w:t xml:space="preserve">, cietušo </w:t>
      </w:r>
      <w:r w:rsidR="00252A71">
        <w:t>[pers. DE]</w:t>
      </w:r>
      <w:r w:rsidR="00680109" w:rsidRPr="009C7A0A">
        <w:t xml:space="preserve"> (</w:t>
      </w:r>
      <w:r w:rsidR="00252A71">
        <w:rPr>
          <w:i/>
          <w:iCs/>
        </w:rPr>
        <w:t>[pers. DE]</w:t>
      </w:r>
      <w:r w:rsidR="00680109" w:rsidRPr="009C7A0A">
        <w:t xml:space="preserve">) un </w:t>
      </w:r>
      <w:r w:rsidR="00252A71">
        <w:t>[pers. DF]</w:t>
      </w:r>
      <w:r w:rsidR="00680109" w:rsidRPr="009C7A0A">
        <w:t xml:space="preserve">, </w:t>
      </w:r>
      <w:r w:rsidR="00252A71">
        <w:t>[pers. DG]</w:t>
      </w:r>
      <w:r w:rsidR="00680109" w:rsidRPr="009C7A0A">
        <w:t xml:space="preserve"> un </w:t>
      </w:r>
      <w:r w:rsidR="00252A71">
        <w:t>[pers. DH]</w:t>
      </w:r>
      <w:r w:rsidR="00680109" w:rsidRPr="009C7A0A">
        <w:t xml:space="preserve">, cietušo </w:t>
      </w:r>
      <w:r w:rsidR="00252A71">
        <w:t>[pers. G]</w:t>
      </w:r>
      <w:r w:rsidR="00680109" w:rsidRPr="009C7A0A">
        <w:t xml:space="preserve">, </w:t>
      </w:r>
      <w:r w:rsidR="00252A71">
        <w:t>[pers. P]</w:t>
      </w:r>
      <w:r w:rsidR="00680109" w:rsidRPr="009C7A0A">
        <w:t xml:space="preserve"> un </w:t>
      </w:r>
      <w:r w:rsidR="00252A71">
        <w:t>[pers. R]</w:t>
      </w:r>
      <w:r w:rsidR="00680109" w:rsidRPr="009C7A0A">
        <w:t xml:space="preserve">, </w:t>
      </w:r>
      <w:r w:rsidR="00252A71">
        <w:t>[pers. DI]</w:t>
      </w:r>
      <w:r w:rsidR="00680109" w:rsidRPr="009C7A0A">
        <w:t xml:space="preserve">, </w:t>
      </w:r>
      <w:r w:rsidR="00252A71">
        <w:t>[pers. DJ]</w:t>
      </w:r>
      <w:r w:rsidR="00680109" w:rsidRPr="009C7A0A">
        <w:t xml:space="preserve"> (</w:t>
      </w:r>
      <w:r w:rsidR="00252A71">
        <w:rPr>
          <w:i/>
          <w:iCs/>
        </w:rPr>
        <w:t>[pers. DJ]</w:t>
      </w:r>
      <w:r w:rsidR="00680109" w:rsidRPr="009C7A0A">
        <w:t xml:space="preserve">) un </w:t>
      </w:r>
      <w:r w:rsidR="00252A71">
        <w:t>[pers. DK]</w:t>
      </w:r>
      <w:r w:rsidR="00680109" w:rsidRPr="009C7A0A">
        <w:t xml:space="preserve"> (</w:t>
      </w:r>
      <w:r w:rsidR="00252A71">
        <w:rPr>
          <w:i/>
          <w:iCs/>
        </w:rPr>
        <w:t>[pers. DK]</w:t>
      </w:r>
      <w:r w:rsidR="00680109" w:rsidRPr="009C7A0A">
        <w:t xml:space="preserve">) un cietušo </w:t>
      </w:r>
      <w:r w:rsidR="00252A71">
        <w:t>[pers. DL]</w:t>
      </w:r>
      <w:r w:rsidR="00680109" w:rsidRPr="009C7A0A">
        <w:t xml:space="preserve">, </w:t>
      </w:r>
      <w:r w:rsidR="00252A71">
        <w:t>[pers. DM]</w:t>
      </w:r>
      <w:r w:rsidR="00680109" w:rsidRPr="009C7A0A">
        <w:t xml:space="preserve">, </w:t>
      </w:r>
      <w:r w:rsidR="004D7BEB">
        <w:t>[pers. DN]</w:t>
      </w:r>
      <w:r w:rsidR="00680109" w:rsidRPr="009C7A0A">
        <w:t xml:space="preserve">, </w:t>
      </w:r>
      <w:r w:rsidR="004D7BEB">
        <w:t>[pers. DO]</w:t>
      </w:r>
      <w:r w:rsidR="00680109" w:rsidRPr="009C7A0A">
        <w:t xml:space="preserve">, </w:t>
      </w:r>
      <w:r w:rsidR="004D7BEB">
        <w:t>[pers. DP]</w:t>
      </w:r>
      <w:r w:rsidR="00680109" w:rsidRPr="009C7A0A">
        <w:t xml:space="preserve"> un </w:t>
      </w:r>
      <w:r w:rsidR="004D7BEB">
        <w:t>[pers. DR]</w:t>
      </w:r>
      <w:r w:rsidR="00680109" w:rsidRPr="009C7A0A">
        <w:t xml:space="preserve"> pārstāves zvērinātas advokātes J. </w:t>
      </w:r>
      <w:proofErr w:type="spellStart"/>
      <w:r w:rsidR="00680109" w:rsidRPr="009C7A0A">
        <w:t>Tverjanovičas-Bores</w:t>
      </w:r>
      <w:proofErr w:type="spellEnd"/>
      <w:r w:rsidR="00680109" w:rsidRPr="009C7A0A">
        <w:t xml:space="preserve"> apelācijas sūdzībām</w:t>
      </w:r>
      <w:r w:rsidR="001F6E68" w:rsidRPr="009C7A0A">
        <w:t xml:space="preserve">, Rīgas pilsētas Pārdaugavas tiesas 2020. gada 18. februāra spriedums </w:t>
      </w:r>
      <w:r w:rsidR="00590D15" w:rsidRPr="009C7A0A">
        <w:t>atcelts daļā</w:t>
      </w:r>
      <w:r w:rsidR="00336174" w:rsidRPr="009C7A0A">
        <w:t xml:space="preserve"> par</w:t>
      </w:r>
      <w:r w:rsidR="0007531D" w:rsidRPr="009C7A0A">
        <w:t>:</w:t>
      </w:r>
    </w:p>
    <w:p w14:paraId="1980AA3C" w14:textId="00060F48" w:rsidR="0007531D" w:rsidRPr="009C7A0A" w:rsidRDefault="00D32B56" w:rsidP="009C7A0A">
      <w:pPr>
        <w:spacing w:line="276" w:lineRule="auto"/>
        <w:ind w:firstLine="720"/>
        <w:jc w:val="both"/>
      </w:pPr>
      <w:r w:rsidRPr="009C7A0A">
        <w:t xml:space="preserve">apsūdzētā </w:t>
      </w:r>
      <w:r w:rsidR="004D7BEB">
        <w:t>[pers. A]</w:t>
      </w:r>
      <w:r w:rsidR="0031293F" w:rsidRPr="009C7A0A">
        <w:t xml:space="preserve"> atzīšanu par vainīgu</w:t>
      </w:r>
      <w:r w:rsidR="00885251" w:rsidRPr="009C7A0A">
        <w:t xml:space="preserve"> </w:t>
      </w:r>
      <w:r w:rsidR="00336174" w:rsidRPr="009C7A0A">
        <w:t xml:space="preserve">un sodīšanu </w:t>
      </w:r>
      <w:r w:rsidR="00885251" w:rsidRPr="009C7A0A">
        <w:t>pēc</w:t>
      </w:r>
      <w:r w:rsidR="0031293F" w:rsidRPr="009C7A0A">
        <w:t xml:space="preserve"> Krimināllikuma 239. panta otrā</w:t>
      </w:r>
      <w:r w:rsidR="00885251" w:rsidRPr="009C7A0A">
        <w:t>s</w:t>
      </w:r>
      <w:r w:rsidR="0031293F" w:rsidRPr="009C7A0A">
        <w:t xml:space="preserve"> daļ</w:t>
      </w:r>
      <w:r w:rsidR="00885251" w:rsidRPr="009C7A0A">
        <w:t>as,</w:t>
      </w:r>
      <w:r w:rsidR="0031293F" w:rsidRPr="009C7A0A">
        <w:t xml:space="preserve"> 123. panta ot</w:t>
      </w:r>
      <w:r w:rsidR="00885251" w:rsidRPr="009C7A0A">
        <w:t>r</w:t>
      </w:r>
      <w:r w:rsidR="0031293F" w:rsidRPr="009C7A0A">
        <w:t>ā</w:t>
      </w:r>
      <w:r w:rsidR="00885251" w:rsidRPr="009C7A0A">
        <w:t>s</w:t>
      </w:r>
      <w:r w:rsidR="0031293F" w:rsidRPr="009C7A0A">
        <w:t xml:space="preserve"> daļ</w:t>
      </w:r>
      <w:r w:rsidR="00885251" w:rsidRPr="009C7A0A">
        <w:t>as</w:t>
      </w:r>
      <w:r w:rsidR="0007531D" w:rsidRPr="009C7A0A">
        <w:t>;</w:t>
      </w:r>
    </w:p>
    <w:p w14:paraId="04579B63" w14:textId="169A6A4A" w:rsidR="00AC542F" w:rsidRPr="009C7A0A" w:rsidRDefault="00AC542F" w:rsidP="009C7A0A">
      <w:pPr>
        <w:spacing w:line="276" w:lineRule="auto"/>
        <w:ind w:firstLine="720"/>
        <w:jc w:val="both"/>
      </w:pPr>
      <w:r w:rsidRPr="009C7A0A">
        <w:t xml:space="preserve">apsūdzētajam </w:t>
      </w:r>
      <w:r w:rsidR="002346B6">
        <w:t>[pers. A]</w:t>
      </w:r>
      <w:r w:rsidRPr="009C7A0A">
        <w:t xml:space="preserve"> noteikto galīgo sodu saskaņā ar Krimināllikuma 50. panta pirmo un otro daļu;</w:t>
      </w:r>
    </w:p>
    <w:p w14:paraId="340B1201" w14:textId="500FA9A6" w:rsidR="0007531D" w:rsidRPr="009C7A0A" w:rsidRDefault="0031293F" w:rsidP="009C7A0A">
      <w:pPr>
        <w:spacing w:line="276" w:lineRule="auto"/>
        <w:ind w:firstLine="720"/>
        <w:jc w:val="both"/>
      </w:pPr>
      <w:r w:rsidRPr="009C7A0A">
        <w:t>kaitējuma kompensācijām</w:t>
      </w:r>
      <w:r w:rsidR="0007531D" w:rsidRPr="009C7A0A">
        <w:t>;</w:t>
      </w:r>
    </w:p>
    <w:p w14:paraId="484775CE" w14:textId="369B37BF" w:rsidR="0007531D" w:rsidRPr="009C7A0A" w:rsidRDefault="00F5520C" w:rsidP="00C7571D">
      <w:pPr>
        <w:spacing w:line="276" w:lineRule="auto"/>
        <w:ind w:firstLine="720"/>
        <w:jc w:val="both"/>
      </w:pPr>
      <w:r w:rsidRPr="009C7A0A">
        <w:t xml:space="preserve">apsūdzēto </w:t>
      </w:r>
      <w:r w:rsidR="00C7571D">
        <w:t>[pers. BI]</w:t>
      </w:r>
      <w:r w:rsidR="0031293F" w:rsidRPr="009C7A0A">
        <w:t xml:space="preserve">, </w:t>
      </w:r>
      <w:r w:rsidR="00C7571D">
        <w:t>[pers. BJ]</w:t>
      </w:r>
      <w:r w:rsidR="0031293F" w:rsidRPr="009C7A0A">
        <w:t xml:space="preserve">, </w:t>
      </w:r>
      <w:r w:rsidR="00C7571D">
        <w:t>[pers. BK]</w:t>
      </w:r>
      <w:r w:rsidR="0031293F" w:rsidRPr="009C7A0A">
        <w:t xml:space="preserve"> un </w:t>
      </w:r>
      <w:r w:rsidR="00C7571D">
        <w:t>[pers. BL]</w:t>
      </w:r>
      <w:r w:rsidR="0031293F" w:rsidRPr="009C7A0A">
        <w:t xml:space="preserve"> atzīšanu par nevainīgiem </w:t>
      </w:r>
      <w:r w:rsidRPr="009C7A0A">
        <w:t xml:space="preserve">pret viņiem celtajā apsūdzībā </w:t>
      </w:r>
      <w:r w:rsidR="00936313" w:rsidRPr="009C7A0A">
        <w:t xml:space="preserve">pēc </w:t>
      </w:r>
      <w:r w:rsidR="0031293F" w:rsidRPr="009C7A0A">
        <w:t>Krimināllikuma 239.</w:t>
      </w:r>
      <w:r w:rsidR="00936313" w:rsidRPr="009C7A0A">
        <w:t> </w:t>
      </w:r>
      <w:r w:rsidR="0031293F" w:rsidRPr="009C7A0A">
        <w:t>panta otrās daļas, 123.</w:t>
      </w:r>
      <w:r w:rsidR="00936313" w:rsidRPr="009C7A0A">
        <w:t> </w:t>
      </w:r>
      <w:r w:rsidR="0031293F" w:rsidRPr="009C7A0A">
        <w:t>panta otrās daļas un attaisnošanu</w:t>
      </w:r>
      <w:r w:rsidR="0007531D" w:rsidRPr="009C7A0A">
        <w:t>;</w:t>
      </w:r>
    </w:p>
    <w:p w14:paraId="3D2BC8F9" w14:textId="1950D9B8" w:rsidR="0007531D" w:rsidRPr="009C7A0A" w:rsidRDefault="00DA5C7F" w:rsidP="00855710">
      <w:pPr>
        <w:spacing w:line="276" w:lineRule="auto"/>
        <w:ind w:firstLine="720"/>
        <w:jc w:val="both"/>
      </w:pPr>
      <w:r w:rsidRPr="009C7A0A">
        <w:t xml:space="preserve">apsūdzēto </w:t>
      </w:r>
      <w:r w:rsidR="00855710">
        <w:t>[pers. BM]</w:t>
      </w:r>
      <w:r w:rsidR="0031293F" w:rsidRPr="009C7A0A">
        <w:t xml:space="preserve"> un </w:t>
      </w:r>
      <w:r w:rsidR="00855710">
        <w:t>[pers. BN]</w:t>
      </w:r>
      <w:r w:rsidR="0031293F" w:rsidRPr="009C7A0A">
        <w:t xml:space="preserve"> atzīšanu par nevainīgiem</w:t>
      </w:r>
      <w:r w:rsidR="00936313" w:rsidRPr="009C7A0A">
        <w:t xml:space="preserve"> </w:t>
      </w:r>
      <w:r w:rsidR="00C90A04" w:rsidRPr="009C7A0A">
        <w:t xml:space="preserve">pret viņiem celtajā apsūdzībā </w:t>
      </w:r>
      <w:r w:rsidR="00936313" w:rsidRPr="009C7A0A">
        <w:t xml:space="preserve">pēc </w:t>
      </w:r>
      <w:r w:rsidR="0031293F" w:rsidRPr="009C7A0A">
        <w:t>Krimināllikuma 319.</w:t>
      </w:r>
      <w:r w:rsidR="00936313" w:rsidRPr="009C7A0A">
        <w:t> </w:t>
      </w:r>
      <w:r w:rsidR="0031293F" w:rsidRPr="009C7A0A">
        <w:t>panta trešās daļas un attaisnošanu</w:t>
      </w:r>
      <w:r w:rsidR="0007531D" w:rsidRPr="009C7A0A">
        <w:t>;</w:t>
      </w:r>
    </w:p>
    <w:p w14:paraId="2BB287FE" w14:textId="7A4D3FB7" w:rsidR="0007531D" w:rsidRPr="009C7A0A" w:rsidRDefault="00DA5C7F" w:rsidP="009C7A0A">
      <w:pPr>
        <w:spacing w:line="276" w:lineRule="auto"/>
        <w:ind w:firstLine="720"/>
        <w:jc w:val="both"/>
      </w:pPr>
      <w:r w:rsidRPr="009C7A0A">
        <w:t xml:space="preserve">apsūdzētās </w:t>
      </w:r>
      <w:r w:rsidR="00855710">
        <w:t>[pers. BO]</w:t>
      </w:r>
      <w:r w:rsidR="0031293F" w:rsidRPr="009C7A0A">
        <w:t xml:space="preserve"> atzīšanu par nevainīg</w:t>
      </w:r>
      <w:r w:rsidR="00936313" w:rsidRPr="009C7A0A">
        <w:t xml:space="preserve">u </w:t>
      </w:r>
      <w:r w:rsidR="00C90A04" w:rsidRPr="009C7A0A">
        <w:t xml:space="preserve">pret viņu celtajā apsūdzībā </w:t>
      </w:r>
      <w:r w:rsidR="0031293F" w:rsidRPr="009C7A0A">
        <w:t>pēc Krimināllikuma 146.</w:t>
      </w:r>
      <w:r w:rsidR="00936313" w:rsidRPr="009C7A0A">
        <w:t> </w:t>
      </w:r>
      <w:r w:rsidR="0031293F" w:rsidRPr="009C7A0A">
        <w:t>panta otrās daļas un attaisnošanu</w:t>
      </w:r>
      <w:r w:rsidR="0007531D" w:rsidRPr="009C7A0A">
        <w:t>;</w:t>
      </w:r>
    </w:p>
    <w:p w14:paraId="10603747" w14:textId="67D56984" w:rsidR="002F41E3" w:rsidRPr="009C7A0A" w:rsidRDefault="0031293F" w:rsidP="009C7A0A">
      <w:pPr>
        <w:spacing w:line="276" w:lineRule="auto"/>
        <w:ind w:firstLine="720"/>
        <w:jc w:val="both"/>
      </w:pPr>
      <w:r w:rsidRPr="009C7A0A">
        <w:lastRenderedPageBreak/>
        <w:t>kriminālprocesa izbeigšanu daļā par piespiedu ietekmēšanas līdzekļ</w:t>
      </w:r>
      <w:r w:rsidR="00E904C4" w:rsidRPr="009C7A0A">
        <w:t>a</w:t>
      </w:r>
      <w:r w:rsidRPr="009C7A0A">
        <w:t xml:space="preserve"> piemērošanu </w:t>
      </w:r>
      <w:r w:rsidR="00AE0296" w:rsidRPr="009C7A0A">
        <w:t xml:space="preserve">juridiskajām personām </w:t>
      </w:r>
      <w:r w:rsidRPr="009C7A0A">
        <w:t>SIA</w:t>
      </w:r>
      <w:r w:rsidR="00AB19C9">
        <w:t> </w:t>
      </w:r>
      <w:r w:rsidR="00936313" w:rsidRPr="009C7A0A">
        <w:t>„</w:t>
      </w:r>
      <w:r w:rsidR="00855710">
        <w:t>[Nosaukums B]</w:t>
      </w:r>
      <w:r w:rsidRPr="009C7A0A">
        <w:t>”,</w:t>
      </w:r>
      <w:r w:rsidR="00AB19C9">
        <w:t> </w:t>
      </w:r>
      <w:r w:rsidRPr="009C7A0A">
        <w:t>SIA</w:t>
      </w:r>
      <w:r w:rsidR="00936313" w:rsidRPr="009C7A0A">
        <w:t> „</w:t>
      </w:r>
      <w:r w:rsidR="00855710">
        <w:t>[Nosaukums C]</w:t>
      </w:r>
      <w:r w:rsidRPr="009C7A0A">
        <w:t>”, SIA</w:t>
      </w:r>
      <w:r w:rsidR="00936313" w:rsidRPr="009C7A0A">
        <w:t> „</w:t>
      </w:r>
      <w:r w:rsidR="00855710">
        <w:t>[Nosaukums D]</w:t>
      </w:r>
      <w:r w:rsidRPr="009C7A0A">
        <w:t>”, SIA</w:t>
      </w:r>
      <w:r w:rsidR="00936313" w:rsidRPr="009C7A0A">
        <w:t> „</w:t>
      </w:r>
      <w:r w:rsidR="00855710">
        <w:t>[Nosaukums E]</w:t>
      </w:r>
      <w:r w:rsidRPr="009C7A0A">
        <w:t>”.</w:t>
      </w:r>
    </w:p>
    <w:p w14:paraId="641F2F34" w14:textId="5480B4CF" w:rsidR="00EA11D2" w:rsidRPr="009C7A0A" w:rsidRDefault="00EA11D2" w:rsidP="009C7A0A">
      <w:pPr>
        <w:spacing w:line="276" w:lineRule="auto"/>
        <w:ind w:firstLine="720"/>
        <w:jc w:val="both"/>
      </w:pPr>
      <w:r w:rsidRPr="009C7A0A">
        <w:t>[2.1] </w:t>
      </w:r>
      <w:r w:rsidR="002F41E3" w:rsidRPr="009C7A0A">
        <w:t xml:space="preserve">Apelācijas tiesvedība </w:t>
      </w:r>
      <w:r w:rsidR="00855710">
        <w:t>[pers. BH]</w:t>
      </w:r>
      <w:r w:rsidR="002F41E3" w:rsidRPr="009C7A0A">
        <w:t xml:space="preserve"> </w:t>
      </w:r>
      <w:r w:rsidRPr="009C7A0A">
        <w:t>apsūdzībā pēc Krimināllikuma 319. panta treš</w:t>
      </w:r>
      <w:r w:rsidR="00E4283B" w:rsidRPr="009C7A0A">
        <w:t>ās</w:t>
      </w:r>
      <w:r w:rsidRPr="009C7A0A">
        <w:t xml:space="preserve"> daļ</w:t>
      </w:r>
      <w:r w:rsidR="00E4283B" w:rsidRPr="009C7A0A">
        <w:t>as</w:t>
      </w:r>
      <w:r w:rsidR="002F41E3" w:rsidRPr="009C7A0A">
        <w:t xml:space="preserve"> izbeigta</w:t>
      </w:r>
      <w:r w:rsidR="00931597" w:rsidRPr="009C7A0A">
        <w:t>.</w:t>
      </w:r>
    </w:p>
    <w:p w14:paraId="1E1FE1AD" w14:textId="054AD9A0" w:rsidR="00DC4853" w:rsidRPr="009C7A0A" w:rsidRDefault="00931597" w:rsidP="009C7A0A">
      <w:pPr>
        <w:spacing w:line="276" w:lineRule="auto"/>
        <w:ind w:firstLine="720"/>
        <w:jc w:val="both"/>
        <w:rPr>
          <w:color w:val="000000"/>
        </w:rPr>
      </w:pPr>
      <w:r w:rsidRPr="009C7A0A">
        <w:t>[2.2] </w:t>
      </w:r>
      <w:r w:rsidR="00FB088C">
        <w:t>[Pers. A]</w:t>
      </w:r>
    </w:p>
    <w:p w14:paraId="7CF19B8F" w14:textId="62136BEA" w:rsidR="00931597" w:rsidRPr="009C7A0A" w:rsidRDefault="00931597" w:rsidP="009C7A0A">
      <w:pPr>
        <w:spacing w:line="276" w:lineRule="auto"/>
        <w:ind w:firstLine="720"/>
        <w:jc w:val="both"/>
        <w:rPr>
          <w:color w:val="000000"/>
        </w:rPr>
      </w:pPr>
      <w:r w:rsidRPr="009C7A0A">
        <w:t xml:space="preserve">atzīts par vainīgu Krimināllikuma </w:t>
      </w:r>
      <w:r w:rsidRPr="009C7A0A">
        <w:rPr>
          <w:color w:val="000000"/>
        </w:rPr>
        <w:t>239. panta otrajā daļā</w:t>
      </w:r>
      <w:r w:rsidRPr="009C7A0A">
        <w:t xml:space="preserve"> paredzētajā noziedzīgajā nodarījumā un sodīts ar brīvības atņemšanu uz 3 gadiem</w:t>
      </w:r>
      <w:r w:rsidR="00BA4A09" w:rsidRPr="009C7A0A">
        <w:t xml:space="preserve"> 6 mēnešiem</w:t>
      </w:r>
      <w:r w:rsidRPr="009C7A0A">
        <w:t>, atņemot tiesības veikt atbildīgā būvkonstrukciju daļas vadītāja pienākumus uz 5 gadiem;</w:t>
      </w:r>
    </w:p>
    <w:p w14:paraId="5BE9AFF6" w14:textId="5B564202" w:rsidR="00931597" w:rsidRPr="009C7A0A" w:rsidRDefault="00FB088C" w:rsidP="009C7A0A">
      <w:pPr>
        <w:widowControl w:val="0"/>
        <w:spacing w:line="276" w:lineRule="auto"/>
        <w:ind w:firstLine="720"/>
        <w:jc w:val="both"/>
      </w:pPr>
      <w:r>
        <w:t>[pers. A]</w:t>
      </w:r>
      <w:r w:rsidR="00834A58" w:rsidRPr="009C7A0A">
        <w:t xml:space="preserve"> </w:t>
      </w:r>
      <w:r w:rsidR="00931597" w:rsidRPr="009C7A0A">
        <w:t>atzīts par vainīgu Krimināllikuma 123. panta otrajā daļā paredzētajā noziedzīgajā nodarījumā un sodīts ar brīvības atņemšanu uz 4 gadiem</w:t>
      </w:r>
      <w:r w:rsidR="00BA4A09" w:rsidRPr="009C7A0A">
        <w:t xml:space="preserve"> 6 mēnešiem</w:t>
      </w:r>
      <w:r w:rsidR="00931597" w:rsidRPr="009C7A0A">
        <w:t>.</w:t>
      </w:r>
    </w:p>
    <w:p w14:paraId="2F1069AD" w14:textId="2C9CF4C4" w:rsidR="00931597" w:rsidRPr="009C7A0A" w:rsidRDefault="00931597" w:rsidP="009C7A0A">
      <w:pPr>
        <w:spacing w:line="276" w:lineRule="auto"/>
        <w:ind w:firstLine="720"/>
        <w:jc w:val="both"/>
        <w:rPr>
          <w:color w:val="000000"/>
        </w:rPr>
      </w:pPr>
      <w:r w:rsidRPr="009C7A0A">
        <w:rPr>
          <w:color w:val="000000" w:themeColor="text1"/>
        </w:rPr>
        <w:t xml:space="preserve">Saskaņā ar Krimināllikuma 50. panta pirmo un otro daļu galīgais sods </w:t>
      </w:r>
      <w:r w:rsidR="00FB088C">
        <w:rPr>
          <w:color w:val="000000" w:themeColor="text1"/>
        </w:rPr>
        <w:t>[pers. A]</w:t>
      </w:r>
      <w:r w:rsidRPr="009C7A0A">
        <w:rPr>
          <w:color w:val="000000"/>
        </w:rPr>
        <w:t xml:space="preserve"> </w:t>
      </w:r>
      <w:r w:rsidRPr="009C7A0A">
        <w:t>noteikts brīvības atņemšana uz 6 gadiem</w:t>
      </w:r>
      <w:r w:rsidR="00BA4A09" w:rsidRPr="009C7A0A">
        <w:t xml:space="preserve"> 6 mēnešiem</w:t>
      </w:r>
      <w:r w:rsidRPr="009C7A0A">
        <w:t>, atņemot tiesības veikt atbildīgā būvkonstrukciju daļas vadītāja pienākumus uz 5 gadiem.</w:t>
      </w:r>
    </w:p>
    <w:p w14:paraId="3F713651" w14:textId="14AC3174" w:rsidR="00A464AD" w:rsidRPr="009C7A0A" w:rsidRDefault="00931597" w:rsidP="009C7A0A">
      <w:pPr>
        <w:spacing w:line="276" w:lineRule="auto"/>
        <w:ind w:firstLine="720"/>
        <w:jc w:val="both"/>
        <w:rPr>
          <w:color w:val="000000"/>
        </w:rPr>
      </w:pPr>
      <w:r w:rsidRPr="009C7A0A">
        <w:t>[2.</w:t>
      </w:r>
      <w:r w:rsidR="00BA4A09" w:rsidRPr="009C7A0A">
        <w:t>3</w:t>
      </w:r>
      <w:r w:rsidRPr="009C7A0A">
        <w:t>] </w:t>
      </w:r>
      <w:r w:rsidR="001E2205">
        <w:t>[Pers. BI]</w:t>
      </w:r>
    </w:p>
    <w:p w14:paraId="42820799" w14:textId="108AFF4F" w:rsidR="00F32B01" w:rsidRPr="009C7A0A" w:rsidRDefault="00931597" w:rsidP="009C7A0A">
      <w:pPr>
        <w:spacing w:line="276" w:lineRule="auto"/>
        <w:ind w:firstLine="720"/>
        <w:jc w:val="both"/>
        <w:rPr>
          <w:color w:val="000000"/>
        </w:rPr>
      </w:pPr>
      <w:r w:rsidRPr="009C7A0A">
        <w:t>atzīts par nevainīgu pret viņu celtajā apsūdzībā pēc Krimināllikuma 239. panta otrās daļas</w:t>
      </w:r>
      <w:r w:rsidR="00F32B01" w:rsidRPr="009C7A0A">
        <w:t xml:space="preserve"> un attaisnots;</w:t>
      </w:r>
    </w:p>
    <w:p w14:paraId="7BC90E62" w14:textId="680D3869" w:rsidR="00931597" w:rsidRPr="009C7A0A" w:rsidRDefault="00F32B01" w:rsidP="009C7A0A">
      <w:pPr>
        <w:spacing w:line="276" w:lineRule="auto"/>
        <w:ind w:firstLine="720"/>
        <w:jc w:val="both"/>
      </w:pPr>
      <w:r w:rsidRPr="009C7A0A">
        <w:t>atzīts par nevainīgu pret viņu celtajā apsūdzībā pēc Krimināllikuma</w:t>
      </w:r>
      <w:r w:rsidR="00A464AD" w:rsidRPr="009C7A0A">
        <w:t xml:space="preserve"> </w:t>
      </w:r>
      <w:r w:rsidR="00931597" w:rsidRPr="009C7A0A">
        <w:t>123. panta otrās daļas un attaisnots.</w:t>
      </w:r>
    </w:p>
    <w:p w14:paraId="4730A0F7" w14:textId="0210D193" w:rsidR="00A464AD" w:rsidRPr="009C7A0A" w:rsidRDefault="00931597" w:rsidP="009C7A0A">
      <w:pPr>
        <w:spacing w:line="276" w:lineRule="auto"/>
        <w:ind w:firstLine="720"/>
        <w:jc w:val="both"/>
        <w:rPr>
          <w:color w:val="000000"/>
        </w:rPr>
      </w:pPr>
      <w:r w:rsidRPr="009C7A0A">
        <w:rPr>
          <w:color w:val="000000"/>
        </w:rPr>
        <w:t>[</w:t>
      </w:r>
      <w:r w:rsidR="00BA4A09" w:rsidRPr="009C7A0A">
        <w:rPr>
          <w:color w:val="000000"/>
        </w:rPr>
        <w:t>2</w:t>
      </w:r>
      <w:r w:rsidRPr="009C7A0A">
        <w:rPr>
          <w:color w:val="000000"/>
        </w:rPr>
        <w:t>.</w:t>
      </w:r>
      <w:r w:rsidR="00BA4A09" w:rsidRPr="009C7A0A">
        <w:rPr>
          <w:color w:val="000000"/>
        </w:rPr>
        <w:t>4</w:t>
      </w:r>
      <w:r w:rsidRPr="009C7A0A">
        <w:rPr>
          <w:color w:val="000000"/>
        </w:rPr>
        <w:t>] </w:t>
      </w:r>
      <w:r w:rsidR="00FA20F5">
        <w:rPr>
          <w:color w:val="000000"/>
        </w:rPr>
        <w:t>[Pers. BJ]</w:t>
      </w:r>
    </w:p>
    <w:p w14:paraId="2045A12B" w14:textId="44B74DCE" w:rsidR="00F32B01" w:rsidRPr="009C7A0A" w:rsidRDefault="00931597" w:rsidP="009C7A0A">
      <w:pPr>
        <w:spacing w:line="276" w:lineRule="auto"/>
        <w:ind w:firstLine="720"/>
        <w:jc w:val="both"/>
        <w:rPr>
          <w:color w:val="000000"/>
        </w:rPr>
      </w:pPr>
      <w:r w:rsidRPr="009C7A0A">
        <w:t>atzīts par nevainīgu pret viņu celtajā apsūdzībā pēc Krimināllikuma 239. panta otrās daļas</w:t>
      </w:r>
      <w:r w:rsidR="00F32B01" w:rsidRPr="009C7A0A">
        <w:t xml:space="preserve"> un attaisnots;</w:t>
      </w:r>
    </w:p>
    <w:p w14:paraId="2385B4A7" w14:textId="572CB4DE" w:rsidR="00931597" w:rsidRPr="009C7A0A" w:rsidRDefault="00F32B01" w:rsidP="009C7A0A">
      <w:pPr>
        <w:spacing w:line="276" w:lineRule="auto"/>
        <w:ind w:firstLine="720"/>
        <w:jc w:val="both"/>
      </w:pPr>
      <w:r w:rsidRPr="009C7A0A">
        <w:t>atzīts par nevainīgu pret viņu celtajā apsūdzībā pēc Krimināllikuma</w:t>
      </w:r>
      <w:r w:rsidR="00931597" w:rsidRPr="009C7A0A">
        <w:t xml:space="preserve"> 123. panta otrās daļas un attaisnots.</w:t>
      </w:r>
    </w:p>
    <w:p w14:paraId="5225E4B0" w14:textId="5A446EB8" w:rsidR="00A464AD" w:rsidRPr="009C7A0A" w:rsidRDefault="00BA4A09" w:rsidP="009C7A0A">
      <w:pPr>
        <w:spacing w:line="276" w:lineRule="auto"/>
        <w:ind w:firstLine="720"/>
        <w:jc w:val="both"/>
        <w:rPr>
          <w:color w:val="000000"/>
        </w:rPr>
      </w:pPr>
      <w:r w:rsidRPr="009C7A0A">
        <w:t>[2.5] </w:t>
      </w:r>
      <w:r w:rsidR="00FA20F5">
        <w:t>[Pers. BK]</w:t>
      </w:r>
    </w:p>
    <w:p w14:paraId="0598B4CF" w14:textId="46E82024" w:rsidR="00F32B01" w:rsidRPr="009C7A0A" w:rsidRDefault="00931597" w:rsidP="009C7A0A">
      <w:pPr>
        <w:spacing w:line="276" w:lineRule="auto"/>
        <w:ind w:firstLine="720"/>
        <w:jc w:val="both"/>
        <w:rPr>
          <w:color w:val="000000"/>
        </w:rPr>
      </w:pPr>
      <w:r w:rsidRPr="009C7A0A">
        <w:t>atzīts par nevainīgu pret viņu celtajā apsūdzībā pēc Krimināllikuma 239. panta otrās daļas</w:t>
      </w:r>
      <w:r w:rsidR="00F32B01" w:rsidRPr="009C7A0A">
        <w:t xml:space="preserve"> un attaisnots;</w:t>
      </w:r>
    </w:p>
    <w:p w14:paraId="79B9A6A9" w14:textId="12C30517" w:rsidR="00931597" w:rsidRPr="009C7A0A" w:rsidRDefault="00F32B01" w:rsidP="009C7A0A">
      <w:pPr>
        <w:spacing w:line="276" w:lineRule="auto"/>
        <w:ind w:firstLine="720"/>
        <w:jc w:val="both"/>
      </w:pPr>
      <w:r w:rsidRPr="009C7A0A">
        <w:t>atzīts par nevainīgu pret viņu celtajā apsūdzībā pēc Krimināllikuma</w:t>
      </w:r>
      <w:r w:rsidR="00931597" w:rsidRPr="009C7A0A">
        <w:t xml:space="preserve"> 123. panta otrās daļas un attaisnots.</w:t>
      </w:r>
    </w:p>
    <w:p w14:paraId="5D40EA77" w14:textId="1290E083" w:rsidR="00F32B01" w:rsidRPr="009C7A0A" w:rsidRDefault="00BA4A09" w:rsidP="009C7A0A">
      <w:pPr>
        <w:spacing w:line="276" w:lineRule="auto"/>
        <w:ind w:firstLine="720"/>
        <w:jc w:val="both"/>
      </w:pPr>
      <w:r w:rsidRPr="009C7A0A">
        <w:t>[2.6] </w:t>
      </w:r>
      <w:r w:rsidR="00FA20F5">
        <w:t>[Pers. BL]</w:t>
      </w:r>
      <w:r w:rsidRPr="009C7A0A">
        <w:rPr>
          <w:color w:val="000000"/>
        </w:rPr>
        <w:t xml:space="preserve"> </w:t>
      </w:r>
      <w:r w:rsidR="00931597" w:rsidRPr="009C7A0A">
        <w:t>atzīts par nevainīgu pret viņu celtajā apsūdzībā pēc Krimināllikuma 239. panta otrās daļas</w:t>
      </w:r>
      <w:r w:rsidR="00F32B01" w:rsidRPr="009C7A0A">
        <w:t xml:space="preserve"> un attaisnots;</w:t>
      </w:r>
    </w:p>
    <w:p w14:paraId="20FEA702" w14:textId="2F9C085C" w:rsidR="00931597" w:rsidRPr="009C7A0A" w:rsidRDefault="00F32B01" w:rsidP="009C7A0A">
      <w:pPr>
        <w:spacing w:line="276" w:lineRule="auto"/>
        <w:ind w:firstLine="720"/>
        <w:jc w:val="both"/>
      </w:pPr>
      <w:r w:rsidRPr="009C7A0A">
        <w:t>atzīts par nevainīgu pret viņu celtajā apsūdzībā pēc Krimināllikuma</w:t>
      </w:r>
      <w:r w:rsidR="00931597" w:rsidRPr="009C7A0A">
        <w:t xml:space="preserve"> 123. panta otrās daļas un attaisnots.</w:t>
      </w:r>
    </w:p>
    <w:p w14:paraId="7B0983E4" w14:textId="5170C8EA" w:rsidR="00931597" w:rsidRPr="009C7A0A" w:rsidRDefault="00BA4A09" w:rsidP="009C7A0A">
      <w:pPr>
        <w:spacing w:line="276" w:lineRule="auto"/>
        <w:ind w:firstLine="720"/>
        <w:jc w:val="both"/>
      </w:pPr>
      <w:r w:rsidRPr="009C7A0A">
        <w:t>[2.7] </w:t>
      </w:r>
      <w:r w:rsidR="00312516">
        <w:t>[Pers. BM]</w:t>
      </w:r>
      <w:r w:rsidRPr="009C7A0A">
        <w:rPr>
          <w:color w:val="000000"/>
        </w:rPr>
        <w:t xml:space="preserve"> </w:t>
      </w:r>
      <w:r w:rsidR="00931597" w:rsidRPr="009C7A0A">
        <w:t>atzīta par nevainīgu pret viņu celtajā apsūdzībā pēc Krimināllikuma 319. panta trešās daļas un attaisnota.</w:t>
      </w:r>
    </w:p>
    <w:p w14:paraId="3C95CD84" w14:textId="6A796A7D" w:rsidR="00BA4A09" w:rsidRPr="009C7A0A" w:rsidRDefault="00BA4A09" w:rsidP="009C7A0A">
      <w:pPr>
        <w:widowControl w:val="0"/>
        <w:spacing w:line="276" w:lineRule="auto"/>
        <w:ind w:firstLine="720"/>
        <w:jc w:val="both"/>
      </w:pPr>
      <w:r w:rsidRPr="009C7A0A">
        <w:t>[2.8] </w:t>
      </w:r>
      <w:r w:rsidR="00312516">
        <w:t>[Pers. </w:t>
      </w:r>
      <w:r w:rsidR="00AF61E6">
        <w:t>BN]</w:t>
      </w:r>
      <w:r w:rsidRPr="009C7A0A">
        <w:rPr>
          <w:color w:val="000000"/>
        </w:rPr>
        <w:t xml:space="preserve"> </w:t>
      </w:r>
      <w:r w:rsidR="00931597" w:rsidRPr="009C7A0A">
        <w:t>atzīts par nevainīgu pret viņu celtajā apsūdzībā pēc Krimināllikuma 319. panta trešās daļas un attaisnots.</w:t>
      </w:r>
    </w:p>
    <w:p w14:paraId="2189654C" w14:textId="33C68E71" w:rsidR="00931597" w:rsidRPr="009C7A0A" w:rsidRDefault="00BA4A09" w:rsidP="009C7A0A">
      <w:pPr>
        <w:widowControl w:val="0"/>
        <w:spacing w:line="276" w:lineRule="auto"/>
        <w:ind w:firstLine="720"/>
        <w:jc w:val="both"/>
      </w:pPr>
      <w:r w:rsidRPr="009C7A0A">
        <w:t>[2.9] </w:t>
      </w:r>
      <w:r w:rsidR="00AF61E6">
        <w:t>[Pers. BO]</w:t>
      </w:r>
      <w:r w:rsidRPr="009C7A0A">
        <w:rPr>
          <w:color w:val="000000"/>
        </w:rPr>
        <w:t xml:space="preserve"> a</w:t>
      </w:r>
      <w:r w:rsidR="00931597" w:rsidRPr="009C7A0A">
        <w:t>tzīta par nevainīgu pret viņu celtajā apsūdzībā pēc Krimināllikuma 146. panta otrās daļas un attaisnota.</w:t>
      </w:r>
    </w:p>
    <w:p w14:paraId="3BC2F82C" w14:textId="39CBCC90" w:rsidR="00EA11D2" w:rsidRPr="009C7A0A" w:rsidRDefault="00BA4A09" w:rsidP="009C7A0A">
      <w:pPr>
        <w:spacing w:line="276" w:lineRule="auto"/>
        <w:ind w:firstLine="720"/>
        <w:jc w:val="both"/>
        <w:rPr>
          <w:color w:val="000000"/>
        </w:rPr>
      </w:pPr>
      <w:r w:rsidRPr="009C7A0A">
        <w:t>[2.10] </w:t>
      </w:r>
      <w:r w:rsidR="00931597" w:rsidRPr="009C7A0A">
        <w:t xml:space="preserve">Izbeigts </w:t>
      </w:r>
      <w:r w:rsidR="00931597" w:rsidRPr="009C7A0A">
        <w:rPr>
          <w:color w:val="000000"/>
        </w:rPr>
        <w:t>kriminālprocess daļā par piespiedu ietekmēšanas līdzekļ</w:t>
      </w:r>
      <w:r w:rsidR="00CA6CFF" w:rsidRPr="009C7A0A">
        <w:rPr>
          <w:color w:val="000000"/>
        </w:rPr>
        <w:t>a</w:t>
      </w:r>
      <w:r w:rsidR="00931597" w:rsidRPr="009C7A0A">
        <w:rPr>
          <w:color w:val="000000"/>
        </w:rPr>
        <w:t xml:space="preserve"> piemērošanu SIA „</w:t>
      </w:r>
      <w:r w:rsidR="00AF61E6">
        <w:rPr>
          <w:color w:val="000000"/>
        </w:rPr>
        <w:t>[Nosaukums B]</w:t>
      </w:r>
      <w:r w:rsidR="00931597" w:rsidRPr="009C7A0A">
        <w:rPr>
          <w:color w:val="000000"/>
        </w:rPr>
        <w:t>”, SIA „</w:t>
      </w:r>
      <w:r w:rsidR="00AF61E6">
        <w:rPr>
          <w:color w:val="000000"/>
        </w:rPr>
        <w:t>[Nosaukums C]</w:t>
      </w:r>
      <w:r w:rsidR="00931597" w:rsidRPr="009C7A0A">
        <w:rPr>
          <w:color w:val="000000"/>
        </w:rPr>
        <w:t>”, SIA „</w:t>
      </w:r>
      <w:r w:rsidR="00AF61E6">
        <w:rPr>
          <w:color w:val="000000"/>
        </w:rPr>
        <w:t>[Nosaukums D]</w:t>
      </w:r>
      <w:r w:rsidR="00931597" w:rsidRPr="009C7A0A">
        <w:rPr>
          <w:color w:val="000000"/>
        </w:rPr>
        <w:t>”, SIA „</w:t>
      </w:r>
      <w:r w:rsidR="00AF61E6">
        <w:rPr>
          <w:color w:val="000000"/>
        </w:rPr>
        <w:t>[Nosaukums E]</w:t>
      </w:r>
      <w:r w:rsidR="00931597" w:rsidRPr="009C7A0A">
        <w:rPr>
          <w:color w:val="000000"/>
        </w:rPr>
        <w:t>”.</w:t>
      </w:r>
    </w:p>
    <w:p w14:paraId="2947F8E7" w14:textId="095CF0BB" w:rsidR="00F736A6" w:rsidRPr="009C7A0A" w:rsidRDefault="00EB3C54" w:rsidP="00512985">
      <w:pPr>
        <w:spacing w:line="276" w:lineRule="auto"/>
        <w:ind w:firstLine="720"/>
        <w:jc w:val="both"/>
        <w:rPr>
          <w:color w:val="000000"/>
        </w:rPr>
      </w:pPr>
      <w:r w:rsidRPr="009C7A0A">
        <w:rPr>
          <w:color w:val="000000"/>
        </w:rPr>
        <w:t>[</w:t>
      </w:r>
      <w:r w:rsidR="00A464AD" w:rsidRPr="009C7A0A">
        <w:rPr>
          <w:color w:val="000000"/>
        </w:rPr>
        <w:t>2.11</w:t>
      </w:r>
      <w:r w:rsidRPr="009C7A0A">
        <w:rPr>
          <w:color w:val="000000"/>
        </w:rPr>
        <w:t>]</w:t>
      </w:r>
      <w:r w:rsidR="00E83EE7" w:rsidRPr="009C7A0A">
        <w:rPr>
          <w:color w:val="000000"/>
        </w:rPr>
        <w:t> </w:t>
      </w:r>
      <w:r w:rsidRPr="00CE5298">
        <w:rPr>
          <w:color w:val="000000"/>
        </w:rPr>
        <w:t xml:space="preserve">Izlemts jautājums par </w:t>
      </w:r>
      <w:r w:rsidR="00574FB9" w:rsidRPr="00CE5298">
        <w:rPr>
          <w:color w:val="000000"/>
        </w:rPr>
        <w:t>sabiedrības ar ierobežotu atbildību </w:t>
      </w:r>
      <w:r w:rsidR="00E83EE7" w:rsidRPr="00CE5298">
        <w:rPr>
          <w:color w:val="000000"/>
        </w:rPr>
        <w:t>„</w:t>
      </w:r>
      <w:r w:rsidR="002B75C8" w:rsidRPr="00CE5298">
        <w:rPr>
          <w:color w:val="000000"/>
        </w:rPr>
        <w:t>Money</w:t>
      </w:r>
      <w:r w:rsidR="00282228" w:rsidRPr="00CE5298">
        <w:rPr>
          <w:color w:val="000000"/>
        </w:rPr>
        <w:t> </w:t>
      </w:r>
      <w:r w:rsidR="002B75C8" w:rsidRPr="00CE5298">
        <w:rPr>
          <w:color w:val="000000"/>
        </w:rPr>
        <w:t xml:space="preserve">Express”, </w:t>
      </w:r>
      <w:r w:rsidR="004F7EBB" w:rsidRPr="00CE5298">
        <w:rPr>
          <w:color w:val="000000"/>
        </w:rPr>
        <w:t>sabiedrības ar ierobežotu atbildību </w:t>
      </w:r>
      <w:r w:rsidR="00E83EE7" w:rsidRPr="00CE5298">
        <w:rPr>
          <w:color w:val="000000"/>
        </w:rPr>
        <w:t>„</w:t>
      </w:r>
      <w:r w:rsidR="002B75C8" w:rsidRPr="00CE5298">
        <w:rPr>
          <w:color w:val="000000"/>
        </w:rPr>
        <w:t>LD</w:t>
      </w:r>
      <w:r w:rsidR="0068621A" w:rsidRPr="00CE5298">
        <w:rPr>
          <w:color w:val="000000"/>
        </w:rPr>
        <w:t> </w:t>
      </w:r>
      <w:r w:rsidR="002B75C8" w:rsidRPr="00CE5298">
        <w:rPr>
          <w:color w:val="000000"/>
        </w:rPr>
        <w:t xml:space="preserve">STELS”, </w:t>
      </w:r>
      <w:r w:rsidR="003E12E0" w:rsidRPr="00CE5298">
        <w:rPr>
          <w:color w:val="000000"/>
        </w:rPr>
        <w:t>SIA „Pērle </w:t>
      </w:r>
      <w:proofErr w:type="spellStart"/>
      <w:r w:rsidR="003E12E0" w:rsidRPr="00CE5298">
        <w:rPr>
          <w:color w:val="000000"/>
        </w:rPr>
        <w:t>Lux</w:t>
      </w:r>
      <w:proofErr w:type="spellEnd"/>
      <w:r w:rsidR="003E12E0" w:rsidRPr="00CE5298">
        <w:rPr>
          <w:color w:val="000000"/>
        </w:rPr>
        <w:t>”</w:t>
      </w:r>
      <w:r w:rsidR="002B75C8" w:rsidRPr="00CE5298">
        <w:rPr>
          <w:color w:val="000000"/>
        </w:rPr>
        <w:t xml:space="preserve">, </w:t>
      </w:r>
      <w:r w:rsidR="00D03164" w:rsidRPr="00CE5298">
        <w:rPr>
          <w:color w:val="000000"/>
        </w:rPr>
        <w:t>sabiedrības ar ierobežotu atbildību </w:t>
      </w:r>
      <w:r w:rsidR="00E83EE7" w:rsidRPr="00CE5298">
        <w:rPr>
          <w:color w:val="000000"/>
        </w:rPr>
        <w:t>„</w:t>
      </w:r>
      <w:r w:rsidR="002B75C8" w:rsidRPr="00CE5298">
        <w:rPr>
          <w:color w:val="000000"/>
        </w:rPr>
        <w:t>DENIELS”, SIA</w:t>
      </w:r>
      <w:r w:rsidR="00E83EE7" w:rsidRPr="00CE5298">
        <w:rPr>
          <w:color w:val="000000"/>
        </w:rPr>
        <w:t> „</w:t>
      </w:r>
      <w:r w:rsidR="002B75C8" w:rsidRPr="00CE5298">
        <w:rPr>
          <w:color w:val="000000"/>
        </w:rPr>
        <w:t>ZOO</w:t>
      </w:r>
      <w:r w:rsidR="00E83EE7" w:rsidRPr="00CE5298">
        <w:rPr>
          <w:color w:val="000000"/>
        </w:rPr>
        <w:t> </w:t>
      </w:r>
      <w:r w:rsidR="002B75C8" w:rsidRPr="00CE5298">
        <w:rPr>
          <w:color w:val="000000"/>
        </w:rPr>
        <w:t xml:space="preserve">Centrs”, </w:t>
      </w:r>
      <w:r w:rsidR="0051053D" w:rsidRPr="00CE5298">
        <w:rPr>
          <w:color w:val="000000"/>
        </w:rPr>
        <w:t>sabiedrības ar ierobežotu atbildību </w:t>
      </w:r>
      <w:r w:rsidR="00E83EE7" w:rsidRPr="00CE5298">
        <w:rPr>
          <w:color w:val="000000"/>
        </w:rPr>
        <w:t>„</w:t>
      </w:r>
      <w:r w:rsidR="002B75C8" w:rsidRPr="00CE5298">
        <w:rPr>
          <w:color w:val="000000"/>
        </w:rPr>
        <w:t>KORS</w:t>
      </w:r>
      <w:r w:rsidR="00E83EE7" w:rsidRPr="00CE5298">
        <w:rPr>
          <w:color w:val="000000"/>
        </w:rPr>
        <w:t> </w:t>
      </w:r>
      <w:r w:rsidR="002B75C8" w:rsidRPr="00CE5298">
        <w:rPr>
          <w:color w:val="000000"/>
        </w:rPr>
        <w:t>N”,</w:t>
      </w:r>
      <w:r w:rsidR="002B75C8" w:rsidRPr="009C7A0A">
        <w:rPr>
          <w:color w:val="000000"/>
        </w:rPr>
        <w:t xml:space="preserve"> </w:t>
      </w:r>
      <w:r w:rsidR="00AF61E6">
        <w:rPr>
          <w:color w:val="000000"/>
        </w:rPr>
        <w:t>[pers. DS]</w:t>
      </w:r>
      <w:r w:rsidR="00E83EE7" w:rsidRPr="009C7A0A">
        <w:rPr>
          <w:color w:val="000000"/>
        </w:rPr>
        <w:t xml:space="preserve">, </w:t>
      </w:r>
      <w:r w:rsidR="00AF61E6">
        <w:rPr>
          <w:color w:val="000000"/>
        </w:rPr>
        <w:t>[pers. DT]</w:t>
      </w:r>
      <w:r w:rsidR="00E83EE7" w:rsidRPr="009C7A0A">
        <w:rPr>
          <w:color w:val="000000"/>
        </w:rPr>
        <w:t xml:space="preserve">, </w:t>
      </w:r>
      <w:r w:rsidR="00AF61E6">
        <w:rPr>
          <w:color w:val="000000"/>
        </w:rPr>
        <w:t>[pers. BZ]</w:t>
      </w:r>
      <w:r w:rsidR="00E83EE7" w:rsidRPr="009C7A0A">
        <w:rPr>
          <w:color w:val="000000"/>
        </w:rPr>
        <w:t xml:space="preserve">, </w:t>
      </w:r>
      <w:r w:rsidR="00AF61E6">
        <w:rPr>
          <w:color w:val="000000"/>
        </w:rPr>
        <w:lastRenderedPageBreak/>
        <w:t>[pers. DU]</w:t>
      </w:r>
      <w:r w:rsidR="00E83EE7" w:rsidRPr="009C7A0A">
        <w:rPr>
          <w:color w:val="000000"/>
        </w:rPr>
        <w:t xml:space="preserve">, </w:t>
      </w:r>
      <w:r w:rsidR="00AF61E6">
        <w:rPr>
          <w:color w:val="000000"/>
        </w:rPr>
        <w:t>[pers. DV]</w:t>
      </w:r>
      <w:r w:rsidR="00E83EE7" w:rsidRPr="009C7A0A">
        <w:rPr>
          <w:color w:val="000000"/>
        </w:rPr>
        <w:t xml:space="preserve">, </w:t>
      </w:r>
      <w:r w:rsidR="00AF61E6">
        <w:rPr>
          <w:color w:val="000000"/>
        </w:rPr>
        <w:t>[pers. DZ]</w:t>
      </w:r>
      <w:r w:rsidR="00E83EE7" w:rsidRPr="009C7A0A">
        <w:rPr>
          <w:color w:val="000000"/>
        </w:rPr>
        <w:t xml:space="preserve">, </w:t>
      </w:r>
      <w:r w:rsidR="00D22E60">
        <w:rPr>
          <w:color w:val="000000"/>
        </w:rPr>
        <w:t>[pers. EA]</w:t>
      </w:r>
      <w:r w:rsidR="00874F09" w:rsidRPr="009C7A0A">
        <w:rPr>
          <w:color w:val="000000"/>
        </w:rPr>
        <w:t xml:space="preserve">, </w:t>
      </w:r>
      <w:r w:rsidR="00D22E60">
        <w:rPr>
          <w:color w:val="000000"/>
        </w:rPr>
        <w:t>[pers. EB]</w:t>
      </w:r>
      <w:r w:rsidR="00E83EE7" w:rsidRPr="009C7A0A">
        <w:rPr>
          <w:color w:val="000000"/>
        </w:rPr>
        <w:t xml:space="preserve">, </w:t>
      </w:r>
      <w:r w:rsidR="00D22E60">
        <w:rPr>
          <w:color w:val="000000"/>
        </w:rPr>
        <w:t>[pers. CZ]</w:t>
      </w:r>
      <w:r w:rsidR="00E83EE7" w:rsidRPr="009C7A0A">
        <w:rPr>
          <w:color w:val="000000"/>
        </w:rPr>
        <w:t xml:space="preserve">, </w:t>
      </w:r>
      <w:r w:rsidR="00D22E60">
        <w:rPr>
          <w:color w:val="000000"/>
        </w:rPr>
        <w:t>[pers. EC]</w:t>
      </w:r>
      <w:r w:rsidR="00E83EE7" w:rsidRPr="009C7A0A">
        <w:rPr>
          <w:color w:val="000000"/>
        </w:rPr>
        <w:t xml:space="preserve">, </w:t>
      </w:r>
      <w:r w:rsidR="00D22E60">
        <w:rPr>
          <w:color w:val="000000"/>
        </w:rPr>
        <w:t>[pers. ED]</w:t>
      </w:r>
      <w:r w:rsidR="00E83EE7" w:rsidRPr="009C7A0A">
        <w:rPr>
          <w:color w:val="000000"/>
        </w:rPr>
        <w:t xml:space="preserve">, </w:t>
      </w:r>
      <w:r w:rsidR="00D22E60">
        <w:rPr>
          <w:color w:val="000000"/>
        </w:rPr>
        <w:t>[pers. EE]</w:t>
      </w:r>
      <w:r w:rsidR="00E83EE7" w:rsidRPr="009C7A0A">
        <w:rPr>
          <w:color w:val="000000"/>
        </w:rPr>
        <w:t xml:space="preserve">, </w:t>
      </w:r>
      <w:r w:rsidR="00D22E60">
        <w:rPr>
          <w:color w:val="000000"/>
        </w:rPr>
        <w:t>[pers. EF]</w:t>
      </w:r>
      <w:r w:rsidR="00E83EE7" w:rsidRPr="009C7A0A">
        <w:rPr>
          <w:color w:val="000000"/>
        </w:rPr>
        <w:t xml:space="preserve">, </w:t>
      </w:r>
      <w:r w:rsidR="00D22E60">
        <w:rPr>
          <w:color w:val="000000"/>
        </w:rPr>
        <w:t>[pers. EG]</w:t>
      </w:r>
      <w:r w:rsidR="00E83EE7" w:rsidRPr="009C7A0A">
        <w:rPr>
          <w:color w:val="000000"/>
        </w:rPr>
        <w:t xml:space="preserve">, </w:t>
      </w:r>
      <w:r w:rsidR="00D22E60">
        <w:rPr>
          <w:color w:val="000000"/>
        </w:rPr>
        <w:t>[pers.</w:t>
      </w:r>
      <w:r w:rsidR="006603B9">
        <w:rPr>
          <w:color w:val="000000"/>
        </w:rPr>
        <w:t> </w:t>
      </w:r>
      <w:r w:rsidR="00D22E60">
        <w:rPr>
          <w:color w:val="000000"/>
        </w:rPr>
        <w:t>EH]</w:t>
      </w:r>
      <w:r w:rsidR="00E83EE7" w:rsidRPr="009C7A0A">
        <w:rPr>
          <w:color w:val="000000"/>
        </w:rPr>
        <w:t xml:space="preserve">, </w:t>
      </w:r>
      <w:r w:rsidR="006603B9">
        <w:rPr>
          <w:color w:val="000000"/>
        </w:rPr>
        <w:t>[pers. EI]</w:t>
      </w:r>
      <w:r w:rsidR="00E83EE7" w:rsidRPr="009C7A0A">
        <w:rPr>
          <w:color w:val="000000"/>
        </w:rPr>
        <w:t xml:space="preserve">, </w:t>
      </w:r>
      <w:r w:rsidR="006603B9">
        <w:rPr>
          <w:color w:val="000000"/>
        </w:rPr>
        <w:t>[pers. </w:t>
      </w:r>
      <w:r w:rsidR="009404BC">
        <w:rPr>
          <w:color w:val="000000"/>
        </w:rPr>
        <w:t>EJ]</w:t>
      </w:r>
      <w:r w:rsidR="00E83EE7" w:rsidRPr="009C7A0A">
        <w:rPr>
          <w:color w:val="000000"/>
        </w:rPr>
        <w:t xml:space="preserve">, </w:t>
      </w:r>
      <w:r w:rsidR="009404BC">
        <w:rPr>
          <w:color w:val="000000"/>
        </w:rPr>
        <w:t>[pers. EK]</w:t>
      </w:r>
      <w:r w:rsidR="00E83EE7" w:rsidRPr="009C7A0A">
        <w:rPr>
          <w:color w:val="000000"/>
        </w:rPr>
        <w:t xml:space="preserve">, </w:t>
      </w:r>
      <w:r w:rsidR="009404BC">
        <w:rPr>
          <w:color w:val="000000"/>
        </w:rPr>
        <w:t>[pers. DB]</w:t>
      </w:r>
      <w:r w:rsidR="00E83EE7" w:rsidRPr="009C7A0A">
        <w:rPr>
          <w:color w:val="000000"/>
        </w:rPr>
        <w:t xml:space="preserve">, </w:t>
      </w:r>
      <w:r w:rsidR="009404BC">
        <w:rPr>
          <w:color w:val="000000"/>
        </w:rPr>
        <w:t>[pers. EL]</w:t>
      </w:r>
      <w:r w:rsidR="00B17460" w:rsidRPr="009C7A0A">
        <w:rPr>
          <w:color w:val="000000"/>
        </w:rPr>
        <w:t xml:space="preserve">, </w:t>
      </w:r>
      <w:r w:rsidR="009404BC">
        <w:rPr>
          <w:color w:val="000000"/>
        </w:rPr>
        <w:t>[pers. EM]</w:t>
      </w:r>
      <w:r w:rsidR="00B17460" w:rsidRPr="009C7A0A">
        <w:rPr>
          <w:color w:val="000000"/>
        </w:rPr>
        <w:t xml:space="preserve">, </w:t>
      </w:r>
      <w:r w:rsidR="009404BC">
        <w:rPr>
          <w:color w:val="000000"/>
        </w:rPr>
        <w:t>[pers. E</w:t>
      </w:r>
      <w:r w:rsidR="00353B29">
        <w:rPr>
          <w:color w:val="000000"/>
        </w:rPr>
        <w:t>N</w:t>
      </w:r>
      <w:r w:rsidR="009404BC">
        <w:rPr>
          <w:color w:val="000000"/>
        </w:rPr>
        <w:t>]</w:t>
      </w:r>
      <w:r w:rsidR="00B17460" w:rsidRPr="009C7A0A">
        <w:rPr>
          <w:color w:val="000000"/>
        </w:rPr>
        <w:t xml:space="preserve">, </w:t>
      </w:r>
      <w:r w:rsidR="009404BC">
        <w:rPr>
          <w:color w:val="000000"/>
        </w:rPr>
        <w:t>[pers. EO]</w:t>
      </w:r>
      <w:r w:rsidR="00B17460" w:rsidRPr="009C7A0A">
        <w:rPr>
          <w:color w:val="000000"/>
        </w:rPr>
        <w:t xml:space="preserve">, </w:t>
      </w:r>
      <w:r w:rsidR="009404BC">
        <w:rPr>
          <w:color w:val="000000"/>
        </w:rPr>
        <w:t>[pers. EP]</w:t>
      </w:r>
      <w:r w:rsidR="00B17460" w:rsidRPr="009C7A0A">
        <w:rPr>
          <w:color w:val="000000"/>
        </w:rPr>
        <w:t xml:space="preserve">, </w:t>
      </w:r>
      <w:r w:rsidR="009404BC">
        <w:rPr>
          <w:color w:val="000000"/>
        </w:rPr>
        <w:t>[pers. ER]</w:t>
      </w:r>
      <w:r w:rsidR="00B17460" w:rsidRPr="009C7A0A">
        <w:rPr>
          <w:color w:val="000000"/>
        </w:rPr>
        <w:t xml:space="preserve">, </w:t>
      </w:r>
      <w:r w:rsidR="009404BC">
        <w:rPr>
          <w:color w:val="000000"/>
        </w:rPr>
        <w:t>[pers. ES]</w:t>
      </w:r>
      <w:r w:rsidR="00B17460" w:rsidRPr="009C7A0A">
        <w:rPr>
          <w:color w:val="000000"/>
        </w:rPr>
        <w:t xml:space="preserve">, </w:t>
      </w:r>
      <w:r w:rsidR="009404BC">
        <w:rPr>
          <w:color w:val="000000"/>
        </w:rPr>
        <w:t>[pers. ET]</w:t>
      </w:r>
      <w:r w:rsidR="00B17460" w:rsidRPr="009C7A0A">
        <w:rPr>
          <w:color w:val="000000"/>
        </w:rPr>
        <w:t xml:space="preserve">, </w:t>
      </w:r>
      <w:r w:rsidR="009404BC">
        <w:rPr>
          <w:color w:val="000000"/>
        </w:rPr>
        <w:t>[pers. EU]</w:t>
      </w:r>
      <w:r w:rsidR="00B17460" w:rsidRPr="009C7A0A">
        <w:rPr>
          <w:color w:val="000000"/>
        </w:rPr>
        <w:t xml:space="preserve">, </w:t>
      </w:r>
      <w:r w:rsidR="009404BC">
        <w:rPr>
          <w:color w:val="000000"/>
        </w:rPr>
        <w:t>[pers. EV]</w:t>
      </w:r>
      <w:r w:rsidR="00B17460" w:rsidRPr="009C7A0A">
        <w:rPr>
          <w:color w:val="000000"/>
        </w:rPr>
        <w:t xml:space="preserve">, </w:t>
      </w:r>
      <w:r w:rsidR="009404BC">
        <w:rPr>
          <w:color w:val="000000"/>
        </w:rPr>
        <w:t>[pers. EZ]</w:t>
      </w:r>
      <w:r w:rsidR="00B17460" w:rsidRPr="009C7A0A">
        <w:rPr>
          <w:color w:val="000000"/>
        </w:rPr>
        <w:t xml:space="preserve">, </w:t>
      </w:r>
      <w:r w:rsidR="009404BC">
        <w:rPr>
          <w:color w:val="000000"/>
        </w:rPr>
        <w:t>[pers. FA]</w:t>
      </w:r>
      <w:r w:rsidR="00B17460" w:rsidRPr="009C7A0A">
        <w:rPr>
          <w:color w:val="000000"/>
        </w:rPr>
        <w:t xml:space="preserve">, </w:t>
      </w:r>
      <w:r w:rsidR="009404BC">
        <w:rPr>
          <w:color w:val="000000"/>
        </w:rPr>
        <w:t>[pers. FB]</w:t>
      </w:r>
      <w:r w:rsidR="00B17460" w:rsidRPr="009C7A0A">
        <w:rPr>
          <w:color w:val="000000"/>
        </w:rPr>
        <w:t xml:space="preserve">, </w:t>
      </w:r>
      <w:r w:rsidR="009404BC">
        <w:rPr>
          <w:color w:val="000000"/>
        </w:rPr>
        <w:t>[pers. FC]</w:t>
      </w:r>
      <w:r w:rsidR="00B17460" w:rsidRPr="009C7A0A">
        <w:rPr>
          <w:color w:val="000000"/>
        </w:rPr>
        <w:t xml:space="preserve">, </w:t>
      </w:r>
      <w:r w:rsidR="009404BC">
        <w:rPr>
          <w:color w:val="000000"/>
        </w:rPr>
        <w:t>[pers. FD]</w:t>
      </w:r>
      <w:r w:rsidR="00B17460" w:rsidRPr="009C7A0A">
        <w:rPr>
          <w:color w:val="000000"/>
        </w:rPr>
        <w:t xml:space="preserve">, </w:t>
      </w:r>
      <w:r w:rsidR="008E4F25">
        <w:rPr>
          <w:color w:val="000000"/>
        </w:rPr>
        <w:t>[pers. FE]</w:t>
      </w:r>
      <w:r w:rsidR="000F0EC7" w:rsidRPr="009C7A0A">
        <w:rPr>
          <w:color w:val="000000"/>
        </w:rPr>
        <w:t xml:space="preserve">, </w:t>
      </w:r>
      <w:r w:rsidR="008E4F25">
        <w:rPr>
          <w:color w:val="000000"/>
        </w:rPr>
        <w:t>[pers. FF]</w:t>
      </w:r>
      <w:r w:rsidR="000F0EC7" w:rsidRPr="009C7A0A">
        <w:rPr>
          <w:color w:val="000000"/>
        </w:rPr>
        <w:t xml:space="preserve">, </w:t>
      </w:r>
      <w:r w:rsidR="008E4F25">
        <w:rPr>
          <w:color w:val="000000"/>
        </w:rPr>
        <w:t>[pers. FG]</w:t>
      </w:r>
      <w:r w:rsidR="000F0EC7" w:rsidRPr="009C7A0A">
        <w:rPr>
          <w:color w:val="000000"/>
        </w:rPr>
        <w:t xml:space="preserve">, </w:t>
      </w:r>
      <w:r w:rsidR="008E4F25">
        <w:rPr>
          <w:color w:val="000000"/>
        </w:rPr>
        <w:t>[pers. FH]</w:t>
      </w:r>
      <w:r w:rsidR="000F0EC7" w:rsidRPr="009C7A0A">
        <w:rPr>
          <w:color w:val="000000"/>
        </w:rPr>
        <w:t xml:space="preserve">, </w:t>
      </w:r>
      <w:r w:rsidR="008E4F25">
        <w:rPr>
          <w:color w:val="000000"/>
        </w:rPr>
        <w:t>[pers. FI]</w:t>
      </w:r>
      <w:r w:rsidR="000F0EC7" w:rsidRPr="009C7A0A">
        <w:rPr>
          <w:color w:val="000000"/>
        </w:rPr>
        <w:t xml:space="preserve">, </w:t>
      </w:r>
      <w:r w:rsidR="008E4F25">
        <w:rPr>
          <w:color w:val="000000"/>
        </w:rPr>
        <w:t>[pers. FJ]</w:t>
      </w:r>
      <w:r w:rsidR="000F0EC7" w:rsidRPr="009C7A0A">
        <w:rPr>
          <w:color w:val="000000"/>
        </w:rPr>
        <w:t xml:space="preserve">, </w:t>
      </w:r>
      <w:r w:rsidR="008E4F25">
        <w:rPr>
          <w:color w:val="000000"/>
        </w:rPr>
        <w:t>[pers. FK]</w:t>
      </w:r>
      <w:r w:rsidR="000F0EC7" w:rsidRPr="009C7A0A">
        <w:rPr>
          <w:color w:val="000000"/>
        </w:rPr>
        <w:t xml:space="preserve">, </w:t>
      </w:r>
      <w:r w:rsidR="008E4F25">
        <w:rPr>
          <w:color w:val="000000"/>
        </w:rPr>
        <w:t>[pers. FL]</w:t>
      </w:r>
      <w:r w:rsidR="000F0EC7" w:rsidRPr="009C7A0A">
        <w:rPr>
          <w:color w:val="000000"/>
        </w:rPr>
        <w:t xml:space="preserve">, </w:t>
      </w:r>
      <w:r w:rsidR="008E4F25">
        <w:rPr>
          <w:color w:val="000000"/>
        </w:rPr>
        <w:t>[pers. BU]</w:t>
      </w:r>
      <w:r w:rsidR="000F0EC7" w:rsidRPr="009C7A0A">
        <w:rPr>
          <w:color w:val="000000"/>
        </w:rPr>
        <w:t xml:space="preserve">, </w:t>
      </w:r>
      <w:r w:rsidR="008E4F25">
        <w:rPr>
          <w:color w:val="000000"/>
        </w:rPr>
        <w:t>[pers. FM]</w:t>
      </w:r>
      <w:r w:rsidR="00A32EC7" w:rsidRPr="009C7A0A">
        <w:rPr>
          <w:color w:val="000000"/>
        </w:rPr>
        <w:t xml:space="preserve">, </w:t>
      </w:r>
      <w:r w:rsidR="008E4F25">
        <w:rPr>
          <w:color w:val="000000"/>
        </w:rPr>
        <w:t>[pers. DA]</w:t>
      </w:r>
      <w:r w:rsidR="00A32EC7" w:rsidRPr="009C7A0A">
        <w:rPr>
          <w:color w:val="000000"/>
        </w:rPr>
        <w:t xml:space="preserve">, </w:t>
      </w:r>
      <w:r w:rsidR="008E4F25">
        <w:rPr>
          <w:color w:val="000000"/>
        </w:rPr>
        <w:t>[pers. FN]</w:t>
      </w:r>
      <w:r w:rsidR="00A32EC7" w:rsidRPr="009C7A0A">
        <w:rPr>
          <w:color w:val="000000"/>
        </w:rPr>
        <w:t xml:space="preserve">, </w:t>
      </w:r>
      <w:r w:rsidR="008E4F25">
        <w:rPr>
          <w:color w:val="000000"/>
        </w:rPr>
        <w:t>[pers. DC]</w:t>
      </w:r>
      <w:r w:rsidR="00A32EC7" w:rsidRPr="009C7A0A">
        <w:rPr>
          <w:color w:val="000000"/>
        </w:rPr>
        <w:t xml:space="preserve">, </w:t>
      </w:r>
      <w:r w:rsidR="008E4F25">
        <w:rPr>
          <w:color w:val="000000"/>
        </w:rPr>
        <w:t>[pers. FO]</w:t>
      </w:r>
      <w:r w:rsidR="00A32EC7" w:rsidRPr="009C7A0A">
        <w:rPr>
          <w:color w:val="000000"/>
        </w:rPr>
        <w:t xml:space="preserve">, </w:t>
      </w:r>
      <w:r w:rsidR="008E4F25">
        <w:rPr>
          <w:color w:val="000000"/>
        </w:rPr>
        <w:t>[pers. FP]</w:t>
      </w:r>
      <w:r w:rsidR="0034034D" w:rsidRPr="009C7A0A">
        <w:rPr>
          <w:color w:val="000000"/>
        </w:rPr>
        <w:t xml:space="preserve">, </w:t>
      </w:r>
      <w:r w:rsidR="008E4F25">
        <w:rPr>
          <w:color w:val="000000"/>
        </w:rPr>
        <w:t>[pers. FR]</w:t>
      </w:r>
      <w:r w:rsidR="0034034D" w:rsidRPr="009C7A0A">
        <w:rPr>
          <w:color w:val="000000"/>
        </w:rPr>
        <w:t xml:space="preserve">, </w:t>
      </w:r>
      <w:r w:rsidR="008E4F25">
        <w:rPr>
          <w:color w:val="000000"/>
        </w:rPr>
        <w:t>[pers. BS]</w:t>
      </w:r>
      <w:r w:rsidR="00D839AF" w:rsidRPr="009C7A0A">
        <w:rPr>
          <w:color w:val="000000"/>
        </w:rPr>
        <w:t xml:space="preserve">, </w:t>
      </w:r>
      <w:r w:rsidR="008E4F25">
        <w:rPr>
          <w:color w:val="000000"/>
        </w:rPr>
        <w:t>[pers.</w:t>
      </w:r>
      <w:r w:rsidR="008E4F25">
        <w:t> FS]</w:t>
      </w:r>
      <w:r w:rsidR="0034034D" w:rsidRPr="009C7A0A">
        <w:rPr>
          <w:color w:val="000000"/>
        </w:rPr>
        <w:t xml:space="preserve">, </w:t>
      </w:r>
      <w:r w:rsidR="008E4F25">
        <w:rPr>
          <w:color w:val="000000"/>
        </w:rPr>
        <w:t>[pers. CE]</w:t>
      </w:r>
      <w:r w:rsidR="0034034D" w:rsidRPr="009C7A0A">
        <w:rPr>
          <w:color w:val="000000"/>
        </w:rPr>
        <w:t xml:space="preserve">, </w:t>
      </w:r>
      <w:r w:rsidR="008E4F25">
        <w:rPr>
          <w:color w:val="000000"/>
        </w:rPr>
        <w:t>[pers. FT]</w:t>
      </w:r>
      <w:r w:rsidR="0034034D" w:rsidRPr="009C7A0A">
        <w:rPr>
          <w:color w:val="000000"/>
        </w:rPr>
        <w:t xml:space="preserve">, </w:t>
      </w:r>
      <w:r w:rsidR="00842CC8">
        <w:rPr>
          <w:color w:val="000000"/>
        </w:rPr>
        <w:t>[pers. CV]</w:t>
      </w:r>
      <w:r w:rsidR="0034034D" w:rsidRPr="009C7A0A">
        <w:rPr>
          <w:color w:val="000000"/>
        </w:rPr>
        <w:t xml:space="preserve">, </w:t>
      </w:r>
      <w:r w:rsidR="00842CC8">
        <w:rPr>
          <w:color w:val="000000"/>
        </w:rPr>
        <w:t>[pers. CT]</w:t>
      </w:r>
      <w:r w:rsidR="0034034D" w:rsidRPr="009C7A0A">
        <w:rPr>
          <w:color w:val="000000"/>
        </w:rPr>
        <w:t xml:space="preserve">, </w:t>
      </w:r>
      <w:r w:rsidR="00842CC8">
        <w:rPr>
          <w:color w:val="000000"/>
        </w:rPr>
        <w:t>[pers. DI]</w:t>
      </w:r>
      <w:r w:rsidR="0034034D" w:rsidRPr="009C7A0A">
        <w:rPr>
          <w:color w:val="000000"/>
        </w:rPr>
        <w:t xml:space="preserve">, </w:t>
      </w:r>
      <w:r w:rsidR="00842CC8">
        <w:rPr>
          <w:color w:val="000000"/>
        </w:rPr>
        <w:t>[pers. DK]</w:t>
      </w:r>
      <w:r w:rsidR="0034034D" w:rsidRPr="009C7A0A">
        <w:rPr>
          <w:color w:val="000000"/>
        </w:rPr>
        <w:t xml:space="preserve">, </w:t>
      </w:r>
      <w:r w:rsidR="00842CC8">
        <w:rPr>
          <w:color w:val="000000"/>
        </w:rPr>
        <w:t>[pers. DJ]</w:t>
      </w:r>
      <w:r w:rsidR="0034034D" w:rsidRPr="009C7A0A">
        <w:rPr>
          <w:color w:val="000000"/>
        </w:rPr>
        <w:t xml:space="preserve">, </w:t>
      </w:r>
      <w:r w:rsidR="00842CC8">
        <w:rPr>
          <w:color w:val="000000"/>
        </w:rPr>
        <w:t>[pers. FU]</w:t>
      </w:r>
      <w:r w:rsidR="0034034D" w:rsidRPr="009C7A0A">
        <w:rPr>
          <w:color w:val="000000"/>
        </w:rPr>
        <w:t xml:space="preserve">, </w:t>
      </w:r>
      <w:r w:rsidR="00842CC8">
        <w:rPr>
          <w:color w:val="000000"/>
        </w:rPr>
        <w:t>[pers. FV]</w:t>
      </w:r>
      <w:r w:rsidR="0034034D" w:rsidRPr="009C7A0A">
        <w:rPr>
          <w:color w:val="000000"/>
        </w:rPr>
        <w:t xml:space="preserve">, </w:t>
      </w:r>
      <w:r w:rsidR="00842CC8">
        <w:rPr>
          <w:color w:val="000000"/>
        </w:rPr>
        <w:t>[pers. FZ]</w:t>
      </w:r>
      <w:r w:rsidR="0034034D" w:rsidRPr="009C7A0A">
        <w:rPr>
          <w:color w:val="000000"/>
        </w:rPr>
        <w:t xml:space="preserve">, </w:t>
      </w:r>
      <w:r w:rsidR="00842CC8">
        <w:rPr>
          <w:color w:val="000000"/>
        </w:rPr>
        <w:t>[pers. AI]</w:t>
      </w:r>
      <w:r w:rsidR="0034034D" w:rsidRPr="009C7A0A">
        <w:rPr>
          <w:color w:val="000000"/>
        </w:rPr>
        <w:t xml:space="preserve">, </w:t>
      </w:r>
      <w:r w:rsidR="00842CC8">
        <w:rPr>
          <w:color w:val="000000"/>
        </w:rPr>
        <w:t>[pers. AJ]</w:t>
      </w:r>
      <w:r w:rsidR="0034034D" w:rsidRPr="009C7A0A">
        <w:rPr>
          <w:color w:val="000000"/>
        </w:rPr>
        <w:t xml:space="preserve">, </w:t>
      </w:r>
      <w:r w:rsidR="00842CC8">
        <w:rPr>
          <w:color w:val="000000"/>
        </w:rPr>
        <w:t>[pers. AL]</w:t>
      </w:r>
      <w:r w:rsidR="00C750AC" w:rsidRPr="009C7A0A">
        <w:rPr>
          <w:color w:val="000000"/>
        </w:rPr>
        <w:t xml:space="preserve">, </w:t>
      </w:r>
      <w:r w:rsidR="00842CC8">
        <w:rPr>
          <w:color w:val="000000"/>
        </w:rPr>
        <w:t>[pers. AN]</w:t>
      </w:r>
      <w:r w:rsidR="00C750AC" w:rsidRPr="009C7A0A">
        <w:rPr>
          <w:color w:val="000000"/>
        </w:rPr>
        <w:t xml:space="preserve">, </w:t>
      </w:r>
      <w:r w:rsidR="00842CC8">
        <w:rPr>
          <w:color w:val="000000"/>
        </w:rPr>
        <w:t>[pers. GA]</w:t>
      </w:r>
      <w:r w:rsidR="00C750AC" w:rsidRPr="009C7A0A">
        <w:rPr>
          <w:color w:val="000000"/>
        </w:rPr>
        <w:t xml:space="preserve">, </w:t>
      </w:r>
      <w:r w:rsidR="00842CC8">
        <w:rPr>
          <w:color w:val="000000"/>
        </w:rPr>
        <w:t>[pers. AM]</w:t>
      </w:r>
      <w:r w:rsidR="00C750AC" w:rsidRPr="009C7A0A">
        <w:rPr>
          <w:color w:val="000000"/>
        </w:rPr>
        <w:t xml:space="preserve">, </w:t>
      </w:r>
      <w:r w:rsidR="00842CC8">
        <w:rPr>
          <w:color w:val="000000"/>
        </w:rPr>
        <w:t>[pers. GB]</w:t>
      </w:r>
      <w:r w:rsidR="00C750AC" w:rsidRPr="009C7A0A">
        <w:rPr>
          <w:color w:val="000000"/>
        </w:rPr>
        <w:t xml:space="preserve">, </w:t>
      </w:r>
      <w:r w:rsidR="00842CC8">
        <w:rPr>
          <w:color w:val="000000"/>
        </w:rPr>
        <w:t>[pers. GC]</w:t>
      </w:r>
      <w:r w:rsidR="00C750AC" w:rsidRPr="009C7A0A">
        <w:rPr>
          <w:color w:val="000000"/>
        </w:rPr>
        <w:t xml:space="preserve">, </w:t>
      </w:r>
      <w:r w:rsidR="00842CC8">
        <w:rPr>
          <w:color w:val="000000"/>
        </w:rPr>
        <w:t>[pers. GD]</w:t>
      </w:r>
      <w:r w:rsidR="00C750AC" w:rsidRPr="009C7A0A">
        <w:rPr>
          <w:color w:val="000000"/>
        </w:rPr>
        <w:t xml:space="preserve">, </w:t>
      </w:r>
      <w:r w:rsidR="00842CC8">
        <w:rPr>
          <w:color w:val="000000"/>
        </w:rPr>
        <w:t>[pers. CF]</w:t>
      </w:r>
      <w:r w:rsidR="005E0F4E" w:rsidRPr="009C7A0A">
        <w:rPr>
          <w:color w:val="000000"/>
        </w:rPr>
        <w:t xml:space="preserve">, </w:t>
      </w:r>
      <w:r w:rsidR="00842CC8">
        <w:rPr>
          <w:color w:val="000000"/>
        </w:rPr>
        <w:t>[pers. </w:t>
      </w:r>
      <w:r w:rsidR="00D607AF">
        <w:rPr>
          <w:color w:val="000000"/>
        </w:rPr>
        <w:t>J</w:t>
      </w:r>
      <w:r w:rsidR="00842CC8">
        <w:rPr>
          <w:color w:val="000000"/>
        </w:rPr>
        <w:t>]</w:t>
      </w:r>
      <w:r w:rsidR="005E0F4E" w:rsidRPr="009C7A0A">
        <w:rPr>
          <w:color w:val="000000"/>
        </w:rPr>
        <w:t xml:space="preserve">, </w:t>
      </w:r>
      <w:r w:rsidR="0005287B">
        <w:rPr>
          <w:color w:val="000000"/>
        </w:rPr>
        <w:t>[pers. AS]</w:t>
      </w:r>
      <w:r w:rsidR="005E0F4E" w:rsidRPr="009C7A0A">
        <w:rPr>
          <w:color w:val="000000"/>
        </w:rPr>
        <w:t xml:space="preserve">, </w:t>
      </w:r>
      <w:r w:rsidR="0005287B">
        <w:rPr>
          <w:color w:val="000000"/>
        </w:rPr>
        <w:t>[pers. AV]</w:t>
      </w:r>
      <w:r w:rsidR="005E0F4E" w:rsidRPr="009C7A0A">
        <w:rPr>
          <w:color w:val="000000"/>
        </w:rPr>
        <w:t xml:space="preserve">, </w:t>
      </w:r>
      <w:r w:rsidR="0005287B">
        <w:rPr>
          <w:color w:val="000000"/>
        </w:rPr>
        <w:t>[pers. AF]</w:t>
      </w:r>
      <w:r w:rsidR="005E0F4E" w:rsidRPr="009C7A0A">
        <w:rPr>
          <w:color w:val="000000"/>
        </w:rPr>
        <w:t xml:space="preserve">, </w:t>
      </w:r>
      <w:r w:rsidR="0005287B">
        <w:rPr>
          <w:color w:val="000000"/>
        </w:rPr>
        <w:t>[pers. AH]</w:t>
      </w:r>
      <w:r w:rsidR="005E0F4E" w:rsidRPr="009C7A0A">
        <w:rPr>
          <w:color w:val="000000"/>
        </w:rPr>
        <w:t xml:space="preserve">, </w:t>
      </w:r>
      <w:r w:rsidR="0005287B">
        <w:rPr>
          <w:color w:val="000000"/>
        </w:rPr>
        <w:t>[pers. AG]</w:t>
      </w:r>
      <w:r w:rsidR="005E0F4E" w:rsidRPr="009C7A0A">
        <w:rPr>
          <w:color w:val="000000"/>
        </w:rPr>
        <w:t xml:space="preserve">, </w:t>
      </w:r>
      <w:r w:rsidR="0005287B">
        <w:rPr>
          <w:color w:val="000000"/>
        </w:rPr>
        <w:t>[pers. AB]</w:t>
      </w:r>
      <w:r w:rsidR="005E0F4E" w:rsidRPr="009C7A0A">
        <w:rPr>
          <w:color w:val="000000"/>
        </w:rPr>
        <w:t xml:space="preserve">, </w:t>
      </w:r>
      <w:r w:rsidR="0005287B">
        <w:rPr>
          <w:color w:val="000000"/>
        </w:rPr>
        <w:t>[pers. D]</w:t>
      </w:r>
      <w:r w:rsidR="005E0F4E" w:rsidRPr="009C7A0A">
        <w:rPr>
          <w:color w:val="000000"/>
        </w:rPr>
        <w:t xml:space="preserve">, </w:t>
      </w:r>
      <w:r w:rsidR="0005287B">
        <w:rPr>
          <w:color w:val="000000"/>
        </w:rPr>
        <w:t>[pers. AC]</w:t>
      </w:r>
      <w:r w:rsidR="00587592" w:rsidRPr="009C7A0A">
        <w:rPr>
          <w:color w:val="000000"/>
        </w:rPr>
        <w:t xml:space="preserve">, </w:t>
      </w:r>
      <w:r w:rsidR="0005287B">
        <w:rPr>
          <w:color w:val="000000"/>
        </w:rPr>
        <w:t>[pers. GE]</w:t>
      </w:r>
      <w:r w:rsidR="00587592" w:rsidRPr="009C7A0A">
        <w:rPr>
          <w:color w:val="000000"/>
        </w:rPr>
        <w:t xml:space="preserve">, </w:t>
      </w:r>
      <w:r w:rsidR="0005287B">
        <w:rPr>
          <w:color w:val="000000"/>
        </w:rPr>
        <w:t>[pers. GF]</w:t>
      </w:r>
      <w:r w:rsidR="00587592" w:rsidRPr="009C7A0A">
        <w:rPr>
          <w:color w:val="000000"/>
        </w:rPr>
        <w:t xml:space="preserve">, </w:t>
      </w:r>
      <w:r w:rsidR="0005287B">
        <w:rPr>
          <w:color w:val="000000"/>
        </w:rPr>
        <w:t>[pers. GG]</w:t>
      </w:r>
      <w:r w:rsidR="00587592" w:rsidRPr="009C7A0A">
        <w:rPr>
          <w:color w:val="000000"/>
        </w:rPr>
        <w:t xml:space="preserve">, </w:t>
      </w:r>
      <w:r w:rsidR="0005287B">
        <w:rPr>
          <w:color w:val="000000"/>
        </w:rPr>
        <w:t>[pers. GH]</w:t>
      </w:r>
      <w:r w:rsidR="00587592" w:rsidRPr="009C7A0A">
        <w:rPr>
          <w:color w:val="000000"/>
        </w:rPr>
        <w:t xml:space="preserve">, </w:t>
      </w:r>
      <w:r w:rsidR="0005287B">
        <w:rPr>
          <w:color w:val="000000"/>
        </w:rPr>
        <w:t>[pers. GI]</w:t>
      </w:r>
      <w:r w:rsidR="00587592" w:rsidRPr="009C7A0A">
        <w:rPr>
          <w:color w:val="000000"/>
        </w:rPr>
        <w:t xml:space="preserve">, </w:t>
      </w:r>
      <w:r w:rsidR="0005287B">
        <w:rPr>
          <w:color w:val="000000"/>
        </w:rPr>
        <w:t>[pers. GJ]</w:t>
      </w:r>
      <w:r w:rsidR="00587592" w:rsidRPr="009C7A0A">
        <w:rPr>
          <w:color w:val="000000"/>
        </w:rPr>
        <w:t xml:space="preserve">, </w:t>
      </w:r>
      <w:r w:rsidR="0005287B">
        <w:rPr>
          <w:color w:val="000000"/>
        </w:rPr>
        <w:t>[pers. AZ]</w:t>
      </w:r>
      <w:r w:rsidR="00587592" w:rsidRPr="009C7A0A">
        <w:rPr>
          <w:color w:val="000000"/>
        </w:rPr>
        <w:t>,</w:t>
      </w:r>
      <w:r w:rsidR="004B24FD" w:rsidRPr="009C7A0A">
        <w:rPr>
          <w:color w:val="000000"/>
        </w:rPr>
        <w:t xml:space="preserve"> </w:t>
      </w:r>
      <w:r w:rsidR="0005287B">
        <w:rPr>
          <w:color w:val="000000"/>
        </w:rPr>
        <w:t>[pers. BA]</w:t>
      </w:r>
      <w:r w:rsidR="004B24FD" w:rsidRPr="009C7A0A">
        <w:rPr>
          <w:color w:val="000000"/>
        </w:rPr>
        <w:t xml:space="preserve">, </w:t>
      </w:r>
      <w:r w:rsidR="0005287B">
        <w:rPr>
          <w:color w:val="000000"/>
        </w:rPr>
        <w:t>[pers. B]</w:t>
      </w:r>
      <w:r w:rsidR="004B24FD" w:rsidRPr="009C7A0A">
        <w:rPr>
          <w:color w:val="000000"/>
        </w:rPr>
        <w:t xml:space="preserve">, </w:t>
      </w:r>
      <w:r w:rsidR="0005287B">
        <w:rPr>
          <w:color w:val="000000"/>
        </w:rPr>
        <w:t>[pers. BC]</w:t>
      </w:r>
      <w:r w:rsidR="004B24FD" w:rsidRPr="009C7A0A">
        <w:rPr>
          <w:color w:val="000000"/>
        </w:rPr>
        <w:t xml:space="preserve">, </w:t>
      </w:r>
      <w:r w:rsidR="0005287B">
        <w:rPr>
          <w:color w:val="000000"/>
        </w:rPr>
        <w:t>[pers. BD]</w:t>
      </w:r>
      <w:r w:rsidR="004B24FD" w:rsidRPr="009C7A0A">
        <w:rPr>
          <w:color w:val="000000"/>
        </w:rPr>
        <w:t xml:space="preserve">, </w:t>
      </w:r>
      <w:r w:rsidR="0005287B">
        <w:rPr>
          <w:color w:val="000000"/>
        </w:rPr>
        <w:t>[pers. BB]</w:t>
      </w:r>
      <w:r w:rsidR="004B24FD" w:rsidRPr="009C7A0A">
        <w:rPr>
          <w:color w:val="000000"/>
        </w:rPr>
        <w:t xml:space="preserve">, </w:t>
      </w:r>
      <w:r w:rsidR="0005287B">
        <w:rPr>
          <w:color w:val="000000"/>
        </w:rPr>
        <w:t>[pers. CK]</w:t>
      </w:r>
      <w:r w:rsidR="004B24FD" w:rsidRPr="009C7A0A">
        <w:rPr>
          <w:color w:val="000000"/>
        </w:rPr>
        <w:t xml:space="preserve">,  </w:t>
      </w:r>
      <w:r w:rsidR="0005287B">
        <w:rPr>
          <w:color w:val="000000"/>
        </w:rPr>
        <w:t>[pers. E]</w:t>
      </w:r>
      <w:r w:rsidR="004B24FD" w:rsidRPr="009C7A0A">
        <w:rPr>
          <w:color w:val="000000"/>
        </w:rPr>
        <w:t xml:space="preserve">, </w:t>
      </w:r>
      <w:r w:rsidR="0005287B">
        <w:rPr>
          <w:color w:val="000000"/>
        </w:rPr>
        <w:t>[pers. GK]</w:t>
      </w:r>
      <w:r w:rsidR="004B24FD" w:rsidRPr="009C7A0A">
        <w:rPr>
          <w:color w:val="000000"/>
        </w:rPr>
        <w:t xml:space="preserve">, </w:t>
      </w:r>
      <w:r w:rsidR="0005287B">
        <w:rPr>
          <w:color w:val="000000"/>
        </w:rPr>
        <w:t>[pers. BE]</w:t>
      </w:r>
      <w:r w:rsidR="004B24FD" w:rsidRPr="009C7A0A">
        <w:rPr>
          <w:color w:val="000000"/>
        </w:rPr>
        <w:t xml:space="preserve">, </w:t>
      </w:r>
      <w:r w:rsidR="0005287B">
        <w:rPr>
          <w:color w:val="000000"/>
        </w:rPr>
        <w:t>[pers. </w:t>
      </w:r>
      <w:r w:rsidR="003F05AC">
        <w:rPr>
          <w:color w:val="000000"/>
        </w:rPr>
        <w:t>CR]</w:t>
      </w:r>
      <w:r w:rsidR="00F43C61" w:rsidRPr="009C7A0A">
        <w:rPr>
          <w:color w:val="000000"/>
        </w:rPr>
        <w:t xml:space="preserve">, </w:t>
      </w:r>
      <w:r w:rsidR="003F05AC">
        <w:rPr>
          <w:color w:val="000000"/>
        </w:rPr>
        <w:t>[pers. GL]</w:t>
      </w:r>
      <w:r w:rsidR="00465F4F" w:rsidRPr="009C7A0A">
        <w:rPr>
          <w:color w:val="000000"/>
        </w:rPr>
        <w:t xml:space="preserve">, </w:t>
      </w:r>
      <w:r w:rsidR="003F05AC">
        <w:rPr>
          <w:color w:val="000000"/>
        </w:rPr>
        <w:t>[pers. AO]</w:t>
      </w:r>
      <w:r w:rsidR="00465F4F" w:rsidRPr="009C7A0A">
        <w:rPr>
          <w:color w:val="000000"/>
        </w:rPr>
        <w:t xml:space="preserve">, </w:t>
      </w:r>
      <w:r w:rsidR="003F05AC">
        <w:rPr>
          <w:color w:val="000000"/>
        </w:rPr>
        <w:t>[pers. AP]</w:t>
      </w:r>
      <w:r w:rsidR="00465F4F" w:rsidRPr="009C7A0A">
        <w:rPr>
          <w:color w:val="000000"/>
        </w:rPr>
        <w:t xml:space="preserve">, </w:t>
      </w:r>
      <w:r w:rsidR="003F05AC">
        <w:rPr>
          <w:color w:val="000000"/>
        </w:rPr>
        <w:t>[pers. AR]</w:t>
      </w:r>
      <w:r w:rsidR="00465F4F" w:rsidRPr="009C7A0A">
        <w:rPr>
          <w:color w:val="000000"/>
        </w:rPr>
        <w:t xml:space="preserve">, </w:t>
      </w:r>
      <w:r w:rsidR="009901FB">
        <w:rPr>
          <w:color w:val="000000"/>
        </w:rPr>
        <w:t>[pers. GM]</w:t>
      </w:r>
      <w:r w:rsidR="00465F4F" w:rsidRPr="009C7A0A">
        <w:rPr>
          <w:color w:val="000000"/>
        </w:rPr>
        <w:t xml:space="preserve">, </w:t>
      </w:r>
      <w:r w:rsidR="009901FB">
        <w:rPr>
          <w:color w:val="000000"/>
        </w:rPr>
        <w:t>[pers. CL]</w:t>
      </w:r>
      <w:r w:rsidR="00465F4F" w:rsidRPr="009C7A0A">
        <w:rPr>
          <w:color w:val="000000"/>
        </w:rPr>
        <w:t xml:space="preserve">, </w:t>
      </w:r>
      <w:r w:rsidR="009901FB">
        <w:rPr>
          <w:color w:val="000000"/>
        </w:rPr>
        <w:t>[pers. BV]</w:t>
      </w:r>
      <w:r w:rsidR="00465F4F" w:rsidRPr="009C7A0A">
        <w:rPr>
          <w:color w:val="000000"/>
        </w:rPr>
        <w:t xml:space="preserve">, </w:t>
      </w:r>
      <w:r w:rsidR="009901FB">
        <w:rPr>
          <w:color w:val="000000"/>
        </w:rPr>
        <w:t>[pers. GN]</w:t>
      </w:r>
      <w:r w:rsidR="00465F4F" w:rsidRPr="009C7A0A">
        <w:rPr>
          <w:color w:val="000000"/>
        </w:rPr>
        <w:t xml:space="preserve">, </w:t>
      </w:r>
      <w:r w:rsidR="009901FB">
        <w:rPr>
          <w:color w:val="000000"/>
        </w:rPr>
        <w:t>[pers. GO]</w:t>
      </w:r>
      <w:r w:rsidR="00465F4F" w:rsidRPr="009C7A0A">
        <w:rPr>
          <w:color w:val="000000"/>
        </w:rPr>
        <w:t xml:space="preserve">, </w:t>
      </w:r>
      <w:r w:rsidR="009901FB">
        <w:rPr>
          <w:color w:val="000000"/>
        </w:rPr>
        <w:t>[pers. M]</w:t>
      </w:r>
      <w:r w:rsidR="005E3A96" w:rsidRPr="009C7A0A">
        <w:rPr>
          <w:color w:val="000000"/>
        </w:rPr>
        <w:t xml:space="preserve">, </w:t>
      </w:r>
      <w:r w:rsidR="009901FB">
        <w:rPr>
          <w:color w:val="000000"/>
        </w:rPr>
        <w:t>[pers. GP]</w:t>
      </w:r>
      <w:r w:rsidR="005E3A96" w:rsidRPr="009C7A0A">
        <w:rPr>
          <w:color w:val="000000"/>
        </w:rPr>
        <w:t xml:space="preserve">, </w:t>
      </w:r>
      <w:r w:rsidR="009901FB">
        <w:rPr>
          <w:color w:val="000000"/>
        </w:rPr>
        <w:t>[pers. BR]</w:t>
      </w:r>
      <w:r w:rsidR="005E3A96" w:rsidRPr="009C7A0A">
        <w:rPr>
          <w:color w:val="000000"/>
        </w:rPr>
        <w:t xml:space="preserve">, </w:t>
      </w:r>
      <w:r w:rsidR="009901FB">
        <w:rPr>
          <w:color w:val="000000"/>
        </w:rPr>
        <w:t>[pers. DE]</w:t>
      </w:r>
      <w:r w:rsidR="005E3A96" w:rsidRPr="009C7A0A">
        <w:rPr>
          <w:color w:val="000000"/>
        </w:rPr>
        <w:t xml:space="preserve">, </w:t>
      </w:r>
      <w:r w:rsidR="009901FB">
        <w:rPr>
          <w:color w:val="000000"/>
        </w:rPr>
        <w:t>[pers. I]</w:t>
      </w:r>
      <w:r w:rsidR="005E3A96" w:rsidRPr="009C7A0A">
        <w:rPr>
          <w:color w:val="000000"/>
        </w:rPr>
        <w:t xml:space="preserve">, </w:t>
      </w:r>
      <w:r w:rsidR="009901FB">
        <w:rPr>
          <w:color w:val="000000"/>
        </w:rPr>
        <w:t>[pers. Z]</w:t>
      </w:r>
      <w:r w:rsidR="005E3A96" w:rsidRPr="009C7A0A">
        <w:rPr>
          <w:color w:val="000000"/>
        </w:rPr>
        <w:t xml:space="preserve">, </w:t>
      </w:r>
      <w:r w:rsidR="009901FB">
        <w:rPr>
          <w:color w:val="000000"/>
        </w:rPr>
        <w:t>[pers. GR]</w:t>
      </w:r>
      <w:r w:rsidR="00F33B8A" w:rsidRPr="009C7A0A">
        <w:rPr>
          <w:color w:val="000000"/>
        </w:rPr>
        <w:t xml:space="preserve">, </w:t>
      </w:r>
      <w:r w:rsidR="00FE03D5">
        <w:rPr>
          <w:color w:val="000000"/>
        </w:rPr>
        <w:t>[pers. AA]</w:t>
      </w:r>
      <w:r w:rsidR="00F33B8A" w:rsidRPr="009C7A0A">
        <w:rPr>
          <w:color w:val="000000"/>
        </w:rPr>
        <w:t xml:space="preserve">, </w:t>
      </w:r>
      <w:r w:rsidR="00FE03D5">
        <w:rPr>
          <w:color w:val="000000"/>
        </w:rPr>
        <w:t>[pers. GS]</w:t>
      </w:r>
      <w:r w:rsidR="00F33B8A" w:rsidRPr="009C7A0A">
        <w:rPr>
          <w:color w:val="000000"/>
        </w:rPr>
        <w:t xml:space="preserve">, </w:t>
      </w:r>
      <w:r w:rsidR="00FE03D5">
        <w:rPr>
          <w:color w:val="000000"/>
        </w:rPr>
        <w:t>[pers. GT]</w:t>
      </w:r>
      <w:r w:rsidR="00F33B8A" w:rsidRPr="009C7A0A">
        <w:rPr>
          <w:color w:val="000000"/>
        </w:rPr>
        <w:t xml:space="preserve">, </w:t>
      </w:r>
      <w:r w:rsidR="00365D64">
        <w:rPr>
          <w:color w:val="000000"/>
        </w:rPr>
        <w:t>[pers. AD]</w:t>
      </w:r>
      <w:r w:rsidR="00F33B8A" w:rsidRPr="009C7A0A">
        <w:rPr>
          <w:color w:val="000000"/>
        </w:rPr>
        <w:t xml:space="preserve">, </w:t>
      </w:r>
      <w:r w:rsidR="00365D64">
        <w:rPr>
          <w:color w:val="000000"/>
        </w:rPr>
        <w:t>[pers. AE]</w:t>
      </w:r>
      <w:r w:rsidR="00F33B8A" w:rsidRPr="009C7A0A">
        <w:rPr>
          <w:color w:val="000000"/>
        </w:rPr>
        <w:t xml:space="preserve">, </w:t>
      </w:r>
      <w:r w:rsidR="00A14D60">
        <w:rPr>
          <w:color w:val="000000"/>
        </w:rPr>
        <w:t>[pers. CG]</w:t>
      </w:r>
      <w:r w:rsidR="00F33B8A" w:rsidRPr="009C7A0A">
        <w:rPr>
          <w:color w:val="000000"/>
        </w:rPr>
        <w:t xml:space="preserve">, </w:t>
      </w:r>
      <w:r w:rsidR="00A14D60">
        <w:rPr>
          <w:color w:val="000000"/>
        </w:rPr>
        <w:t>[pers. CH]</w:t>
      </w:r>
      <w:r w:rsidR="00F33B8A" w:rsidRPr="009C7A0A">
        <w:rPr>
          <w:color w:val="000000"/>
        </w:rPr>
        <w:t xml:space="preserve">, </w:t>
      </w:r>
      <w:r w:rsidR="00A14D60">
        <w:rPr>
          <w:color w:val="000000"/>
        </w:rPr>
        <w:t>[pers. S]</w:t>
      </w:r>
      <w:r w:rsidR="00F33B8A" w:rsidRPr="009C7A0A">
        <w:rPr>
          <w:color w:val="000000"/>
        </w:rPr>
        <w:t xml:space="preserve">, </w:t>
      </w:r>
      <w:r w:rsidR="00A14D60">
        <w:rPr>
          <w:color w:val="000000"/>
        </w:rPr>
        <w:t>[pers. T]</w:t>
      </w:r>
      <w:r w:rsidR="00F33B8A" w:rsidRPr="009C7A0A">
        <w:rPr>
          <w:color w:val="000000"/>
        </w:rPr>
        <w:t xml:space="preserve">, </w:t>
      </w:r>
      <w:r w:rsidR="00A14D60">
        <w:rPr>
          <w:color w:val="000000"/>
        </w:rPr>
        <w:t>[pers. GU]</w:t>
      </w:r>
      <w:r w:rsidR="00F33B8A" w:rsidRPr="009C7A0A">
        <w:rPr>
          <w:color w:val="000000"/>
        </w:rPr>
        <w:t xml:space="preserve">, </w:t>
      </w:r>
      <w:r w:rsidR="00A14D60">
        <w:rPr>
          <w:color w:val="000000"/>
        </w:rPr>
        <w:t>[pers. GV]</w:t>
      </w:r>
      <w:r w:rsidR="00F33B8A" w:rsidRPr="009C7A0A">
        <w:rPr>
          <w:color w:val="000000"/>
        </w:rPr>
        <w:t xml:space="preserve">, </w:t>
      </w:r>
      <w:r w:rsidR="00A14D60">
        <w:rPr>
          <w:color w:val="000000"/>
        </w:rPr>
        <w:t>[pers. C]</w:t>
      </w:r>
      <w:r w:rsidR="001512A5" w:rsidRPr="009C7A0A">
        <w:rPr>
          <w:color w:val="000000"/>
        </w:rPr>
        <w:t xml:space="preserve">, </w:t>
      </w:r>
      <w:r w:rsidR="00A14D60">
        <w:rPr>
          <w:color w:val="000000"/>
        </w:rPr>
        <w:t>[pers. N]</w:t>
      </w:r>
      <w:r w:rsidR="001512A5" w:rsidRPr="009C7A0A">
        <w:rPr>
          <w:color w:val="000000"/>
        </w:rPr>
        <w:t xml:space="preserve">, </w:t>
      </w:r>
      <w:r w:rsidR="00A14D60">
        <w:rPr>
          <w:color w:val="000000"/>
        </w:rPr>
        <w:t>[pers. U]</w:t>
      </w:r>
      <w:r w:rsidR="001512A5" w:rsidRPr="009C7A0A">
        <w:rPr>
          <w:color w:val="000000"/>
        </w:rPr>
        <w:t xml:space="preserve">, </w:t>
      </w:r>
      <w:r w:rsidR="00A14D60">
        <w:rPr>
          <w:color w:val="000000"/>
        </w:rPr>
        <w:t>[pers. GZ]</w:t>
      </w:r>
      <w:r w:rsidR="001512A5" w:rsidRPr="009C7A0A">
        <w:rPr>
          <w:color w:val="000000"/>
        </w:rPr>
        <w:t xml:space="preserve">, </w:t>
      </w:r>
      <w:r w:rsidR="00A14D60">
        <w:rPr>
          <w:color w:val="000000"/>
        </w:rPr>
        <w:t>[pers. CB]</w:t>
      </w:r>
      <w:r w:rsidR="001512A5" w:rsidRPr="009C7A0A">
        <w:rPr>
          <w:color w:val="000000"/>
        </w:rPr>
        <w:t xml:space="preserve">, </w:t>
      </w:r>
      <w:r w:rsidR="00A14D60">
        <w:rPr>
          <w:color w:val="000000"/>
        </w:rPr>
        <w:t>[pers. CD]</w:t>
      </w:r>
      <w:r w:rsidR="00B32295" w:rsidRPr="009C7A0A">
        <w:rPr>
          <w:color w:val="000000"/>
        </w:rPr>
        <w:t xml:space="preserve">, </w:t>
      </w:r>
      <w:r w:rsidR="00A14D60">
        <w:rPr>
          <w:color w:val="000000"/>
        </w:rPr>
        <w:t>[pers. CN]</w:t>
      </w:r>
      <w:r w:rsidR="00B32295" w:rsidRPr="009C7A0A">
        <w:rPr>
          <w:color w:val="000000"/>
        </w:rPr>
        <w:t xml:space="preserve">, </w:t>
      </w:r>
      <w:r w:rsidR="00A14D60">
        <w:rPr>
          <w:color w:val="000000"/>
        </w:rPr>
        <w:t>[pers. HA]</w:t>
      </w:r>
      <w:r w:rsidR="00DF272B" w:rsidRPr="009C7A0A">
        <w:rPr>
          <w:color w:val="000000"/>
        </w:rPr>
        <w:t xml:space="preserve">, </w:t>
      </w:r>
      <w:r w:rsidR="00C95C40">
        <w:rPr>
          <w:color w:val="000000"/>
        </w:rPr>
        <w:t>[pers. G]</w:t>
      </w:r>
      <w:r w:rsidR="00DF272B" w:rsidRPr="009C7A0A">
        <w:rPr>
          <w:color w:val="000000"/>
        </w:rPr>
        <w:t xml:space="preserve">, </w:t>
      </w:r>
      <w:r w:rsidR="00C95C40">
        <w:rPr>
          <w:color w:val="000000"/>
        </w:rPr>
        <w:t>[pers. P]</w:t>
      </w:r>
      <w:r w:rsidR="00DF272B" w:rsidRPr="009C7A0A">
        <w:rPr>
          <w:color w:val="000000"/>
        </w:rPr>
        <w:t xml:space="preserve">, </w:t>
      </w:r>
      <w:r w:rsidR="00C95C40">
        <w:rPr>
          <w:color w:val="000000"/>
        </w:rPr>
        <w:t>[pers. R]</w:t>
      </w:r>
      <w:r w:rsidR="00DF272B" w:rsidRPr="009C7A0A">
        <w:rPr>
          <w:color w:val="000000"/>
        </w:rPr>
        <w:t xml:space="preserve">, </w:t>
      </w:r>
      <w:r w:rsidR="00C95C40">
        <w:rPr>
          <w:color w:val="000000"/>
        </w:rPr>
        <w:t>[pers. K]</w:t>
      </w:r>
      <w:r w:rsidR="00DF272B" w:rsidRPr="009C7A0A">
        <w:rPr>
          <w:color w:val="000000"/>
        </w:rPr>
        <w:t xml:space="preserve">, </w:t>
      </w:r>
      <w:r w:rsidR="00C95C40">
        <w:rPr>
          <w:color w:val="000000"/>
        </w:rPr>
        <w:t>[pers. HB]</w:t>
      </w:r>
      <w:r w:rsidR="00DF272B" w:rsidRPr="009C7A0A">
        <w:rPr>
          <w:color w:val="000000"/>
        </w:rPr>
        <w:t xml:space="preserve">, </w:t>
      </w:r>
      <w:r w:rsidR="00C95C40">
        <w:rPr>
          <w:color w:val="000000"/>
        </w:rPr>
        <w:t>[pers. HC]</w:t>
      </w:r>
      <w:r w:rsidR="00DF272B" w:rsidRPr="009C7A0A">
        <w:rPr>
          <w:color w:val="000000"/>
        </w:rPr>
        <w:t xml:space="preserve">, </w:t>
      </w:r>
      <w:r w:rsidR="00C95C40">
        <w:rPr>
          <w:color w:val="000000"/>
        </w:rPr>
        <w:t>[pers. HD]</w:t>
      </w:r>
      <w:r w:rsidR="00DF272B" w:rsidRPr="009C7A0A">
        <w:rPr>
          <w:color w:val="000000"/>
        </w:rPr>
        <w:t xml:space="preserve">, </w:t>
      </w:r>
      <w:r w:rsidR="00C95C40">
        <w:rPr>
          <w:color w:val="000000"/>
        </w:rPr>
        <w:t>[pers. HE]</w:t>
      </w:r>
      <w:r w:rsidR="00DF272B" w:rsidRPr="009C7A0A">
        <w:rPr>
          <w:color w:val="000000"/>
        </w:rPr>
        <w:t xml:space="preserve">, </w:t>
      </w:r>
      <w:r w:rsidR="0012459C">
        <w:rPr>
          <w:color w:val="000000"/>
        </w:rPr>
        <w:t>[pers. HF]</w:t>
      </w:r>
      <w:r w:rsidR="00DF272B" w:rsidRPr="009C7A0A">
        <w:rPr>
          <w:color w:val="000000"/>
        </w:rPr>
        <w:t xml:space="preserve">, </w:t>
      </w:r>
      <w:r w:rsidR="0012459C">
        <w:rPr>
          <w:color w:val="000000"/>
        </w:rPr>
        <w:t>[pers. HG]</w:t>
      </w:r>
      <w:r w:rsidR="00DF272B" w:rsidRPr="009C7A0A">
        <w:rPr>
          <w:color w:val="000000"/>
        </w:rPr>
        <w:t xml:space="preserve">, </w:t>
      </w:r>
      <w:r w:rsidR="0012459C">
        <w:rPr>
          <w:color w:val="000000"/>
        </w:rPr>
        <w:t>[pers. HH]</w:t>
      </w:r>
      <w:r w:rsidR="00DF272B" w:rsidRPr="009C7A0A">
        <w:rPr>
          <w:color w:val="000000"/>
        </w:rPr>
        <w:t xml:space="preserve">, </w:t>
      </w:r>
      <w:r w:rsidR="0012459C">
        <w:rPr>
          <w:color w:val="000000"/>
        </w:rPr>
        <w:t>[pers. DR]</w:t>
      </w:r>
      <w:r w:rsidR="00DF272B" w:rsidRPr="009C7A0A">
        <w:rPr>
          <w:color w:val="000000"/>
        </w:rPr>
        <w:t xml:space="preserve">, </w:t>
      </w:r>
      <w:r w:rsidR="0012459C">
        <w:rPr>
          <w:color w:val="000000"/>
        </w:rPr>
        <w:t>[pers. HI]</w:t>
      </w:r>
      <w:r w:rsidR="00DF272B" w:rsidRPr="009C7A0A">
        <w:rPr>
          <w:color w:val="000000"/>
        </w:rPr>
        <w:t xml:space="preserve">, </w:t>
      </w:r>
      <w:r w:rsidR="0012459C">
        <w:rPr>
          <w:color w:val="000000"/>
        </w:rPr>
        <w:t>[pers. HJ]</w:t>
      </w:r>
      <w:r w:rsidR="00DF272B" w:rsidRPr="009C7A0A">
        <w:rPr>
          <w:color w:val="000000"/>
        </w:rPr>
        <w:t xml:space="preserve">, </w:t>
      </w:r>
      <w:r w:rsidR="0012459C">
        <w:rPr>
          <w:color w:val="000000"/>
        </w:rPr>
        <w:t>[pers. HK]</w:t>
      </w:r>
      <w:r w:rsidR="00503463" w:rsidRPr="009C7A0A">
        <w:rPr>
          <w:color w:val="000000"/>
        </w:rPr>
        <w:t xml:space="preserve">, </w:t>
      </w:r>
      <w:r w:rsidR="0012459C">
        <w:rPr>
          <w:color w:val="000000"/>
        </w:rPr>
        <w:t>[pers. HL]</w:t>
      </w:r>
      <w:r w:rsidR="00503463" w:rsidRPr="009C7A0A">
        <w:rPr>
          <w:color w:val="000000"/>
        </w:rPr>
        <w:t xml:space="preserve">, </w:t>
      </w:r>
      <w:r w:rsidR="0012459C">
        <w:rPr>
          <w:color w:val="000000"/>
        </w:rPr>
        <w:t>[pers. HM]</w:t>
      </w:r>
      <w:r w:rsidR="00503463" w:rsidRPr="009C7A0A">
        <w:rPr>
          <w:color w:val="000000"/>
        </w:rPr>
        <w:t xml:space="preserve">, </w:t>
      </w:r>
      <w:r w:rsidR="0012459C">
        <w:rPr>
          <w:color w:val="000000"/>
        </w:rPr>
        <w:t>[pers. HN]</w:t>
      </w:r>
      <w:r w:rsidR="00503463" w:rsidRPr="009C7A0A">
        <w:rPr>
          <w:color w:val="000000"/>
        </w:rPr>
        <w:t xml:space="preserve">, </w:t>
      </w:r>
      <w:r w:rsidR="0012459C">
        <w:rPr>
          <w:color w:val="000000"/>
        </w:rPr>
        <w:t>[pers. HO]</w:t>
      </w:r>
      <w:r w:rsidR="00503463" w:rsidRPr="009C7A0A">
        <w:rPr>
          <w:color w:val="000000"/>
        </w:rPr>
        <w:t xml:space="preserve">, </w:t>
      </w:r>
      <w:r w:rsidR="0012459C">
        <w:rPr>
          <w:color w:val="000000"/>
        </w:rPr>
        <w:t>[pers. HP]</w:t>
      </w:r>
      <w:r w:rsidR="00503463" w:rsidRPr="009C7A0A">
        <w:rPr>
          <w:color w:val="000000"/>
        </w:rPr>
        <w:t xml:space="preserve">, </w:t>
      </w:r>
      <w:r w:rsidR="0012459C">
        <w:rPr>
          <w:color w:val="000000"/>
        </w:rPr>
        <w:t>[pers. HR]</w:t>
      </w:r>
      <w:r w:rsidR="00503463" w:rsidRPr="009C7A0A">
        <w:rPr>
          <w:color w:val="000000"/>
        </w:rPr>
        <w:t xml:space="preserve">, </w:t>
      </w:r>
      <w:r w:rsidR="0012459C">
        <w:rPr>
          <w:color w:val="000000"/>
        </w:rPr>
        <w:t>[pers. HS]</w:t>
      </w:r>
      <w:r w:rsidR="00503463" w:rsidRPr="009C7A0A">
        <w:rPr>
          <w:color w:val="000000"/>
        </w:rPr>
        <w:t xml:space="preserve">, </w:t>
      </w:r>
      <w:r w:rsidR="0012459C">
        <w:rPr>
          <w:color w:val="000000"/>
        </w:rPr>
        <w:t>[pers. HT]</w:t>
      </w:r>
      <w:r w:rsidR="00503463" w:rsidRPr="009C7A0A">
        <w:rPr>
          <w:color w:val="000000"/>
        </w:rPr>
        <w:t xml:space="preserve">, </w:t>
      </w:r>
      <w:r w:rsidR="0012459C">
        <w:rPr>
          <w:color w:val="000000"/>
        </w:rPr>
        <w:t>[pers. BT]</w:t>
      </w:r>
      <w:r w:rsidR="006B17A1" w:rsidRPr="009C7A0A">
        <w:rPr>
          <w:color w:val="000000"/>
        </w:rPr>
        <w:t xml:space="preserve">, </w:t>
      </w:r>
      <w:r w:rsidR="0012459C">
        <w:rPr>
          <w:color w:val="000000"/>
        </w:rPr>
        <w:t>[pers. HU]</w:t>
      </w:r>
      <w:r w:rsidR="006B17A1" w:rsidRPr="009C7A0A">
        <w:rPr>
          <w:color w:val="000000"/>
        </w:rPr>
        <w:t xml:space="preserve">, </w:t>
      </w:r>
      <w:r w:rsidR="0012459C">
        <w:rPr>
          <w:color w:val="000000"/>
        </w:rPr>
        <w:t>[pers. </w:t>
      </w:r>
      <w:r w:rsidR="001549A8">
        <w:rPr>
          <w:color w:val="000000"/>
        </w:rPr>
        <w:t>DH</w:t>
      </w:r>
      <w:r w:rsidR="0012459C">
        <w:rPr>
          <w:color w:val="000000"/>
        </w:rPr>
        <w:t>]</w:t>
      </w:r>
      <w:r w:rsidR="006B17A1" w:rsidRPr="009C7A0A">
        <w:rPr>
          <w:color w:val="000000"/>
        </w:rPr>
        <w:t xml:space="preserve">, </w:t>
      </w:r>
      <w:r w:rsidR="0012459C">
        <w:rPr>
          <w:color w:val="000000"/>
        </w:rPr>
        <w:t>[pers. O]</w:t>
      </w:r>
      <w:r w:rsidR="006B17A1" w:rsidRPr="009C7A0A">
        <w:rPr>
          <w:color w:val="000000"/>
        </w:rPr>
        <w:t xml:space="preserve">, </w:t>
      </w:r>
      <w:r w:rsidR="0012459C">
        <w:rPr>
          <w:color w:val="000000"/>
        </w:rPr>
        <w:t>[pers. DL]</w:t>
      </w:r>
      <w:r w:rsidR="006B17A1" w:rsidRPr="009C7A0A">
        <w:rPr>
          <w:color w:val="000000"/>
        </w:rPr>
        <w:t xml:space="preserve">, </w:t>
      </w:r>
      <w:r w:rsidR="0012459C">
        <w:rPr>
          <w:color w:val="000000"/>
        </w:rPr>
        <w:t>[pers. DM]</w:t>
      </w:r>
      <w:r w:rsidR="006B17A1" w:rsidRPr="009C7A0A">
        <w:rPr>
          <w:color w:val="000000"/>
        </w:rPr>
        <w:t xml:space="preserve">, </w:t>
      </w:r>
      <w:r w:rsidR="0012459C">
        <w:rPr>
          <w:color w:val="000000"/>
        </w:rPr>
        <w:t>[pers. DO]</w:t>
      </w:r>
      <w:r w:rsidR="00E71AB7" w:rsidRPr="009C7A0A">
        <w:rPr>
          <w:color w:val="000000"/>
        </w:rPr>
        <w:t xml:space="preserve">, </w:t>
      </w:r>
      <w:r w:rsidR="0012459C">
        <w:rPr>
          <w:color w:val="000000"/>
        </w:rPr>
        <w:t>[pers. DN]</w:t>
      </w:r>
      <w:r w:rsidR="00E71AB7" w:rsidRPr="009C7A0A">
        <w:rPr>
          <w:color w:val="000000"/>
        </w:rPr>
        <w:t xml:space="preserve">, </w:t>
      </w:r>
      <w:r w:rsidR="0012459C">
        <w:rPr>
          <w:color w:val="000000"/>
        </w:rPr>
        <w:t>[pers. DP]</w:t>
      </w:r>
      <w:r w:rsidR="00E71AB7" w:rsidRPr="009C7A0A">
        <w:rPr>
          <w:color w:val="000000"/>
        </w:rPr>
        <w:t xml:space="preserve">, </w:t>
      </w:r>
      <w:r w:rsidR="0012459C">
        <w:rPr>
          <w:color w:val="000000"/>
        </w:rPr>
        <w:t>[pers. DE]</w:t>
      </w:r>
      <w:r w:rsidR="00E71AB7" w:rsidRPr="009C7A0A">
        <w:rPr>
          <w:color w:val="000000"/>
        </w:rPr>
        <w:t xml:space="preserve">, </w:t>
      </w:r>
      <w:r w:rsidR="0012459C">
        <w:rPr>
          <w:color w:val="000000"/>
        </w:rPr>
        <w:t>[pers. DF]</w:t>
      </w:r>
      <w:r w:rsidR="00E71AB7" w:rsidRPr="009C7A0A">
        <w:rPr>
          <w:color w:val="000000"/>
        </w:rPr>
        <w:t xml:space="preserve">, </w:t>
      </w:r>
      <w:r w:rsidR="000A3ED0">
        <w:rPr>
          <w:color w:val="000000"/>
        </w:rPr>
        <w:t>[pers. AK]</w:t>
      </w:r>
      <w:r w:rsidR="00E71AB7" w:rsidRPr="009C7A0A">
        <w:rPr>
          <w:color w:val="000000"/>
        </w:rPr>
        <w:t>,</w:t>
      </w:r>
      <w:r w:rsidR="000A3ED0">
        <w:rPr>
          <w:color w:val="000000"/>
        </w:rPr>
        <w:t xml:space="preserve"> [pers. L]</w:t>
      </w:r>
      <w:r w:rsidR="00E71AB7" w:rsidRPr="009C7A0A">
        <w:rPr>
          <w:color w:val="000000"/>
        </w:rPr>
        <w:t xml:space="preserve">, </w:t>
      </w:r>
      <w:r w:rsidR="00D1645C">
        <w:rPr>
          <w:color w:val="000000"/>
        </w:rPr>
        <w:t>[pers. HZ]</w:t>
      </w:r>
      <w:r w:rsidR="00E71AB7" w:rsidRPr="009C7A0A">
        <w:rPr>
          <w:color w:val="000000"/>
        </w:rPr>
        <w:t xml:space="preserve">, </w:t>
      </w:r>
      <w:r w:rsidR="00D1645C">
        <w:rPr>
          <w:color w:val="000000"/>
        </w:rPr>
        <w:t>[pers. IA]</w:t>
      </w:r>
      <w:r w:rsidR="00E71AB7" w:rsidRPr="009C7A0A">
        <w:rPr>
          <w:color w:val="000000"/>
        </w:rPr>
        <w:t xml:space="preserve">, </w:t>
      </w:r>
      <w:r w:rsidR="00D1645C">
        <w:rPr>
          <w:color w:val="000000"/>
        </w:rPr>
        <w:t>[pers. IB]</w:t>
      </w:r>
      <w:r w:rsidR="008B4438" w:rsidRPr="009C7A0A">
        <w:rPr>
          <w:color w:val="000000"/>
        </w:rPr>
        <w:t xml:space="preserve">, </w:t>
      </w:r>
      <w:r w:rsidR="00D1645C">
        <w:rPr>
          <w:color w:val="000000"/>
        </w:rPr>
        <w:t>[pers. IC]</w:t>
      </w:r>
      <w:r w:rsidR="008B4438" w:rsidRPr="009C7A0A">
        <w:rPr>
          <w:color w:val="000000"/>
        </w:rPr>
        <w:t xml:space="preserve">, </w:t>
      </w:r>
      <w:r w:rsidR="00D1645C">
        <w:rPr>
          <w:color w:val="000000"/>
        </w:rPr>
        <w:t>[pers. ID]</w:t>
      </w:r>
      <w:r w:rsidR="008B4438" w:rsidRPr="009C7A0A">
        <w:rPr>
          <w:color w:val="000000"/>
        </w:rPr>
        <w:t xml:space="preserve">, </w:t>
      </w:r>
      <w:r w:rsidR="00D1645C">
        <w:rPr>
          <w:color w:val="000000"/>
        </w:rPr>
        <w:t>[pers. CU]</w:t>
      </w:r>
      <w:r w:rsidR="008B4438" w:rsidRPr="009C7A0A">
        <w:rPr>
          <w:color w:val="000000"/>
        </w:rPr>
        <w:t xml:space="preserve">, </w:t>
      </w:r>
      <w:r w:rsidR="00D1645C">
        <w:rPr>
          <w:color w:val="000000"/>
        </w:rPr>
        <w:t>[pers. AU]</w:t>
      </w:r>
      <w:r w:rsidR="008B4438" w:rsidRPr="009C7A0A">
        <w:rPr>
          <w:color w:val="000000"/>
        </w:rPr>
        <w:t xml:space="preserve">, </w:t>
      </w:r>
      <w:r w:rsidR="00D1645C">
        <w:rPr>
          <w:color w:val="000000"/>
        </w:rPr>
        <w:t>[pers. IE]</w:t>
      </w:r>
      <w:r w:rsidR="008B4438" w:rsidRPr="009C7A0A">
        <w:rPr>
          <w:color w:val="000000"/>
        </w:rPr>
        <w:t xml:space="preserve">, </w:t>
      </w:r>
      <w:r w:rsidR="00D1645C">
        <w:rPr>
          <w:color w:val="000000"/>
        </w:rPr>
        <w:t>[pers. IF]</w:t>
      </w:r>
      <w:r w:rsidR="008B4438" w:rsidRPr="009C7A0A">
        <w:rPr>
          <w:color w:val="000000"/>
        </w:rPr>
        <w:t xml:space="preserve">, </w:t>
      </w:r>
      <w:r w:rsidR="0007338F">
        <w:rPr>
          <w:color w:val="000000"/>
        </w:rPr>
        <w:t>[pers. V]</w:t>
      </w:r>
      <w:r w:rsidR="008B4438" w:rsidRPr="009C7A0A">
        <w:rPr>
          <w:color w:val="000000"/>
        </w:rPr>
        <w:t xml:space="preserve">, </w:t>
      </w:r>
      <w:r w:rsidR="006853EE">
        <w:rPr>
          <w:color w:val="000000"/>
        </w:rPr>
        <w:t>[pers. IG]</w:t>
      </w:r>
      <w:r w:rsidR="00B9672D" w:rsidRPr="009C7A0A">
        <w:rPr>
          <w:color w:val="000000"/>
        </w:rPr>
        <w:t xml:space="preserve">, </w:t>
      </w:r>
      <w:r w:rsidR="006853EE">
        <w:rPr>
          <w:color w:val="000000"/>
        </w:rPr>
        <w:t>[pers. IH]</w:t>
      </w:r>
      <w:r w:rsidR="00B9672D" w:rsidRPr="009C7A0A">
        <w:rPr>
          <w:color w:val="000000"/>
        </w:rPr>
        <w:t xml:space="preserve">, </w:t>
      </w:r>
      <w:r w:rsidR="006853EE">
        <w:rPr>
          <w:color w:val="000000"/>
        </w:rPr>
        <w:t>[pers. II]</w:t>
      </w:r>
      <w:r w:rsidR="00B9672D" w:rsidRPr="009C7A0A">
        <w:rPr>
          <w:color w:val="000000"/>
        </w:rPr>
        <w:t xml:space="preserve">, </w:t>
      </w:r>
      <w:r w:rsidR="006853EE">
        <w:rPr>
          <w:color w:val="000000"/>
        </w:rPr>
        <w:t>[pers. IJ]</w:t>
      </w:r>
      <w:r w:rsidR="00B9672D" w:rsidRPr="009C7A0A">
        <w:rPr>
          <w:color w:val="000000"/>
        </w:rPr>
        <w:t xml:space="preserve">, </w:t>
      </w:r>
      <w:r w:rsidR="006853EE">
        <w:rPr>
          <w:color w:val="000000"/>
        </w:rPr>
        <w:t>[pers. IK]</w:t>
      </w:r>
      <w:r w:rsidR="00B9672D" w:rsidRPr="009C7A0A">
        <w:rPr>
          <w:color w:val="000000"/>
        </w:rPr>
        <w:t xml:space="preserve">, </w:t>
      </w:r>
      <w:r w:rsidR="006853EE">
        <w:rPr>
          <w:color w:val="000000"/>
        </w:rPr>
        <w:t>[pers. IL]</w:t>
      </w:r>
      <w:r w:rsidR="00B9672D" w:rsidRPr="009C7A0A">
        <w:rPr>
          <w:color w:val="000000"/>
        </w:rPr>
        <w:t xml:space="preserve">, </w:t>
      </w:r>
      <w:r w:rsidR="006853EE">
        <w:rPr>
          <w:color w:val="000000"/>
        </w:rPr>
        <w:t>[pers. IM]</w:t>
      </w:r>
      <w:r w:rsidR="00B9672D" w:rsidRPr="009C7A0A">
        <w:rPr>
          <w:color w:val="000000"/>
        </w:rPr>
        <w:t xml:space="preserve">, </w:t>
      </w:r>
      <w:r w:rsidR="006853EE">
        <w:rPr>
          <w:color w:val="000000"/>
        </w:rPr>
        <w:t>[pers. IN]</w:t>
      </w:r>
      <w:r w:rsidR="00B9672D" w:rsidRPr="009C7A0A">
        <w:rPr>
          <w:color w:val="000000"/>
        </w:rPr>
        <w:t xml:space="preserve">, </w:t>
      </w:r>
      <w:r w:rsidR="006853EE">
        <w:rPr>
          <w:color w:val="000000"/>
        </w:rPr>
        <w:t>[pers. IO]</w:t>
      </w:r>
      <w:r w:rsidR="00B9672D" w:rsidRPr="009C7A0A">
        <w:rPr>
          <w:color w:val="000000"/>
        </w:rPr>
        <w:t xml:space="preserve">, </w:t>
      </w:r>
      <w:r w:rsidR="006853EE">
        <w:rPr>
          <w:color w:val="000000"/>
        </w:rPr>
        <w:t>[pers. IP]</w:t>
      </w:r>
      <w:r w:rsidR="00B9672D" w:rsidRPr="009C7A0A">
        <w:rPr>
          <w:color w:val="000000"/>
        </w:rPr>
        <w:t xml:space="preserve">, </w:t>
      </w:r>
      <w:r w:rsidR="006853EE">
        <w:rPr>
          <w:color w:val="000000"/>
        </w:rPr>
        <w:t>[pers. IR]</w:t>
      </w:r>
      <w:r w:rsidR="00B9672D" w:rsidRPr="009C7A0A">
        <w:rPr>
          <w:color w:val="000000"/>
        </w:rPr>
        <w:t xml:space="preserve">, </w:t>
      </w:r>
      <w:r w:rsidR="006853EE">
        <w:rPr>
          <w:color w:val="000000"/>
        </w:rPr>
        <w:t>[pers. IS]</w:t>
      </w:r>
      <w:r w:rsidR="00B35388" w:rsidRPr="009C7A0A">
        <w:rPr>
          <w:color w:val="000000"/>
        </w:rPr>
        <w:t xml:space="preserve">, </w:t>
      </w:r>
      <w:r w:rsidR="006853EE">
        <w:rPr>
          <w:color w:val="000000"/>
        </w:rPr>
        <w:t>[pers. IT]</w:t>
      </w:r>
      <w:r w:rsidR="00B35388" w:rsidRPr="009C7A0A">
        <w:rPr>
          <w:color w:val="000000"/>
        </w:rPr>
        <w:t xml:space="preserve">, </w:t>
      </w:r>
      <w:r w:rsidR="006853EE">
        <w:rPr>
          <w:color w:val="000000"/>
        </w:rPr>
        <w:t>[pers. IU]</w:t>
      </w:r>
      <w:r w:rsidR="00B35388" w:rsidRPr="009C7A0A">
        <w:rPr>
          <w:color w:val="000000"/>
        </w:rPr>
        <w:t xml:space="preserve">, </w:t>
      </w:r>
      <w:r w:rsidR="006853EE">
        <w:rPr>
          <w:color w:val="000000"/>
        </w:rPr>
        <w:t>[pers. IV]</w:t>
      </w:r>
      <w:r w:rsidR="00B35388" w:rsidRPr="009C7A0A">
        <w:rPr>
          <w:color w:val="000000"/>
        </w:rPr>
        <w:t xml:space="preserve">, </w:t>
      </w:r>
      <w:r w:rsidR="006853EE">
        <w:rPr>
          <w:color w:val="000000"/>
        </w:rPr>
        <w:t>[pers. H]</w:t>
      </w:r>
      <w:r w:rsidR="00B35388" w:rsidRPr="009C7A0A">
        <w:rPr>
          <w:color w:val="000000"/>
        </w:rPr>
        <w:t xml:space="preserve">, </w:t>
      </w:r>
      <w:r w:rsidR="006853EE">
        <w:rPr>
          <w:color w:val="000000"/>
        </w:rPr>
        <w:t>[pers. IZ]</w:t>
      </w:r>
      <w:r w:rsidR="00CF3C93" w:rsidRPr="009C7A0A">
        <w:rPr>
          <w:color w:val="000000"/>
        </w:rPr>
        <w:t xml:space="preserve">, </w:t>
      </w:r>
      <w:r w:rsidR="006853EE">
        <w:rPr>
          <w:color w:val="000000"/>
        </w:rPr>
        <w:t>[pers. JA]</w:t>
      </w:r>
      <w:r w:rsidR="00CF3C93" w:rsidRPr="009C7A0A">
        <w:rPr>
          <w:color w:val="000000"/>
        </w:rPr>
        <w:t xml:space="preserve">, </w:t>
      </w:r>
      <w:r w:rsidR="006853EE">
        <w:rPr>
          <w:color w:val="000000"/>
        </w:rPr>
        <w:t>[pers. JB]</w:t>
      </w:r>
      <w:r w:rsidR="00CF3C93" w:rsidRPr="009C7A0A">
        <w:rPr>
          <w:color w:val="000000"/>
        </w:rPr>
        <w:t xml:space="preserve">, </w:t>
      </w:r>
      <w:r w:rsidR="006853EE">
        <w:rPr>
          <w:color w:val="000000"/>
        </w:rPr>
        <w:t>[pers. JC]</w:t>
      </w:r>
      <w:r w:rsidR="00CF3C93" w:rsidRPr="009C7A0A">
        <w:rPr>
          <w:color w:val="000000"/>
        </w:rPr>
        <w:t xml:space="preserve">, </w:t>
      </w:r>
      <w:r w:rsidR="006853EE">
        <w:rPr>
          <w:color w:val="000000"/>
        </w:rPr>
        <w:t>[pers. JD]</w:t>
      </w:r>
      <w:r w:rsidR="00CF3C93" w:rsidRPr="009C7A0A">
        <w:rPr>
          <w:color w:val="000000"/>
        </w:rPr>
        <w:t xml:space="preserve">, </w:t>
      </w:r>
      <w:r w:rsidR="006853EE">
        <w:rPr>
          <w:color w:val="000000"/>
        </w:rPr>
        <w:t>[pers. JE]</w:t>
      </w:r>
      <w:r w:rsidR="00852B6B" w:rsidRPr="009C7A0A">
        <w:rPr>
          <w:color w:val="000000"/>
        </w:rPr>
        <w:t xml:space="preserve">, </w:t>
      </w:r>
      <w:r w:rsidR="006853EE">
        <w:rPr>
          <w:color w:val="000000"/>
        </w:rPr>
        <w:t>[pers. JF]</w:t>
      </w:r>
      <w:r w:rsidR="00852B6B" w:rsidRPr="009C7A0A">
        <w:rPr>
          <w:color w:val="000000"/>
        </w:rPr>
        <w:t xml:space="preserve">, </w:t>
      </w:r>
      <w:r w:rsidR="006853EE">
        <w:rPr>
          <w:color w:val="000000"/>
        </w:rPr>
        <w:t>[pers. JG]</w:t>
      </w:r>
      <w:r w:rsidR="00852B6B" w:rsidRPr="009C7A0A">
        <w:rPr>
          <w:color w:val="000000"/>
        </w:rPr>
        <w:t xml:space="preserve">, </w:t>
      </w:r>
      <w:r w:rsidR="006853EE">
        <w:rPr>
          <w:color w:val="000000"/>
        </w:rPr>
        <w:t>[pers. JH]</w:t>
      </w:r>
      <w:r w:rsidR="00852B6B" w:rsidRPr="009C7A0A">
        <w:rPr>
          <w:color w:val="000000"/>
        </w:rPr>
        <w:t xml:space="preserve">, </w:t>
      </w:r>
      <w:r w:rsidR="006853EE">
        <w:rPr>
          <w:color w:val="000000"/>
        </w:rPr>
        <w:t>[pers. JI]</w:t>
      </w:r>
      <w:r w:rsidR="00852B6B" w:rsidRPr="009C7A0A">
        <w:rPr>
          <w:color w:val="000000"/>
        </w:rPr>
        <w:t xml:space="preserve">, </w:t>
      </w:r>
      <w:r w:rsidR="006853EE">
        <w:rPr>
          <w:color w:val="000000"/>
        </w:rPr>
        <w:t>[pers. AT]</w:t>
      </w:r>
      <w:r w:rsidR="00852B6B" w:rsidRPr="009C7A0A">
        <w:rPr>
          <w:color w:val="000000"/>
        </w:rPr>
        <w:t xml:space="preserve">, </w:t>
      </w:r>
      <w:r w:rsidR="006853EE">
        <w:rPr>
          <w:color w:val="000000"/>
        </w:rPr>
        <w:t>[pers. JJ]</w:t>
      </w:r>
      <w:r w:rsidR="00852B6B" w:rsidRPr="009C7A0A">
        <w:rPr>
          <w:color w:val="000000"/>
        </w:rPr>
        <w:t xml:space="preserve">, </w:t>
      </w:r>
      <w:r w:rsidR="006853EE">
        <w:rPr>
          <w:color w:val="000000"/>
        </w:rPr>
        <w:t>[pers. JK]</w:t>
      </w:r>
      <w:r w:rsidR="00852B6B" w:rsidRPr="009C7A0A">
        <w:rPr>
          <w:color w:val="000000"/>
        </w:rPr>
        <w:t xml:space="preserve">, </w:t>
      </w:r>
      <w:r w:rsidR="006853EE">
        <w:rPr>
          <w:color w:val="000000"/>
        </w:rPr>
        <w:t>[pers. F]</w:t>
      </w:r>
      <w:r w:rsidR="00852B6B" w:rsidRPr="009C7A0A">
        <w:rPr>
          <w:color w:val="000000"/>
        </w:rPr>
        <w:t xml:space="preserve">, </w:t>
      </w:r>
      <w:r w:rsidR="00E37121">
        <w:rPr>
          <w:color w:val="000000"/>
        </w:rPr>
        <w:t>[pers. JL]</w:t>
      </w:r>
      <w:r w:rsidR="00852B6B" w:rsidRPr="009C7A0A">
        <w:rPr>
          <w:color w:val="000000"/>
        </w:rPr>
        <w:t xml:space="preserve">, </w:t>
      </w:r>
      <w:r w:rsidR="00E37121">
        <w:rPr>
          <w:color w:val="000000"/>
        </w:rPr>
        <w:t>[pers. JM]</w:t>
      </w:r>
      <w:r w:rsidR="00852B6B" w:rsidRPr="009C7A0A">
        <w:rPr>
          <w:color w:val="000000"/>
        </w:rPr>
        <w:t xml:space="preserve">, </w:t>
      </w:r>
      <w:r w:rsidR="00E37121">
        <w:rPr>
          <w:color w:val="000000"/>
        </w:rPr>
        <w:t>[pers. JN]</w:t>
      </w:r>
      <w:r w:rsidR="00F736A6" w:rsidRPr="009C7A0A">
        <w:rPr>
          <w:color w:val="000000"/>
        </w:rPr>
        <w:t xml:space="preserve">, </w:t>
      </w:r>
      <w:r w:rsidR="00F736A6" w:rsidRPr="00677093">
        <w:rPr>
          <w:color w:val="000000"/>
        </w:rPr>
        <w:t>AS</w:t>
      </w:r>
      <w:r w:rsidR="002868B2" w:rsidRPr="00677093">
        <w:rPr>
          <w:color w:val="000000"/>
        </w:rPr>
        <w:t> „</w:t>
      </w:r>
      <w:r w:rsidR="00F736A6" w:rsidRPr="00677093">
        <w:rPr>
          <w:color w:val="000000"/>
        </w:rPr>
        <w:t>PNB</w:t>
      </w:r>
      <w:r w:rsidR="002868B2" w:rsidRPr="00677093">
        <w:rPr>
          <w:color w:val="000000"/>
        </w:rPr>
        <w:t> </w:t>
      </w:r>
      <w:r w:rsidR="00F736A6" w:rsidRPr="00677093">
        <w:rPr>
          <w:color w:val="000000"/>
        </w:rPr>
        <w:t xml:space="preserve">Banka”, </w:t>
      </w:r>
      <w:r w:rsidR="00E93811" w:rsidRPr="00677093">
        <w:rPr>
          <w:color w:val="000000"/>
        </w:rPr>
        <w:t>sabiedrības ar ierobežotu atbildību </w:t>
      </w:r>
      <w:r w:rsidR="002868B2" w:rsidRPr="00677093">
        <w:rPr>
          <w:color w:val="000000"/>
        </w:rPr>
        <w:t>„</w:t>
      </w:r>
      <w:proofErr w:type="spellStart"/>
      <w:r w:rsidR="00F736A6" w:rsidRPr="00677093">
        <w:rPr>
          <w:color w:val="000000"/>
        </w:rPr>
        <w:t>Papaya</w:t>
      </w:r>
      <w:proofErr w:type="spellEnd"/>
      <w:r w:rsidR="0080498C" w:rsidRPr="00677093">
        <w:rPr>
          <w:color w:val="000000"/>
        </w:rPr>
        <w:t> </w:t>
      </w:r>
      <w:proofErr w:type="spellStart"/>
      <w:r w:rsidR="00F736A6" w:rsidRPr="00677093">
        <w:rPr>
          <w:color w:val="000000"/>
        </w:rPr>
        <w:t>Baltic</w:t>
      </w:r>
      <w:proofErr w:type="spellEnd"/>
      <w:r w:rsidR="00F736A6" w:rsidRPr="00677093">
        <w:rPr>
          <w:color w:val="000000"/>
        </w:rPr>
        <w:t xml:space="preserve">”, </w:t>
      </w:r>
      <w:r w:rsidR="00D567D7" w:rsidRPr="00677093">
        <w:rPr>
          <w:color w:val="000000"/>
        </w:rPr>
        <w:t>SIA "</w:t>
      </w:r>
      <w:proofErr w:type="spellStart"/>
      <w:r w:rsidR="00D567D7" w:rsidRPr="00677093">
        <w:rPr>
          <w:color w:val="000000"/>
        </w:rPr>
        <w:t>Reitan</w:t>
      </w:r>
      <w:proofErr w:type="spellEnd"/>
      <w:r w:rsidR="00D567D7" w:rsidRPr="00677093">
        <w:rPr>
          <w:color w:val="000000"/>
        </w:rPr>
        <w:t xml:space="preserve"> </w:t>
      </w:r>
      <w:proofErr w:type="spellStart"/>
      <w:r w:rsidR="00D567D7" w:rsidRPr="00677093">
        <w:rPr>
          <w:color w:val="000000"/>
        </w:rPr>
        <w:t>Convenience</w:t>
      </w:r>
      <w:proofErr w:type="spellEnd"/>
      <w:r w:rsidR="00D567D7" w:rsidRPr="00677093">
        <w:rPr>
          <w:color w:val="000000"/>
        </w:rPr>
        <w:t xml:space="preserve"> Latvia" (pirms nosaukuma maiņas – </w:t>
      </w:r>
      <w:r w:rsidR="00272487" w:rsidRPr="00677093">
        <w:rPr>
          <w:color w:val="000000"/>
        </w:rPr>
        <w:t>SIA</w:t>
      </w:r>
      <w:r w:rsidR="002868B2" w:rsidRPr="00677093">
        <w:rPr>
          <w:color w:val="000000"/>
        </w:rPr>
        <w:t> „</w:t>
      </w:r>
      <w:proofErr w:type="spellStart"/>
      <w:r w:rsidR="00272487" w:rsidRPr="00677093">
        <w:rPr>
          <w:color w:val="000000"/>
        </w:rPr>
        <w:t>Narvesen</w:t>
      </w:r>
      <w:proofErr w:type="spellEnd"/>
      <w:r w:rsidR="0080498C" w:rsidRPr="00677093">
        <w:rPr>
          <w:color w:val="000000"/>
        </w:rPr>
        <w:t> </w:t>
      </w:r>
      <w:r w:rsidR="00272487" w:rsidRPr="00677093">
        <w:rPr>
          <w:color w:val="000000"/>
        </w:rPr>
        <w:t>Baltija”</w:t>
      </w:r>
      <w:r w:rsidR="00D567D7" w:rsidRPr="00677093">
        <w:rPr>
          <w:color w:val="000000"/>
        </w:rPr>
        <w:t>)</w:t>
      </w:r>
      <w:r w:rsidR="00272487" w:rsidRPr="00677093">
        <w:rPr>
          <w:color w:val="000000"/>
        </w:rPr>
        <w:t xml:space="preserve">, </w:t>
      </w:r>
      <w:r w:rsidR="00A63BAF" w:rsidRPr="00677093">
        <w:rPr>
          <w:color w:val="000000"/>
        </w:rPr>
        <w:t xml:space="preserve">sabiedrības ar ierobežotu atbildību  </w:t>
      </w:r>
      <w:r w:rsidR="002868B2" w:rsidRPr="00677093">
        <w:rPr>
          <w:color w:val="000000"/>
        </w:rPr>
        <w:t>„</w:t>
      </w:r>
      <w:r w:rsidR="00272487" w:rsidRPr="00677093">
        <w:rPr>
          <w:color w:val="000000"/>
        </w:rPr>
        <w:t>TINEO”, SIA</w:t>
      </w:r>
      <w:r w:rsidR="002868B2" w:rsidRPr="00677093">
        <w:rPr>
          <w:color w:val="000000"/>
        </w:rPr>
        <w:t> „</w:t>
      </w:r>
      <w:r w:rsidR="003E12E0" w:rsidRPr="00677093">
        <w:rPr>
          <w:color w:val="000000"/>
        </w:rPr>
        <w:t>[Nosaukums E]</w:t>
      </w:r>
      <w:r w:rsidR="00272487" w:rsidRPr="00677093">
        <w:rPr>
          <w:color w:val="000000"/>
        </w:rPr>
        <w:t xml:space="preserve">”, </w:t>
      </w:r>
      <w:r w:rsidR="00512985" w:rsidRPr="00677093">
        <w:rPr>
          <w:color w:val="000000"/>
        </w:rPr>
        <w:t>[pers. CS]</w:t>
      </w:r>
      <w:r w:rsidR="00272487" w:rsidRPr="00677093">
        <w:rPr>
          <w:color w:val="000000"/>
        </w:rPr>
        <w:t xml:space="preserve">, </w:t>
      </w:r>
      <w:r w:rsidR="00AB19C9" w:rsidRPr="00677093">
        <w:rPr>
          <w:color w:val="000000"/>
        </w:rPr>
        <w:t>[pers. CO]</w:t>
      </w:r>
      <w:r w:rsidR="00272487" w:rsidRPr="00677093">
        <w:rPr>
          <w:color w:val="000000"/>
        </w:rPr>
        <w:t>, SIA</w:t>
      </w:r>
      <w:r w:rsidR="0080498C" w:rsidRPr="00677093">
        <w:rPr>
          <w:color w:val="000000"/>
        </w:rPr>
        <w:t> „</w:t>
      </w:r>
      <w:r w:rsidR="00272487" w:rsidRPr="00677093">
        <w:rPr>
          <w:color w:val="000000"/>
        </w:rPr>
        <w:t>RIKI</w:t>
      </w:r>
      <w:r w:rsidR="0080498C" w:rsidRPr="00677093">
        <w:rPr>
          <w:color w:val="000000"/>
        </w:rPr>
        <w:t> </w:t>
      </w:r>
      <w:r w:rsidR="00272487" w:rsidRPr="00677093">
        <w:rPr>
          <w:color w:val="000000"/>
        </w:rPr>
        <w:t>TRADE” (</w:t>
      </w:r>
      <w:r w:rsidR="00CA6BDE" w:rsidRPr="00677093">
        <w:rPr>
          <w:color w:val="000000"/>
        </w:rPr>
        <w:t xml:space="preserve">pirms nosaukuma maiņas </w:t>
      </w:r>
      <w:r w:rsidR="00851703" w:rsidRPr="00677093">
        <w:rPr>
          <w:color w:val="000000"/>
        </w:rPr>
        <w:t>sabiedrības ar ierobežotu atbildību </w:t>
      </w:r>
      <w:r w:rsidR="0080498C" w:rsidRPr="00677093">
        <w:rPr>
          <w:color w:val="000000"/>
        </w:rPr>
        <w:t>„</w:t>
      </w:r>
      <w:r w:rsidR="00272487" w:rsidRPr="00677093">
        <w:rPr>
          <w:color w:val="000000"/>
        </w:rPr>
        <w:t>OPTILUKS”),</w:t>
      </w:r>
      <w:r w:rsidR="00272487" w:rsidRPr="009C7A0A">
        <w:rPr>
          <w:color w:val="000000"/>
        </w:rPr>
        <w:t xml:space="preserve"> </w:t>
      </w:r>
      <w:r w:rsidR="00A41ED8">
        <w:rPr>
          <w:color w:val="000000"/>
        </w:rPr>
        <w:t>[pers. JO]</w:t>
      </w:r>
      <w:r w:rsidR="00272487" w:rsidRPr="009C7A0A">
        <w:rPr>
          <w:color w:val="000000"/>
        </w:rPr>
        <w:t xml:space="preserve">, </w:t>
      </w:r>
      <w:r w:rsidR="00A41ED8">
        <w:rPr>
          <w:color w:val="000000"/>
        </w:rPr>
        <w:t>[pers. CI]</w:t>
      </w:r>
      <w:r w:rsidR="00272487" w:rsidRPr="009C7A0A">
        <w:rPr>
          <w:color w:val="000000"/>
        </w:rPr>
        <w:t xml:space="preserve">, </w:t>
      </w:r>
      <w:r w:rsidR="00A41ED8">
        <w:rPr>
          <w:color w:val="000000"/>
        </w:rPr>
        <w:t>[pers. CJ]</w:t>
      </w:r>
      <w:r w:rsidR="00272487" w:rsidRPr="009C7A0A">
        <w:rPr>
          <w:color w:val="000000"/>
        </w:rPr>
        <w:t xml:space="preserve">, </w:t>
      </w:r>
      <w:r w:rsidR="00A41ED8">
        <w:rPr>
          <w:color w:val="000000"/>
        </w:rPr>
        <w:t>[pers. JP]</w:t>
      </w:r>
      <w:r w:rsidR="00272487" w:rsidRPr="009C7A0A">
        <w:rPr>
          <w:color w:val="000000"/>
        </w:rPr>
        <w:t xml:space="preserve">, </w:t>
      </w:r>
      <w:r w:rsidR="00A41ED8">
        <w:rPr>
          <w:color w:val="000000"/>
        </w:rPr>
        <w:t>[pers. BP]</w:t>
      </w:r>
      <w:r w:rsidR="002868B2" w:rsidRPr="009C7A0A">
        <w:rPr>
          <w:color w:val="000000"/>
        </w:rPr>
        <w:t xml:space="preserve">, </w:t>
      </w:r>
      <w:r w:rsidR="00A41ED8">
        <w:rPr>
          <w:color w:val="000000"/>
        </w:rPr>
        <w:t>[pers. JR]</w:t>
      </w:r>
      <w:r w:rsidR="002868B2" w:rsidRPr="009C7A0A">
        <w:rPr>
          <w:color w:val="000000"/>
        </w:rPr>
        <w:t xml:space="preserve">, </w:t>
      </w:r>
      <w:r w:rsidR="00A41ED8">
        <w:rPr>
          <w:color w:val="000000"/>
        </w:rPr>
        <w:t>[pers. JS]</w:t>
      </w:r>
      <w:r w:rsidR="002868B2" w:rsidRPr="009C7A0A">
        <w:rPr>
          <w:color w:val="000000"/>
        </w:rPr>
        <w:t xml:space="preserve">, </w:t>
      </w:r>
      <w:r w:rsidR="002C4401">
        <w:rPr>
          <w:color w:val="000000"/>
        </w:rPr>
        <w:t xml:space="preserve">[pers. JT], </w:t>
      </w:r>
      <w:r w:rsidR="00A41ED8">
        <w:rPr>
          <w:color w:val="000000"/>
        </w:rPr>
        <w:t>[pers. CA]</w:t>
      </w:r>
      <w:r w:rsidR="002868B2" w:rsidRPr="009C7A0A">
        <w:rPr>
          <w:color w:val="000000"/>
        </w:rPr>
        <w:t xml:space="preserve">, </w:t>
      </w:r>
      <w:r w:rsidR="00A41ED8">
        <w:rPr>
          <w:color w:val="000000"/>
        </w:rPr>
        <w:t>[pers. </w:t>
      </w:r>
      <w:r w:rsidR="00B263C5">
        <w:rPr>
          <w:color w:val="000000"/>
        </w:rPr>
        <w:t>HV</w:t>
      </w:r>
      <w:r w:rsidR="00A41ED8">
        <w:rPr>
          <w:color w:val="000000"/>
        </w:rPr>
        <w:t>]</w:t>
      </w:r>
      <w:r w:rsidR="002868B2" w:rsidRPr="009C7A0A">
        <w:rPr>
          <w:color w:val="000000"/>
        </w:rPr>
        <w:t xml:space="preserve">, </w:t>
      </w:r>
      <w:r w:rsidR="00A41ED8">
        <w:rPr>
          <w:color w:val="000000"/>
        </w:rPr>
        <w:t>[pers. JU]</w:t>
      </w:r>
      <w:r w:rsidR="002868B2" w:rsidRPr="009C7A0A">
        <w:rPr>
          <w:color w:val="000000"/>
        </w:rPr>
        <w:t xml:space="preserve">, </w:t>
      </w:r>
      <w:r w:rsidR="00A41ED8">
        <w:rPr>
          <w:color w:val="000000"/>
        </w:rPr>
        <w:t>[pers. JV]</w:t>
      </w:r>
      <w:r w:rsidR="002868B2" w:rsidRPr="009C7A0A">
        <w:rPr>
          <w:color w:val="000000"/>
        </w:rPr>
        <w:t xml:space="preserve">, </w:t>
      </w:r>
      <w:r w:rsidR="00A41ED8">
        <w:rPr>
          <w:color w:val="000000"/>
        </w:rPr>
        <w:t>[pers. JZ]</w:t>
      </w:r>
      <w:r w:rsidR="002868B2" w:rsidRPr="009C7A0A">
        <w:rPr>
          <w:color w:val="000000"/>
        </w:rPr>
        <w:t xml:space="preserve">, </w:t>
      </w:r>
      <w:r w:rsidR="00A41ED8">
        <w:rPr>
          <w:color w:val="000000"/>
        </w:rPr>
        <w:t>[pers. KA]</w:t>
      </w:r>
      <w:r w:rsidR="0085769C" w:rsidRPr="009C7A0A">
        <w:rPr>
          <w:color w:val="000000"/>
        </w:rPr>
        <w:t xml:space="preserve">, </w:t>
      </w:r>
      <w:r w:rsidR="00A41ED8">
        <w:rPr>
          <w:color w:val="000000"/>
        </w:rPr>
        <w:t>[pers. KB]</w:t>
      </w:r>
      <w:r w:rsidR="0085769C" w:rsidRPr="009C7A0A">
        <w:rPr>
          <w:color w:val="000000"/>
        </w:rPr>
        <w:t xml:space="preserve">, </w:t>
      </w:r>
      <w:r w:rsidR="00A41ED8">
        <w:rPr>
          <w:color w:val="000000"/>
        </w:rPr>
        <w:t>[pers. KC]</w:t>
      </w:r>
      <w:r w:rsidR="0085769C" w:rsidRPr="009C7A0A">
        <w:rPr>
          <w:color w:val="000000"/>
        </w:rPr>
        <w:t xml:space="preserve">, </w:t>
      </w:r>
      <w:r w:rsidR="00A41ED8">
        <w:rPr>
          <w:color w:val="000000"/>
        </w:rPr>
        <w:t>[pers. KD]</w:t>
      </w:r>
      <w:r w:rsidR="0085769C" w:rsidRPr="009C7A0A">
        <w:rPr>
          <w:color w:val="000000"/>
        </w:rPr>
        <w:t>,</w:t>
      </w:r>
      <w:r w:rsidR="00A41ED8">
        <w:rPr>
          <w:color w:val="000000"/>
        </w:rPr>
        <w:t xml:space="preserve"> [pers. KE]</w:t>
      </w:r>
      <w:r w:rsidR="0085769C" w:rsidRPr="009C7A0A">
        <w:rPr>
          <w:color w:val="000000"/>
        </w:rPr>
        <w:t xml:space="preserve">, </w:t>
      </w:r>
      <w:r w:rsidR="00A41ED8">
        <w:rPr>
          <w:color w:val="000000"/>
        </w:rPr>
        <w:t>[pers. KF]</w:t>
      </w:r>
      <w:r w:rsidR="0085769C" w:rsidRPr="009C7A0A">
        <w:rPr>
          <w:color w:val="000000"/>
        </w:rPr>
        <w:t xml:space="preserve">, </w:t>
      </w:r>
      <w:r w:rsidR="00A41ED8">
        <w:rPr>
          <w:color w:val="000000"/>
        </w:rPr>
        <w:t>[pers. KG]</w:t>
      </w:r>
      <w:r w:rsidR="0085769C" w:rsidRPr="009C7A0A">
        <w:rPr>
          <w:color w:val="000000"/>
        </w:rPr>
        <w:t xml:space="preserve">, </w:t>
      </w:r>
      <w:r w:rsidR="00A41ED8">
        <w:rPr>
          <w:color w:val="000000"/>
        </w:rPr>
        <w:t>[pers. KH]</w:t>
      </w:r>
      <w:r w:rsidR="00A749F4" w:rsidRPr="009C7A0A">
        <w:rPr>
          <w:color w:val="000000"/>
        </w:rPr>
        <w:t xml:space="preserve"> p</w:t>
      </w:r>
      <w:r w:rsidR="00F736A6" w:rsidRPr="009C7A0A">
        <w:rPr>
          <w:color w:val="000000"/>
        </w:rPr>
        <w:t>ieteiktajām kaitējuma kompensācijām.</w:t>
      </w:r>
    </w:p>
    <w:p w14:paraId="0E9E7106" w14:textId="363BB6A5" w:rsidR="008C5A78" w:rsidRPr="009C7A0A" w:rsidRDefault="00A749F4" w:rsidP="00943903">
      <w:pPr>
        <w:widowControl w:val="0"/>
        <w:spacing w:line="276" w:lineRule="auto"/>
        <w:ind w:firstLine="720"/>
        <w:jc w:val="both"/>
      </w:pPr>
      <w:r w:rsidRPr="009C7A0A">
        <w:t>[</w:t>
      </w:r>
      <w:r w:rsidR="00A464AD" w:rsidRPr="009C7A0A">
        <w:t>2.12</w:t>
      </w:r>
      <w:r w:rsidRPr="009C7A0A">
        <w:t>] </w:t>
      </w:r>
      <w:r w:rsidR="008C5A78" w:rsidRPr="009C7A0A">
        <w:t>I</w:t>
      </w:r>
      <w:r w:rsidRPr="009C7A0A">
        <w:t xml:space="preserve">zbeigts kriminālprocess daļā par </w:t>
      </w:r>
      <w:r w:rsidR="00A41ED8">
        <w:t>[pers. JK]</w:t>
      </w:r>
      <w:r w:rsidR="00CE5BEF" w:rsidRPr="009C7A0A">
        <w:t xml:space="preserve">, </w:t>
      </w:r>
      <w:r w:rsidR="00A41ED8">
        <w:t>[pers. KI]</w:t>
      </w:r>
      <w:r w:rsidR="00CE5BEF" w:rsidRPr="009C7A0A">
        <w:t xml:space="preserve">, </w:t>
      </w:r>
      <w:r w:rsidR="00943903">
        <w:t>[pers. KJ]</w:t>
      </w:r>
      <w:r w:rsidR="00CE5BEF" w:rsidRPr="009C7A0A">
        <w:t xml:space="preserve">, </w:t>
      </w:r>
      <w:r w:rsidR="00943903">
        <w:t>[pers. CM]</w:t>
      </w:r>
      <w:r w:rsidR="00CE5BEF" w:rsidRPr="009C7A0A">
        <w:t xml:space="preserve">, </w:t>
      </w:r>
      <w:r w:rsidR="00943903">
        <w:t>[pers. KK]</w:t>
      </w:r>
      <w:r w:rsidR="00CE5BEF" w:rsidRPr="009C7A0A">
        <w:t xml:space="preserve">, </w:t>
      </w:r>
      <w:r w:rsidR="00943903">
        <w:t>[pers. KL]</w:t>
      </w:r>
      <w:r w:rsidR="00CE5BEF" w:rsidRPr="009C7A0A">
        <w:t xml:space="preserve">, </w:t>
      </w:r>
      <w:r w:rsidR="00943903">
        <w:t>[pers. KM]</w:t>
      </w:r>
      <w:r w:rsidR="00CE5BEF" w:rsidRPr="009C7A0A">
        <w:t xml:space="preserve">, </w:t>
      </w:r>
      <w:r w:rsidR="00943903">
        <w:t>[pers. KN]</w:t>
      </w:r>
      <w:r w:rsidR="00CE5BEF" w:rsidRPr="009C7A0A">
        <w:t xml:space="preserve">, </w:t>
      </w:r>
      <w:r w:rsidR="00943903">
        <w:t>[pers. KO]</w:t>
      </w:r>
      <w:r w:rsidR="00CE5BEF" w:rsidRPr="009C7A0A">
        <w:t xml:space="preserve">, </w:t>
      </w:r>
      <w:r w:rsidR="00943903">
        <w:t>[pers. KP]</w:t>
      </w:r>
      <w:r w:rsidR="00CE5BEF" w:rsidRPr="009C7A0A">
        <w:t xml:space="preserve">, </w:t>
      </w:r>
      <w:r w:rsidR="00943903">
        <w:t>[pers. KR]</w:t>
      </w:r>
      <w:r w:rsidR="00CE5BEF" w:rsidRPr="009C7A0A">
        <w:t xml:space="preserve">, </w:t>
      </w:r>
      <w:r w:rsidR="00943903">
        <w:t>[pers. KS]</w:t>
      </w:r>
      <w:r w:rsidR="00BD63D7" w:rsidRPr="009C7A0A">
        <w:t xml:space="preserve"> un </w:t>
      </w:r>
      <w:r w:rsidR="00943903">
        <w:t>[pers. KT]</w:t>
      </w:r>
      <w:r w:rsidR="00CE5BEF" w:rsidRPr="009C7A0A">
        <w:t xml:space="preserve"> </w:t>
      </w:r>
      <w:r w:rsidR="008C5A78" w:rsidRPr="009C7A0A">
        <w:t>pieteiktajām morālā kaitējuma kompensācijām.</w:t>
      </w:r>
    </w:p>
    <w:p w14:paraId="0B29F0F4" w14:textId="5C42671A" w:rsidR="00A749F4" w:rsidRPr="009C7A0A" w:rsidRDefault="0087009E" w:rsidP="001B6CA0">
      <w:pPr>
        <w:widowControl w:val="0"/>
        <w:spacing w:line="276" w:lineRule="auto"/>
        <w:ind w:firstLine="720"/>
        <w:jc w:val="both"/>
      </w:pPr>
      <w:r w:rsidRPr="009C7A0A">
        <w:t>I</w:t>
      </w:r>
      <w:r w:rsidR="008C5A78" w:rsidRPr="009C7A0A">
        <w:t xml:space="preserve">zbeigts kriminālprocess daļā par </w:t>
      </w:r>
      <w:r w:rsidR="001B6CA0">
        <w:t>[pers. BG]</w:t>
      </w:r>
      <w:r w:rsidR="008C5A78" w:rsidRPr="009C7A0A">
        <w:t xml:space="preserve"> pieteikto morālā kaitējuma kompensāciju 300 000 </w:t>
      </w:r>
      <w:proofErr w:type="spellStart"/>
      <w:r w:rsidR="008C5A78" w:rsidRPr="009C7A0A">
        <w:rPr>
          <w:i/>
          <w:iCs/>
        </w:rPr>
        <w:t>euro</w:t>
      </w:r>
      <w:proofErr w:type="spellEnd"/>
      <w:r w:rsidR="008C5A78" w:rsidRPr="009C7A0A">
        <w:t>.</w:t>
      </w:r>
    </w:p>
    <w:p w14:paraId="25B51791" w14:textId="3B7C19F4" w:rsidR="008A23F2" w:rsidRPr="009C7A0A" w:rsidRDefault="008A23F2" w:rsidP="009C7A0A">
      <w:pPr>
        <w:spacing w:line="276" w:lineRule="auto"/>
        <w:ind w:firstLine="720"/>
        <w:jc w:val="both"/>
      </w:pPr>
      <w:r w:rsidRPr="009C7A0A">
        <w:t>[</w:t>
      </w:r>
      <w:r w:rsidR="00A464AD" w:rsidRPr="009C7A0A">
        <w:t>2.13</w:t>
      </w:r>
      <w:r w:rsidRPr="009C7A0A">
        <w:t>] Pārējā daļā pirmās instances tiesas spriedums atstāts negrozīts.</w:t>
      </w:r>
    </w:p>
    <w:p w14:paraId="05A61B2E" w14:textId="77777777" w:rsidR="00D3500F" w:rsidRPr="009C7A0A" w:rsidRDefault="002C0372" w:rsidP="009C7A0A">
      <w:pPr>
        <w:spacing w:line="276" w:lineRule="auto"/>
        <w:ind w:firstLine="720"/>
        <w:jc w:val="both"/>
        <w:rPr>
          <w:color w:val="000000"/>
        </w:rPr>
      </w:pPr>
      <w:r w:rsidRPr="009C7A0A">
        <w:rPr>
          <w:color w:val="000000"/>
        </w:rPr>
        <w:t>[</w:t>
      </w:r>
      <w:r w:rsidR="00A464AD" w:rsidRPr="009C7A0A">
        <w:rPr>
          <w:color w:val="000000"/>
        </w:rPr>
        <w:t>2</w:t>
      </w:r>
      <w:r w:rsidRPr="009C7A0A">
        <w:rPr>
          <w:color w:val="000000"/>
        </w:rPr>
        <w:t>.</w:t>
      </w:r>
      <w:r w:rsidR="00A464AD" w:rsidRPr="009C7A0A">
        <w:rPr>
          <w:color w:val="000000"/>
        </w:rPr>
        <w:t>14</w:t>
      </w:r>
      <w:r w:rsidRPr="009C7A0A">
        <w:rPr>
          <w:color w:val="000000"/>
        </w:rPr>
        <w:t>] Atcelti Rīgas pilsētas Pārdaugavas tiesas 2020. gada 18. februāra blakus lēmumi.</w:t>
      </w:r>
    </w:p>
    <w:p w14:paraId="45B84BA9" w14:textId="4BF1054D" w:rsidR="002C0372" w:rsidRPr="009C7A0A" w:rsidRDefault="002C0372" w:rsidP="001B6CA0">
      <w:pPr>
        <w:spacing w:line="276" w:lineRule="auto"/>
        <w:ind w:firstLine="720"/>
        <w:jc w:val="both"/>
        <w:rPr>
          <w:color w:val="000000"/>
        </w:rPr>
      </w:pPr>
      <w:r w:rsidRPr="009C7A0A">
        <w:t>[</w:t>
      </w:r>
      <w:r w:rsidR="00D3500F" w:rsidRPr="009C7A0A">
        <w:t>2</w:t>
      </w:r>
      <w:r w:rsidRPr="009C7A0A">
        <w:t>.</w:t>
      </w:r>
      <w:r w:rsidR="00D3500F" w:rsidRPr="009C7A0A">
        <w:t>15</w:t>
      </w:r>
      <w:r w:rsidRPr="009C7A0A">
        <w:t>]</w:t>
      </w:r>
      <w:r w:rsidR="009C1300" w:rsidRPr="009C7A0A">
        <w:t> </w:t>
      </w:r>
      <w:r w:rsidRPr="009C7A0A">
        <w:t xml:space="preserve">No apsūdzētā </w:t>
      </w:r>
      <w:r w:rsidR="001B6CA0">
        <w:t>[pers. A]</w:t>
      </w:r>
      <w:r w:rsidRPr="009C7A0A">
        <w:t xml:space="preserve"> valsts labā piedzīti procesuālie izdevumi 2541</w:t>
      </w:r>
      <w:r w:rsidR="009C1300" w:rsidRPr="009C7A0A">
        <w:t> </w:t>
      </w:r>
      <w:proofErr w:type="spellStart"/>
      <w:r w:rsidRPr="009C7A0A">
        <w:rPr>
          <w:i/>
          <w:iCs/>
        </w:rPr>
        <w:t>euro</w:t>
      </w:r>
      <w:proofErr w:type="spellEnd"/>
      <w:r w:rsidRPr="009C7A0A">
        <w:t xml:space="preserve"> </w:t>
      </w:r>
      <w:r w:rsidR="0037091F" w:rsidRPr="009C7A0A">
        <w:t>p</w:t>
      </w:r>
      <w:r w:rsidRPr="009C7A0A">
        <w:t xml:space="preserve">ar </w:t>
      </w:r>
      <w:r w:rsidR="009C1300" w:rsidRPr="009C7A0A">
        <w:t>aizstāvja A. Zvejsalnieka piedalīšanos apelācijas instances tiesā.</w:t>
      </w:r>
    </w:p>
    <w:p w14:paraId="19B14255" w14:textId="7180912D" w:rsidR="00A16F8A" w:rsidRPr="009C7A0A" w:rsidRDefault="00A16F8A" w:rsidP="009C7A0A">
      <w:pPr>
        <w:spacing w:line="276" w:lineRule="auto"/>
        <w:ind w:firstLine="720"/>
        <w:jc w:val="both"/>
      </w:pPr>
      <w:r w:rsidRPr="009C7A0A">
        <w:lastRenderedPageBreak/>
        <w:t>[</w:t>
      </w:r>
      <w:r w:rsidR="00D3500F" w:rsidRPr="009C7A0A">
        <w:t>2</w:t>
      </w:r>
      <w:r w:rsidRPr="009C7A0A">
        <w:t>.</w:t>
      </w:r>
      <w:r w:rsidR="00D3500F" w:rsidRPr="009C7A0A">
        <w:t>16</w:t>
      </w:r>
      <w:r w:rsidRPr="009C7A0A">
        <w:t>]</w:t>
      </w:r>
      <w:r w:rsidR="00306728" w:rsidRPr="009C7A0A">
        <w:t> </w:t>
      </w:r>
      <w:r w:rsidRPr="009C7A0A">
        <w:t>Procesuāl</w:t>
      </w:r>
      <w:r w:rsidR="00306728" w:rsidRPr="009C7A0A">
        <w:t>ie</w:t>
      </w:r>
      <w:r w:rsidRPr="009C7A0A">
        <w:t xml:space="preserve"> izdevum</w:t>
      </w:r>
      <w:r w:rsidR="00306728" w:rsidRPr="009C7A0A">
        <w:t>i</w:t>
      </w:r>
      <w:r w:rsidRPr="009C7A0A">
        <w:t xml:space="preserve"> 9420</w:t>
      </w:r>
      <w:r w:rsidR="00306728" w:rsidRPr="009C7A0A">
        <w:t> </w:t>
      </w:r>
      <w:proofErr w:type="spellStart"/>
      <w:r w:rsidRPr="009C7A0A">
        <w:rPr>
          <w:i/>
          <w:iCs/>
        </w:rPr>
        <w:t>euro</w:t>
      </w:r>
      <w:proofErr w:type="spellEnd"/>
      <w:r w:rsidRPr="009C7A0A">
        <w:t xml:space="preserve"> par </w:t>
      </w:r>
      <w:r w:rsidR="00306728" w:rsidRPr="009C7A0A">
        <w:t>zvērinātu advokātu I</w:t>
      </w:r>
      <w:r w:rsidR="00A2797E" w:rsidRPr="009C7A0A">
        <w:t>. </w:t>
      </w:r>
      <w:r w:rsidR="00306728" w:rsidRPr="009C7A0A">
        <w:t>Timermanes un Ainas Bērziņas piedalīšanos apelācijas instances tiesā segti no valsts līdzekļiem.</w:t>
      </w:r>
    </w:p>
    <w:p w14:paraId="1945EFED" w14:textId="627B159F" w:rsidR="002E38CC" w:rsidRPr="009C7A0A" w:rsidRDefault="000556FD" w:rsidP="009C7A0A">
      <w:pPr>
        <w:spacing w:line="276" w:lineRule="auto"/>
        <w:ind w:firstLine="720"/>
        <w:jc w:val="both"/>
      </w:pPr>
      <w:r w:rsidRPr="009C7A0A">
        <w:t>[</w:t>
      </w:r>
      <w:r w:rsidR="00D3500F" w:rsidRPr="009C7A0A">
        <w:t>2</w:t>
      </w:r>
      <w:r w:rsidRPr="009C7A0A">
        <w:t>.</w:t>
      </w:r>
      <w:r w:rsidR="00D3500F" w:rsidRPr="009C7A0A">
        <w:t>17</w:t>
      </w:r>
      <w:r w:rsidRPr="009C7A0A">
        <w:t>] Apelācijas instances tiesa 2023. gada 24. janvārī pieņēma blakus lēmumu</w:t>
      </w:r>
      <w:r w:rsidR="002E38CC" w:rsidRPr="009C7A0A">
        <w:t>s</w:t>
      </w:r>
      <w:r w:rsidR="008559CA" w:rsidRPr="009C7A0A">
        <w:t xml:space="preserve">, </w:t>
      </w:r>
      <w:r w:rsidR="002E38CC" w:rsidRPr="009C7A0A">
        <w:t>kuros:</w:t>
      </w:r>
    </w:p>
    <w:p w14:paraId="11E4B7C1" w14:textId="7417BAD8" w:rsidR="00720C56" w:rsidRPr="009C7A0A" w:rsidRDefault="008559CA" w:rsidP="009C7A0A">
      <w:pPr>
        <w:spacing w:line="276" w:lineRule="auto"/>
        <w:ind w:firstLine="720"/>
        <w:jc w:val="both"/>
      </w:pPr>
      <w:r w:rsidRPr="009C7A0A">
        <w:t>Rīgas tiesas apgabala prokuratūras virsprokuroram norādīts uz kriminālprocesu Nr. 11511002713 veikušo amatpersonu rīcību</w:t>
      </w:r>
      <w:r w:rsidR="005F1C23" w:rsidRPr="009C7A0A">
        <w:t xml:space="preserve"> </w:t>
      </w:r>
      <w:r w:rsidR="00AF6DEF" w:rsidRPr="009C7A0A">
        <w:t xml:space="preserve">un </w:t>
      </w:r>
      <w:r w:rsidR="00720C56" w:rsidRPr="009C7A0A">
        <w:t>uz nepieciešamību izlemt jautājumu par kriminālprocesa uzsākšanu saistībā ar krimināllietas Nr. 11511002713 iztiesāšanas laikā iegūtajām ziņām par iespējamo dokumentu viltošanu</w:t>
      </w:r>
      <w:r w:rsidR="002E38CC" w:rsidRPr="009C7A0A">
        <w:t>;</w:t>
      </w:r>
    </w:p>
    <w:p w14:paraId="52E3E0C8" w14:textId="3179C0D7" w:rsidR="002E38CC" w:rsidRPr="009C7A0A" w:rsidRDefault="00347F4C" w:rsidP="009C7A0A">
      <w:pPr>
        <w:spacing w:line="276" w:lineRule="auto"/>
        <w:ind w:firstLine="720"/>
        <w:jc w:val="both"/>
      </w:pPr>
      <w:r w:rsidRPr="009C7A0A">
        <w:t>Rīgas pilsētas tiesas priekšsēdētājai norādīts uz pieļautajiem Kriminālprocesa likuma normu pārkāpumiem, taisot spriedumu krimināllietā Nr. 11511002713;</w:t>
      </w:r>
    </w:p>
    <w:p w14:paraId="52F2105F" w14:textId="24A77F01" w:rsidR="00347F4C" w:rsidRPr="009C7A0A" w:rsidRDefault="000341C5" w:rsidP="009C7A0A">
      <w:pPr>
        <w:spacing w:line="276" w:lineRule="auto"/>
        <w:ind w:firstLine="720"/>
        <w:jc w:val="both"/>
      </w:pPr>
      <w:r w:rsidRPr="009C7A0A">
        <w:t>Latvijas Zvērinātu advokātu padomei norādīts uz zvērinātas advokātes J. </w:t>
      </w:r>
      <w:proofErr w:type="spellStart"/>
      <w:r w:rsidRPr="009C7A0A">
        <w:t>Tverjanovičas-Bores</w:t>
      </w:r>
      <w:proofErr w:type="spellEnd"/>
      <w:r w:rsidRPr="009C7A0A">
        <w:t xml:space="preserve"> rīcību, īstenojot cietušā </w:t>
      </w:r>
      <w:r w:rsidR="00BD31E0">
        <w:t>[pers. BG]</w:t>
      </w:r>
      <w:r w:rsidRPr="009C7A0A">
        <w:t xml:space="preserve"> pārstāvību kriminālprocesā Nr. 11511002713 apelācijas instances tiesā.</w:t>
      </w:r>
    </w:p>
    <w:p w14:paraId="57F1CCDA" w14:textId="22CF21F9" w:rsidR="00102187" w:rsidRPr="009C7A0A" w:rsidRDefault="00102187" w:rsidP="009C7A0A">
      <w:pPr>
        <w:autoSpaceDE w:val="0"/>
        <w:spacing w:line="276" w:lineRule="auto"/>
        <w:ind w:firstLine="720"/>
        <w:jc w:val="both"/>
      </w:pPr>
    </w:p>
    <w:p w14:paraId="37739821" w14:textId="1D180B0A" w:rsidR="00645B47" w:rsidRPr="009C7A0A" w:rsidRDefault="002658F3" w:rsidP="009C7A0A">
      <w:pPr>
        <w:autoSpaceDE w:val="0"/>
        <w:spacing w:line="276" w:lineRule="auto"/>
        <w:ind w:firstLine="720"/>
        <w:jc w:val="both"/>
      </w:pPr>
      <w:r w:rsidRPr="009C7A0A">
        <w:t xml:space="preserve">[3] Ar apelācijas instances tiesas spriedumu </w:t>
      </w:r>
      <w:r w:rsidR="00C74F2F">
        <w:t>[pers. A]</w:t>
      </w:r>
      <w:r w:rsidR="0078248A" w:rsidRPr="009C7A0A">
        <w:t xml:space="preserve"> atzīts par vainīgu un sodīts pēc Krimināllikuma 239. panta otrās daļas </w:t>
      </w:r>
      <w:r w:rsidR="00D7761B" w:rsidRPr="009C7A0A">
        <w:t>par to, ka viņš pārkāpa celtņu celtniecības normas un noteikumus,</w:t>
      </w:r>
      <w:r w:rsidR="008E393E" w:rsidRPr="009C7A0A">
        <w:t xml:space="preserve"> kā</w:t>
      </w:r>
      <w:r w:rsidR="00D7761B" w:rsidRPr="009C7A0A">
        <w:t xml:space="preserve"> rezultātā sabruka būves daļa, kas izraisīja smagas sekas, </w:t>
      </w:r>
      <w:r w:rsidR="00175713" w:rsidRPr="009C7A0A">
        <w:t xml:space="preserve">un </w:t>
      </w:r>
      <w:r w:rsidR="00D7761B" w:rsidRPr="009C7A0A">
        <w:t xml:space="preserve">pēc Krimināllikuma </w:t>
      </w:r>
      <w:r w:rsidR="00175713" w:rsidRPr="009C7A0A">
        <w:t xml:space="preserve">123. panta otrās daļas </w:t>
      </w:r>
      <w:r w:rsidR="00C61733" w:rsidRPr="009C7A0A">
        <w:t xml:space="preserve">par </w:t>
      </w:r>
      <w:r w:rsidR="00A806FD" w:rsidRPr="009C7A0A">
        <w:t>vairāku personu prettiesisku nonāvēšanu aiz neuzmanības.</w:t>
      </w:r>
    </w:p>
    <w:p w14:paraId="3D92ABAE" w14:textId="13571C1D" w:rsidR="00077EE6" w:rsidRPr="009C7A0A" w:rsidRDefault="004B6FC3" w:rsidP="00C74F2F">
      <w:pPr>
        <w:autoSpaceDE w:val="0"/>
        <w:spacing w:line="276" w:lineRule="auto"/>
        <w:ind w:firstLine="720"/>
        <w:jc w:val="both"/>
      </w:pPr>
      <w:r w:rsidRPr="009C7A0A">
        <w:t>Apelācijas instances tiesā</w:t>
      </w:r>
      <w:r w:rsidR="000664F1" w:rsidRPr="009C7A0A">
        <w:t xml:space="preserve"> </w:t>
      </w:r>
      <w:r w:rsidR="00C74F2F">
        <w:t>[pers. BI]</w:t>
      </w:r>
      <w:r w:rsidR="0078248A" w:rsidRPr="009C7A0A">
        <w:rPr>
          <w:color w:val="000000"/>
        </w:rPr>
        <w:t xml:space="preserve">, </w:t>
      </w:r>
      <w:r w:rsidR="00C74F2F">
        <w:rPr>
          <w:color w:val="000000"/>
        </w:rPr>
        <w:t>[pers. BJ]</w:t>
      </w:r>
      <w:r w:rsidR="0078248A" w:rsidRPr="009C7A0A">
        <w:rPr>
          <w:color w:val="000000"/>
        </w:rPr>
        <w:t xml:space="preserve">, </w:t>
      </w:r>
      <w:r w:rsidR="00C74F2F">
        <w:rPr>
          <w:color w:val="000000"/>
        </w:rPr>
        <w:t>[pers. BL]</w:t>
      </w:r>
      <w:r w:rsidR="000664F1" w:rsidRPr="009C7A0A">
        <w:rPr>
          <w:color w:val="000000"/>
        </w:rPr>
        <w:t xml:space="preserve"> </w:t>
      </w:r>
      <w:r w:rsidR="00077EE6" w:rsidRPr="009C7A0A">
        <w:rPr>
          <w:color w:val="000000"/>
        </w:rPr>
        <w:t xml:space="preserve">un </w:t>
      </w:r>
      <w:r w:rsidR="00C74F2F">
        <w:rPr>
          <w:color w:val="000000"/>
        </w:rPr>
        <w:t>[pers. BK]</w:t>
      </w:r>
      <w:r w:rsidR="00077EE6" w:rsidRPr="009C7A0A">
        <w:rPr>
          <w:color w:val="000000"/>
        </w:rPr>
        <w:t xml:space="preserve"> </w:t>
      </w:r>
      <w:r w:rsidR="00F86181" w:rsidRPr="009C7A0A">
        <w:rPr>
          <w:color w:val="000000"/>
        </w:rPr>
        <w:t xml:space="preserve">tika </w:t>
      </w:r>
      <w:r w:rsidRPr="009C7A0A">
        <w:t xml:space="preserve">uzturēta </w:t>
      </w:r>
      <w:r w:rsidR="000664F1" w:rsidRPr="009C7A0A">
        <w:t xml:space="preserve">apsūdzība pēc Krimināllikuma </w:t>
      </w:r>
      <w:r w:rsidR="0078248A" w:rsidRPr="009C7A0A">
        <w:t>239. panta otrās daļas</w:t>
      </w:r>
      <w:r w:rsidR="000664F1" w:rsidRPr="009C7A0A">
        <w:t xml:space="preserve"> par to, ka viņi </w:t>
      </w:r>
      <w:r w:rsidR="00077EE6" w:rsidRPr="009C7A0A">
        <w:t xml:space="preserve">pārkāpa celtņu celtniecības normas un noteikumus, </w:t>
      </w:r>
      <w:r w:rsidR="00F33C52" w:rsidRPr="009C7A0A">
        <w:t xml:space="preserve">kā </w:t>
      </w:r>
      <w:r w:rsidR="00077EE6" w:rsidRPr="009C7A0A">
        <w:t>rezultātā sabruka būves daļa, kas izraisīja smagas sekas.</w:t>
      </w:r>
    </w:p>
    <w:p w14:paraId="2C1877CF" w14:textId="1F1BED68" w:rsidR="000664F1" w:rsidRPr="009C7A0A" w:rsidRDefault="004B6FC3" w:rsidP="009C7A0A">
      <w:pPr>
        <w:autoSpaceDE w:val="0"/>
        <w:spacing w:line="276" w:lineRule="auto"/>
        <w:ind w:firstLine="720"/>
        <w:jc w:val="both"/>
      </w:pPr>
      <w:r w:rsidRPr="009C7A0A">
        <w:t>Turklāt apelācijas instances tiesā</w:t>
      </w:r>
      <w:r w:rsidR="000664F1" w:rsidRPr="009C7A0A">
        <w:t xml:space="preserve"> </w:t>
      </w:r>
      <w:r w:rsidR="00EE644E">
        <w:t>[pers. BI]</w:t>
      </w:r>
      <w:r w:rsidR="000664F1" w:rsidRPr="009C7A0A">
        <w:rPr>
          <w:color w:val="000000"/>
        </w:rPr>
        <w:t xml:space="preserve">, </w:t>
      </w:r>
      <w:r w:rsidR="00EE644E">
        <w:rPr>
          <w:color w:val="000000"/>
        </w:rPr>
        <w:t>[pers. BJ]</w:t>
      </w:r>
      <w:r w:rsidR="000664F1" w:rsidRPr="009C7A0A">
        <w:rPr>
          <w:color w:val="000000"/>
        </w:rPr>
        <w:t xml:space="preserve">, </w:t>
      </w:r>
      <w:r w:rsidR="00EE644E">
        <w:rPr>
          <w:color w:val="000000"/>
        </w:rPr>
        <w:t>[pers. BL]</w:t>
      </w:r>
      <w:r w:rsidR="000664F1" w:rsidRPr="009C7A0A">
        <w:rPr>
          <w:color w:val="000000"/>
        </w:rPr>
        <w:t xml:space="preserve"> </w:t>
      </w:r>
      <w:r w:rsidR="00326AD9" w:rsidRPr="009C7A0A">
        <w:rPr>
          <w:color w:val="000000"/>
        </w:rPr>
        <w:t xml:space="preserve">un </w:t>
      </w:r>
      <w:r w:rsidR="00EE644E">
        <w:rPr>
          <w:color w:val="000000"/>
        </w:rPr>
        <w:t>[pers. BK]</w:t>
      </w:r>
      <w:r w:rsidR="00326AD9" w:rsidRPr="009C7A0A">
        <w:rPr>
          <w:color w:val="000000"/>
        </w:rPr>
        <w:t xml:space="preserve"> </w:t>
      </w:r>
      <w:r w:rsidR="00F86181" w:rsidRPr="009C7A0A">
        <w:rPr>
          <w:color w:val="000000"/>
        </w:rPr>
        <w:t xml:space="preserve">tika </w:t>
      </w:r>
      <w:r w:rsidRPr="009C7A0A">
        <w:t xml:space="preserve">uzturēta </w:t>
      </w:r>
      <w:r w:rsidR="000664F1" w:rsidRPr="009C7A0A">
        <w:t xml:space="preserve">apsūdzība </w:t>
      </w:r>
      <w:r w:rsidR="00B47650" w:rsidRPr="009C7A0A">
        <w:t xml:space="preserve">arī </w:t>
      </w:r>
      <w:r w:rsidR="000664F1" w:rsidRPr="009C7A0A">
        <w:t xml:space="preserve">pēc Krimināllikuma 123. panta otrās daļas par </w:t>
      </w:r>
      <w:r w:rsidR="004831E2" w:rsidRPr="009C7A0A">
        <w:t>vairāku personu prettiesisku nonāvēšanu aiz neuzmanības</w:t>
      </w:r>
      <w:r w:rsidR="00077EE6" w:rsidRPr="009C7A0A">
        <w:t>.</w:t>
      </w:r>
    </w:p>
    <w:p w14:paraId="78AAB128" w14:textId="75B855E3" w:rsidR="004E1C01" w:rsidRPr="009C7A0A" w:rsidRDefault="00196B24" w:rsidP="009C7A0A">
      <w:pPr>
        <w:autoSpaceDE w:val="0"/>
        <w:spacing w:line="276" w:lineRule="auto"/>
        <w:ind w:firstLine="720"/>
        <w:jc w:val="both"/>
      </w:pPr>
      <w:r w:rsidRPr="009C7A0A">
        <w:t>A</w:t>
      </w:r>
      <w:r w:rsidR="00DB4487" w:rsidRPr="009C7A0A">
        <w:t>pelācijas instances tiesā</w:t>
      </w:r>
      <w:r w:rsidR="000664F1" w:rsidRPr="009C7A0A">
        <w:t xml:space="preserve"> </w:t>
      </w:r>
      <w:r w:rsidR="002F3DB5">
        <w:t>[pers. BM]</w:t>
      </w:r>
      <w:r w:rsidR="0078248A" w:rsidRPr="009C7A0A">
        <w:rPr>
          <w:color w:val="000000"/>
        </w:rPr>
        <w:t xml:space="preserve">, </w:t>
      </w:r>
      <w:r w:rsidR="002F3DB5">
        <w:rPr>
          <w:color w:val="000000"/>
        </w:rPr>
        <w:t>[pers. BN]</w:t>
      </w:r>
      <w:r w:rsidR="00D616F9" w:rsidRPr="009C7A0A">
        <w:rPr>
          <w:color w:val="000000"/>
        </w:rPr>
        <w:t xml:space="preserve"> un </w:t>
      </w:r>
      <w:r w:rsidR="002F3DB5">
        <w:rPr>
          <w:color w:val="000000"/>
        </w:rPr>
        <w:t>[pers. BH]</w:t>
      </w:r>
      <w:r w:rsidR="00F86181" w:rsidRPr="009C7A0A">
        <w:rPr>
          <w:color w:val="000000"/>
        </w:rPr>
        <w:t xml:space="preserve"> tika</w:t>
      </w:r>
      <w:r w:rsidR="000664F1" w:rsidRPr="009C7A0A">
        <w:t xml:space="preserve"> </w:t>
      </w:r>
      <w:r w:rsidR="00333795" w:rsidRPr="009C7A0A">
        <w:t xml:space="preserve">uzturēta </w:t>
      </w:r>
      <w:r w:rsidR="000664F1" w:rsidRPr="009C7A0A">
        <w:t xml:space="preserve">apsūdzība pēc Krimināllikuma </w:t>
      </w:r>
      <w:r w:rsidR="0078248A" w:rsidRPr="009C7A0A">
        <w:t>319. panta trešās daļas</w:t>
      </w:r>
      <w:r w:rsidR="000664F1" w:rsidRPr="009C7A0A">
        <w:t xml:space="preserve"> par </w:t>
      </w:r>
      <w:r w:rsidR="00D616F9" w:rsidRPr="009C7A0A">
        <w:t xml:space="preserve">valsts amatpersonas pienākumu nepildīšanu, proti, par to, ka viņi, būdami valsts amatpersonas, aiz nolaidības neizdarīja darbības, kuras viņiem pēc likuma un </w:t>
      </w:r>
      <w:r w:rsidR="009A2952" w:rsidRPr="009C7A0A">
        <w:t>uzdot</w:t>
      </w:r>
      <w:r w:rsidR="001715FE" w:rsidRPr="009C7A0A">
        <w:t>a</w:t>
      </w:r>
      <w:r w:rsidR="009A2952" w:rsidRPr="009C7A0A">
        <w:t xml:space="preserve"> </w:t>
      </w:r>
      <w:r w:rsidR="00D616F9" w:rsidRPr="009C7A0A">
        <w:t xml:space="preserve">uzdevuma bija jāizdara, lai novērstu kaitējumu pārvaldības kārtībai un ar likumu aizsargātām personas interesēm, </w:t>
      </w:r>
      <w:r w:rsidR="009A2952" w:rsidRPr="009C7A0A">
        <w:t xml:space="preserve"> kas izraisīja</w:t>
      </w:r>
      <w:r w:rsidR="00D616F9" w:rsidRPr="009C7A0A">
        <w:t xml:space="preserve"> smagas sekas.</w:t>
      </w:r>
    </w:p>
    <w:p w14:paraId="74937878" w14:textId="720FEA09" w:rsidR="00645B47" w:rsidRPr="009C7A0A" w:rsidRDefault="00E71704" w:rsidP="009C7A0A">
      <w:pPr>
        <w:autoSpaceDE w:val="0"/>
        <w:spacing w:line="276" w:lineRule="auto"/>
        <w:ind w:firstLine="720"/>
        <w:jc w:val="both"/>
      </w:pPr>
      <w:r w:rsidRPr="009C7A0A">
        <w:t>A</w:t>
      </w:r>
      <w:r w:rsidR="00F024A9" w:rsidRPr="009C7A0A">
        <w:t xml:space="preserve">pelācijas instances tiesā </w:t>
      </w:r>
      <w:r w:rsidR="002F3DB5">
        <w:t>[pers. BO]</w:t>
      </w:r>
      <w:r w:rsidR="00F86181" w:rsidRPr="009C7A0A">
        <w:rPr>
          <w:color w:val="000000"/>
        </w:rPr>
        <w:t xml:space="preserve"> tika</w:t>
      </w:r>
      <w:r w:rsidR="000664F1" w:rsidRPr="009C7A0A">
        <w:t xml:space="preserve"> </w:t>
      </w:r>
      <w:r w:rsidR="00F024A9" w:rsidRPr="009C7A0A">
        <w:t xml:space="preserve">uzturēta </w:t>
      </w:r>
      <w:r w:rsidR="000664F1" w:rsidRPr="009C7A0A">
        <w:t xml:space="preserve">apsūdzība pēc Krimināllikuma </w:t>
      </w:r>
      <w:r w:rsidR="0078248A" w:rsidRPr="009C7A0A">
        <w:t>146. panta otrās daļas</w:t>
      </w:r>
      <w:r w:rsidR="000664F1" w:rsidRPr="009C7A0A">
        <w:t xml:space="preserve"> par to, ka viņa</w:t>
      </w:r>
      <w:r w:rsidR="00441495" w:rsidRPr="009C7A0A">
        <w:t>,</w:t>
      </w:r>
      <w:r w:rsidR="000664F1" w:rsidRPr="009C7A0A">
        <w:t xml:space="preserve"> </w:t>
      </w:r>
      <w:r w:rsidR="00015D26" w:rsidRPr="009C7A0A">
        <w:rPr>
          <w:color w:val="000000"/>
        </w:rPr>
        <w:t>būdama persona, kas uzņēmumā atbildīga par darba aizsardzīb</w:t>
      </w:r>
      <w:r w:rsidR="00FA1B0B" w:rsidRPr="009C7A0A">
        <w:rPr>
          <w:color w:val="000000"/>
        </w:rPr>
        <w:t>u</w:t>
      </w:r>
      <w:r w:rsidR="00015D26" w:rsidRPr="009C7A0A">
        <w:rPr>
          <w:color w:val="000000"/>
        </w:rPr>
        <w:t xml:space="preserve"> reglamentējošo normatīvo aktu prasību ievērošanu, pārkāpa šo normatīvo aktu prasības, kas izraisīja </w:t>
      </w:r>
      <w:r w:rsidR="00640E20" w:rsidRPr="009C7A0A">
        <w:rPr>
          <w:color w:val="000000"/>
        </w:rPr>
        <w:t xml:space="preserve">smagus </w:t>
      </w:r>
      <w:r w:rsidR="00015D26" w:rsidRPr="009C7A0A">
        <w:rPr>
          <w:color w:val="000000"/>
        </w:rPr>
        <w:t xml:space="preserve">miesas bojājumus </w:t>
      </w:r>
      <w:r w:rsidR="00640E20" w:rsidRPr="009C7A0A">
        <w:rPr>
          <w:color w:val="000000"/>
        </w:rPr>
        <w:t>vairākiem cilvēkiem un cilvēku nāvi.</w:t>
      </w:r>
    </w:p>
    <w:p w14:paraId="17CF4A5F" w14:textId="082073D9" w:rsidR="002658F3" w:rsidRPr="009C7A0A" w:rsidRDefault="002658F3" w:rsidP="009C7A0A">
      <w:pPr>
        <w:autoSpaceDE w:val="0"/>
        <w:spacing w:line="276" w:lineRule="auto"/>
        <w:ind w:firstLine="720"/>
        <w:jc w:val="both"/>
      </w:pPr>
    </w:p>
    <w:p w14:paraId="0CE2C441" w14:textId="0A3BDDBE" w:rsidR="0049135A" w:rsidRPr="009C7A0A" w:rsidRDefault="0001058A" w:rsidP="00AA7886">
      <w:pPr>
        <w:widowControl w:val="0"/>
        <w:spacing w:line="276" w:lineRule="auto"/>
        <w:ind w:firstLine="720"/>
        <w:jc w:val="both"/>
        <w:rPr>
          <w:rFonts w:eastAsia="Calibri"/>
          <w:color w:val="000000" w:themeColor="text1"/>
        </w:rPr>
      </w:pPr>
      <w:r w:rsidRPr="009C7A0A">
        <w:t>[4]</w:t>
      </w:r>
      <w:r w:rsidR="00483246" w:rsidRPr="009C7A0A">
        <w:t> </w:t>
      </w:r>
      <w:r w:rsidRPr="009C7A0A">
        <w:t xml:space="preserve">Par </w:t>
      </w:r>
      <w:r w:rsidR="000664F1" w:rsidRPr="009C7A0A">
        <w:t xml:space="preserve">Rīgas apgabaltiesas 2023. gada 24. janvāra spriedumu </w:t>
      </w:r>
      <w:r w:rsidR="00091A50" w:rsidRPr="009C7A0A">
        <w:rPr>
          <w:rFonts w:eastAsia="Calibri"/>
          <w:color w:val="000000" w:themeColor="text1"/>
        </w:rPr>
        <w:t>Rīgas tiesas apgabala prokuratūras prokurors A. </w:t>
      </w:r>
      <w:proofErr w:type="spellStart"/>
      <w:r w:rsidR="00091A50" w:rsidRPr="009C7A0A">
        <w:rPr>
          <w:rFonts w:eastAsia="Calibri"/>
          <w:color w:val="000000" w:themeColor="text1"/>
        </w:rPr>
        <w:t>Skradailis</w:t>
      </w:r>
      <w:proofErr w:type="spellEnd"/>
      <w:r w:rsidR="00091A50" w:rsidRPr="009C7A0A">
        <w:rPr>
          <w:rFonts w:eastAsia="Calibri"/>
          <w:color w:val="000000" w:themeColor="text1"/>
        </w:rPr>
        <w:t xml:space="preserve"> iesniedzis kasācijas protestu, </w:t>
      </w:r>
      <w:r w:rsidR="00F4506B" w:rsidRPr="009C7A0A">
        <w:rPr>
          <w:rFonts w:eastAsia="Calibri"/>
          <w:color w:val="000000" w:themeColor="text1"/>
        </w:rPr>
        <w:t xml:space="preserve">apsūdzētais </w:t>
      </w:r>
      <w:r w:rsidR="007B7B41">
        <w:rPr>
          <w:rFonts w:eastAsia="Calibri"/>
          <w:color w:val="000000" w:themeColor="text1"/>
        </w:rPr>
        <w:t>[pers. A]</w:t>
      </w:r>
      <w:r w:rsidR="00F4506B" w:rsidRPr="009C7A0A">
        <w:rPr>
          <w:rFonts w:eastAsia="Calibri"/>
          <w:color w:val="000000" w:themeColor="text1"/>
        </w:rPr>
        <w:t xml:space="preserve"> un viņa aizstāvis A. Zvejsalnieks, cietušie </w:t>
      </w:r>
      <w:r w:rsidR="007B7B41">
        <w:rPr>
          <w:rFonts w:eastAsia="Calibri"/>
          <w:color w:val="000000" w:themeColor="text1"/>
        </w:rPr>
        <w:t>[pers. B]</w:t>
      </w:r>
      <w:r w:rsidR="00287D43" w:rsidRPr="009C7A0A">
        <w:rPr>
          <w:rFonts w:eastAsia="Calibri"/>
          <w:color w:val="000000" w:themeColor="text1"/>
        </w:rPr>
        <w:t xml:space="preserve">, </w:t>
      </w:r>
      <w:r w:rsidR="007B7B41">
        <w:rPr>
          <w:rFonts w:eastAsia="Calibri"/>
          <w:color w:val="000000" w:themeColor="text1"/>
        </w:rPr>
        <w:t>[pers. C]</w:t>
      </w:r>
      <w:r w:rsidR="00287D43" w:rsidRPr="009C7A0A">
        <w:rPr>
          <w:rFonts w:eastAsia="Calibri"/>
          <w:color w:val="000000" w:themeColor="text1"/>
        </w:rPr>
        <w:t xml:space="preserve">, </w:t>
      </w:r>
      <w:r w:rsidR="007B7B41">
        <w:rPr>
          <w:rFonts w:eastAsia="Calibri"/>
          <w:color w:val="000000" w:themeColor="text1"/>
        </w:rPr>
        <w:t>[pers. D]</w:t>
      </w:r>
      <w:r w:rsidR="00287D43" w:rsidRPr="009C7A0A">
        <w:rPr>
          <w:rFonts w:eastAsia="Calibri"/>
          <w:color w:val="000000" w:themeColor="text1"/>
        </w:rPr>
        <w:t xml:space="preserve">, </w:t>
      </w:r>
      <w:r w:rsidR="007B7B41">
        <w:rPr>
          <w:rFonts w:eastAsia="Calibri"/>
          <w:color w:val="000000" w:themeColor="text1"/>
        </w:rPr>
        <w:t>[pers. E]</w:t>
      </w:r>
      <w:r w:rsidR="00287D43" w:rsidRPr="009C7A0A">
        <w:rPr>
          <w:rFonts w:eastAsia="Calibri"/>
          <w:color w:val="000000" w:themeColor="text1"/>
        </w:rPr>
        <w:t xml:space="preserve">, </w:t>
      </w:r>
      <w:r w:rsidR="007B7B41">
        <w:rPr>
          <w:rFonts w:eastAsia="Calibri"/>
          <w:color w:val="000000" w:themeColor="text1"/>
        </w:rPr>
        <w:t>[pers. F]</w:t>
      </w:r>
      <w:r w:rsidR="00287D43" w:rsidRPr="009C7A0A">
        <w:rPr>
          <w:rFonts w:eastAsia="Calibri"/>
          <w:color w:val="000000" w:themeColor="text1"/>
        </w:rPr>
        <w:t xml:space="preserve">, </w:t>
      </w:r>
      <w:r w:rsidR="007B7B41">
        <w:rPr>
          <w:rFonts w:eastAsia="Calibri"/>
          <w:color w:val="000000" w:themeColor="text1"/>
        </w:rPr>
        <w:t>[pers. G]</w:t>
      </w:r>
      <w:r w:rsidR="00287D43" w:rsidRPr="009C7A0A">
        <w:rPr>
          <w:rFonts w:eastAsia="Calibri"/>
          <w:color w:val="000000" w:themeColor="text1"/>
        </w:rPr>
        <w:t xml:space="preserve">, </w:t>
      </w:r>
      <w:r w:rsidR="007B7B41">
        <w:rPr>
          <w:rFonts w:eastAsia="Calibri"/>
          <w:color w:val="000000" w:themeColor="text1"/>
        </w:rPr>
        <w:t>[pers. H]</w:t>
      </w:r>
      <w:r w:rsidR="00287D43" w:rsidRPr="009C7A0A">
        <w:rPr>
          <w:rFonts w:eastAsia="Calibri"/>
          <w:color w:val="000000" w:themeColor="text1"/>
        </w:rPr>
        <w:t xml:space="preserve">, </w:t>
      </w:r>
      <w:r w:rsidR="007B7B41">
        <w:rPr>
          <w:rFonts w:eastAsia="Calibri"/>
          <w:color w:val="000000" w:themeColor="text1"/>
        </w:rPr>
        <w:t>[pers. I]</w:t>
      </w:r>
      <w:r w:rsidR="00287D43" w:rsidRPr="009C7A0A">
        <w:rPr>
          <w:rFonts w:eastAsia="Calibri"/>
          <w:color w:val="000000" w:themeColor="text1"/>
        </w:rPr>
        <w:t xml:space="preserve">, </w:t>
      </w:r>
      <w:r w:rsidR="007B7B41">
        <w:rPr>
          <w:rFonts w:eastAsia="Calibri"/>
          <w:color w:val="000000" w:themeColor="text1"/>
        </w:rPr>
        <w:t>[pers. J]</w:t>
      </w:r>
      <w:r w:rsidR="00287D43" w:rsidRPr="009C7A0A">
        <w:rPr>
          <w:rFonts w:eastAsia="Calibri"/>
          <w:color w:val="000000" w:themeColor="text1"/>
        </w:rPr>
        <w:t xml:space="preserve">, </w:t>
      </w:r>
      <w:r w:rsidR="007B7B41">
        <w:rPr>
          <w:rFonts w:eastAsia="Calibri"/>
          <w:color w:val="000000" w:themeColor="text1"/>
        </w:rPr>
        <w:t>[pers. K]</w:t>
      </w:r>
      <w:r w:rsidR="009410D1" w:rsidRPr="009C7A0A">
        <w:rPr>
          <w:rFonts w:eastAsia="Calibri"/>
          <w:color w:val="000000" w:themeColor="text1"/>
        </w:rPr>
        <w:t xml:space="preserve">, </w:t>
      </w:r>
      <w:r w:rsidR="007B7B41">
        <w:rPr>
          <w:rFonts w:eastAsia="Calibri"/>
          <w:color w:val="000000" w:themeColor="text1"/>
        </w:rPr>
        <w:t>[pers. L]</w:t>
      </w:r>
      <w:r w:rsidR="009410D1" w:rsidRPr="009C7A0A">
        <w:rPr>
          <w:rFonts w:eastAsia="Calibri"/>
          <w:color w:val="000000" w:themeColor="text1"/>
        </w:rPr>
        <w:t xml:space="preserve">, </w:t>
      </w:r>
      <w:r w:rsidR="007B7B41">
        <w:rPr>
          <w:rFonts w:eastAsia="Calibri"/>
          <w:color w:val="000000" w:themeColor="text1"/>
        </w:rPr>
        <w:t>[pers. M]</w:t>
      </w:r>
      <w:r w:rsidR="009410D1" w:rsidRPr="009C7A0A">
        <w:rPr>
          <w:rFonts w:eastAsia="Calibri"/>
          <w:color w:val="000000" w:themeColor="text1"/>
        </w:rPr>
        <w:t xml:space="preserve">, </w:t>
      </w:r>
      <w:r w:rsidR="007B7B41">
        <w:rPr>
          <w:rFonts w:eastAsia="Calibri"/>
          <w:color w:val="000000" w:themeColor="text1"/>
        </w:rPr>
        <w:t>[pers. N]</w:t>
      </w:r>
      <w:r w:rsidR="003212E9" w:rsidRPr="009C7A0A">
        <w:rPr>
          <w:rFonts w:eastAsia="Calibri"/>
          <w:color w:val="000000" w:themeColor="text1"/>
        </w:rPr>
        <w:t xml:space="preserve">, </w:t>
      </w:r>
      <w:r w:rsidR="007B7B41">
        <w:rPr>
          <w:rFonts w:eastAsia="Calibri"/>
          <w:color w:val="000000" w:themeColor="text1"/>
        </w:rPr>
        <w:t>[pers. O]</w:t>
      </w:r>
      <w:r w:rsidR="003212E9" w:rsidRPr="009C7A0A">
        <w:rPr>
          <w:rFonts w:eastAsia="Calibri"/>
          <w:color w:val="000000" w:themeColor="text1"/>
        </w:rPr>
        <w:t xml:space="preserve">, </w:t>
      </w:r>
      <w:r w:rsidR="007B7B41">
        <w:rPr>
          <w:rFonts w:eastAsia="Calibri"/>
          <w:color w:val="000000" w:themeColor="text1"/>
        </w:rPr>
        <w:t>[pers. P]</w:t>
      </w:r>
      <w:r w:rsidR="003212E9" w:rsidRPr="009C7A0A">
        <w:rPr>
          <w:rFonts w:eastAsia="Calibri"/>
          <w:color w:val="000000" w:themeColor="text1"/>
        </w:rPr>
        <w:t xml:space="preserve">, </w:t>
      </w:r>
      <w:r w:rsidR="007B7B41">
        <w:rPr>
          <w:rFonts w:eastAsia="Calibri"/>
          <w:color w:val="000000" w:themeColor="text1"/>
        </w:rPr>
        <w:t>[pers. R]</w:t>
      </w:r>
      <w:r w:rsidR="003212E9" w:rsidRPr="009C7A0A">
        <w:rPr>
          <w:rFonts w:eastAsia="Calibri"/>
          <w:color w:val="000000" w:themeColor="text1"/>
        </w:rPr>
        <w:t xml:space="preserve">, </w:t>
      </w:r>
      <w:r w:rsidR="00AE77EA" w:rsidRPr="009C7A0A">
        <w:rPr>
          <w:rFonts w:eastAsia="Calibri"/>
          <w:color w:val="000000" w:themeColor="text1"/>
        </w:rPr>
        <w:t xml:space="preserve">cietušie </w:t>
      </w:r>
      <w:r w:rsidR="007B7B41">
        <w:rPr>
          <w:rFonts w:eastAsia="Calibri"/>
          <w:color w:val="000000" w:themeColor="text1"/>
        </w:rPr>
        <w:t xml:space="preserve">[pers. S] </w:t>
      </w:r>
      <w:r w:rsidR="00F4506B" w:rsidRPr="009C7A0A">
        <w:rPr>
          <w:rFonts w:eastAsia="Calibri"/>
          <w:color w:val="000000" w:themeColor="text1"/>
        </w:rPr>
        <w:t xml:space="preserve">un </w:t>
      </w:r>
      <w:r w:rsidR="007B7B41">
        <w:rPr>
          <w:rFonts w:eastAsia="Calibri"/>
          <w:color w:val="000000" w:themeColor="text1"/>
        </w:rPr>
        <w:t>[pers. T]</w:t>
      </w:r>
      <w:r w:rsidR="00F4506B" w:rsidRPr="009C7A0A">
        <w:rPr>
          <w:rFonts w:eastAsia="Calibri"/>
          <w:color w:val="000000" w:themeColor="text1"/>
        </w:rPr>
        <w:t xml:space="preserve">, </w:t>
      </w:r>
      <w:r w:rsidR="007B7B41">
        <w:rPr>
          <w:rFonts w:eastAsia="Calibri"/>
          <w:color w:val="000000" w:themeColor="text1"/>
        </w:rPr>
        <w:t>[pers. U]</w:t>
      </w:r>
      <w:r w:rsidR="00F4506B" w:rsidRPr="009C7A0A">
        <w:rPr>
          <w:rFonts w:eastAsia="Calibri"/>
          <w:color w:val="000000" w:themeColor="text1"/>
        </w:rPr>
        <w:t xml:space="preserve"> un </w:t>
      </w:r>
      <w:r w:rsidR="007B7B41">
        <w:rPr>
          <w:rFonts w:eastAsia="Calibri"/>
          <w:color w:val="000000" w:themeColor="text1"/>
        </w:rPr>
        <w:t>[pers. V]</w:t>
      </w:r>
      <w:r w:rsidR="00F4506B" w:rsidRPr="009C7A0A">
        <w:rPr>
          <w:rFonts w:eastAsia="Calibri"/>
          <w:color w:val="000000" w:themeColor="text1"/>
        </w:rPr>
        <w:t xml:space="preserve">, </w:t>
      </w:r>
      <w:r w:rsidR="007B7B41">
        <w:rPr>
          <w:rFonts w:eastAsia="Calibri"/>
          <w:color w:val="000000" w:themeColor="text1"/>
        </w:rPr>
        <w:t>[pers. Z]</w:t>
      </w:r>
      <w:r w:rsidR="00F4506B" w:rsidRPr="009C7A0A">
        <w:rPr>
          <w:rFonts w:eastAsia="Calibri"/>
          <w:color w:val="000000" w:themeColor="text1"/>
        </w:rPr>
        <w:t xml:space="preserve"> un </w:t>
      </w:r>
      <w:r w:rsidR="00AA7886">
        <w:rPr>
          <w:rFonts w:eastAsia="Calibri"/>
          <w:color w:val="000000" w:themeColor="text1"/>
        </w:rPr>
        <w:t>[pers. AA]</w:t>
      </w:r>
      <w:r w:rsidR="00F4506B" w:rsidRPr="009C7A0A">
        <w:rPr>
          <w:rFonts w:eastAsia="Calibri"/>
          <w:color w:val="000000" w:themeColor="text1"/>
        </w:rPr>
        <w:t xml:space="preserve">, </w:t>
      </w:r>
      <w:r w:rsidR="00AA7886">
        <w:rPr>
          <w:rFonts w:eastAsia="Calibri"/>
          <w:color w:val="000000" w:themeColor="text1"/>
        </w:rPr>
        <w:t>[pers. AB]</w:t>
      </w:r>
      <w:r w:rsidR="00F4506B" w:rsidRPr="009C7A0A">
        <w:rPr>
          <w:rFonts w:eastAsia="Calibri"/>
          <w:color w:val="000000" w:themeColor="text1"/>
        </w:rPr>
        <w:t xml:space="preserve"> un </w:t>
      </w:r>
      <w:r w:rsidR="00AA7886">
        <w:rPr>
          <w:rFonts w:eastAsia="Calibri"/>
          <w:color w:val="000000" w:themeColor="text1"/>
        </w:rPr>
        <w:t>[pers. AC]</w:t>
      </w:r>
      <w:r w:rsidR="00F4506B" w:rsidRPr="009C7A0A">
        <w:rPr>
          <w:rFonts w:eastAsia="Calibri"/>
          <w:color w:val="000000" w:themeColor="text1"/>
        </w:rPr>
        <w:t xml:space="preserve">, </w:t>
      </w:r>
      <w:r w:rsidR="00AA7886">
        <w:rPr>
          <w:rFonts w:eastAsia="Calibri"/>
          <w:color w:val="000000" w:themeColor="text1"/>
        </w:rPr>
        <w:t>[pers. AD]</w:t>
      </w:r>
      <w:r w:rsidR="00AE77EA" w:rsidRPr="009C7A0A">
        <w:rPr>
          <w:rFonts w:eastAsia="Calibri"/>
          <w:color w:val="000000" w:themeColor="text1"/>
        </w:rPr>
        <w:t xml:space="preserve"> un </w:t>
      </w:r>
      <w:r w:rsidR="00AA7886">
        <w:rPr>
          <w:rFonts w:eastAsia="Calibri"/>
          <w:color w:val="000000" w:themeColor="text1"/>
        </w:rPr>
        <w:t>[pers. AE]</w:t>
      </w:r>
      <w:r w:rsidR="00AE77EA" w:rsidRPr="009C7A0A">
        <w:rPr>
          <w:rFonts w:eastAsia="Calibri"/>
          <w:color w:val="000000" w:themeColor="text1"/>
        </w:rPr>
        <w:t xml:space="preserve">, cietušie </w:t>
      </w:r>
      <w:r w:rsidR="00AA7886">
        <w:rPr>
          <w:rFonts w:eastAsia="Calibri"/>
          <w:color w:val="000000" w:themeColor="text1"/>
        </w:rPr>
        <w:t>[pers. AF]</w:t>
      </w:r>
      <w:r w:rsidR="00F4506B" w:rsidRPr="009C7A0A">
        <w:rPr>
          <w:rFonts w:eastAsia="Calibri"/>
          <w:color w:val="000000" w:themeColor="text1"/>
        </w:rPr>
        <w:t xml:space="preserve">, </w:t>
      </w:r>
      <w:r w:rsidR="00AA7886">
        <w:rPr>
          <w:rFonts w:eastAsia="Calibri"/>
          <w:color w:val="000000" w:themeColor="text1"/>
        </w:rPr>
        <w:t>[pers. AG]</w:t>
      </w:r>
      <w:r w:rsidR="00AE77EA" w:rsidRPr="009C7A0A">
        <w:rPr>
          <w:rFonts w:eastAsia="Calibri"/>
          <w:color w:val="000000" w:themeColor="text1"/>
        </w:rPr>
        <w:t xml:space="preserve"> un </w:t>
      </w:r>
      <w:r w:rsidR="00AA7886">
        <w:rPr>
          <w:rFonts w:eastAsia="Calibri"/>
          <w:color w:val="000000" w:themeColor="text1"/>
        </w:rPr>
        <w:t>[pers. AH]</w:t>
      </w:r>
      <w:r w:rsidR="00F4506B" w:rsidRPr="009C7A0A">
        <w:rPr>
          <w:rFonts w:eastAsia="Calibri"/>
          <w:color w:val="000000" w:themeColor="text1"/>
        </w:rPr>
        <w:t xml:space="preserve">, </w:t>
      </w:r>
      <w:r w:rsidR="00AA7886">
        <w:rPr>
          <w:rFonts w:eastAsia="Calibri"/>
          <w:color w:val="000000" w:themeColor="text1"/>
        </w:rPr>
        <w:t>[pers. AI]</w:t>
      </w:r>
      <w:r w:rsidR="00F4506B" w:rsidRPr="009C7A0A">
        <w:rPr>
          <w:rFonts w:eastAsia="Calibri"/>
          <w:color w:val="000000" w:themeColor="text1"/>
        </w:rPr>
        <w:t xml:space="preserve">, </w:t>
      </w:r>
      <w:r w:rsidR="00AA7886">
        <w:rPr>
          <w:rFonts w:eastAsia="Calibri"/>
          <w:color w:val="000000" w:themeColor="text1"/>
        </w:rPr>
        <w:t>[pers. JA]</w:t>
      </w:r>
      <w:r w:rsidR="00F4506B" w:rsidRPr="009C7A0A">
        <w:rPr>
          <w:rFonts w:eastAsia="Calibri"/>
          <w:color w:val="000000" w:themeColor="text1"/>
        </w:rPr>
        <w:t xml:space="preserve"> un </w:t>
      </w:r>
      <w:r w:rsidR="00AA7886">
        <w:rPr>
          <w:rFonts w:eastAsia="Calibri"/>
          <w:color w:val="000000" w:themeColor="text1"/>
        </w:rPr>
        <w:t>[pers. AK]</w:t>
      </w:r>
      <w:r w:rsidR="00F4506B" w:rsidRPr="009C7A0A">
        <w:rPr>
          <w:rFonts w:eastAsia="Calibri"/>
          <w:color w:val="000000" w:themeColor="text1"/>
        </w:rPr>
        <w:t xml:space="preserve">, </w:t>
      </w:r>
      <w:r w:rsidR="00AA7886">
        <w:rPr>
          <w:rFonts w:eastAsia="Calibri"/>
          <w:color w:val="000000" w:themeColor="text1"/>
        </w:rPr>
        <w:t>[pers. AL]</w:t>
      </w:r>
      <w:r w:rsidR="00127688" w:rsidRPr="009C7A0A">
        <w:rPr>
          <w:rFonts w:eastAsia="Calibri"/>
          <w:color w:val="000000" w:themeColor="text1"/>
        </w:rPr>
        <w:t>,</w:t>
      </w:r>
      <w:r w:rsidR="00703960" w:rsidRPr="009C7A0A">
        <w:rPr>
          <w:rFonts w:eastAsia="Calibri"/>
          <w:color w:val="000000" w:themeColor="text1"/>
        </w:rPr>
        <w:t xml:space="preserve"> </w:t>
      </w:r>
      <w:r w:rsidR="00AA7886">
        <w:rPr>
          <w:rFonts w:eastAsia="Calibri"/>
          <w:color w:val="000000" w:themeColor="text1"/>
        </w:rPr>
        <w:t>[pers. AM]</w:t>
      </w:r>
      <w:r w:rsidR="00703960" w:rsidRPr="009C7A0A" w:rsidDel="00287D43">
        <w:rPr>
          <w:rFonts w:eastAsia="Calibri"/>
          <w:color w:val="000000" w:themeColor="text1"/>
        </w:rPr>
        <w:t xml:space="preserve"> </w:t>
      </w:r>
      <w:r w:rsidR="00127688" w:rsidRPr="009C7A0A">
        <w:rPr>
          <w:rFonts w:eastAsia="Calibri"/>
          <w:color w:val="000000" w:themeColor="text1"/>
        </w:rPr>
        <w:t xml:space="preserve">un </w:t>
      </w:r>
      <w:r w:rsidR="00AA7886">
        <w:rPr>
          <w:rFonts w:eastAsia="Calibri"/>
          <w:color w:val="000000" w:themeColor="text1"/>
        </w:rPr>
        <w:t>[pers. AN]</w:t>
      </w:r>
      <w:r w:rsidR="00127688" w:rsidRPr="009C7A0A">
        <w:rPr>
          <w:rFonts w:eastAsia="Calibri"/>
          <w:color w:val="000000" w:themeColor="text1"/>
        </w:rPr>
        <w:t>,</w:t>
      </w:r>
      <w:r w:rsidR="00127688" w:rsidRPr="009C7A0A" w:rsidDel="00287D43">
        <w:rPr>
          <w:rFonts w:eastAsia="Calibri"/>
          <w:color w:val="000000" w:themeColor="text1"/>
        </w:rPr>
        <w:t xml:space="preserve"> </w:t>
      </w:r>
      <w:r w:rsidR="00AA7886">
        <w:rPr>
          <w:rFonts w:eastAsia="Calibri"/>
          <w:color w:val="000000" w:themeColor="text1"/>
        </w:rPr>
        <w:t>[pers. AO]</w:t>
      </w:r>
      <w:r w:rsidR="00127688" w:rsidRPr="009C7A0A">
        <w:rPr>
          <w:rFonts w:eastAsia="Calibri"/>
          <w:color w:val="000000" w:themeColor="text1"/>
        </w:rPr>
        <w:t xml:space="preserve">, </w:t>
      </w:r>
      <w:r w:rsidR="00AA7886">
        <w:rPr>
          <w:rFonts w:eastAsia="Calibri"/>
          <w:color w:val="000000" w:themeColor="text1"/>
        </w:rPr>
        <w:t>[pers. AP]</w:t>
      </w:r>
      <w:r w:rsidR="00127688" w:rsidRPr="009C7A0A">
        <w:rPr>
          <w:rFonts w:eastAsia="Calibri"/>
          <w:color w:val="000000" w:themeColor="text1"/>
        </w:rPr>
        <w:t xml:space="preserve"> un </w:t>
      </w:r>
      <w:r w:rsidR="00AA7886">
        <w:rPr>
          <w:rFonts w:eastAsia="Calibri"/>
          <w:color w:val="000000" w:themeColor="text1"/>
        </w:rPr>
        <w:t>[pers. AR]</w:t>
      </w:r>
      <w:r w:rsidR="00127688" w:rsidRPr="009C7A0A">
        <w:rPr>
          <w:rFonts w:eastAsia="Calibri"/>
          <w:color w:val="000000" w:themeColor="text1"/>
        </w:rPr>
        <w:t>, cietuš</w:t>
      </w:r>
      <w:r w:rsidR="00F609CD" w:rsidRPr="009C7A0A">
        <w:rPr>
          <w:rFonts w:eastAsia="Calibri"/>
          <w:color w:val="000000" w:themeColor="text1"/>
        </w:rPr>
        <w:t>ie</w:t>
      </w:r>
      <w:r w:rsidR="00127688" w:rsidRPr="009C7A0A">
        <w:rPr>
          <w:rFonts w:eastAsia="Calibri"/>
          <w:color w:val="000000" w:themeColor="text1"/>
        </w:rPr>
        <w:t xml:space="preserve"> </w:t>
      </w:r>
      <w:r w:rsidR="00AA7886">
        <w:rPr>
          <w:rFonts w:eastAsia="Calibri"/>
          <w:color w:val="000000" w:themeColor="text1"/>
        </w:rPr>
        <w:lastRenderedPageBreak/>
        <w:t>[pers. AS]</w:t>
      </w:r>
      <w:r w:rsidR="00F609CD" w:rsidRPr="009C7A0A">
        <w:rPr>
          <w:rFonts w:eastAsia="Calibri"/>
          <w:color w:val="000000" w:themeColor="text1"/>
        </w:rPr>
        <w:t xml:space="preserve">, </w:t>
      </w:r>
      <w:r w:rsidR="00AA7886">
        <w:rPr>
          <w:rFonts w:eastAsia="Calibri"/>
          <w:color w:val="000000" w:themeColor="text1"/>
        </w:rPr>
        <w:t>[pers. AT]</w:t>
      </w:r>
      <w:r w:rsidR="00F4506B" w:rsidRPr="009C7A0A">
        <w:rPr>
          <w:rFonts w:eastAsia="Calibri"/>
          <w:color w:val="000000" w:themeColor="text1"/>
        </w:rPr>
        <w:t xml:space="preserve">, </w:t>
      </w:r>
      <w:r w:rsidR="00AA7886">
        <w:rPr>
          <w:rFonts w:eastAsia="Calibri"/>
          <w:color w:val="000000" w:themeColor="text1"/>
        </w:rPr>
        <w:t>[pers. AU]</w:t>
      </w:r>
      <w:r w:rsidR="00F4506B" w:rsidRPr="009C7A0A">
        <w:rPr>
          <w:rFonts w:eastAsia="Calibri"/>
          <w:color w:val="000000" w:themeColor="text1"/>
        </w:rPr>
        <w:t xml:space="preserve"> un </w:t>
      </w:r>
      <w:r w:rsidR="00AA7886">
        <w:rPr>
          <w:rFonts w:eastAsia="Calibri"/>
          <w:color w:val="000000" w:themeColor="text1"/>
        </w:rPr>
        <w:t>[pers. AV]</w:t>
      </w:r>
      <w:r w:rsidR="00F4506B" w:rsidRPr="009C7A0A">
        <w:rPr>
          <w:rFonts w:eastAsia="Calibri"/>
          <w:color w:val="000000" w:themeColor="text1"/>
        </w:rPr>
        <w:t xml:space="preserve">, </w:t>
      </w:r>
      <w:r w:rsidR="00F609CD" w:rsidRPr="009C7A0A">
        <w:rPr>
          <w:rFonts w:eastAsia="Calibri"/>
          <w:color w:val="000000" w:themeColor="text1"/>
        </w:rPr>
        <w:t xml:space="preserve">cietušie </w:t>
      </w:r>
      <w:r w:rsidR="00AA7886">
        <w:rPr>
          <w:rFonts w:eastAsia="Calibri"/>
          <w:color w:val="000000" w:themeColor="text1"/>
        </w:rPr>
        <w:t>[pers. AZ]</w:t>
      </w:r>
      <w:r w:rsidR="00F609CD" w:rsidRPr="009C7A0A">
        <w:rPr>
          <w:rFonts w:eastAsia="Calibri"/>
          <w:color w:val="000000" w:themeColor="text1"/>
        </w:rPr>
        <w:t>,</w:t>
      </w:r>
      <w:r w:rsidR="00F609CD" w:rsidRPr="009C7A0A" w:rsidDel="009410D1">
        <w:rPr>
          <w:rFonts w:eastAsia="Calibri"/>
          <w:color w:val="000000" w:themeColor="text1"/>
        </w:rPr>
        <w:t xml:space="preserve"> </w:t>
      </w:r>
      <w:r w:rsidR="00AA7886">
        <w:rPr>
          <w:rFonts w:eastAsia="Calibri"/>
          <w:color w:val="000000" w:themeColor="text1"/>
        </w:rPr>
        <w:t>[pers. BA]</w:t>
      </w:r>
      <w:r w:rsidR="00376EE5" w:rsidRPr="009C7A0A">
        <w:rPr>
          <w:rFonts w:eastAsia="Calibri"/>
          <w:color w:val="000000" w:themeColor="text1"/>
        </w:rPr>
        <w:t>,</w:t>
      </w:r>
      <w:r w:rsidR="00F4506B" w:rsidRPr="009C7A0A">
        <w:rPr>
          <w:rFonts w:eastAsia="Calibri"/>
          <w:color w:val="000000" w:themeColor="text1"/>
        </w:rPr>
        <w:t xml:space="preserve"> </w:t>
      </w:r>
      <w:r w:rsidR="00AA7886">
        <w:rPr>
          <w:rFonts w:eastAsia="Calibri"/>
          <w:color w:val="000000" w:themeColor="text1"/>
        </w:rPr>
        <w:t>[pers. BB]</w:t>
      </w:r>
      <w:r w:rsidR="00376EE5" w:rsidRPr="009C7A0A">
        <w:rPr>
          <w:rFonts w:eastAsia="Calibri"/>
          <w:color w:val="000000" w:themeColor="text1"/>
        </w:rPr>
        <w:t xml:space="preserve">, </w:t>
      </w:r>
      <w:r w:rsidR="00AA7886">
        <w:rPr>
          <w:rFonts w:eastAsia="Calibri"/>
          <w:color w:val="000000" w:themeColor="text1"/>
        </w:rPr>
        <w:t>[pers. BC]</w:t>
      </w:r>
      <w:r w:rsidR="00376EE5" w:rsidRPr="009C7A0A" w:rsidDel="00376EE5">
        <w:rPr>
          <w:rFonts w:eastAsia="Calibri"/>
          <w:color w:val="000000" w:themeColor="text1"/>
        </w:rPr>
        <w:t xml:space="preserve"> </w:t>
      </w:r>
      <w:r w:rsidR="00376EE5" w:rsidRPr="009C7A0A">
        <w:rPr>
          <w:rFonts w:eastAsia="Calibri"/>
          <w:color w:val="000000" w:themeColor="text1"/>
        </w:rPr>
        <w:t>un</w:t>
      </w:r>
      <w:r w:rsidR="00376EE5" w:rsidRPr="009C7A0A" w:rsidDel="00376EE5">
        <w:rPr>
          <w:rFonts w:eastAsia="Calibri"/>
          <w:color w:val="000000" w:themeColor="text1"/>
        </w:rPr>
        <w:t xml:space="preserve"> </w:t>
      </w:r>
      <w:r w:rsidR="00AA7886">
        <w:rPr>
          <w:rFonts w:eastAsia="Calibri"/>
          <w:color w:val="000000" w:themeColor="text1"/>
        </w:rPr>
        <w:t>[pers. BD]</w:t>
      </w:r>
      <w:r w:rsidR="00F4506B" w:rsidRPr="009C7A0A">
        <w:rPr>
          <w:rFonts w:eastAsia="Calibri"/>
          <w:color w:val="000000" w:themeColor="text1"/>
        </w:rPr>
        <w:t xml:space="preserve">, cietušās </w:t>
      </w:r>
      <w:r w:rsidR="00AA7886">
        <w:rPr>
          <w:rFonts w:eastAsia="Calibri"/>
          <w:color w:val="000000" w:themeColor="text1"/>
        </w:rPr>
        <w:t>[pers. BE]</w:t>
      </w:r>
      <w:r w:rsidR="00F4506B" w:rsidRPr="009C7A0A">
        <w:rPr>
          <w:rFonts w:eastAsia="Calibri"/>
          <w:color w:val="000000" w:themeColor="text1"/>
        </w:rPr>
        <w:t xml:space="preserve"> likumiskais pārstāvis </w:t>
      </w:r>
      <w:r w:rsidR="00AA7886">
        <w:rPr>
          <w:rFonts w:eastAsia="Calibri"/>
          <w:color w:val="000000" w:themeColor="text1"/>
        </w:rPr>
        <w:t>[pers. BF]</w:t>
      </w:r>
      <w:r w:rsidR="00F4506B" w:rsidRPr="009C7A0A">
        <w:rPr>
          <w:rFonts w:eastAsia="Calibri"/>
          <w:color w:val="000000" w:themeColor="text1"/>
        </w:rPr>
        <w:t xml:space="preserve">, cietušā </w:t>
      </w:r>
      <w:r w:rsidR="00AA7886">
        <w:rPr>
          <w:rFonts w:eastAsia="Calibri"/>
          <w:color w:val="000000" w:themeColor="text1"/>
        </w:rPr>
        <w:t>[pers. BG]</w:t>
      </w:r>
      <w:r w:rsidR="00F4506B" w:rsidRPr="009C7A0A">
        <w:rPr>
          <w:rFonts w:eastAsia="Calibri"/>
          <w:color w:val="000000" w:themeColor="text1"/>
        </w:rPr>
        <w:t xml:space="preserve"> pārstāve </w:t>
      </w:r>
      <w:r w:rsidR="00474A75" w:rsidRPr="009C7A0A">
        <w:rPr>
          <w:rFonts w:eastAsia="Calibri"/>
          <w:color w:val="000000" w:themeColor="text1"/>
        </w:rPr>
        <w:t xml:space="preserve">zvērināta advokāte </w:t>
      </w:r>
      <w:r w:rsidR="00F4506B" w:rsidRPr="009C7A0A">
        <w:rPr>
          <w:rFonts w:eastAsia="Calibri"/>
          <w:color w:val="000000" w:themeColor="text1"/>
        </w:rPr>
        <w:t>J. </w:t>
      </w:r>
      <w:proofErr w:type="spellStart"/>
      <w:r w:rsidR="00F4506B" w:rsidRPr="009C7A0A">
        <w:rPr>
          <w:rFonts w:eastAsia="Calibri"/>
          <w:color w:val="000000" w:themeColor="text1"/>
        </w:rPr>
        <w:t>Tverjanoviča-Bore</w:t>
      </w:r>
      <w:proofErr w:type="spellEnd"/>
      <w:r w:rsidR="00A2797E" w:rsidRPr="009C7A0A">
        <w:rPr>
          <w:rFonts w:eastAsia="Calibri"/>
          <w:color w:val="000000" w:themeColor="text1"/>
        </w:rPr>
        <w:t xml:space="preserve"> un</w:t>
      </w:r>
      <w:r w:rsidR="00F4506B" w:rsidRPr="009C7A0A">
        <w:rPr>
          <w:rFonts w:eastAsia="Calibri"/>
          <w:color w:val="000000" w:themeColor="text1"/>
        </w:rPr>
        <w:t xml:space="preserve"> </w:t>
      </w:r>
      <w:r w:rsidR="00A2797E" w:rsidRPr="009C7A0A">
        <w:t xml:space="preserve">mirušās apsūdzētās </w:t>
      </w:r>
      <w:r w:rsidR="00AA7886">
        <w:t>[pers. BH]</w:t>
      </w:r>
      <w:r w:rsidR="00A2797E" w:rsidRPr="009C7A0A">
        <w:t xml:space="preserve"> aizstāve I. Timermane </w:t>
      </w:r>
      <w:r w:rsidR="0049135A" w:rsidRPr="009C7A0A">
        <w:rPr>
          <w:rFonts w:eastAsia="Calibri"/>
          <w:color w:val="000000" w:themeColor="text1"/>
        </w:rPr>
        <w:t xml:space="preserve">iesnieguši </w:t>
      </w:r>
      <w:r w:rsidR="0049135A" w:rsidRPr="009C7A0A">
        <w:t>kasācijas sūdzības.</w:t>
      </w:r>
    </w:p>
    <w:p w14:paraId="307A6B02" w14:textId="77777777" w:rsidR="00091A50" w:rsidRPr="009C7A0A" w:rsidRDefault="00091A50" w:rsidP="009C7A0A">
      <w:pPr>
        <w:widowControl w:val="0"/>
        <w:spacing w:line="276" w:lineRule="auto"/>
        <w:ind w:firstLine="720"/>
        <w:jc w:val="both"/>
        <w:rPr>
          <w:rFonts w:eastAsia="Calibri"/>
          <w:bCs/>
          <w:color w:val="000000" w:themeColor="text1"/>
        </w:rPr>
      </w:pPr>
    </w:p>
    <w:p w14:paraId="73742EA8" w14:textId="77777777" w:rsidR="00D80E45" w:rsidRPr="009C7A0A" w:rsidRDefault="008B7E58" w:rsidP="009C7A0A">
      <w:pPr>
        <w:widowControl w:val="0"/>
        <w:spacing w:line="276" w:lineRule="auto"/>
        <w:ind w:firstLine="720"/>
        <w:jc w:val="both"/>
        <w:rPr>
          <w:rFonts w:eastAsia="Calibri"/>
          <w:color w:val="000000" w:themeColor="text1"/>
        </w:rPr>
      </w:pPr>
      <w:r w:rsidRPr="009C7A0A">
        <w:rPr>
          <w:rFonts w:eastAsia="Calibri"/>
          <w:bCs/>
          <w:color w:val="000000" w:themeColor="text1"/>
        </w:rPr>
        <w:t>[5] P</w:t>
      </w:r>
      <w:r w:rsidRPr="009C7A0A">
        <w:rPr>
          <w:rFonts w:eastAsia="Calibri"/>
          <w:color w:val="000000" w:themeColor="text1"/>
        </w:rPr>
        <w:t>rokurors A. </w:t>
      </w:r>
      <w:proofErr w:type="spellStart"/>
      <w:r w:rsidRPr="009C7A0A">
        <w:rPr>
          <w:rFonts w:eastAsia="Calibri"/>
          <w:color w:val="000000" w:themeColor="text1"/>
        </w:rPr>
        <w:t>Skradailis</w:t>
      </w:r>
      <w:proofErr w:type="spellEnd"/>
      <w:r w:rsidRPr="009C7A0A">
        <w:rPr>
          <w:rFonts w:eastAsia="Calibri"/>
          <w:color w:val="000000" w:themeColor="text1"/>
        </w:rPr>
        <w:t xml:space="preserve"> kasācijas protestā lūdz atcelt apelācijas instances tiesas spriedumu daļā</w:t>
      </w:r>
      <w:r w:rsidR="006328BE" w:rsidRPr="009C7A0A">
        <w:rPr>
          <w:rFonts w:eastAsia="Calibri"/>
          <w:color w:val="000000" w:themeColor="text1"/>
        </w:rPr>
        <w:t xml:space="preserve"> par</w:t>
      </w:r>
      <w:r w:rsidR="00F1320D" w:rsidRPr="009C7A0A">
        <w:rPr>
          <w:rFonts w:eastAsia="Calibri"/>
          <w:color w:val="000000" w:themeColor="text1"/>
        </w:rPr>
        <w:t>:</w:t>
      </w:r>
    </w:p>
    <w:p w14:paraId="6AAD24FF" w14:textId="02B007E1" w:rsidR="00D80E45" w:rsidRPr="009C7A0A" w:rsidRDefault="00751338" w:rsidP="00860F1D">
      <w:pPr>
        <w:widowControl w:val="0"/>
        <w:spacing w:line="276" w:lineRule="auto"/>
        <w:ind w:firstLine="720"/>
        <w:jc w:val="both"/>
        <w:rPr>
          <w:rFonts w:eastAsia="Calibri"/>
          <w:color w:val="000000" w:themeColor="text1"/>
        </w:rPr>
      </w:pPr>
      <w:r w:rsidRPr="009C7A0A">
        <w:rPr>
          <w:rFonts w:eastAsia="Calibri"/>
          <w:color w:val="000000" w:themeColor="text1"/>
        </w:rPr>
        <w:t xml:space="preserve">apsūdzētā </w:t>
      </w:r>
      <w:r w:rsidR="00860F1D">
        <w:rPr>
          <w:rFonts w:eastAsia="Calibri"/>
          <w:color w:val="000000" w:themeColor="text1"/>
        </w:rPr>
        <w:t>[pers. A]</w:t>
      </w:r>
      <w:r w:rsidRPr="009C7A0A">
        <w:rPr>
          <w:rFonts w:eastAsia="Calibri"/>
          <w:color w:val="000000" w:themeColor="text1"/>
        </w:rPr>
        <w:t xml:space="preserve"> atzīšanu par vainīgu</w:t>
      </w:r>
      <w:r w:rsidR="001C69DC" w:rsidRPr="009C7A0A">
        <w:rPr>
          <w:rFonts w:eastAsia="Calibri"/>
          <w:color w:val="000000" w:themeColor="text1"/>
        </w:rPr>
        <w:t xml:space="preserve"> </w:t>
      </w:r>
      <w:r w:rsidR="00EE0C62" w:rsidRPr="009C7A0A">
        <w:rPr>
          <w:rFonts w:eastAsia="Calibri"/>
          <w:color w:val="000000" w:themeColor="text1"/>
        </w:rPr>
        <w:t xml:space="preserve">un sodīšanu </w:t>
      </w:r>
      <w:r w:rsidR="001C69DC" w:rsidRPr="009C7A0A">
        <w:rPr>
          <w:rFonts w:eastAsia="Calibri"/>
          <w:color w:val="000000" w:themeColor="text1"/>
        </w:rPr>
        <w:t xml:space="preserve">pēc </w:t>
      </w:r>
      <w:r w:rsidRPr="009C7A0A">
        <w:rPr>
          <w:rFonts w:eastAsia="Calibri"/>
          <w:color w:val="000000" w:themeColor="text1"/>
        </w:rPr>
        <w:t>Krimināllikuma 239. panta otrā</w:t>
      </w:r>
      <w:r w:rsidR="001C69DC" w:rsidRPr="009C7A0A">
        <w:rPr>
          <w:rFonts w:eastAsia="Calibri"/>
          <w:color w:val="000000" w:themeColor="text1"/>
        </w:rPr>
        <w:t>s</w:t>
      </w:r>
      <w:r w:rsidRPr="009C7A0A">
        <w:rPr>
          <w:rFonts w:eastAsia="Calibri"/>
          <w:color w:val="000000" w:themeColor="text1"/>
        </w:rPr>
        <w:t xml:space="preserve"> daļ</w:t>
      </w:r>
      <w:r w:rsidR="001C69DC" w:rsidRPr="009C7A0A">
        <w:rPr>
          <w:rFonts w:eastAsia="Calibri"/>
          <w:color w:val="000000" w:themeColor="text1"/>
        </w:rPr>
        <w:t>as</w:t>
      </w:r>
      <w:r w:rsidR="00EE0C62" w:rsidRPr="009C7A0A">
        <w:rPr>
          <w:rFonts w:eastAsia="Calibri"/>
          <w:color w:val="000000" w:themeColor="text1"/>
        </w:rPr>
        <w:t>,</w:t>
      </w:r>
      <w:r w:rsidRPr="009C7A0A">
        <w:rPr>
          <w:rFonts w:eastAsia="Calibri"/>
          <w:color w:val="000000" w:themeColor="text1"/>
        </w:rPr>
        <w:t xml:space="preserve"> 123. panta otrā</w:t>
      </w:r>
      <w:r w:rsidR="001C69DC" w:rsidRPr="009C7A0A">
        <w:rPr>
          <w:rFonts w:eastAsia="Calibri"/>
          <w:color w:val="000000" w:themeColor="text1"/>
        </w:rPr>
        <w:t>s</w:t>
      </w:r>
      <w:r w:rsidRPr="009C7A0A">
        <w:rPr>
          <w:rFonts w:eastAsia="Calibri"/>
          <w:color w:val="000000" w:themeColor="text1"/>
        </w:rPr>
        <w:t xml:space="preserve"> daļ</w:t>
      </w:r>
      <w:r w:rsidR="001C69DC" w:rsidRPr="009C7A0A">
        <w:rPr>
          <w:rFonts w:eastAsia="Calibri"/>
          <w:color w:val="000000" w:themeColor="text1"/>
        </w:rPr>
        <w:t>as</w:t>
      </w:r>
      <w:r w:rsidR="00EE0C62" w:rsidRPr="009C7A0A">
        <w:rPr>
          <w:rFonts w:eastAsia="Calibri"/>
          <w:color w:val="000000" w:themeColor="text1"/>
        </w:rPr>
        <w:t xml:space="preserve"> </w:t>
      </w:r>
      <w:r w:rsidR="00477D52" w:rsidRPr="009C7A0A">
        <w:rPr>
          <w:rFonts w:eastAsia="Calibri"/>
          <w:color w:val="000000" w:themeColor="text1"/>
        </w:rPr>
        <w:t xml:space="preserve">un </w:t>
      </w:r>
      <w:r w:rsidR="00860F1D">
        <w:rPr>
          <w:rFonts w:eastAsia="Calibri"/>
          <w:color w:val="000000" w:themeColor="text1"/>
        </w:rPr>
        <w:t>[pers. A]</w:t>
      </w:r>
      <w:r w:rsidR="004E099B" w:rsidRPr="009C7A0A">
        <w:rPr>
          <w:rFonts w:eastAsia="Calibri"/>
          <w:color w:val="000000" w:themeColor="text1"/>
        </w:rPr>
        <w:t xml:space="preserve"> noteikto </w:t>
      </w:r>
      <w:r w:rsidR="0032414E" w:rsidRPr="009C7A0A">
        <w:rPr>
          <w:rFonts w:eastAsia="Calibri"/>
          <w:color w:val="000000" w:themeColor="text1"/>
        </w:rPr>
        <w:t>galīgo sodu</w:t>
      </w:r>
      <w:r w:rsidR="00F1320D" w:rsidRPr="009C7A0A">
        <w:rPr>
          <w:rFonts w:eastAsia="Calibri"/>
          <w:color w:val="000000" w:themeColor="text1"/>
        </w:rPr>
        <w:t>;</w:t>
      </w:r>
    </w:p>
    <w:p w14:paraId="482EE85A" w14:textId="15D97C01" w:rsidR="00D80E45" w:rsidRPr="009C7A0A" w:rsidRDefault="00860F1D" w:rsidP="009C7A0A">
      <w:pPr>
        <w:widowControl w:val="0"/>
        <w:spacing w:line="276" w:lineRule="auto"/>
        <w:ind w:firstLine="720"/>
        <w:jc w:val="both"/>
        <w:rPr>
          <w:rFonts w:eastAsia="Calibri"/>
          <w:color w:val="000000" w:themeColor="text1"/>
        </w:rPr>
      </w:pPr>
      <w:r>
        <w:rPr>
          <w:rFonts w:eastAsia="Calibri"/>
          <w:color w:val="000000" w:themeColor="text1"/>
        </w:rPr>
        <w:t>[Pers. BI]</w:t>
      </w:r>
      <w:r w:rsidR="00751338" w:rsidRPr="009C7A0A">
        <w:rPr>
          <w:rFonts w:eastAsia="Calibri"/>
          <w:color w:val="000000" w:themeColor="text1"/>
        </w:rPr>
        <w:t xml:space="preserve">, </w:t>
      </w:r>
      <w:r>
        <w:rPr>
          <w:rFonts w:eastAsia="Calibri"/>
          <w:color w:val="000000" w:themeColor="text1"/>
        </w:rPr>
        <w:t>[pers. BJ]</w:t>
      </w:r>
      <w:r w:rsidR="00751338" w:rsidRPr="009C7A0A">
        <w:rPr>
          <w:rFonts w:eastAsia="Calibri"/>
          <w:color w:val="000000" w:themeColor="text1"/>
        </w:rPr>
        <w:t xml:space="preserve">, </w:t>
      </w:r>
      <w:r>
        <w:rPr>
          <w:rFonts w:eastAsia="Calibri"/>
          <w:color w:val="000000" w:themeColor="text1"/>
        </w:rPr>
        <w:t>[pers. BK]</w:t>
      </w:r>
      <w:r w:rsidR="00751338" w:rsidRPr="009C7A0A">
        <w:rPr>
          <w:rFonts w:eastAsia="Calibri"/>
          <w:color w:val="000000" w:themeColor="text1"/>
        </w:rPr>
        <w:t xml:space="preserve"> un </w:t>
      </w:r>
      <w:r>
        <w:rPr>
          <w:rFonts w:eastAsia="Calibri"/>
          <w:color w:val="000000" w:themeColor="text1"/>
        </w:rPr>
        <w:t>[pers. BL]</w:t>
      </w:r>
      <w:r w:rsidR="00751338" w:rsidRPr="009C7A0A">
        <w:rPr>
          <w:rFonts w:eastAsia="Calibri"/>
          <w:color w:val="000000" w:themeColor="text1"/>
        </w:rPr>
        <w:t xml:space="preserve"> atzīšanu par nevainīgiem pret viņiem celtajā apsūdzībā pēc Krimināllikuma 239.</w:t>
      </w:r>
      <w:r w:rsidR="0032414E" w:rsidRPr="009C7A0A">
        <w:rPr>
          <w:rFonts w:eastAsia="Calibri"/>
          <w:color w:val="000000" w:themeColor="text1"/>
        </w:rPr>
        <w:t> </w:t>
      </w:r>
      <w:r w:rsidR="00751338" w:rsidRPr="009C7A0A">
        <w:rPr>
          <w:rFonts w:eastAsia="Calibri"/>
          <w:color w:val="000000" w:themeColor="text1"/>
        </w:rPr>
        <w:t>panta otrās daļas, 123.</w:t>
      </w:r>
      <w:r w:rsidR="0032414E" w:rsidRPr="009C7A0A">
        <w:rPr>
          <w:rFonts w:eastAsia="Calibri"/>
          <w:color w:val="000000" w:themeColor="text1"/>
        </w:rPr>
        <w:t> </w:t>
      </w:r>
      <w:r w:rsidR="00751338" w:rsidRPr="009C7A0A">
        <w:rPr>
          <w:rFonts w:eastAsia="Calibri"/>
          <w:color w:val="000000" w:themeColor="text1"/>
        </w:rPr>
        <w:t>panta otrās daļas un attaisnošanu</w:t>
      </w:r>
      <w:r w:rsidR="00F1320D" w:rsidRPr="009C7A0A">
        <w:rPr>
          <w:rFonts w:eastAsia="Calibri"/>
          <w:color w:val="000000" w:themeColor="text1"/>
        </w:rPr>
        <w:t>;</w:t>
      </w:r>
    </w:p>
    <w:p w14:paraId="3CAF88CB" w14:textId="1B187860" w:rsidR="00D80E45" w:rsidRPr="009C7A0A" w:rsidRDefault="00571FB6" w:rsidP="009C7A0A">
      <w:pPr>
        <w:widowControl w:val="0"/>
        <w:spacing w:line="276" w:lineRule="auto"/>
        <w:ind w:firstLine="720"/>
        <w:jc w:val="both"/>
        <w:rPr>
          <w:rFonts w:eastAsia="Calibri"/>
          <w:color w:val="000000" w:themeColor="text1"/>
        </w:rPr>
      </w:pPr>
      <w:r>
        <w:rPr>
          <w:rFonts w:eastAsia="Calibri"/>
          <w:color w:val="000000" w:themeColor="text1"/>
        </w:rPr>
        <w:t>[Pers. BM]</w:t>
      </w:r>
      <w:r w:rsidR="00751338" w:rsidRPr="009C7A0A">
        <w:rPr>
          <w:rFonts w:eastAsia="Calibri"/>
          <w:color w:val="000000" w:themeColor="text1"/>
        </w:rPr>
        <w:t xml:space="preserve"> un </w:t>
      </w:r>
      <w:r>
        <w:rPr>
          <w:rFonts w:eastAsia="Calibri"/>
          <w:color w:val="000000" w:themeColor="text1"/>
        </w:rPr>
        <w:t xml:space="preserve">[pers. BN] </w:t>
      </w:r>
      <w:r w:rsidR="00751338" w:rsidRPr="009C7A0A">
        <w:rPr>
          <w:rFonts w:eastAsia="Calibri"/>
          <w:color w:val="000000" w:themeColor="text1"/>
        </w:rPr>
        <w:t>atzīšanu par nevainīgiem pret viņiem celtajā apsūdzībā pēc Krimināllikuma 319.</w:t>
      </w:r>
      <w:r w:rsidR="0032414E" w:rsidRPr="009C7A0A">
        <w:rPr>
          <w:rFonts w:eastAsia="Calibri"/>
          <w:color w:val="000000" w:themeColor="text1"/>
        </w:rPr>
        <w:t> </w:t>
      </w:r>
      <w:r w:rsidR="00751338" w:rsidRPr="009C7A0A">
        <w:rPr>
          <w:rFonts w:eastAsia="Calibri"/>
          <w:color w:val="000000" w:themeColor="text1"/>
        </w:rPr>
        <w:t>panta trešās daļas un attaisnošanu</w:t>
      </w:r>
      <w:r w:rsidR="00F1320D" w:rsidRPr="009C7A0A">
        <w:rPr>
          <w:rFonts w:eastAsia="Calibri"/>
          <w:color w:val="000000" w:themeColor="text1"/>
        </w:rPr>
        <w:t>;</w:t>
      </w:r>
    </w:p>
    <w:p w14:paraId="1A3DE492" w14:textId="5845421D" w:rsidR="00F1320D" w:rsidRPr="009C7A0A" w:rsidRDefault="00073CB9" w:rsidP="009C7A0A">
      <w:pPr>
        <w:widowControl w:val="0"/>
        <w:spacing w:line="276" w:lineRule="auto"/>
        <w:ind w:firstLine="720"/>
        <w:jc w:val="both"/>
        <w:rPr>
          <w:rFonts w:eastAsia="Calibri"/>
          <w:color w:val="000000" w:themeColor="text1"/>
        </w:rPr>
      </w:pPr>
      <w:r>
        <w:rPr>
          <w:rFonts w:eastAsia="Calibri"/>
          <w:color w:val="000000" w:themeColor="text1"/>
        </w:rPr>
        <w:t>[Pers. BO]</w:t>
      </w:r>
      <w:r w:rsidR="00751338" w:rsidRPr="009C7A0A">
        <w:rPr>
          <w:rFonts w:eastAsia="Calibri"/>
          <w:color w:val="000000" w:themeColor="text1"/>
        </w:rPr>
        <w:t xml:space="preserve"> atzīšanu par nevainīgu pret viņu celtajā apsūdzībā pēc Krimināllikuma 146.</w:t>
      </w:r>
      <w:r w:rsidR="0032414E" w:rsidRPr="009C7A0A">
        <w:rPr>
          <w:rFonts w:eastAsia="Calibri"/>
          <w:color w:val="000000" w:themeColor="text1"/>
        </w:rPr>
        <w:t> </w:t>
      </w:r>
      <w:r w:rsidR="00751338" w:rsidRPr="009C7A0A">
        <w:rPr>
          <w:rFonts w:eastAsia="Calibri"/>
          <w:color w:val="000000" w:themeColor="text1"/>
        </w:rPr>
        <w:t>panta otrās daļas un attaisnošanu</w:t>
      </w:r>
      <w:r w:rsidR="00F1320D" w:rsidRPr="009C7A0A">
        <w:rPr>
          <w:rFonts w:eastAsia="Calibri"/>
          <w:color w:val="000000" w:themeColor="text1"/>
        </w:rPr>
        <w:t>;</w:t>
      </w:r>
    </w:p>
    <w:p w14:paraId="358AF175" w14:textId="39CDF4E4" w:rsidR="00F1320D" w:rsidRPr="009C7A0A" w:rsidRDefault="00751338" w:rsidP="009C7A0A">
      <w:pPr>
        <w:widowControl w:val="0"/>
        <w:spacing w:line="276" w:lineRule="auto"/>
        <w:ind w:firstLine="720"/>
        <w:jc w:val="both"/>
        <w:rPr>
          <w:rFonts w:eastAsia="Calibri"/>
          <w:color w:val="000000" w:themeColor="text1"/>
        </w:rPr>
      </w:pPr>
      <w:r w:rsidRPr="009C7A0A">
        <w:rPr>
          <w:rFonts w:eastAsia="Calibri"/>
          <w:color w:val="000000" w:themeColor="text1"/>
        </w:rPr>
        <w:t>kriminālprocesa izbeigšanu daļā par piespiedu ietekmēšanas līdzekļ</w:t>
      </w:r>
      <w:r w:rsidR="00591580" w:rsidRPr="009C7A0A">
        <w:rPr>
          <w:rFonts w:eastAsia="Calibri"/>
          <w:color w:val="000000" w:themeColor="text1"/>
        </w:rPr>
        <w:t>a</w:t>
      </w:r>
      <w:r w:rsidRPr="009C7A0A">
        <w:rPr>
          <w:rFonts w:eastAsia="Calibri"/>
          <w:color w:val="000000" w:themeColor="text1"/>
        </w:rPr>
        <w:t xml:space="preserve"> piemērošanu </w:t>
      </w:r>
      <w:r w:rsidR="001455EA" w:rsidRPr="009C7A0A">
        <w:rPr>
          <w:rFonts w:eastAsia="Calibri"/>
          <w:color w:val="000000" w:themeColor="text1"/>
        </w:rPr>
        <w:t xml:space="preserve">juridiskajām personām </w:t>
      </w:r>
      <w:r w:rsidR="0032414E" w:rsidRPr="009C7A0A">
        <w:rPr>
          <w:rFonts w:eastAsia="Calibri"/>
          <w:color w:val="000000" w:themeColor="text1"/>
        </w:rPr>
        <w:t>SIA „</w:t>
      </w:r>
      <w:r w:rsidR="001169AB">
        <w:rPr>
          <w:rFonts w:eastAsia="Calibri"/>
          <w:color w:val="000000" w:themeColor="text1"/>
        </w:rPr>
        <w:t>[Nosaukums B]</w:t>
      </w:r>
      <w:r w:rsidR="0032414E" w:rsidRPr="009C7A0A">
        <w:rPr>
          <w:rFonts w:eastAsia="Calibri"/>
          <w:color w:val="000000" w:themeColor="text1"/>
        </w:rPr>
        <w:t>”, SIA „</w:t>
      </w:r>
      <w:r w:rsidR="001169AB">
        <w:rPr>
          <w:rFonts w:eastAsia="Calibri"/>
          <w:color w:val="000000" w:themeColor="text1"/>
        </w:rPr>
        <w:t>[Nosaukums C]</w:t>
      </w:r>
      <w:r w:rsidR="0032414E" w:rsidRPr="009C7A0A">
        <w:rPr>
          <w:rFonts w:eastAsia="Calibri"/>
          <w:color w:val="000000" w:themeColor="text1"/>
        </w:rPr>
        <w:t>”, SIA „</w:t>
      </w:r>
      <w:r w:rsidR="001169AB">
        <w:rPr>
          <w:rFonts w:eastAsia="Calibri"/>
          <w:color w:val="000000" w:themeColor="text1"/>
        </w:rPr>
        <w:t>[Nosaukums D]</w:t>
      </w:r>
      <w:r w:rsidR="0032414E" w:rsidRPr="009C7A0A">
        <w:rPr>
          <w:rFonts w:eastAsia="Calibri"/>
          <w:color w:val="000000" w:themeColor="text1"/>
        </w:rPr>
        <w:t>”, SIA „</w:t>
      </w:r>
      <w:r w:rsidR="001169AB">
        <w:rPr>
          <w:rFonts w:eastAsia="Calibri"/>
          <w:color w:val="000000" w:themeColor="text1"/>
        </w:rPr>
        <w:t>[Nosaukums E]</w:t>
      </w:r>
      <w:r w:rsidR="0032414E" w:rsidRPr="009C7A0A">
        <w:rPr>
          <w:rFonts w:eastAsia="Calibri"/>
          <w:color w:val="000000" w:themeColor="text1"/>
        </w:rPr>
        <w:t>”</w:t>
      </w:r>
      <w:r w:rsidR="00F1320D" w:rsidRPr="009C7A0A">
        <w:rPr>
          <w:rFonts w:eastAsia="Calibri"/>
          <w:color w:val="000000" w:themeColor="text1"/>
        </w:rPr>
        <w:t>;</w:t>
      </w:r>
    </w:p>
    <w:p w14:paraId="2223FCDA" w14:textId="649AA89C" w:rsidR="00D80E45" w:rsidRPr="009C7A0A" w:rsidRDefault="00751338" w:rsidP="009C7A0A">
      <w:pPr>
        <w:widowControl w:val="0"/>
        <w:spacing w:line="276" w:lineRule="auto"/>
        <w:ind w:firstLine="720"/>
        <w:jc w:val="both"/>
        <w:rPr>
          <w:rFonts w:eastAsia="Calibri"/>
          <w:color w:val="000000" w:themeColor="text1"/>
        </w:rPr>
      </w:pPr>
      <w:r w:rsidRPr="009C7A0A">
        <w:rPr>
          <w:rFonts w:eastAsia="Calibri"/>
          <w:color w:val="000000" w:themeColor="text1"/>
        </w:rPr>
        <w:t xml:space="preserve">procesuālo izdevumu, kas saistīti ar </w:t>
      </w:r>
      <w:r w:rsidR="00F84786" w:rsidRPr="009C7A0A">
        <w:rPr>
          <w:rFonts w:eastAsia="Calibri"/>
          <w:color w:val="000000" w:themeColor="text1"/>
        </w:rPr>
        <w:t xml:space="preserve">zvērinātas </w:t>
      </w:r>
      <w:r w:rsidRPr="009C7A0A">
        <w:rPr>
          <w:rFonts w:eastAsia="Calibri"/>
          <w:color w:val="000000" w:themeColor="text1"/>
        </w:rPr>
        <w:t xml:space="preserve">advokātes </w:t>
      </w:r>
      <w:r w:rsidR="008F15AE" w:rsidRPr="009C7A0A">
        <w:rPr>
          <w:rFonts w:eastAsia="Calibri"/>
          <w:color w:val="000000" w:themeColor="text1"/>
        </w:rPr>
        <w:t>A. </w:t>
      </w:r>
      <w:r w:rsidRPr="009C7A0A">
        <w:rPr>
          <w:rFonts w:eastAsia="Calibri"/>
          <w:color w:val="000000" w:themeColor="text1"/>
        </w:rPr>
        <w:t>Bērziņas piedalīšanos apelācijas instances tiesā</w:t>
      </w:r>
      <w:r w:rsidR="00F84786" w:rsidRPr="009C7A0A">
        <w:rPr>
          <w:rFonts w:eastAsia="Calibri"/>
          <w:color w:val="000000" w:themeColor="text1"/>
        </w:rPr>
        <w:t>, segšanu no valsts līdzekļiem</w:t>
      </w:r>
      <w:r w:rsidR="00F1320D" w:rsidRPr="009C7A0A">
        <w:rPr>
          <w:rFonts w:eastAsia="Calibri"/>
          <w:color w:val="000000" w:themeColor="text1"/>
        </w:rPr>
        <w:t>;</w:t>
      </w:r>
    </w:p>
    <w:p w14:paraId="3EE318AA" w14:textId="77777777" w:rsidR="00D80E45" w:rsidRPr="009C7A0A" w:rsidRDefault="00F84786" w:rsidP="009C7A0A">
      <w:pPr>
        <w:widowControl w:val="0"/>
        <w:spacing w:line="276" w:lineRule="auto"/>
        <w:ind w:firstLine="720"/>
        <w:jc w:val="both"/>
        <w:rPr>
          <w:color w:val="000000" w:themeColor="text1"/>
        </w:rPr>
      </w:pPr>
      <w:r w:rsidRPr="009C7A0A">
        <w:rPr>
          <w:rFonts w:eastAsia="Calibri"/>
          <w:color w:val="000000" w:themeColor="text1"/>
        </w:rPr>
        <w:t xml:space="preserve">un </w:t>
      </w:r>
      <w:r w:rsidR="002775F0" w:rsidRPr="009C7A0A">
        <w:rPr>
          <w:color w:val="000000" w:themeColor="text1"/>
        </w:rPr>
        <w:t xml:space="preserve">šajā daļā </w:t>
      </w:r>
      <w:r w:rsidR="008B7E58" w:rsidRPr="009C7A0A">
        <w:rPr>
          <w:color w:val="000000" w:themeColor="text1"/>
        </w:rPr>
        <w:t>nosūtīt lietu jaunai izskatīšanai apelācijas instances tiesā</w:t>
      </w:r>
      <w:r w:rsidR="00F1320D" w:rsidRPr="009C7A0A">
        <w:rPr>
          <w:color w:val="000000" w:themeColor="text1"/>
        </w:rPr>
        <w:t>.</w:t>
      </w:r>
    </w:p>
    <w:p w14:paraId="2AD9BFAD" w14:textId="03B481C5" w:rsidR="00D80E45" w:rsidRPr="009C7A0A" w:rsidRDefault="00D16743" w:rsidP="009C7A0A">
      <w:pPr>
        <w:widowControl w:val="0"/>
        <w:spacing w:line="276" w:lineRule="auto"/>
        <w:ind w:firstLine="720"/>
        <w:jc w:val="both"/>
        <w:rPr>
          <w:rFonts w:eastAsia="Calibri"/>
          <w:color w:val="000000" w:themeColor="text1"/>
        </w:rPr>
      </w:pPr>
      <w:r w:rsidRPr="009C7A0A">
        <w:rPr>
          <w:color w:val="000000" w:themeColor="text1"/>
        </w:rPr>
        <w:t>Kasācijas protestā lūgts a</w:t>
      </w:r>
      <w:r w:rsidR="00726960" w:rsidRPr="009C7A0A">
        <w:rPr>
          <w:color w:val="000000" w:themeColor="text1"/>
        </w:rPr>
        <w:t xml:space="preserve">tcelt Rīgas apgabaltiesas </w:t>
      </w:r>
      <w:r w:rsidR="00726960" w:rsidRPr="009C7A0A">
        <w:t>2023. gada 24. janvāra blakus lēmumu par iespējamo dokumentu viltošanu.</w:t>
      </w:r>
      <w:bookmarkStart w:id="0" w:name="_Hlk136531453"/>
    </w:p>
    <w:p w14:paraId="74D35BF4" w14:textId="0C04F2EB" w:rsidR="0077367B" w:rsidRPr="009C7A0A" w:rsidRDefault="002E268B" w:rsidP="000B57DD">
      <w:pPr>
        <w:widowControl w:val="0"/>
        <w:spacing w:line="276" w:lineRule="auto"/>
        <w:ind w:firstLine="720"/>
        <w:jc w:val="both"/>
        <w:rPr>
          <w:rFonts w:eastAsia="Calibri"/>
          <w:color w:val="000000" w:themeColor="text1"/>
        </w:rPr>
      </w:pPr>
      <w:r w:rsidRPr="009C7A0A">
        <w:t>I</w:t>
      </w:r>
      <w:r w:rsidR="00F1320D" w:rsidRPr="009C7A0A">
        <w:t>zslēdzot no</w:t>
      </w:r>
      <w:r w:rsidR="0077367B" w:rsidRPr="009C7A0A">
        <w:t xml:space="preserve"> </w:t>
      </w:r>
      <w:r w:rsidR="00075605">
        <w:t>[pers. A]</w:t>
      </w:r>
      <w:r w:rsidR="00F1320D" w:rsidRPr="009C7A0A">
        <w:t xml:space="preserve"> apsūdzības daļu </w:t>
      </w:r>
      <w:r w:rsidR="00674633" w:rsidRPr="009C7A0A">
        <w:rPr>
          <w:rFonts w:eastAsia="Calibri"/>
        </w:rPr>
        <w:t xml:space="preserve">par to, ka </w:t>
      </w:r>
      <w:bookmarkStart w:id="1" w:name="_Hlk156471362"/>
      <w:r w:rsidR="00674633" w:rsidRPr="009C7A0A">
        <w:rPr>
          <w:rFonts w:eastAsia="Calibri"/>
        </w:rPr>
        <w:t xml:space="preserve">aiz </w:t>
      </w:r>
      <w:r w:rsidR="00701774" w:rsidRPr="009C7A0A">
        <w:rPr>
          <w:rFonts w:eastAsia="Calibri"/>
        </w:rPr>
        <w:t xml:space="preserve">viņa </w:t>
      </w:r>
      <w:r w:rsidR="00674633" w:rsidRPr="009C7A0A">
        <w:rPr>
          <w:rFonts w:eastAsia="Calibri"/>
        </w:rPr>
        <w:t xml:space="preserve">neuzmanības iestājās </w:t>
      </w:r>
      <w:r w:rsidR="00674633" w:rsidRPr="009C7A0A">
        <w:t xml:space="preserve">Valsts ugunsdzēsības un glābšanas dienesta </w:t>
      </w:r>
      <w:r w:rsidR="00405D98" w:rsidRPr="009C7A0A">
        <w:t>(turpmāk</w:t>
      </w:r>
      <w:r w:rsidR="00B73FAA" w:rsidRPr="009C7A0A">
        <w:t xml:space="preserve"> –</w:t>
      </w:r>
      <w:r w:rsidR="00405D98" w:rsidRPr="009C7A0A">
        <w:t xml:space="preserve"> VUGD) </w:t>
      </w:r>
      <w:r w:rsidR="00674633" w:rsidRPr="009C7A0A">
        <w:t xml:space="preserve">darbinieku </w:t>
      </w:r>
      <w:r w:rsidR="00075605">
        <w:rPr>
          <w:rFonts w:eastAsia="Calibri"/>
        </w:rPr>
        <w:t>[pers. KU]</w:t>
      </w:r>
      <w:r w:rsidR="00674633" w:rsidRPr="009C7A0A">
        <w:rPr>
          <w:rFonts w:eastAsia="Calibri"/>
        </w:rPr>
        <w:t xml:space="preserve">, </w:t>
      </w:r>
      <w:r w:rsidR="00075605">
        <w:rPr>
          <w:rFonts w:eastAsia="Calibri"/>
        </w:rPr>
        <w:t>[pers. KV]</w:t>
      </w:r>
      <w:r w:rsidR="00674633" w:rsidRPr="009C7A0A">
        <w:rPr>
          <w:rFonts w:eastAsia="Calibri"/>
        </w:rPr>
        <w:t xml:space="preserve"> un </w:t>
      </w:r>
      <w:r w:rsidR="00075605">
        <w:rPr>
          <w:rFonts w:eastAsia="Calibri"/>
        </w:rPr>
        <w:t>[pers. KZ]</w:t>
      </w:r>
      <w:r w:rsidR="00674633" w:rsidRPr="009C7A0A">
        <w:rPr>
          <w:rFonts w:eastAsia="Calibri"/>
        </w:rPr>
        <w:t xml:space="preserve"> nāve un cietušajiem </w:t>
      </w:r>
      <w:r w:rsidR="00075605">
        <w:rPr>
          <w:rFonts w:eastAsia="Calibri"/>
        </w:rPr>
        <w:t>[pers. JV]</w:t>
      </w:r>
      <w:r w:rsidR="00674633" w:rsidRPr="009C7A0A">
        <w:rPr>
          <w:rFonts w:eastAsia="Calibri"/>
        </w:rPr>
        <w:t xml:space="preserve">, </w:t>
      </w:r>
      <w:r w:rsidR="00075605">
        <w:rPr>
          <w:rFonts w:eastAsia="Calibri"/>
        </w:rPr>
        <w:t>[pers. KC]</w:t>
      </w:r>
      <w:r w:rsidR="00674633" w:rsidRPr="009C7A0A">
        <w:rPr>
          <w:rFonts w:eastAsia="Calibri"/>
        </w:rPr>
        <w:t xml:space="preserve">, </w:t>
      </w:r>
      <w:r w:rsidR="00075605">
        <w:rPr>
          <w:rFonts w:eastAsia="Calibri"/>
        </w:rPr>
        <w:t>[pers. </w:t>
      </w:r>
      <w:r w:rsidR="00B263C5">
        <w:rPr>
          <w:rFonts w:eastAsia="Calibri"/>
        </w:rPr>
        <w:t>HV</w:t>
      </w:r>
      <w:r w:rsidR="000B57DD">
        <w:rPr>
          <w:rFonts w:eastAsia="Calibri"/>
        </w:rPr>
        <w:t>]</w:t>
      </w:r>
      <w:r w:rsidR="00674633" w:rsidRPr="009C7A0A">
        <w:rPr>
          <w:rFonts w:eastAsia="Calibri"/>
        </w:rPr>
        <w:t xml:space="preserve">, </w:t>
      </w:r>
      <w:r w:rsidR="000B57DD">
        <w:rPr>
          <w:rFonts w:eastAsia="Calibri"/>
        </w:rPr>
        <w:t>[pers. KF]</w:t>
      </w:r>
      <w:r w:rsidR="00674633" w:rsidRPr="009C7A0A">
        <w:rPr>
          <w:rFonts w:eastAsia="Calibri"/>
        </w:rPr>
        <w:t xml:space="preserve">, </w:t>
      </w:r>
      <w:r w:rsidR="000B57DD">
        <w:rPr>
          <w:rFonts w:eastAsia="Calibri"/>
        </w:rPr>
        <w:t>[pers. JO]</w:t>
      </w:r>
      <w:r w:rsidR="00674633" w:rsidRPr="009C7A0A">
        <w:rPr>
          <w:rFonts w:eastAsia="Calibri"/>
        </w:rPr>
        <w:t xml:space="preserve">, </w:t>
      </w:r>
      <w:r w:rsidR="000B57DD">
        <w:rPr>
          <w:rFonts w:eastAsia="Calibri"/>
        </w:rPr>
        <w:t>[pers. KG]</w:t>
      </w:r>
      <w:r w:rsidR="00674633" w:rsidRPr="009C7A0A">
        <w:rPr>
          <w:rFonts w:eastAsia="Calibri"/>
        </w:rPr>
        <w:t xml:space="preserve">, </w:t>
      </w:r>
      <w:r w:rsidR="000B57DD">
        <w:rPr>
          <w:rFonts w:eastAsia="Calibri"/>
        </w:rPr>
        <w:t>[pers. KA]</w:t>
      </w:r>
      <w:r w:rsidR="00674633" w:rsidRPr="009C7A0A">
        <w:rPr>
          <w:rFonts w:eastAsia="Calibri"/>
        </w:rPr>
        <w:t xml:space="preserve">, </w:t>
      </w:r>
      <w:r w:rsidR="000B57DD">
        <w:rPr>
          <w:rFonts w:eastAsia="Calibri"/>
        </w:rPr>
        <w:t>[pers. KH]</w:t>
      </w:r>
      <w:r w:rsidR="00674633" w:rsidRPr="009C7A0A">
        <w:rPr>
          <w:rFonts w:eastAsia="Calibri"/>
        </w:rPr>
        <w:t xml:space="preserve">, </w:t>
      </w:r>
      <w:r w:rsidR="000B57DD">
        <w:rPr>
          <w:rFonts w:eastAsia="Calibri"/>
        </w:rPr>
        <w:t>[pers. KD]</w:t>
      </w:r>
      <w:r w:rsidR="00674633" w:rsidRPr="009C7A0A">
        <w:rPr>
          <w:rFonts w:eastAsia="Calibri"/>
        </w:rPr>
        <w:t xml:space="preserve">, </w:t>
      </w:r>
      <w:r w:rsidR="000B57DD">
        <w:rPr>
          <w:rFonts w:eastAsia="Calibri"/>
        </w:rPr>
        <w:t>[pers. JU]</w:t>
      </w:r>
      <w:r w:rsidR="00674633" w:rsidRPr="009C7A0A">
        <w:rPr>
          <w:rFonts w:eastAsia="Calibri"/>
        </w:rPr>
        <w:t xml:space="preserve"> tika </w:t>
      </w:r>
      <w:r w:rsidR="00591580" w:rsidRPr="009C7A0A">
        <w:rPr>
          <w:rFonts w:eastAsia="Calibri"/>
        </w:rPr>
        <w:t>nodarīti</w:t>
      </w:r>
      <w:r w:rsidR="00674633" w:rsidRPr="009C7A0A">
        <w:rPr>
          <w:rFonts w:eastAsia="Calibri"/>
        </w:rPr>
        <w:t xml:space="preserve"> dažāda smaguma pakāpes miesas bojājumi</w:t>
      </w:r>
      <w:bookmarkEnd w:id="1"/>
      <w:r w:rsidRPr="009C7A0A">
        <w:rPr>
          <w:rFonts w:eastAsia="Calibri"/>
        </w:rPr>
        <w:t>,</w:t>
      </w:r>
      <w:r w:rsidR="00674633" w:rsidRPr="009C7A0A">
        <w:rPr>
          <w:rFonts w:eastAsia="Calibri"/>
        </w:rPr>
        <w:t xml:space="preserve"> un</w:t>
      </w:r>
      <w:r w:rsidR="00F1320D" w:rsidRPr="009C7A0A">
        <w:t xml:space="preserve"> atzīstot </w:t>
      </w:r>
      <w:r w:rsidR="00B257A9">
        <w:t>[pers. BI]</w:t>
      </w:r>
      <w:r w:rsidR="0077367B" w:rsidRPr="009C7A0A">
        <w:t xml:space="preserve">, </w:t>
      </w:r>
      <w:r w:rsidR="00B257A9">
        <w:t>[pers. BJ]</w:t>
      </w:r>
      <w:r w:rsidR="0077367B" w:rsidRPr="009C7A0A">
        <w:t xml:space="preserve">, </w:t>
      </w:r>
      <w:r w:rsidR="00B257A9">
        <w:t>[pers. BK]</w:t>
      </w:r>
      <w:r w:rsidR="0077367B" w:rsidRPr="009C7A0A">
        <w:t xml:space="preserve"> un </w:t>
      </w:r>
      <w:r w:rsidR="00B257A9">
        <w:t>[pers. BL]</w:t>
      </w:r>
      <w:r w:rsidR="0077367B" w:rsidRPr="009C7A0A">
        <w:t xml:space="preserve">, </w:t>
      </w:r>
      <w:r w:rsidR="00B257A9">
        <w:t>[pers. BM]</w:t>
      </w:r>
      <w:r w:rsidR="0077367B" w:rsidRPr="009C7A0A">
        <w:t xml:space="preserve">, </w:t>
      </w:r>
      <w:r w:rsidR="00B257A9">
        <w:t>[pers. BN]</w:t>
      </w:r>
      <w:r w:rsidR="0077367B" w:rsidRPr="009C7A0A">
        <w:t xml:space="preserve"> un </w:t>
      </w:r>
      <w:r w:rsidR="00B257A9">
        <w:t>[pers. BO]</w:t>
      </w:r>
      <w:r w:rsidR="0077367B" w:rsidRPr="009C7A0A">
        <w:t xml:space="preserve"> par nevainīgiem </w:t>
      </w:r>
      <w:r w:rsidR="00591580" w:rsidRPr="009C7A0A">
        <w:t xml:space="preserve">pret </w:t>
      </w:r>
      <w:r w:rsidR="0077367B" w:rsidRPr="009C7A0A">
        <w:t>viņiem</w:t>
      </w:r>
      <w:r w:rsidR="00591580" w:rsidRPr="009C7A0A">
        <w:t xml:space="preserve"> celtajās apsūdzībās</w:t>
      </w:r>
      <w:r w:rsidR="0077367B" w:rsidRPr="009C7A0A">
        <w:t xml:space="preserve"> </w:t>
      </w:r>
      <w:r w:rsidR="005666BA" w:rsidRPr="009C7A0A">
        <w:t>un attaisnojot</w:t>
      </w:r>
      <w:r w:rsidR="0077367B" w:rsidRPr="009C7A0A">
        <w:t xml:space="preserve">, </w:t>
      </w:r>
      <w:r w:rsidRPr="009C7A0A">
        <w:t xml:space="preserve">apelācijas instances </w:t>
      </w:r>
      <w:r w:rsidR="0077367B" w:rsidRPr="009C7A0A">
        <w:t>tiesa pārkāpusi Kriminālprocesa likuma 124., 127.–130., 511., 512. pantu un 564. panta ceturto daļu</w:t>
      </w:r>
      <w:r w:rsidRPr="009C7A0A">
        <w:t xml:space="preserve">. Turklāt </w:t>
      </w:r>
      <w:r w:rsidR="00303150" w:rsidRPr="009C7A0A">
        <w:t xml:space="preserve">tiesa, </w:t>
      </w:r>
      <w:r w:rsidR="0077367B" w:rsidRPr="009C7A0A">
        <w:t xml:space="preserve">nosakot </w:t>
      </w:r>
      <w:r w:rsidR="00D8028B">
        <w:t>[pers. A]</w:t>
      </w:r>
      <w:r w:rsidR="0077367B" w:rsidRPr="009C7A0A">
        <w:t xml:space="preserve"> </w:t>
      </w:r>
      <w:r w:rsidR="008B31B4" w:rsidRPr="009C7A0A">
        <w:t>sodu</w:t>
      </w:r>
      <w:r w:rsidR="00303150" w:rsidRPr="009C7A0A">
        <w:t>,</w:t>
      </w:r>
      <w:r w:rsidR="008B31B4" w:rsidRPr="009C7A0A">
        <w:t xml:space="preserve"> nepareizi piemērojusi Krimināllikuma Vispārīgās daļas pantus.</w:t>
      </w:r>
    </w:p>
    <w:p w14:paraId="5304A8FA" w14:textId="2BDF7DE8" w:rsidR="0077367B" w:rsidRPr="009C7A0A" w:rsidRDefault="0077367B" w:rsidP="009C7A0A">
      <w:pPr>
        <w:widowControl w:val="0"/>
        <w:spacing w:line="276" w:lineRule="auto"/>
        <w:ind w:firstLine="720"/>
        <w:contextualSpacing/>
        <w:jc w:val="both"/>
      </w:pPr>
      <w:r w:rsidRPr="009C7A0A">
        <w:t>Kasācijas protestu pamato turpmāk norādītie argumenti.</w:t>
      </w:r>
    </w:p>
    <w:p w14:paraId="33BB031D" w14:textId="7320F621" w:rsidR="00405D98" w:rsidRPr="009C7A0A" w:rsidRDefault="001E5204" w:rsidP="009C7A0A">
      <w:pPr>
        <w:widowControl w:val="0"/>
        <w:spacing w:line="276" w:lineRule="auto"/>
        <w:ind w:firstLine="720"/>
        <w:contextualSpacing/>
        <w:jc w:val="both"/>
      </w:pPr>
      <w:r w:rsidRPr="009C7A0A">
        <w:t>[5.</w:t>
      </w:r>
      <w:r w:rsidR="0077367B" w:rsidRPr="009C7A0A">
        <w:t>1</w:t>
      </w:r>
      <w:r w:rsidRPr="009C7A0A">
        <w:t>]</w:t>
      </w:r>
      <w:r w:rsidR="00091439" w:rsidRPr="009C7A0A">
        <w:t> </w:t>
      </w:r>
      <w:r w:rsidR="00405D98" w:rsidRPr="009C7A0A">
        <w:t xml:space="preserve">Par </w:t>
      </w:r>
      <w:r w:rsidR="00DE6F87">
        <w:t>[pers. A]</w:t>
      </w:r>
      <w:r w:rsidR="00405D98" w:rsidRPr="009C7A0A">
        <w:t xml:space="preserve"> apsūdzību un viņam piespriesto sodu.</w:t>
      </w:r>
    </w:p>
    <w:p w14:paraId="729DE474" w14:textId="42BCA6CE" w:rsidR="002F41E3" w:rsidRPr="009C7A0A" w:rsidRDefault="00405D98" w:rsidP="00A84225">
      <w:pPr>
        <w:spacing w:line="276" w:lineRule="auto"/>
        <w:ind w:firstLine="720"/>
        <w:jc w:val="both"/>
      </w:pPr>
      <w:r w:rsidRPr="009C7A0A">
        <w:t>[5.1.1] </w:t>
      </w:r>
      <w:r w:rsidR="007B351B" w:rsidRPr="009C7A0A">
        <w:t>Apelācijas instances tiesa</w:t>
      </w:r>
      <w:r w:rsidR="00780136" w:rsidRPr="009C7A0A">
        <w:t xml:space="preserve">, sniedzot jaunu </w:t>
      </w:r>
      <w:r w:rsidR="00591580" w:rsidRPr="009C7A0A">
        <w:t xml:space="preserve">pierādīto </w:t>
      </w:r>
      <w:r w:rsidR="00780136" w:rsidRPr="009C7A0A">
        <w:t>noziedzīgo nodarījumu aprakstu,</w:t>
      </w:r>
      <w:r w:rsidR="007B351B" w:rsidRPr="009C7A0A">
        <w:t xml:space="preserve"> nepamatoti</w:t>
      </w:r>
      <w:r w:rsidR="00780136" w:rsidRPr="009C7A0A">
        <w:t xml:space="preserve"> no tiesā uzturētās apsūdzības</w:t>
      </w:r>
      <w:r w:rsidR="007B351B" w:rsidRPr="009C7A0A">
        <w:t xml:space="preserve"> izslēgusi </w:t>
      </w:r>
      <w:r w:rsidR="00431352" w:rsidRPr="009C7A0A">
        <w:t xml:space="preserve">apsūdzētā </w:t>
      </w:r>
      <w:r w:rsidR="00F05F84">
        <w:t>[pers. A]</w:t>
      </w:r>
      <w:r w:rsidR="00431352" w:rsidRPr="009C7A0A">
        <w:t xml:space="preserve"> </w:t>
      </w:r>
      <w:r w:rsidR="00AE528D" w:rsidRPr="009C7A0A">
        <w:t>darbības, kas nav saistītas ar kopnes apakšējā mezgla aprēķinu</w:t>
      </w:r>
      <w:r w:rsidR="00612D32" w:rsidRPr="009C7A0A">
        <w:t>,</w:t>
      </w:r>
      <w:r w:rsidRPr="009C7A0A">
        <w:t xml:space="preserve"> </w:t>
      </w:r>
      <w:r w:rsidR="003F284A" w:rsidRPr="009C7A0A">
        <w:t>proti,</w:t>
      </w:r>
      <w:r w:rsidR="00CA6CFF" w:rsidRPr="009C7A0A">
        <w:t xml:space="preserve"> to</w:t>
      </w:r>
      <w:r w:rsidR="00612D32" w:rsidRPr="009C7A0A">
        <w:t>,</w:t>
      </w:r>
      <w:r w:rsidR="003F284A" w:rsidRPr="009C7A0A">
        <w:t xml:space="preserve"> ka </w:t>
      </w:r>
      <w:r w:rsidR="00A84225">
        <w:t>[pers. A]</w:t>
      </w:r>
      <w:r w:rsidR="003F284A" w:rsidRPr="009C7A0A">
        <w:t xml:space="preserve"> </w:t>
      </w:r>
      <w:r w:rsidR="00556622" w:rsidRPr="009C7A0A">
        <w:t>neizstrādāja</w:t>
      </w:r>
      <w:r w:rsidR="001D1F2F" w:rsidRPr="009C7A0A">
        <w:t xml:space="preserve"> </w:t>
      </w:r>
      <w:r w:rsidR="001D1F2F" w:rsidRPr="009C7A0A">
        <w:rPr>
          <w:rFonts w:eastAsia="Calibri"/>
        </w:rPr>
        <w:t xml:space="preserve">tērauda kopņu MK-1 montāžas mezgla </w:t>
      </w:r>
      <w:r w:rsidR="00556622" w:rsidRPr="009C7A0A">
        <w:rPr>
          <w:rFonts w:eastAsia="Calibri"/>
        </w:rPr>
        <w:t xml:space="preserve">projekta </w:t>
      </w:r>
      <w:r w:rsidR="001D1F2F" w:rsidRPr="009C7A0A">
        <w:rPr>
          <w:rFonts w:eastAsia="Calibri"/>
        </w:rPr>
        <w:t xml:space="preserve">risinājumu, nepilnvērtīgi veica </w:t>
      </w:r>
      <w:proofErr w:type="spellStart"/>
      <w:r w:rsidR="001D1F2F" w:rsidRPr="009C7A0A">
        <w:rPr>
          <w:rFonts w:eastAsia="Calibri"/>
        </w:rPr>
        <w:t>metālkopņu</w:t>
      </w:r>
      <w:proofErr w:type="spellEnd"/>
      <w:r w:rsidR="001D1F2F" w:rsidRPr="009C7A0A">
        <w:rPr>
          <w:rFonts w:eastAsia="Calibri"/>
        </w:rPr>
        <w:t xml:space="preserve">, metāla siju un saites ārējo pārbaudi, nepārliecinājās par darba veicēja personību, kvalifikāciju un dalību montāžas darbu veikšanā, nezondēja ar </w:t>
      </w:r>
      <w:proofErr w:type="spellStart"/>
      <w:r w:rsidR="001D1F2F" w:rsidRPr="009C7A0A">
        <w:rPr>
          <w:rFonts w:eastAsia="Calibri"/>
        </w:rPr>
        <w:t>mērtaustu</w:t>
      </w:r>
      <w:proofErr w:type="spellEnd"/>
      <w:r w:rsidR="001D1F2F" w:rsidRPr="009C7A0A">
        <w:rPr>
          <w:rFonts w:eastAsia="Calibri"/>
        </w:rPr>
        <w:t xml:space="preserve"> spraugu starp </w:t>
      </w:r>
      <w:proofErr w:type="spellStart"/>
      <w:r w:rsidR="001D1F2F" w:rsidRPr="009C7A0A">
        <w:rPr>
          <w:rFonts w:eastAsia="Calibri"/>
        </w:rPr>
        <w:t>fasonlapām</w:t>
      </w:r>
      <w:proofErr w:type="spellEnd"/>
      <w:r w:rsidR="001D1F2F" w:rsidRPr="009C7A0A">
        <w:rPr>
          <w:rFonts w:eastAsia="Calibri"/>
        </w:rPr>
        <w:t xml:space="preserve">, nepārliecinājās par bultskrūvju nostiepumu, nepārbaudīja izbūvētā </w:t>
      </w:r>
      <w:proofErr w:type="spellStart"/>
      <w:r w:rsidR="001D1F2F" w:rsidRPr="009C7A0A">
        <w:rPr>
          <w:rFonts w:eastAsia="Calibri"/>
        </w:rPr>
        <w:t>virsbetona</w:t>
      </w:r>
      <w:proofErr w:type="spellEnd"/>
      <w:r w:rsidR="001D1F2F" w:rsidRPr="009C7A0A">
        <w:rPr>
          <w:rFonts w:eastAsia="Calibri"/>
        </w:rPr>
        <w:t xml:space="preserve"> slāņa biezumu, pēc ugunsgrēka neveica jumta pārseguma konstrukciju, kā arī tērauda konstrukciju </w:t>
      </w:r>
      <w:r w:rsidR="003F284A" w:rsidRPr="009C7A0A">
        <w:rPr>
          <w:rFonts w:eastAsia="Calibri"/>
        </w:rPr>
        <w:t>–</w:t>
      </w:r>
      <w:r w:rsidR="001D1F2F" w:rsidRPr="009C7A0A">
        <w:rPr>
          <w:rFonts w:eastAsia="Calibri"/>
        </w:rPr>
        <w:t xml:space="preserve"> kopņu</w:t>
      </w:r>
      <w:r w:rsidR="003F284A" w:rsidRPr="009C7A0A">
        <w:rPr>
          <w:rFonts w:eastAsia="Calibri"/>
        </w:rPr>
        <w:t xml:space="preserve"> –</w:t>
      </w:r>
      <w:r w:rsidR="001D1F2F" w:rsidRPr="009C7A0A">
        <w:rPr>
          <w:rFonts w:eastAsia="Calibri"/>
        </w:rPr>
        <w:t xml:space="preserve"> stāvokļa un drošuma novērtēšanu</w:t>
      </w:r>
      <w:r w:rsidR="00770A50" w:rsidRPr="009C7A0A">
        <w:t>. Tiesa</w:t>
      </w:r>
      <w:r w:rsidR="00AE528D" w:rsidRPr="009C7A0A">
        <w:t xml:space="preserve"> nepamatoti konstatējusi, ka</w:t>
      </w:r>
      <w:r w:rsidR="00E204B4" w:rsidRPr="009C7A0A">
        <w:t xml:space="preserve"> tikai </w:t>
      </w:r>
      <w:r w:rsidR="00556622" w:rsidRPr="009C7A0A">
        <w:t xml:space="preserve">nepareizs kopnes apakšējā mezgla aprēķins </w:t>
      </w:r>
      <w:r w:rsidR="00E204B4" w:rsidRPr="009C7A0A">
        <w:t>ir bij</w:t>
      </w:r>
      <w:r w:rsidR="00556622" w:rsidRPr="009C7A0A">
        <w:t>is</w:t>
      </w:r>
      <w:r w:rsidR="00E204B4" w:rsidRPr="009C7A0A">
        <w:t xml:space="preserve"> </w:t>
      </w:r>
      <w:r w:rsidR="00F00A04" w:rsidRPr="009C7A0A">
        <w:lastRenderedPageBreak/>
        <w:t>cēloniskā sakarā ar sekām un no</w:t>
      </w:r>
      <w:r w:rsidR="00CC20A4" w:rsidRPr="009C7A0A">
        <w:t>teicis</w:t>
      </w:r>
      <w:r w:rsidR="00F00A04" w:rsidRPr="009C7A0A">
        <w:t xml:space="preserve"> </w:t>
      </w:r>
      <w:r w:rsidR="00A84225">
        <w:t>[pers. A]</w:t>
      </w:r>
      <w:r w:rsidR="00F00A04" w:rsidRPr="009C7A0A">
        <w:t xml:space="preserve"> inkriminēto noziedzīgo nodarījumu kvalifikāciju pēc Krimināllikuma 239.</w:t>
      </w:r>
      <w:r w:rsidR="00AE528D" w:rsidRPr="009C7A0A">
        <w:t> </w:t>
      </w:r>
      <w:r w:rsidR="00F00A04" w:rsidRPr="009C7A0A">
        <w:t>panta otrās daļas</w:t>
      </w:r>
      <w:r w:rsidR="005A07F6" w:rsidRPr="009C7A0A">
        <w:t>,</w:t>
      </w:r>
      <w:r w:rsidR="00F00A04" w:rsidRPr="009C7A0A">
        <w:t>123.</w:t>
      </w:r>
      <w:r w:rsidR="00AE528D" w:rsidRPr="009C7A0A">
        <w:t> </w:t>
      </w:r>
      <w:r w:rsidR="00F00A04" w:rsidRPr="009C7A0A">
        <w:t>panta otrās daļas</w:t>
      </w:r>
      <w:r w:rsidR="00AE528D" w:rsidRPr="009C7A0A">
        <w:t>.</w:t>
      </w:r>
    </w:p>
    <w:p w14:paraId="6DBB37CF" w14:textId="722D5218" w:rsidR="002F41E3" w:rsidRPr="009C7A0A" w:rsidRDefault="00AE528D" w:rsidP="009C7A0A">
      <w:pPr>
        <w:spacing w:line="276" w:lineRule="auto"/>
        <w:ind w:firstLine="720"/>
        <w:jc w:val="both"/>
      </w:pPr>
      <w:r w:rsidRPr="009C7A0A">
        <w:t>[5.</w:t>
      </w:r>
      <w:r w:rsidR="0077367B" w:rsidRPr="009C7A0A">
        <w:t>1.</w:t>
      </w:r>
      <w:r w:rsidR="00405D98" w:rsidRPr="009C7A0A">
        <w:t>2</w:t>
      </w:r>
      <w:r w:rsidRPr="009C7A0A">
        <w:t>] </w:t>
      </w:r>
      <w:r w:rsidR="0036128F" w:rsidRPr="009C7A0A">
        <w:t>Tiesa</w:t>
      </w:r>
      <w:r w:rsidR="00556622" w:rsidRPr="009C7A0A">
        <w:t xml:space="preserve"> nepamatoti</w:t>
      </w:r>
      <w:r w:rsidR="0036128F" w:rsidRPr="009C7A0A">
        <w:t xml:space="preserve"> atzinusi, ka </w:t>
      </w:r>
      <w:r w:rsidR="00405D98" w:rsidRPr="009C7A0A">
        <w:t>VUGD</w:t>
      </w:r>
      <w:r w:rsidR="0036128F" w:rsidRPr="009C7A0A">
        <w:t xml:space="preserve"> darbinieku nāve </w:t>
      </w:r>
      <w:r w:rsidR="00CA6CFF" w:rsidRPr="009C7A0A">
        <w:t>un</w:t>
      </w:r>
      <w:r w:rsidR="0036128F" w:rsidRPr="009C7A0A">
        <w:t xml:space="preserve"> </w:t>
      </w:r>
      <w:r w:rsidR="003227AC" w:rsidRPr="009C7A0A">
        <w:t xml:space="preserve">dažāda smaguma </w:t>
      </w:r>
      <w:r w:rsidR="0036128F" w:rsidRPr="009C7A0A">
        <w:t xml:space="preserve">miesas bojājumi </w:t>
      </w:r>
      <w:r w:rsidR="007F1B3E" w:rsidRPr="009C7A0A">
        <w:t xml:space="preserve">negadījuma vietā </w:t>
      </w:r>
      <w:r w:rsidR="0036128F" w:rsidRPr="009C7A0A">
        <w:t xml:space="preserve">nav radušies apsūdzētā </w:t>
      </w:r>
      <w:r w:rsidR="00565E5F">
        <w:t>[pers. A]</w:t>
      </w:r>
      <w:r w:rsidR="0036128F" w:rsidRPr="009C7A0A">
        <w:t xml:space="preserve"> izdarīto noziedzīgo nodarījumu rezultātā</w:t>
      </w:r>
      <w:r w:rsidR="00556622" w:rsidRPr="009C7A0A">
        <w:t>. Šāds atzinums neatbilst</w:t>
      </w:r>
      <w:r w:rsidR="004861E2" w:rsidRPr="009C7A0A">
        <w:t xml:space="preserve"> juridiskajā literatūrā</w:t>
      </w:r>
      <w:r w:rsidR="002F41E3" w:rsidRPr="009C7A0A">
        <w:t xml:space="preserve"> </w:t>
      </w:r>
      <w:r w:rsidR="004861E2" w:rsidRPr="009C7A0A">
        <w:t>paustajam viedoklim,</w:t>
      </w:r>
      <w:r w:rsidR="00A87334" w:rsidRPr="009C7A0A">
        <w:t xml:space="preserve"> </w:t>
      </w:r>
      <w:r w:rsidR="007F1B3E" w:rsidRPr="009C7A0A">
        <w:t xml:space="preserve">ka gadījumā, </w:t>
      </w:r>
      <w:r w:rsidR="004861E2" w:rsidRPr="009C7A0A">
        <w:t>ja apsūdzētais aiz neuzmanības izraisījis ugunsgrēku, bet vēlāk tā likvidācijas procesā iet bojā ugunsdzēsēji, cēloņsakarība pastā</w:t>
      </w:r>
      <w:r w:rsidR="00C82D95" w:rsidRPr="009C7A0A">
        <w:t>v</w:t>
      </w:r>
      <w:r w:rsidR="004861E2" w:rsidRPr="009C7A0A">
        <w:t xml:space="preserve"> ne tikai starp nevērīgu rīcību ar uguni un ugunsgrēku, bet arī ar ugunsdzēsēju nāvi. Apstāklis, ka ugunsdzēsēju brigāde pēc savas iniciatīvas devās mājas iekšienē glābšanas pasākumu veikšanai, cēloņsakarību neizslēdz</w:t>
      </w:r>
      <w:r w:rsidR="00933D7D" w:rsidRPr="009C7A0A">
        <w:t>.</w:t>
      </w:r>
    </w:p>
    <w:p w14:paraId="3EEB27A8" w14:textId="256A2BEF" w:rsidR="00E9495C" w:rsidRPr="009C7A0A" w:rsidRDefault="00E9495C" w:rsidP="009C7A0A">
      <w:pPr>
        <w:spacing w:line="276" w:lineRule="auto"/>
        <w:ind w:firstLine="720"/>
        <w:jc w:val="both"/>
        <w:rPr>
          <w:rFonts w:eastAsia="Calibri"/>
        </w:rPr>
      </w:pPr>
      <w:r w:rsidRPr="009C7A0A">
        <w:t>[5.</w:t>
      </w:r>
      <w:r w:rsidR="0077367B" w:rsidRPr="009C7A0A">
        <w:t>1.</w:t>
      </w:r>
      <w:r w:rsidR="00405D98" w:rsidRPr="009C7A0A">
        <w:t>3</w:t>
      </w:r>
      <w:r w:rsidRPr="009C7A0A">
        <w:t>]</w:t>
      </w:r>
      <w:r w:rsidR="00D45AD3" w:rsidRPr="009C7A0A">
        <w:t> </w:t>
      </w:r>
      <w:r w:rsidRPr="009C7A0A">
        <w:t xml:space="preserve">Tiesa, nosakot apsūdzētajam </w:t>
      </w:r>
      <w:r w:rsidR="003E3305">
        <w:t>[pers. A]</w:t>
      </w:r>
      <w:r w:rsidRPr="009C7A0A">
        <w:t xml:space="preserve"> sodu pēc Krimināllikuma 239. panta otrās daļas</w:t>
      </w:r>
      <w:r w:rsidR="00F37796" w:rsidRPr="009C7A0A">
        <w:t>,</w:t>
      </w:r>
      <w:r w:rsidRPr="009C7A0A">
        <w:t xml:space="preserve">123. panta otrās daļas, pārkāpusi Krimināllikuma 35. panta otro daļu un 46. pantu, jo </w:t>
      </w:r>
      <w:r w:rsidR="00A87334" w:rsidRPr="009C7A0A">
        <w:t>nav ņēmusi vērā</w:t>
      </w:r>
      <w:r w:rsidRPr="009C7A0A">
        <w:t xml:space="preserve"> </w:t>
      </w:r>
      <w:r w:rsidR="00CA6CFF" w:rsidRPr="009C7A0A">
        <w:t xml:space="preserve">izdarīto </w:t>
      </w:r>
      <w:r w:rsidRPr="009C7A0A">
        <w:t>noziedzīgo nodarījumu rakstur</w:t>
      </w:r>
      <w:r w:rsidR="00A87334" w:rsidRPr="009C7A0A">
        <w:t>u</w:t>
      </w:r>
      <w:r w:rsidRPr="009C7A0A">
        <w:t xml:space="preserve"> un radīt</w:t>
      </w:r>
      <w:r w:rsidR="00A87334" w:rsidRPr="009C7A0A">
        <w:t>o</w:t>
      </w:r>
      <w:r w:rsidRPr="009C7A0A">
        <w:t xml:space="preserve"> kaitējum</w:t>
      </w:r>
      <w:r w:rsidR="00A87334" w:rsidRPr="009C7A0A">
        <w:t>u</w:t>
      </w:r>
      <w:r w:rsidRPr="009C7A0A">
        <w:t xml:space="preserve">. Tiesa nav ņēmusi vērā, ka apsūdzētais </w:t>
      </w:r>
      <w:r w:rsidR="008370AB">
        <w:t>[pers. A]</w:t>
      </w:r>
      <w:r w:rsidRPr="009C7A0A">
        <w:t xml:space="preserve"> ir pārkāpis vairāku normatīvo </w:t>
      </w:r>
      <w:r w:rsidR="00223667" w:rsidRPr="009C7A0A">
        <w:t xml:space="preserve">tiesību </w:t>
      </w:r>
      <w:r w:rsidRPr="009C7A0A">
        <w:t>aktu prasības, ilgstoš</w:t>
      </w:r>
      <w:r w:rsidR="0047413D" w:rsidRPr="009C7A0A">
        <w:t>i (</w:t>
      </w:r>
      <w:r w:rsidRPr="009C7A0A">
        <w:t>no 2009. gada 6. augusta līdz 2013. gada 21. novembrim</w:t>
      </w:r>
      <w:r w:rsidR="0047413D" w:rsidRPr="009C7A0A">
        <w:t>)</w:t>
      </w:r>
      <w:r w:rsidRPr="009C7A0A">
        <w:t xml:space="preserve"> nevērīgi pildījis noziedzīgo nodarījumu aprakstā norādītos pienākumus</w:t>
      </w:r>
      <w:r w:rsidR="00A15E50" w:rsidRPr="009C7A0A">
        <w:t>,</w:t>
      </w:r>
      <w:r w:rsidRPr="009C7A0A">
        <w:t xml:space="preserve"> </w:t>
      </w:r>
      <w:r w:rsidR="0047413D" w:rsidRPr="009C7A0A">
        <w:t xml:space="preserve">un tā </w:t>
      </w:r>
      <w:r w:rsidRPr="009C7A0A">
        <w:t xml:space="preserve">rezultātā iestājusies </w:t>
      </w:r>
      <w:r w:rsidRPr="009C7A0A">
        <w:rPr>
          <w:rFonts w:eastAsia="Calibri"/>
          <w:color w:val="000000"/>
        </w:rPr>
        <w:t xml:space="preserve">54  </w:t>
      </w:r>
      <w:r w:rsidR="00F17D34" w:rsidRPr="009C7A0A">
        <w:rPr>
          <w:rFonts w:eastAsia="Calibri"/>
          <w:color w:val="000000"/>
        </w:rPr>
        <w:t xml:space="preserve">cilvēku </w:t>
      </w:r>
      <w:r w:rsidRPr="009C7A0A">
        <w:rPr>
          <w:rFonts w:eastAsia="Calibri"/>
          <w:color w:val="000000"/>
        </w:rPr>
        <w:t xml:space="preserve">nāve, 46 cietušajiem nodarīti dažāda smaguma miesas bojājumi, </w:t>
      </w:r>
      <w:r w:rsidR="00941D35" w:rsidRPr="009C7A0A">
        <w:t xml:space="preserve">radīts </w:t>
      </w:r>
      <w:r w:rsidRPr="009C7A0A">
        <w:t>mantiskais zaudējums, kas vairākkārt pārsniedz 50 tai laikā Latvijas Republikā noteikto minimālo mēnešalgu kopsummu</w:t>
      </w:r>
      <w:r w:rsidR="00C64CD7" w:rsidRPr="009C7A0A">
        <w:t>. Turklāt</w:t>
      </w:r>
      <w:r w:rsidRPr="009C7A0A">
        <w:t xml:space="preserve"> </w:t>
      </w:r>
      <w:r w:rsidRPr="009C7A0A">
        <w:rPr>
          <w:rFonts w:eastAsia="Calibri"/>
          <w:color w:val="000000"/>
        </w:rPr>
        <w:t>noziedzīgie nodarījumi vērsti pret vissvarīgākajām sabiedrības un indivīdu tiesībām</w:t>
      </w:r>
      <w:r w:rsidR="00C9606F" w:rsidRPr="009C7A0A">
        <w:rPr>
          <w:rFonts w:eastAsia="Calibri"/>
          <w:color w:val="000000"/>
        </w:rPr>
        <w:t xml:space="preserve"> – </w:t>
      </w:r>
      <w:r w:rsidR="00C979E9" w:rsidRPr="009C7A0A">
        <w:rPr>
          <w:rFonts w:eastAsia="Calibri"/>
          <w:color w:val="000000"/>
        </w:rPr>
        <w:t>dzīvīb</w:t>
      </w:r>
      <w:r w:rsidR="00CA6CFF" w:rsidRPr="009C7A0A">
        <w:rPr>
          <w:rFonts w:eastAsia="Calibri"/>
          <w:color w:val="000000"/>
        </w:rPr>
        <w:t>u</w:t>
      </w:r>
      <w:r w:rsidR="00C979E9" w:rsidRPr="009C7A0A">
        <w:rPr>
          <w:rFonts w:eastAsia="Calibri"/>
          <w:color w:val="000000"/>
        </w:rPr>
        <w:t>, veselīb</w:t>
      </w:r>
      <w:r w:rsidR="00CA6CFF" w:rsidRPr="009C7A0A">
        <w:rPr>
          <w:rFonts w:eastAsia="Calibri"/>
          <w:color w:val="000000"/>
        </w:rPr>
        <w:t>u</w:t>
      </w:r>
      <w:r w:rsidR="00C979E9" w:rsidRPr="009C7A0A">
        <w:rPr>
          <w:rFonts w:eastAsia="Calibri"/>
          <w:color w:val="000000"/>
        </w:rPr>
        <w:t xml:space="preserve"> un </w:t>
      </w:r>
      <w:r w:rsidR="00C9606F" w:rsidRPr="009C7A0A">
        <w:rPr>
          <w:rFonts w:eastAsia="Calibri"/>
          <w:color w:val="000000"/>
        </w:rPr>
        <w:t>vispārēj</w:t>
      </w:r>
      <w:r w:rsidR="00D45AD3" w:rsidRPr="009C7A0A">
        <w:rPr>
          <w:rFonts w:eastAsia="Calibri"/>
          <w:color w:val="000000"/>
        </w:rPr>
        <w:t>o</w:t>
      </w:r>
      <w:r w:rsidR="00C9606F" w:rsidRPr="009C7A0A">
        <w:rPr>
          <w:rFonts w:eastAsia="Calibri"/>
          <w:color w:val="000000"/>
        </w:rPr>
        <w:t xml:space="preserve"> drošīb</w:t>
      </w:r>
      <w:r w:rsidR="00CA6CFF" w:rsidRPr="009C7A0A">
        <w:rPr>
          <w:rFonts w:eastAsia="Calibri"/>
          <w:color w:val="000000"/>
        </w:rPr>
        <w:t>u</w:t>
      </w:r>
      <w:r w:rsidRPr="009C7A0A">
        <w:rPr>
          <w:rFonts w:eastAsia="Calibri"/>
          <w:color w:val="000000"/>
        </w:rPr>
        <w:t>.</w:t>
      </w:r>
    </w:p>
    <w:p w14:paraId="083F9E8B" w14:textId="0A0AE904" w:rsidR="008B31B4" w:rsidRPr="009C7A0A" w:rsidRDefault="00E9495C" w:rsidP="009C7A0A">
      <w:pPr>
        <w:widowControl w:val="0"/>
        <w:spacing w:line="276" w:lineRule="auto"/>
        <w:ind w:firstLine="720"/>
        <w:contextualSpacing/>
        <w:jc w:val="both"/>
        <w:rPr>
          <w:rFonts w:eastAsia="Calibri"/>
          <w:color w:val="000000"/>
        </w:rPr>
      </w:pPr>
      <w:r w:rsidRPr="009C7A0A">
        <w:rPr>
          <w:rFonts w:eastAsia="Calibri"/>
          <w:color w:val="000000"/>
        </w:rPr>
        <w:t xml:space="preserve">Tiesa nepamatoti konstatējusi, ka atbildību pastiprinoša apstākļa </w:t>
      </w:r>
      <w:proofErr w:type="spellStart"/>
      <w:r w:rsidRPr="009C7A0A">
        <w:rPr>
          <w:rFonts w:eastAsia="Calibri"/>
          <w:color w:val="000000"/>
        </w:rPr>
        <w:t>neesība</w:t>
      </w:r>
      <w:proofErr w:type="spellEnd"/>
      <w:r w:rsidRPr="009C7A0A">
        <w:rPr>
          <w:rFonts w:eastAsia="Calibri"/>
          <w:color w:val="000000"/>
        </w:rPr>
        <w:t xml:space="preserve"> liedz piemērot apsūdzētajam panta sankcijā paredzēto </w:t>
      </w:r>
      <w:r w:rsidR="008234B7" w:rsidRPr="009C7A0A">
        <w:rPr>
          <w:rFonts w:eastAsia="Calibri"/>
          <w:color w:val="000000"/>
        </w:rPr>
        <w:t>bargāko</w:t>
      </w:r>
      <w:r w:rsidRPr="009C7A0A">
        <w:rPr>
          <w:rFonts w:eastAsia="Calibri"/>
          <w:color w:val="000000"/>
        </w:rPr>
        <w:t xml:space="preserve"> soda mēru.</w:t>
      </w:r>
      <w:r w:rsidR="007111A6" w:rsidRPr="009C7A0A">
        <w:rPr>
          <w:rFonts w:eastAsia="Calibri"/>
          <w:color w:val="000000"/>
        </w:rPr>
        <w:t xml:space="preserve"> </w:t>
      </w:r>
      <w:r w:rsidRPr="009C7A0A">
        <w:rPr>
          <w:rFonts w:eastAsia="Calibri"/>
          <w:color w:val="000000"/>
        </w:rPr>
        <w:t xml:space="preserve">Tiesa nav motivējusi </w:t>
      </w:r>
      <w:r w:rsidR="001B60F2">
        <w:t xml:space="preserve">[pers. A] </w:t>
      </w:r>
      <w:r w:rsidRPr="009C7A0A">
        <w:t xml:space="preserve">noteiktā </w:t>
      </w:r>
      <w:r w:rsidRPr="009C7A0A">
        <w:rPr>
          <w:rFonts w:eastAsia="Calibri"/>
          <w:color w:val="000000"/>
        </w:rPr>
        <w:t>galīgā soda mēr</w:t>
      </w:r>
      <w:r w:rsidR="000C5BF5" w:rsidRPr="009C7A0A">
        <w:rPr>
          <w:rFonts w:eastAsia="Calibri"/>
          <w:color w:val="000000"/>
        </w:rPr>
        <w:t>a izvēli</w:t>
      </w:r>
      <w:r w:rsidR="00922FE3" w:rsidRPr="009C7A0A">
        <w:rPr>
          <w:rFonts w:eastAsia="Calibri"/>
          <w:color w:val="000000"/>
        </w:rPr>
        <w:t>, kas ir atzīstam</w:t>
      </w:r>
      <w:r w:rsidR="000C5BF5" w:rsidRPr="009C7A0A">
        <w:rPr>
          <w:rFonts w:eastAsia="Calibri"/>
          <w:color w:val="000000"/>
        </w:rPr>
        <w:t>s</w:t>
      </w:r>
      <w:r w:rsidR="00922FE3" w:rsidRPr="009C7A0A">
        <w:rPr>
          <w:rFonts w:eastAsia="Calibri"/>
          <w:color w:val="000000"/>
        </w:rPr>
        <w:t xml:space="preserve"> par</w:t>
      </w:r>
      <w:r w:rsidR="00A87334" w:rsidRPr="009C7A0A">
        <w:rPr>
          <w:rFonts w:eastAsia="Calibri"/>
          <w:color w:val="000000"/>
        </w:rPr>
        <w:t xml:space="preserve"> </w:t>
      </w:r>
      <w:r w:rsidR="00922FE3" w:rsidRPr="009C7A0A">
        <w:rPr>
          <w:rFonts w:eastAsia="Calibri"/>
          <w:color w:val="000000"/>
        </w:rPr>
        <w:t xml:space="preserve">Kriminālprocesa likuma </w:t>
      </w:r>
      <w:r w:rsidR="00A87334" w:rsidRPr="009C7A0A">
        <w:rPr>
          <w:rFonts w:eastAsia="Calibri"/>
          <w:color w:val="000000"/>
        </w:rPr>
        <w:t xml:space="preserve">būtisku </w:t>
      </w:r>
      <w:r w:rsidR="00922FE3" w:rsidRPr="009C7A0A">
        <w:rPr>
          <w:rFonts w:eastAsia="Calibri"/>
          <w:color w:val="000000"/>
        </w:rPr>
        <w:t>pārkāpumu</w:t>
      </w:r>
      <w:r w:rsidRPr="009C7A0A">
        <w:rPr>
          <w:rFonts w:eastAsia="Calibri"/>
          <w:color w:val="000000"/>
        </w:rPr>
        <w:t>.</w:t>
      </w:r>
    </w:p>
    <w:p w14:paraId="632500E7" w14:textId="1DF15E43" w:rsidR="005708F0" w:rsidRPr="009C7A0A" w:rsidRDefault="00B954F5" w:rsidP="009C7A0A">
      <w:pPr>
        <w:widowControl w:val="0"/>
        <w:spacing w:line="276" w:lineRule="auto"/>
        <w:ind w:firstLine="720"/>
        <w:contextualSpacing/>
        <w:jc w:val="both"/>
        <w:rPr>
          <w:rFonts w:eastAsia="Calibri"/>
          <w:color w:val="000000"/>
        </w:rPr>
      </w:pPr>
      <w:r w:rsidRPr="009C7A0A">
        <w:rPr>
          <w:rFonts w:eastAsia="Calibri"/>
          <w:color w:val="000000"/>
        </w:rPr>
        <w:t>[5.</w:t>
      </w:r>
      <w:r w:rsidR="0077367B" w:rsidRPr="009C7A0A">
        <w:rPr>
          <w:rFonts w:eastAsia="Calibri"/>
          <w:color w:val="000000"/>
        </w:rPr>
        <w:t>2</w:t>
      </w:r>
      <w:r w:rsidRPr="009C7A0A">
        <w:rPr>
          <w:rFonts w:eastAsia="Calibri"/>
          <w:color w:val="000000"/>
        </w:rPr>
        <w:t>]</w:t>
      </w:r>
      <w:r w:rsidR="004F315F" w:rsidRPr="009C7A0A">
        <w:rPr>
          <w:rFonts w:eastAsia="Calibri"/>
          <w:color w:val="000000"/>
        </w:rPr>
        <w:t> </w:t>
      </w:r>
      <w:r w:rsidR="00D2764E" w:rsidRPr="009C7A0A">
        <w:t>Tiesa</w:t>
      </w:r>
      <w:r w:rsidR="00E911AA" w:rsidRPr="009C7A0A">
        <w:t>,</w:t>
      </w:r>
      <w:r w:rsidR="00D2764E" w:rsidRPr="009C7A0A">
        <w:t xml:space="preserve"> </w:t>
      </w:r>
      <w:r w:rsidR="002E41FB" w:rsidRPr="009C7A0A">
        <w:t xml:space="preserve">atzīstot, ka apsūdzētā </w:t>
      </w:r>
      <w:r w:rsidR="00635064">
        <w:t xml:space="preserve">[pers. BI] </w:t>
      </w:r>
      <w:r w:rsidR="002E41FB" w:rsidRPr="009C7A0A">
        <w:t xml:space="preserve">rīcībā nebija rasējumu ar dalīto kopni un būvkonstrukciju sabrukšanas iemesls ir tās būvprojekta nepilnības, kuras radušās jau pēc </w:t>
      </w:r>
      <w:r w:rsidR="00635064">
        <w:t>[pers. BI]</w:t>
      </w:r>
      <w:r w:rsidR="002E41FB" w:rsidRPr="009C7A0A">
        <w:t xml:space="preserve"> </w:t>
      </w:r>
      <w:r w:rsidR="00D95F9C" w:rsidRPr="009C7A0A">
        <w:t>veiktās</w:t>
      </w:r>
      <w:r w:rsidR="002E41FB" w:rsidRPr="009C7A0A">
        <w:t xml:space="preserve"> ekspertīzes, nav ņēmusi vērā: 1) </w:t>
      </w:r>
      <w:r w:rsidR="007F7028" w:rsidRPr="009C7A0A">
        <w:t xml:space="preserve">liecinieka </w:t>
      </w:r>
      <w:r w:rsidR="007A6DA1">
        <w:t>[pers. LA]</w:t>
      </w:r>
      <w:r w:rsidR="00B26BF3" w:rsidRPr="009C7A0A">
        <w:t xml:space="preserve"> liecības par dalītās kopnes </w:t>
      </w:r>
      <w:r w:rsidR="00132637" w:rsidRPr="009C7A0A">
        <w:t>izstrādi no 2009. gada februāra līdz 2010. gada novembrim; 2) </w:t>
      </w:r>
      <w:r w:rsidR="00D40B76" w:rsidRPr="009C7A0A" w:rsidDel="00D40B76">
        <w:t xml:space="preserve"> </w:t>
      </w:r>
      <w:r w:rsidR="00D40B76" w:rsidRPr="009C7A0A">
        <w:t>sabiedrības ar ierobežotu atbildību</w:t>
      </w:r>
      <w:r w:rsidR="00F824FA">
        <w:t> </w:t>
      </w:r>
      <w:r w:rsidR="00132637" w:rsidRPr="00B146B3">
        <w:t>„</w:t>
      </w:r>
      <w:r w:rsidR="002079B8" w:rsidRPr="00B146B3">
        <w:t>[Nosaukums G]</w:t>
      </w:r>
      <w:r w:rsidR="00132637" w:rsidRPr="00B146B3">
        <w:t xml:space="preserve">” </w:t>
      </w:r>
      <w:r w:rsidR="00230062" w:rsidRPr="00B146B3">
        <w:t>(turpmāk – SIA „</w:t>
      </w:r>
      <w:r w:rsidR="002079B8" w:rsidRPr="00B146B3">
        <w:rPr>
          <w:lang w:eastAsia="lv-LV"/>
        </w:rPr>
        <w:t>[Nosaukums G</w:t>
      </w:r>
      <w:r w:rsidR="00230062" w:rsidRPr="009C7A0A">
        <w:t>”)</w:t>
      </w:r>
      <w:r w:rsidR="000315C4" w:rsidRPr="009C7A0A">
        <w:t xml:space="preserve"> </w:t>
      </w:r>
      <w:r w:rsidR="00451013" w:rsidRPr="009C7A0A">
        <w:t xml:space="preserve">2015. gada 10. aprīļa </w:t>
      </w:r>
      <w:r w:rsidR="00132637" w:rsidRPr="009C7A0A">
        <w:t>atzinumā Nr. 16/15 esošās ziņas par dalītās kopnes esību 2009. gada 4. novembra rasējumā Nr. BK-03-13</w:t>
      </w:r>
      <w:r w:rsidR="00F15311" w:rsidRPr="009C7A0A">
        <w:t>, rasējuma</w:t>
      </w:r>
      <w:r w:rsidR="00132637" w:rsidRPr="009C7A0A">
        <w:t xml:space="preserve"> 2010. gada 30. decembra revīzijā Nr. BK-03-13.5</w:t>
      </w:r>
      <w:r w:rsidR="00A43CAB" w:rsidRPr="009C7A0A">
        <w:t>,</w:t>
      </w:r>
      <w:r w:rsidR="00B45391" w:rsidRPr="009C7A0A">
        <w:t xml:space="preserve"> </w:t>
      </w:r>
      <w:r w:rsidR="005708F0" w:rsidRPr="009C7A0A">
        <w:t xml:space="preserve">un </w:t>
      </w:r>
      <w:r w:rsidR="005210AC" w:rsidRPr="009C7A0A">
        <w:t xml:space="preserve">dalītās kopnes </w:t>
      </w:r>
      <w:r w:rsidR="005708F0" w:rsidRPr="009C7A0A">
        <w:t>nestspēju</w:t>
      </w:r>
      <w:r w:rsidR="00EB4695" w:rsidRPr="009C7A0A">
        <w:t>; 3) </w:t>
      </w:r>
      <w:r w:rsidR="00496450" w:rsidRPr="009C7A0A">
        <w:t xml:space="preserve">liecinieka </w:t>
      </w:r>
      <w:r w:rsidR="007A6DA1">
        <w:t>[pers. LB]</w:t>
      </w:r>
      <w:r w:rsidR="00312597" w:rsidRPr="009C7A0A">
        <w:t xml:space="preserve"> e-pasta sūtījumu apskates protokolā esošās ziņas par </w:t>
      </w:r>
      <w:r w:rsidR="00F81C97" w:rsidRPr="009C7A0A">
        <w:t xml:space="preserve">apsūdzētā </w:t>
      </w:r>
      <w:r w:rsidR="00987B72">
        <w:t>[pers. A]</w:t>
      </w:r>
      <w:r w:rsidR="00965A03" w:rsidRPr="009C7A0A">
        <w:t xml:space="preserve"> </w:t>
      </w:r>
      <w:r w:rsidR="00496450" w:rsidRPr="009C7A0A">
        <w:t xml:space="preserve">pēc jumta nobrukuma </w:t>
      </w:r>
      <w:r w:rsidR="00965A03" w:rsidRPr="009C7A0A">
        <w:t>veiktajām izmaiņām kopņu rasējumos</w:t>
      </w:r>
      <w:r w:rsidR="00496450" w:rsidRPr="009C7A0A">
        <w:t xml:space="preserve">, kurus </w:t>
      </w:r>
      <w:r w:rsidR="009B04D5">
        <w:t>[pers. A]</w:t>
      </w:r>
      <w:r w:rsidR="00496450" w:rsidRPr="009C7A0A">
        <w:t xml:space="preserve"> nosūtījis </w:t>
      </w:r>
      <w:r w:rsidR="009B04D5">
        <w:t>[pers. LB]</w:t>
      </w:r>
      <w:r w:rsidR="00F81C97" w:rsidRPr="009C7A0A">
        <w:t xml:space="preserve">, lai radītu priekšstatu par to, ka </w:t>
      </w:r>
      <w:r w:rsidR="001E5C72">
        <w:t>[pers. BI]</w:t>
      </w:r>
      <w:r w:rsidR="00F81C97" w:rsidRPr="009C7A0A">
        <w:t xml:space="preserve"> ekspertīzes veikšanai bija nodots rasējums ar nedalītu kopni</w:t>
      </w:r>
      <w:r w:rsidR="00142CFD" w:rsidRPr="009C7A0A">
        <w:t>;</w:t>
      </w:r>
      <w:r w:rsidR="00496450" w:rsidRPr="009C7A0A">
        <w:t xml:space="preserve"> 4) </w:t>
      </w:r>
      <w:r w:rsidR="00142CFD" w:rsidRPr="009C7A0A">
        <w:t xml:space="preserve">apsūdzētā </w:t>
      </w:r>
      <w:r w:rsidR="004875A0">
        <w:t>[pers. BJ]</w:t>
      </w:r>
      <w:r w:rsidR="00142CFD" w:rsidRPr="009C7A0A">
        <w:t xml:space="preserve"> liecības par to, ka viņš neatceras, ka būtu saņēmis no </w:t>
      </w:r>
      <w:r w:rsidR="006531A8">
        <w:t>[pers. A]</w:t>
      </w:r>
      <w:r w:rsidR="008A7CB4">
        <w:t xml:space="preserve"> </w:t>
      </w:r>
      <w:r w:rsidR="00142CFD" w:rsidRPr="009C7A0A">
        <w:t>rasējumus ar veselu (ne divdaļīgu) kopni; 5)</w:t>
      </w:r>
      <w:r w:rsidR="009E7A38" w:rsidRPr="009C7A0A">
        <w:t> </w:t>
      </w:r>
      <w:r w:rsidR="00041F93" w:rsidRPr="009C7A0A">
        <w:t>ekspertu, kas veica komplekso ekspertīzi par būvkonstrukciju nobrukuma faktu, liecības par to, ka nedalītās kopnes rasējums dokumentos netika konstatēts</w:t>
      </w:r>
      <w:r w:rsidR="007F2120" w:rsidRPr="009C7A0A">
        <w:t>.</w:t>
      </w:r>
    </w:p>
    <w:p w14:paraId="1D52B344" w14:textId="3FDCEB32" w:rsidR="009E7A38" w:rsidRPr="009C7A0A" w:rsidRDefault="009E7A38" w:rsidP="009C7A0A">
      <w:pPr>
        <w:widowControl w:val="0"/>
        <w:spacing w:line="276" w:lineRule="auto"/>
        <w:ind w:firstLine="720"/>
        <w:contextualSpacing/>
        <w:jc w:val="both"/>
      </w:pPr>
      <w:r w:rsidRPr="009C7A0A">
        <w:t xml:space="preserve">[5.3] Tiesa nav </w:t>
      </w:r>
      <w:r w:rsidR="00061CA7" w:rsidRPr="009C7A0A">
        <w:t>pamatojusi</w:t>
      </w:r>
      <w:r w:rsidRPr="009C7A0A">
        <w:t xml:space="preserve">, kāpēc noraida </w:t>
      </w:r>
      <w:r w:rsidRPr="009C7A0A">
        <w:rPr>
          <w:rFonts w:eastAsia="Calibri"/>
          <w:color w:val="000000"/>
        </w:rPr>
        <w:t>apsūdzības pierādījumus, ka</w:t>
      </w:r>
      <w:r w:rsidR="00296B90" w:rsidRPr="009C7A0A">
        <w:rPr>
          <w:rFonts w:eastAsia="Calibri"/>
          <w:color w:val="000000"/>
        </w:rPr>
        <w:t xml:space="preserve"> apsūdzētais</w:t>
      </w:r>
      <w:r w:rsidRPr="009C7A0A">
        <w:rPr>
          <w:rFonts w:eastAsia="Calibri"/>
          <w:color w:val="000000"/>
        </w:rPr>
        <w:t xml:space="preserve"> </w:t>
      </w:r>
      <w:r w:rsidR="00005812">
        <w:t>[pers. BJ]</w:t>
      </w:r>
      <w:r w:rsidRPr="009C7A0A">
        <w:rPr>
          <w:rFonts w:eastAsia="Calibri"/>
          <w:color w:val="000000"/>
        </w:rPr>
        <w:t xml:space="preserve"> projekta realizācijā bija ne tikai arhitekts, bet arī </w:t>
      </w:r>
      <w:r w:rsidRPr="009C7A0A">
        <w:t>būvprojekta vadītājs.</w:t>
      </w:r>
    </w:p>
    <w:p w14:paraId="34E3F8CD" w14:textId="432122C9" w:rsidR="00F7653F" w:rsidRPr="009C7A0A" w:rsidRDefault="008E2828" w:rsidP="009C7A0A">
      <w:pPr>
        <w:widowControl w:val="0"/>
        <w:spacing w:line="276" w:lineRule="auto"/>
        <w:ind w:firstLine="720"/>
        <w:contextualSpacing/>
        <w:jc w:val="both"/>
      </w:pPr>
      <w:r w:rsidRPr="009C7A0A">
        <w:t>Tiesa</w:t>
      </w:r>
      <w:r w:rsidR="00E911AA" w:rsidRPr="009C7A0A">
        <w:t>,</w:t>
      </w:r>
      <w:r w:rsidRPr="009C7A0A">
        <w:t xml:space="preserve"> atzīstot, ka apsūdzēt</w:t>
      </w:r>
      <w:r w:rsidR="00347B73" w:rsidRPr="009C7A0A">
        <w:t>ais</w:t>
      </w:r>
      <w:r w:rsidRPr="009C7A0A">
        <w:rPr>
          <w:rFonts w:eastAsia="Calibri"/>
          <w:color w:val="000000"/>
        </w:rPr>
        <w:t xml:space="preserve"> </w:t>
      </w:r>
      <w:r w:rsidR="007536D6">
        <w:t>[pers. BJ]</w:t>
      </w:r>
      <w:r w:rsidRPr="009C7A0A">
        <w:rPr>
          <w:rFonts w:eastAsia="Calibri"/>
          <w:color w:val="000000"/>
        </w:rPr>
        <w:t xml:space="preserve"> </w:t>
      </w:r>
      <w:r w:rsidR="00347B73" w:rsidRPr="009C7A0A">
        <w:rPr>
          <w:rFonts w:eastAsia="Calibri"/>
        </w:rPr>
        <w:t>veica būvprojekta arhitektūras daļas autoruzraudzību, nevis būvkonstrukciju daļas autoruzraudzību, un viņam bija tiesības paļauties uz pārbaudēm, kuras veica attiecīgās jomas sertificētie speciālisti,</w:t>
      </w:r>
      <w:r w:rsidR="00765E96" w:rsidRPr="009C7A0A">
        <w:rPr>
          <w:rFonts w:eastAsia="Calibri"/>
        </w:rPr>
        <w:t xml:space="preserve"> nav ņēmusi </w:t>
      </w:r>
      <w:r w:rsidR="00765E96" w:rsidRPr="009C7A0A">
        <w:rPr>
          <w:rFonts w:eastAsia="Calibri"/>
        </w:rPr>
        <w:lastRenderedPageBreak/>
        <w:t>vērā: 1) </w:t>
      </w:r>
      <w:r w:rsidR="00765E96" w:rsidRPr="009C7A0A">
        <w:rPr>
          <w:rFonts w:eastAsia="Calibri"/>
          <w:color w:val="000000"/>
        </w:rPr>
        <w:t xml:space="preserve">liecinieka </w:t>
      </w:r>
      <w:r w:rsidR="00E14796">
        <w:rPr>
          <w:rFonts w:eastAsia="Calibri"/>
          <w:color w:val="000000"/>
        </w:rPr>
        <w:t>[pers. LC]</w:t>
      </w:r>
      <w:r w:rsidR="00765E96" w:rsidRPr="009C7A0A">
        <w:rPr>
          <w:rFonts w:eastAsia="Calibri"/>
          <w:color w:val="000000"/>
        </w:rPr>
        <w:t xml:space="preserve"> liecības par to, ka</w:t>
      </w:r>
      <w:r w:rsidR="00B27911" w:rsidRPr="009C7A0A">
        <w:rPr>
          <w:rFonts w:eastAsia="Calibri"/>
          <w:color w:val="000000"/>
        </w:rPr>
        <w:t xml:space="preserve">, </w:t>
      </w:r>
      <w:r w:rsidR="00B27911" w:rsidRPr="009C7A0A">
        <w:t>sagatavojot aktu par darbu pieņemšanu, būvdarbu vadītājs, būvuzraugs un projektētājs autoruzraudzības kārtībā</w:t>
      </w:r>
      <w:r w:rsidR="00986425" w:rsidRPr="009C7A0A">
        <w:t xml:space="preserve"> parakstās par visu konstrukciju atbilstību normatīvajiem</w:t>
      </w:r>
      <w:r w:rsidR="004C342D" w:rsidRPr="009C7A0A">
        <w:t xml:space="preserve"> tiesību</w:t>
      </w:r>
      <w:r w:rsidR="00986425" w:rsidRPr="009C7A0A">
        <w:t xml:space="preserve"> aktiem; 2) </w:t>
      </w:r>
      <w:r w:rsidR="00F7653F" w:rsidRPr="009C7A0A">
        <w:t xml:space="preserve">ka apsūdzētais </w:t>
      </w:r>
      <w:r w:rsidR="00EE73DB">
        <w:t>[pers. BJ]</w:t>
      </w:r>
      <w:r w:rsidR="00F7653F" w:rsidRPr="009C7A0A">
        <w:t xml:space="preserve"> nevarēja uzņemties atbildīgā būvprojekta vadītāja pienākumus, ja viņš </w:t>
      </w:r>
      <w:r w:rsidR="00B845D9" w:rsidRPr="009C7A0A">
        <w:t xml:space="preserve">saskata </w:t>
      </w:r>
      <w:r w:rsidR="00F7653F" w:rsidRPr="009C7A0A">
        <w:t xml:space="preserve">savu nekompetenci, zināšanu, izglītības un profesionālo prasmju trūkumu; 3) eksperta </w:t>
      </w:r>
      <w:r w:rsidR="00564219">
        <w:t>[pers. LD]</w:t>
      </w:r>
      <w:r w:rsidR="00F7653F" w:rsidRPr="009C7A0A">
        <w:t xml:space="preserve"> liecības par būvprojekta vadītāja atbildību projektēšanas darbu koordinēšanā, atsevišķu projekta daļu savstarpējo atbilstību un būvprojekta saturu kopumā, būvprojekta atbilstību Būvniecības likumam, Latvijas būvnormatīviem un Vispārīgajiem būvnoteikumiem.</w:t>
      </w:r>
    </w:p>
    <w:p w14:paraId="2F25C097" w14:textId="1ED884A6" w:rsidR="00C932FE" w:rsidRPr="009C7A0A" w:rsidRDefault="00C932FE" w:rsidP="009C7A0A">
      <w:pPr>
        <w:spacing w:line="276" w:lineRule="auto"/>
        <w:ind w:firstLine="720"/>
        <w:jc w:val="both"/>
      </w:pPr>
      <w:r w:rsidRPr="009C7A0A">
        <w:rPr>
          <w:rFonts w:eastAsia="Calibri"/>
        </w:rPr>
        <w:t xml:space="preserve">Tiesa nepamatoti piešķīrusi lielāku ticamību Latvijas Arhitektu savienības vēstulēs paustajam, ignorējot apstākli, ka </w:t>
      </w:r>
      <w:r w:rsidRPr="009C7A0A">
        <w:t>Būvniecības likums un Vispārīgie būvnoteikumi kā celtniecības normatīvi pieņemti ar mērķi, lai tiktu ievērota vispārējā drošība. To, ka būvprojekta vadītājs ir atbildīgs par visu projektēšanas darbu koordinēšanu, atsevišķu projekta daļu savstarpēju atbilstību un projekta saturu kopumā, noteic</w:t>
      </w:r>
      <w:r w:rsidR="00574D1D" w:rsidRPr="009C7A0A">
        <w:t>a</w:t>
      </w:r>
      <w:r w:rsidRPr="009C7A0A">
        <w:t xml:space="preserve"> M</w:t>
      </w:r>
      <w:r w:rsidR="002F5578" w:rsidRPr="009C7A0A">
        <w:t>inistru kabineta</w:t>
      </w:r>
      <w:r w:rsidR="00574D1D" w:rsidRPr="009C7A0A">
        <w:t xml:space="preserve"> 1997. gada 1. aprīļa</w:t>
      </w:r>
      <w:r w:rsidRPr="009C7A0A">
        <w:t xml:space="preserve"> noteikumu Nr.</w:t>
      </w:r>
      <w:r w:rsidR="00566360" w:rsidRPr="009C7A0A">
        <w:t> </w:t>
      </w:r>
      <w:r w:rsidRPr="009C7A0A">
        <w:t xml:space="preserve">112 „Vispārīgie </w:t>
      </w:r>
      <w:r w:rsidR="00574D1D" w:rsidRPr="009C7A0A">
        <w:t>b</w:t>
      </w:r>
      <w:r w:rsidRPr="009C7A0A">
        <w:t>ūvnoteikumi” 69. punkts.</w:t>
      </w:r>
    </w:p>
    <w:p w14:paraId="314C79CB" w14:textId="316769B6" w:rsidR="00561118" w:rsidRPr="009C7A0A" w:rsidRDefault="002A0715" w:rsidP="009C7A0A">
      <w:pPr>
        <w:spacing w:line="276" w:lineRule="auto"/>
        <w:ind w:firstLine="720"/>
        <w:jc w:val="both"/>
      </w:pPr>
      <w:r w:rsidRPr="009C7A0A">
        <w:t>[5.</w:t>
      </w:r>
      <w:r w:rsidR="00B45B5E" w:rsidRPr="009C7A0A">
        <w:t>4</w:t>
      </w:r>
      <w:r w:rsidRPr="009C7A0A">
        <w:t>] </w:t>
      </w:r>
      <w:r w:rsidR="0092504C" w:rsidRPr="009C7A0A">
        <w:t>Ties</w:t>
      </w:r>
      <w:r w:rsidR="00B90180" w:rsidRPr="009C7A0A">
        <w:t>a nepamatoti atzinusi</w:t>
      </w:r>
      <w:r w:rsidR="0092504C" w:rsidRPr="009C7A0A">
        <w:t>, ka apsūdzēta</w:t>
      </w:r>
      <w:r w:rsidR="000919C0" w:rsidRPr="009C7A0A">
        <w:t>jam</w:t>
      </w:r>
      <w:r w:rsidR="0092504C" w:rsidRPr="009C7A0A">
        <w:t xml:space="preserve"> </w:t>
      </w:r>
      <w:r w:rsidR="00BA5E16">
        <w:t>[pers. BK]</w:t>
      </w:r>
      <w:r w:rsidR="000919C0" w:rsidRPr="009C7A0A">
        <w:t xml:space="preserve"> celtajā apsūdzībā norādītās celtņu celtniecības normas</w:t>
      </w:r>
      <w:r w:rsidR="005E085A" w:rsidRPr="009C7A0A">
        <w:t xml:space="preserve"> nosaka būves projektēšana</w:t>
      </w:r>
      <w:r w:rsidR="00AC6A32" w:rsidRPr="009C7A0A">
        <w:t>s</w:t>
      </w:r>
      <w:r w:rsidR="005E085A" w:rsidRPr="009C7A0A">
        <w:t xml:space="preserve"> un būvniecība</w:t>
      </w:r>
      <w:r w:rsidR="00AC6A32" w:rsidRPr="009C7A0A">
        <w:t>s principus</w:t>
      </w:r>
      <w:r w:rsidR="005E085A" w:rsidRPr="009C7A0A">
        <w:t xml:space="preserve">, bet </w:t>
      </w:r>
      <w:r w:rsidR="000919C0" w:rsidRPr="009C7A0A">
        <w:t xml:space="preserve">neparedz konkrētas tiesības, pienākumus, rīcības priekšrakstus vai prasības, par kuru neievērošanu varētu saukt pie kriminālatbildības </w:t>
      </w:r>
      <w:r w:rsidR="005E085A" w:rsidRPr="009C7A0A">
        <w:t>pēc</w:t>
      </w:r>
      <w:r w:rsidR="000919C0" w:rsidRPr="009C7A0A">
        <w:t xml:space="preserve"> Krimināllikuma 239. panta otr</w:t>
      </w:r>
      <w:r w:rsidR="005E085A" w:rsidRPr="009C7A0A">
        <w:t>ās</w:t>
      </w:r>
      <w:r w:rsidR="000919C0" w:rsidRPr="009C7A0A">
        <w:t xml:space="preserve"> daļ</w:t>
      </w:r>
      <w:r w:rsidR="005E085A" w:rsidRPr="009C7A0A">
        <w:t>as.</w:t>
      </w:r>
    </w:p>
    <w:p w14:paraId="3CB2CAFE" w14:textId="03F6952E" w:rsidR="0034131A" w:rsidRPr="009C7A0A" w:rsidRDefault="0034131A" w:rsidP="009C7A0A">
      <w:pPr>
        <w:spacing w:line="276" w:lineRule="auto"/>
        <w:ind w:firstLine="720"/>
        <w:jc w:val="both"/>
      </w:pPr>
      <w:r w:rsidRPr="009C7A0A">
        <w:t>Lai arī celtniecības normām ir vispārīgs</w:t>
      </w:r>
      <w:r w:rsidR="00CB692D" w:rsidRPr="009C7A0A">
        <w:t xml:space="preserve"> rakstur</w:t>
      </w:r>
      <w:r w:rsidRPr="009C7A0A">
        <w:t>s</w:t>
      </w:r>
      <w:r w:rsidR="00CB692D" w:rsidRPr="009C7A0A">
        <w:t xml:space="preserve">, </w:t>
      </w:r>
      <w:r w:rsidRPr="009C7A0A">
        <w:t>tās</w:t>
      </w:r>
      <w:r w:rsidR="00CB692D" w:rsidRPr="009C7A0A">
        <w:t xml:space="preserve"> būvniecības procesa dalībniekiem neļauj pavirši </w:t>
      </w:r>
      <w:r w:rsidR="00AC6A32" w:rsidRPr="009C7A0A">
        <w:t xml:space="preserve">izturēties </w:t>
      </w:r>
      <w:r w:rsidR="00CB692D" w:rsidRPr="009C7A0A">
        <w:t>pret sav</w:t>
      </w:r>
      <w:r w:rsidR="00E7190E" w:rsidRPr="009C7A0A">
        <w:t>iem</w:t>
      </w:r>
      <w:r w:rsidR="00CB692D" w:rsidRPr="009C7A0A">
        <w:t xml:space="preserve"> pienākum</w:t>
      </w:r>
      <w:r w:rsidR="00AC6A32" w:rsidRPr="009C7A0A">
        <w:t>iem</w:t>
      </w:r>
      <w:r w:rsidR="00CB692D" w:rsidRPr="009C7A0A">
        <w:t>.</w:t>
      </w:r>
      <w:r w:rsidR="00BD74B0" w:rsidRPr="009C7A0A">
        <w:t xml:space="preserve"> </w:t>
      </w:r>
      <w:r w:rsidR="00BD74B0" w:rsidRPr="009C7A0A">
        <w:rPr>
          <w:color w:val="000000"/>
        </w:rPr>
        <w:t xml:space="preserve">No apsūdzībā norādītajām tiesību normām nepārprotami izriet, ka </w:t>
      </w:r>
      <w:r w:rsidR="00BA5E16">
        <w:t>[pers. BK]</w:t>
      </w:r>
      <w:r w:rsidR="00BD74B0" w:rsidRPr="009C7A0A">
        <w:rPr>
          <w:color w:val="000000"/>
        </w:rPr>
        <w:t xml:space="preserve"> bija jāveic savi pienākumi tā, lai nodrošinātu būves </w:t>
      </w:r>
      <w:r w:rsidR="00BD74B0" w:rsidRPr="009C7A0A">
        <w:t>stiprību, stabilitāti un drošību</w:t>
      </w:r>
      <w:r w:rsidR="00CB692D" w:rsidRPr="009C7A0A">
        <w:t>.</w:t>
      </w:r>
    </w:p>
    <w:p w14:paraId="053EF7C5" w14:textId="028ADB8D" w:rsidR="009F33B7" w:rsidRPr="009C7A0A" w:rsidRDefault="00061A18" w:rsidP="009C7A0A">
      <w:pPr>
        <w:spacing w:line="276" w:lineRule="auto"/>
        <w:ind w:firstLine="720"/>
        <w:jc w:val="both"/>
      </w:pPr>
      <w:r w:rsidRPr="009C7A0A">
        <w:t>Tiesa, vērtējot, vai būvniecības dokumentācija bija pietiekam</w:t>
      </w:r>
      <w:r w:rsidR="006D7868" w:rsidRPr="009C7A0A">
        <w:t>a</w:t>
      </w:r>
      <w:r w:rsidRPr="009C7A0A">
        <w:t>, lai varētu veikt metāla kopne</w:t>
      </w:r>
      <w:r w:rsidR="006D7868" w:rsidRPr="009C7A0A">
        <w:t>s</w:t>
      </w:r>
      <w:r w:rsidRPr="009C7A0A">
        <w:t xml:space="preserve"> MK-1</w:t>
      </w:r>
      <w:r w:rsidR="006D7868" w:rsidRPr="009C7A0A">
        <w:t xml:space="preserve"> montāžas darbus</w:t>
      </w:r>
      <w:r w:rsidR="00A93D2E" w:rsidRPr="009C7A0A">
        <w:t>,</w:t>
      </w:r>
      <w:r w:rsidRPr="009C7A0A">
        <w:t xml:space="preserve"> nav ņēmusi vērā, ka no </w:t>
      </w:r>
      <w:proofErr w:type="spellStart"/>
      <w:r w:rsidR="00E911AA" w:rsidRPr="009C7A0A">
        <w:t>skrūvsavienojumu</w:t>
      </w:r>
      <w:proofErr w:type="spellEnd"/>
      <w:r w:rsidR="00E911AA" w:rsidRPr="009C7A0A">
        <w:t xml:space="preserve"> specifikācij</w:t>
      </w:r>
      <w:r w:rsidRPr="009C7A0A">
        <w:t>as</w:t>
      </w:r>
      <w:r w:rsidR="00E911AA" w:rsidRPr="009C7A0A">
        <w:t xml:space="preserve"> un eksperta </w:t>
      </w:r>
      <w:r w:rsidR="00E7665A">
        <w:t>[pers. LE]</w:t>
      </w:r>
      <w:r w:rsidR="00E911AA" w:rsidRPr="009C7A0A">
        <w:t xml:space="preserve"> liecīb</w:t>
      </w:r>
      <w:r w:rsidRPr="009C7A0A">
        <w:t xml:space="preserve">ām </w:t>
      </w:r>
      <w:r w:rsidR="006D7868" w:rsidRPr="009C7A0A">
        <w:t>izriet</w:t>
      </w:r>
      <w:r w:rsidR="00E911AA" w:rsidRPr="009C7A0A">
        <w:t xml:space="preserve">, ka kopņu savienojumu mezglos faktiski tika ieskrūvētas </w:t>
      </w:r>
      <w:r w:rsidR="006F52FD" w:rsidRPr="009C7A0A">
        <w:t xml:space="preserve">skrūves, kas neatbilda </w:t>
      </w:r>
      <w:r w:rsidR="00ED09EE" w:rsidRPr="009C7A0A">
        <w:t>b</w:t>
      </w:r>
      <w:r w:rsidR="00E76F85" w:rsidRPr="009C7A0A">
        <w:t>ūvniecības norm</w:t>
      </w:r>
      <w:r w:rsidR="00ED09EE" w:rsidRPr="009C7A0A">
        <w:t>u</w:t>
      </w:r>
      <w:r w:rsidR="00E76F85" w:rsidRPr="009C7A0A">
        <w:t xml:space="preserve"> un noteikum</w:t>
      </w:r>
      <w:r w:rsidR="00ED09EE" w:rsidRPr="009C7A0A">
        <w:t>u</w:t>
      </w:r>
      <w:r w:rsidR="00E76F85" w:rsidRPr="009C7A0A">
        <w:t xml:space="preserve"> (turpmāk – </w:t>
      </w:r>
      <w:proofErr w:type="spellStart"/>
      <w:r w:rsidR="006F52FD" w:rsidRPr="009C7A0A">
        <w:t>SNiP</w:t>
      </w:r>
      <w:proofErr w:type="spellEnd"/>
      <w:r w:rsidR="00E76F85" w:rsidRPr="009C7A0A">
        <w:t>)</w:t>
      </w:r>
      <w:r w:rsidR="006F52FD" w:rsidRPr="009C7A0A">
        <w:t xml:space="preserve"> </w:t>
      </w:r>
      <w:r w:rsidR="00ED09EE" w:rsidRPr="009C7A0A">
        <w:t xml:space="preserve">daļas </w:t>
      </w:r>
      <w:r w:rsidR="005328D9" w:rsidRPr="009C7A0A">
        <w:t>3.03.01.-87</w:t>
      </w:r>
      <w:r w:rsidR="00ED09EE" w:rsidRPr="009C7A0A">
        <w:t>, kas attiecas uz</w:t>
      </w:r>
      <w:r w:rsidR="005328D9" w:rsidRPr="009C7A0A">
        <w:t xml:space="preserve"> </w:t>
      </w:r>
      <w:r w:rsidR="00ED09EE" w:rsidRPr="009C7A0A">
        <w:t>n</w:t>
      </w:r>
      <w:r w:rsidR="005328D9" w:rsidRPr="009C7A0A">
        <w:t>esoš</w:t>
      </w:r>
      <w:r w:rsidR="00ED09EE" w:rsidRPr="009C7A0A">
        <w:t>ajām</w:t>
      </w:r>
      <w:r w:rsidR="005328D9" w:rsidRPr="009C7A0A">
        <w:t xml:space="preserve"> un norobežojoš</w:t>
      </w:r>
      <w:r w:rsidR="00ED09EE" w:rsidRPr="009C7A0A">
        <w:t>ām</w:t>
      </w:r>
      <w:r w:rsidR="005328D9" w:rsidRPr="009C7A0A">
        <w:t xml:space="preserve"> konstrukcij</w:t>
      </w:r>
      <w:r w:rsidR="008134B4" w:rsidRPr="009C7A0A">
        <w:t>ām,</w:t>
      </w:r>
      <w:r w:rsidR="005328D9" w:rsidRPr="009C7A0A">
        <w:t xml:space="preserve"> </w:t>
      </w:r>
      <w:r w:rsidR="006F52FD" w:rsidRPr="009C7A0A">
        <w:t>nosacījumiem</w:t>
      </w:r>
      <w:r w:rsidR="00667F06" w:rsidRPr="009C7A0A">
        <w:t xml:space="preserve">. </w:t>
      </w:r>
      <w:r w:rsidR="005328D9" w:rsidRPr="009C7A0A">
        <w:t>T</w:t>
      </w:r>
      <w:r w:rsidRPr="009C7A0A">
        <w:t>āpat t</w:t>
      </w:r>
      <w:r w:rsidR="005328D9" w:rsidRPr="009C7A0A">
        <w:t>iesa nav motivējusi, kāpēc minētās normas pārkāpums nav atzīstams par Krimināllikuma 239. panta otrās daļas objektīvās puses pazīmi.</w:t>
      </w:r>
    </w:p>
    <w:p w14:paraId="6CD59FD4" w14:textId="29A1097D" w:rsidR="00A14930" w:rsidRPr="009C7A0A" w:rsidRDefault="004403C0" w:rsidP="009C7A0A">
      <w:pPr>
        <w:spacing w:line="276" w:lineRule="auto"/>
        <w:ind w:firstLine="720"/>
        <w:jc w:val="both"/>
        <w:rPr>
          <w:bCs/>
        </w:rPr>
      </w:pPr>
      <w:r w:rsidRPr="009C7A0A">
        <w:t>Tiesas secinājum</w:t>
      </w:r>
      <w:r w:rsidR="00BE6381" w:rsidRPr="009C7A0A">
        <w:t>i</w:t>
      </w:r>
      <w:r w:rsidRPr="009C7A0A">
        <w:t xml:space="preserve"> par to, ka </w:t>
      </w:r>
      <w:r w:rsidR="00E7665A">
        <w:t>[pers. BK]</w:t>
      </w:r>
      <w:r w:rsidR="00E7665A" w:rsidRPr="009C7A0A">
        <w:t xml:space="preserve"> </w:t>
      </w:r>
      <w:r w:rsidRPr="009C7A0A">
        <w:t xml:space="preserve">kā atbildīgā būvdarbu vadītāja kompetencē nebija </w:t>
      </w:r>
      <w:r w:rsidR="00A14930" w:rsidRPr="009C7A0A">
        <w:t>konstatēt</w:t>
      </w:r>
      <w:r w:rsidRPr="009C7A0A">
        <w:t xml:space="preserve"> kļūdu būvkonstrukciju projektā, jo tas ir pretrunā būvniecības normatīvajos aktos nostiprinātajiem specializācijas, sertifikācijas un paļāvības principiem, kā arī</w:t>
      </w:r>
      <w:r w:rsidR="00BE6381" w:rsidRPr="009C7A0A">
        <w:t xml:space="preserve"> par to</w:t>
      </w:r>
      <w:r w:rsidRPr="009C7A0A">
        <w:t xml:space="preserve">, ka kopnes </w:t>
      </w:r>
      <w:proofErr w:type="spellStart"/>
      <w:r w:rsidRPr="009C7A0A">
        <w:t>apakšjoslas</w:t>
      </w:r>
      <w:proofErr w:type="spellEnd"/>
      <w:r w:rsidRPr="009C7A0A">
        <w:t xml:space="preserve"> vidējā savienojumā faktiski izmantotie </w:t>
      </w:r>
      <w:proofErr w:type="spellStart"/>
      <w:r w:rsidRPr="009C7A0A">
        <w:t>skrūvsavienojumi</w:t>
      </w:r>
      <w:proofErr w:type="spellEnd"/>
      <w:r w:rsidRPr="009C7A0A">
        <w:t xml:space="preserve"> nav tiešā cēloniskā sakarā ar jumta nobrukumu, jo tas būtu noticis arī </w:t>
      </w:r>
      <w:r w:rsidR="00BE6381" w:rsidRPr="009C7A0A">
        <w:t xml:space="preserve">izmantojot </w:t>
      </w:r>
      <w:r w:rsidRPr="009C7A0A">
        <w:t>stiprāku</w:t>
      </w:r>
      <w:r w:rsidR="00BE6381" w:rsidRPr="009C7A0A">
        <w:t>s</w:t>
      </w:r>
      <w:r w:rsidRPr="009C7A0A">
        <w:t xml:space="preserve"> </w:t>
      </w:r>
      <w:proofErr w:type="spellStart"/>
      <w:r w:rsidRPr="009C7A0A">
        <w:t>skrūvsavienojumu</w:t>
      </w:r>
      <w:r w:rsidR="00BE6381" w:rsidRPr="009C7A0A">
        <w:t>s</w:t>
      </w:r>
      <w:proofErr w:type="spellEnd"/>
      <w:r w:rsidRPr="009C7A0A">
        <w:t xml:space="preserve">, ir </w:t>
      </w:r>
      <w:r w:rsidR="00EB204B" w:rsidRPr="009C7A0A">
        <w:t xml:space="preserve">neatbilstoši </w:t>
      </w:r>
      <w:r w:rsidRPr="009C7A0A">
        <w:t>lietas materiālos esošajām ziņām, proti</w:t>
      </w:r>
      <w:r w:rsidR="00A14930" w:rsidRPr="009C7A0A">
        <w:t>:</w:t>
      </w:r>
      <w:r w:rsidRPr="009C7A0A">
        <w:t xml:space="preserve"> </w:t>
      </w:r>
      <w:r w:rsidR="00076453" w:rsidRPr="009C7A0A">
        <w:t>1) </w:t>
      </w:r>
      <w:r w:rsidR="00BE6381" w:rsidRPr="009C7A0A">
        <w:t xml:space="preserve">ar </w:t>
      </w:r>
      <w:r w:rsidRPr="009C7A0A">
        <w:t>kompleksās ekspertīzes atzinum</w:t>
      </w:r>
      <w:r w:rsidR="00667F06" w:rsidRPr="009C7A0A">
        <w:t xml:space="preserve">ā norādīto, </w:t>
      </w:r>
      <w:r w:rsidRPr="009C7A0A">
        <w:t>ka k</w:t>
      </w:r>
      <w:r w:rsidRPr="009C7A0A">
        <w:rPr>
          <w:iCs/>
          <w:lang w:bidi="lv-LV"/>
        </w:rPr>
        <w:t xml:space="preserve">opņu </w:t>
      </w:r>
      <w:proofErr w:type="spellStart"/>
      <w:r w:rsidRPr="009C7A0A">
        <w:rPr>
          <w:iCs/>
          <w:lang w:bidi="lv-LV"/>
        </w:rPr>
        <w:t>skrūvsavienojumā</w:t>
      </w:r>
      <w:proofErr w:type="spellEnd"/>
      <w:r w:rsidRPr="009C7A0A">
        <w:rPr>
          <w:iCs/>
          <w:lang w:bidi="lv-LV"/>
        </w:rPr>
        <w:t xml:space="preserve"> izmantoto uzgriežņu tehniskie parametri būtiski ietekmēja jumta konstrukcijas nestspēju, </w:t>
      </w:r>
      <w:r w:rsidR="00076453" w:rsidRPr="009C7A0A">
        <w:rPr>
          <w:iCs/>
          <w:lang w:bidi="lv-LV"/>
        </w:rPr>
        <w:t>samazinot</w:t>
      </w:r>
      <w:r w:rsidRPr="009C7A0A">
        <w:rPr>
          <w:iCs/>
          <w:lang w:bidi="lv-LV"/>
        </w:rPr>
        <w:t xml:space="preserve"> jumta konstrukcijas sabrukuma laiku</w:t>
      </w:r>
      <w:r w:rsidR="00A14930" w:rsidRPr="009C7A0A">
        <w:rPr>
          <w:iCs/>
          <w:lang w:bidi="lv-LV"/>
        </w:rPr>
        <w:t>;</w:t>
      </w:r>
      <w:r w:rsidRPr="009C7A0A">
        <w:rPr>
          <w:iCs/>
          <w:lang w:bidi="lv-LV"/>
        </w:rPr>
        <w:t xml:space="preserve"> </w:t>
      </w:r>
      <w:r w:rsidR="00076453" w:rsidRPr="009C7A0A">
        <w:rPr>
          <w:iCs/>
          <w:lang w:bidi="lv-LV"/>
        </w:rPr>
        <w:t>2) </w:t>
      </w:r>
      <w:r w:rsidR="00BE6381" w:rsidRPr="009C7A0A">
        <w:rPr>
          <w:iCs/>
          <w:lang w:bidi="lv-LV"/>
        </w:rPr>
        <w:t xml:space="preserve">ar </w:t>
      </w:r>
      <w:r w:rsidRPr="009C7A0A">
        <w:t xml:space="preserve">eksperta </w:t>
      </w:r>
      <w:r w:rsidR="00E7665A">
        <w:t>[pers. LE]</w:t>
      </w:r>
      <w:r w:rsidR="00E7665A" w:rsidRPr="009C7A0A">
        <w:t xml:space="preserve"> </w:t>
      </w:r>
      <w:r w:rsidR="00A14930" w:rsidRPr="009C7A0A">
        <w:t>liecībām par</w:t>
      </w:r>
      <w:r w:rsidRPr="009C7A0A">
        <w:t xml:space="preserve"> ekspertīzes ietvaros vei</w:t>
      </w:r>
      <w:r w:rsidR="00A14930" w:rsidRPr="009C7A0A">
        <w:t>kto</w:t>
      </w:r>
      <w:r w:rsidRPr="009C7A0A">
        <w:t xml:space="preserve"> eksperimentu saistībā ar būvkonstrukciju sabrukuma iemesliem</w:t>
      </w:r>
      <w:r w:rsidR="00A14930" w:rsidRPr="009C7A0A">
        <w:t>;</w:t>
      </w:r>
      <w:r w:rsidR="00200932" w:rsidRPr="009C7A0A">
        <w:t xml:space="preserve"> </w:t>
      </w:r>
      <w:r w:rsidR="00076453" w:rsidRPr="009C7A0A">
        <w:t>3) </w:t>
      </w:r>
      <w:r w:rsidR="00BE6381" w:rsidRPr="009C7A0A">
        <w:t xml:space="preserve">ar </w:t>
      </w:r>
      <w:r w:rsidRPr="009C7A0A">
        <w:t>Patērētāju tiesību aizsardzības centra atzinum</w:t>
      </w:r>
      <w:r w:rsidR="00A14930" w:rsidRPr="009C7A0A">
        <w:t xml:space="preserve">u un </w:t>
      </w:r>
      <w:bookmarkStart w:id="2" w:name="_Hlk183438024"/>
      <w:r w:rsidR="00A14930" w:rsidRPr="009C7A0A">
        <w:t xml:space="preserve">liecinieces </w:t>
      </w:r>
      <w:r w:rsidR="00E7665A">
        <w:t>[pers. LF]</w:t>
      </w:r>
      <w:r w:rsidRPr="009C7A0A">
        <w:t xml:space="preserve"> (</w:t>
      </w:r>
      <w:r w:rsidR="0042733C" w:rsidRPr="009C7A0A">
        <w:t xml:space="preserve">pirms uzvārda maiņas – </w:t>
      </w:r>
      <w:r w:rsidR="00E7665A">
        <w:t>[Uzvārds]</w:t>
      </w:r>
      <w:r w:rsidRPr="009C7A0A">
        <w:t>)</w:t>
      </w:r>
      <w:bookmarkEnd w:id="2"/>
      <w:r w:rsidRPr="009C7A0A">
        <w:t xml:space="preserve"> liecībām</w:t>
      </w:r>
      <w:r w:rsidR="005924C5" w:rsidRPr="009C7A0A">
        <w:t xml:space="preserve"> par </w:t>
      </w:r>
      <w:r w:rsidR="00A14930" w:rsidRPr="009C7A0A">
        <w:t xml:space="preserve">to, ka </w:t>
      </w:r>
      <w:r w:rsidR="00A14930" w:rsidRPr="009C7A0A">
        <w:rPr>
          <w:bCs/>
        </w:rPr>
        <w:t>bija nepieciešams nodrošināt tādu</w:t>
      </w:r>
      <w:r w:rsidR="005924C5" w:rsidRPr="009C7A0A">
        <w:rPr>
          <w:bCs/>
        </w:rPr>
        <w:t xml:space="preserve"> skrūvju un uzgriežņu izmantošanu slodzi nesošo </w:t>
      </w:r>
      <w:r w:rsidR="005924C5" w:rsidRPr="009C7A0A">
        <w:rPr>
          <w:bCs/>
        </w:rPr>
        <w:lastRenderedPageBreak/>
        <w:t xml:space="preserve">metāla konstrukciju savienojumu vietās, kas atbilst saskaņotajam standartam </w:t>
      </w:r>
      <w:r w:rsidR="005D204E" w:rsidRPr="009C7A0A">
        <w:rPr>
          <w:bCs/>
        </w:rPr>
        <w:t>un tiek atbilstoši marķēts</w:t>
      </w:r>
      <w:r w:rsidR="00A14930" w:rsidRPr="009C7A0A">
        <w:rPr>
          <w:bCs/>
        </w:rPr>
        <w:t>.</w:t>
      </w:r>
    </w:p>
    <w:p w14:paraId="1AB2BAC7" w14:textId="0A0B7C1D" w:rsidR="00561118" w:rsidRPr="009C7A0A" w:rsidRDefault="00F16718" w:rsidP="009C7A0A">
      <w:pPr>
        <w:spacing w:line="276" w:lineRule="auto"/>
        <w:ind w:firstLine="720"/>
        <w:jc w:val="both"/>
      </w:pPr>
      <w:r w:rsidRPr="009C7A0A">
        <w:t>T</w:t>
      </w:r>
      <w:r w:rsidR="00667F06" w:rsidRPr="009C7A0A">
        <w:t>āpat t</w:t>
      </w:r>
      <w:r w:rsidRPr="009C7A0A">
        <w:t xml:space="preserve">iesa, atzīstot, ka lietā nav pierādījumu tam, ka </w:t>
      </w:r>
      <w:r w:rsidR="001C0A03">
        <w:t>[pers. BK]</w:t>
      </w:r>
      <w:r w:rsidRPr="009C7A0A">
        <w:t xml:space="preserve"> atbilstoši būvniecību regulējoš</w:t>
      </w:r>
      <w:r w:rsidR="00375BEA" w:rsidRPr="009C7A0A">
        <w:t>aj</w:t>
      </w:r>
      <w:r w:rsidRPr="009C7A0A">
        <w:t>iem normatīv</w:t>
      </w:r>
      <w:r w:rsidR="00375BEA" w:rsidRPr="009C7A0A">
        <w:t>aj</w:t>
      </w:r>
      <w:r w:rsidRPr="009C7A0A">
        <w:t xml:space="preserve">iem </w:t>
      </w:r>
      <w:r w:rsidR="00375BEA" w:rsidRPr="009C7A0A">
        <w:t xml:space="preserve">tiesību </w:t>
      </w:r>
      <w:r w:rsidRPr="009C7A0A">
        <w:t>aktiem bija pienākums kontrolēt to, kura persona veic ierakstus būvdarbu žurnālā</w:t>
      </w:r>
      <w:r w:rsidR="00275B0E" w:rsidRPr="009C7A0A">
        <w:t>,</w:t>
      </w:r>
      <w:r w:rsidR="00667F06" w:rsidRPr="009C7A0A">
        <w:t xml:space="preserve"> </w:t>
      </w:r>
      <w:r w:rsidRPr="009C7A0A">
        <w:t xml:space="preserve">un pārliecināties par </w:t>
      </w:r>
      <w:r w:rsidR="00667F06" w:rsidRPr="009C7A0A">
        <w:t>darba veicēja</w:t>
      </w:r>
      <w:r w:rsidRPr="009C7A0A">
        <w:t xml:space="preserve"> personību un kvalifikāciju, nav ņēmusi vērā: 1) </w:t>
      </w:r>
      <w:r w:rsidR="00466707">
        <w:t>[pers. LG</w:t>
      </w:r>
      <w:r w:rsidR="004814A7">
        <w:t>]</w:t>
      </w:r>
      <w:r w:rsidR="00F65820" w:rsidRPr="009C7A0A">
        <w:t xml:space="preserve"> </w:t>
      </w:r>
      <w:r w:rsidR="0043616F" w:rsidRPr="009C7A0A">
        <w:rPr>
          <w:color w:val="000000"/>
        </w:rPr>
        <w:t>2018. gada 6. februāra</w:t>
      </w:r>
      <w:r w:rsidR="0043616F" w:rsidRPr="009C7A0A">
        <w:t xml:space="preserve"> </w:t>
      </w:r>
      <w:r w:rsidR="00F65820" w:rsidRPr="009C7A0A">
        <w:t xml:space="preserve">liecības, ka </w:t>
      </w:r>
      <w:r w:rsidR="00A84DC5" w:rsidRPr="009C7A0A">
        <w:t>būvdarbu vadītājs ir atbildīgs par būvdarbu žurnāla aizpildīšanu</w:t>
      </w:r>
      <w:r w:rsidR="00F0341B" w:rsidRPr="009C7A0A">
        <w:t>,</w:t>
      </w:r>
      <w:r w:rsidR="004F71CD" w:rsidRPr="009C7A0A">
        <w:t xml:space="preserve"> un</w:t>
      </w:r>
      <w:r w:rsidR="00F0341B" w:rsidRPr="009C7A0A">
        <w:t xml:space="preserve"> c</w:t>
      </w:r>
      <w:r w:rsidR="00A84DC5" w:rsidRPr="009C7A0A">
        <w:t>itas personas</w:t>
      </w:r>
      <w:r w:rsidR="00F0341B" w:rsidRPr="009C7A0A">
        <w:t xml:space="preserve"> tajā</w:t>
      </w:r>
      <w:r w:rsidR="00A84DC5" w:rsidRPr="009C7A0A">
        <w:t xml:space="preserve"> nevar veikt ierakstus</w:t>
      </w:r>
      <w:r w:rsidR="00F0341B" w:rsidRPr="009C7A0A">
        <w:t>; 2) Vides attīstības un reģionālās attīstības ministrijas 2003. gada 24. janvāra rīkojumā Nr. 26 „Par būvdarbu žurnālu”</w:t>
      </w:r>
      <w:r w:rsidR="00EC5745" w:rsidRPr="009C7A0A">
        <w:t xml:space="preserve"> </w:t>
      </w:r>
      <w:r w:rsidR="004F71CD" w:rsidRPr="009C7A0A">
        <w:t xml:space="preserve">esošās ziņas </w:t>
      </w:r>
      <w:r w:rsidR="00EC5745" w:rsidRPr="009C7A0A">
        <w:t>par būvdarbu žurnālā norādāmo informāciju.</w:t>
      </w:r>
    </w:p>
    <w:p w14:paraId="7B1AE862" w14:textId="77777777" w:rsidR="00561118" w:rsidRPr="009C7A0A" w:rsidRDefault="00BC6332" w:rsidP="009C7A0A">
      <w:pPr>
        <w:spacing w:line="276" w:lineRule="auto"/>
        <w:ind w:firstLine="720"/>
        <w:jc w:val="both"/>
      </w:pPr>
      <w:r w:rsidRPr="009C7A0A">
        <w:t xml:space="preserve">Tiesa nav motivējusi, </w:t>
      </w:r>
      <w:r w:rsidR="007A3AA4" w:rsidRPr="009C7A0A">
        <w:t>kādēļ apstāklis</w:t>
      </w:r>
      <w:r w:rsidRPr="009C7A0A">
        <w:t>, ka kopņu montāžas darbus vadīja un nozīmīgo konstrukciju pieņemšanas aktu Nr. 9-2 parakstīja persona bez atbilstoša sertifikāta, nav atzīstams par celtniecības normu pārkāpumu, kas kopumā ar citiem apsūdzībā norādītajiem pārkāpumiem izraisīja smago seku iestāšanos.</w:t>
      </w:r>
    </w:p>
    <w:p w14:paraId="7AD31C70" w14:textId="31896E2C" w:rsidR="00561118" w:rsidRPr="009C7A0A" w:rsidRDefault="00A1210E" w:rsidP="009C7A0A">
      <w:pPr>
        <w:spacing w:line="276" w:lineRule="auto"/>
        <w:ind w:firstLine="720"/>
        <w:jc w:val="both"/>
      </w:pPr>
      <w:r w:rsidRPr="009C7A0A">
        <w:t>T</w:t>
      </w:r>
      <w:r w:rsidR="0045611A" w:rsidRPr="009C7A0A">
        <w:t>urklāt t</w:t>
      </w:r>
      <w:r w:rsidR="009C5716" w:rsidRPr="009C7A0A">
        <w:t xml:space="preserve">iesa nav vērtējusi normatīvos būvniecības noteikumus par </w:t>
      </w:r>
      <w:proofErr w:type="spellStart"/>
      <w:r w:rsidR="009C5716" w:rsidRPr="009C7A0A">
        <w:t>virsbetona</w:t>
      </w:r>
      <w:proofErr w:type="spellEnd"/>
      <w:r w:rsidR="009C5716" w:rsidRPr="009C7A0A">
        <w:t xml:space="preserve"> slāņa</w:t>
      </w:r>
      <w:r w:rsidR="00F51D91" w:rsidRPr="009C7A0A">
        <w:t xml:space="preserve"> slodzi</w:t>
      </w:r>
      <w:r w:rsidR="00275B0E" w:rsidRPr="009C7A0A">
        <w:t>,</w:t>
      </w:r>
      <w:r w:rsidR="000507C2" w:rsidRPr="009C7A0A">
        <w:t xml:space="preserve"> </w:t>
      </w:r>
      <w:r w:rsidR="00F51D91" w:rsidRPr="009C7A0A">
        <w:t>iedarbi un atbils</w:t>
      </w:r>
      <w:r w:rsidR="009B36FC" w:rsidRPr="009C7A0A">
        <w:t>t</w:t>
      </w:r>
      <w:r w:rsidR="00F51D91" w:rsidRPr="009C7A0A">
        <w:t xml:space="preserve">ību projekta dokumentācijai, jo no projekta dokumentācijas </w:t>
      </w:r>
      <w:r w:rsidR="0061529D" w:rsidRPr="009C7A0A">
        <w:t>secināms</w:t>
      </w:r>
      <w:r w:rsidR="00F51D91" w:rsidRPr="009C7A0A">
        <w:t xml:space="preserve">, ka </w:t>
      </w:r>
      <w:proofErr w:type="spellStart"/>
      <w:r w:rsidR="00F51D91" w:rsidRPr="009C7A0A">
        <w:t>virsbeton</w:t>
      </w:r>
      <w:r w:rsidR="0005564C" w:rsidRPr="009C7A0A">
        <w:t>a</w:t>
      </w:r>
      <w:proofErr w:type="spellEnd"/>
      <w:r w:rsidR="0005564C" w:rsidRPr="009C7A0A">
        <w:t xml:space="preserve"> slānis</w:t>
      </w:r>
      <w:r w:rsidR="00F51D91" w:rsidRPr="009C7A0A">
        <w:t xml:space="preserve"> bija neatbilstoši </w:t>
      </w:r>
      <w:r w:rsidR="0005564C" w:rsidRPr="009C7A0A">
        <w:t>izveidots</w:t>
      </w:r>
      <w:r w:rsidR="009B36FC" w:rsidRPr="009C7A0A">
        <w:t xml:space="preserve">, pārsniedza drošības </w:t>
      </w:r>
      <w:r w:rsidR="0045611A" w:rsidRPr="009C7A0A">
        <w:t>koeficientu</w:t>
      </w:r>
      <w:r w:rsidR="00F51D91" w:rsidRPr="009C7A0A">
        <w:t xml:space="preserve">, </w:t>
      </w:r>
      <w:r w:rsidR="009B36FC" w:rsidRPr="009C7A0A">
        <w:t xml:space="preserve">ņemot vērā </w:t>
      </w:r>
      <w:proofErr w:type="spellStart"/>
      <w:r w:rsidR="009B36FC" w:rsidRPr="009C7A0A">
        <w:t>vir</w:t>
      </w:r>
      <w:r w:rsidR="0039135B" w:rsidRPr="009C7A0A">
        <w:t>s</w:t>
      </w:r>
      <w:r w:rsidR="009B36FC" w:rsidRPr="009C7A0A">
        <w:t>betona</w:t>
      </w:r>
      <w:proofErr w:type="spellEnd"/>
      <w:r w:rsidR="009B36FC" w:rsidRPr="009C7A0A">
        <w:t xml:space="preserve"> blīvumu</w:t>
      </w:r>
      <w:r w:rsidR="001E4720" w:rsidRPr="009C7A0A">
        <w:t>, proti, t</w:t>
      </w:r>
      <w:r w:rsidR="0061529D" w:rsidRPr="009C7A0A">
        <w:t xml:space="preserve">as </w:t>
      </w:r>
      <w:r w:rsidR="00F51D91" w:rsidRPr="009C7A0A">
        <w:t>radīja papildu slodzi uz nesošajām būvkonstrukcijām un</w:t>
      </w:r>
      <w:r w:rsidR="009B36FC" w:rsidRPr="009C7A0A">
        <w:t xml:space="preserve"> bija viens no nogruvum</w:t>
      </w:r>
      <w:r w:rsidR="00275B0E" w:rsidRPr="009C7A0A">
        <w:t>u</w:t>
      </w:r>
      <w:r w:rsidR="009B36FC" w:rsidRPr="009C7A0A">
        <w:t xml:space="preserve"> veicinošajiem cēloņiem.</w:t>
      </w:r>
    </w:p>
    <w:p w14:paraId="3A704989" w14:textId="2F6E3BA2" w:rsidR="00561118" w:rsidRPr="009C7A0A" w:rsidRDefault="008420A0" w:rsidP="00340AC4">
      <w:pPr>
        <w:spacing w:line="276" w:lineRule="auto"/>
        <w:ind w:firstLine="720"/>
        <w:jc w:val="both"/>
      </w:pPr>
      <w:r w:rsidRPr="009C7A0A">
        <w:t xml:space="preserve">Tiesa, atzīstot, ka lietā nav pierādījumu tam, ka </w:t>
      </w:r>
      <w:r w:rsidR="00340AC4">
        <w:t>[pers. BK]</w:t>
      </w:r>
      <w:r w:rsidRPr="009C7A0A">
        <w:t xml:space="preserve"> bija pienākums pārbaudīt nesošo kopņu sametinājumus, nav ņēmusi vērā būvniecības ekspertīzes atzinumu un eksperta </w:t>
      </w:r>
      <w:r w:rsidR="00340AC4">
        <w:t>[pers. LE]</w:t>
      </w:r>
      <w:r w:rsidRPr="009C7A0A">
        <w:t xml:space="preserve"> liecību, ko kuras izriet, ka </w:t>
      </w:r>
      <w:r w:rsidR="00340AC4">
        <w:t>[pers. BK]</w:t>
      </w:r>
      <w:r w:rsidRPr="009C7A0A">
        <w:t xml:space="preserve">, vadot būvdarbus un pieņemot </w:t>
      </w:r>
      <w:r w:rsidR="00012788" w:rsidRPr="009C7A0A">
        <w:t xml:space="preserve">darbus – </w:t>
      </w:r>
      <w:r w:rsidRPr="009C7A0A">
        <w:t xml:space="preserve">pretuguns </w:t>
      </w:r>
      <w:proofErr w:type="spellStart"/>
      <w:r w:rsidRPr="009C7A0A">
        <w:t>aizsargkrāsojum</w:t>
      </w:r>
      <w:r w:rsidR="00012788" w:rsidRPr="009C7A0A">
        <w:t>u</w:t>
      </w:r>
      <w:proofErr w:type="spellEnd"/>
      <w:r w:rsidR="00012788" w:rsidRPr="009C7A0A">
        <w:t xml:space="preserve">, </w:t>
      </w:r>
      <w:r w:rsidRPr="009C7A0A">
        <w:t xml:space="preserve">krāsojuma kārtas biezumu un </w:t>
      </w:r>
      <w:proofErr w:type="spellStart"/>
      <w:r w:rsidRPr="009C7A0A">
        <w:t>nosegumu</w:t>
      </w:r>
      <w:proofErr w:type="spellEnd"/>
      <w:r w:rsidR="00012788" w:rsidRPr="009C7A0A">
        <w:t xml:space="preserve"> –</w:t>
      </w:r>
      <w:r w:rsidRPr="009C7A0A">
        <w:t xml:space="preserve"> bija iespējams konstatēt spraugas kopņu mezglos starp </w:t>
      </w:r>
      <w:proofErr w:type="spellStart"/>
      <w:r w:rsidRPr="009C7A0A">
        <w:t>fasonlapām</w:t>
      </w:r>
      <w:proofErr w:type="spellEnd"/>
      <w:r w:rsidRPr="009C7A0A">
        <w:t>.</w:t>
      </w:r>
    </w:p>
    <w:p w14:paraId="2A0D1810" w14:textId="15B9BBCA" w:rsidR="00667F06" w:rsidRPr="009C7A0A" w:rsidRDefault="0022758F" w:rsidP="009C7A0A">
      <w:pPr>
        <w:spacing w:line="276" w:lineRule="auto"/>
        <w:ind w:firstLine="720"/>
        <w:jc w:val="both"/>
        <w:rPr>
          <w:bCs/>
        </w:rPr>
      </w:pPr>
      <w:r w:rsidRPr="009C7A0A">
        <w:t xml:space="preserve">Tiesa </w:t>
      </w:r>
      <w:r w:rsidR="005B4A8D" w:rsidRPr="009C7A0A">
        <w:t>nav</w:t>
      </w:r>
      <w:r w:rsidR="00275B0E" w:rsidRPr="009C7A0A">
        <w:t xml:space="preserve"> izvērtējusi</w:t>
      </w:r>
      <w:r w:rsidRPr="009C7A0A">
        <w:t xml:space="preserve"> būvniecīb</w:t>
      </w:r>
      <w:r w:rsidR="0045611A" w:rsidRPr="009C7A0A">
        <w:t>a</w:t>
      </w:r>
      <w:r w:rsidRPr="009C7A0A">
        <w:t>s ekspertīzes</w:t>
      </w:r>
      <w:r w:rsidR="00633342" w:rsidRPr="009C7A0A">
        <w:t xml:space="preserve"> ekspertu</w:t>
      </w:r>
      <w:r w:rsidRPr="009C7A0A">
        <w:t xml:space="preserve"> </w:t>
      </w:r>
      <w:r w:rsidR="00633342" w:rsidRPr="009C7A0A">
        <w:t xml:space="preserve">atzinumā pausto </w:t>
      </w:r>
      <w:r w:rsidRPr="009C7A0A">
        <w:t>secinājum</w:t>
      </w:r>
      <w:r w:rsidR="00275B0E" w:rsidRPr="009C7A0A">
        <w:t>u</w:t>
      </w:r>
      <w:r w:rsidRPr="009C7A0A">
        <w:t xml:space="preserve">, ka notikušais ugunsgrēks </w:t>
      </w:r>
      <w:r w:rsidR="005B4A8D" w:rsidRPr="009C7A0A">
        <w:t xml:space="preserve">bija </w:t>
      </w:r>
      <w:r w:rsidRPr="009C7A0A">
        <w:t>atstāj</w:t>
      </w:r>
      <w:r w:rsidR="005B4A8D" w:rsidRPr="009C7A0A">
        <w:t>is</w:t>
      </w:r>
      <w:r w:rsidRPr="009C7A0A">
        <w:t xml:space="preserve"> negatīvu ietekmi</w:t>
      </w:r>
      <w:r w:rsidR="005B4A8D" w:rsidRPr="009C7A0A">
        <w:t xml:space="preserve"> uz būv</w:t>
      </w:r>
      <w:r w:rsidR="0045611A" w:rsidRPr="009C7A0A">
        <w:t>pro</w:t>
      </w:r>
      <w:r w:rsidR="005B4A8D" w:rsidRPr="009C7A0A">
        <w:t>jektu</w:t>
      </w:r>
      <w:r w:rsidRPr="009C7A0A">
        <w:t xml:space="preserve">, proti, kopnes vidējās joslas </w:t>
      </w:r>
      <w:proofErr w:type="spellStart"/>
      <w:r w:rsidRPr="009C7A0A">
        <w:t>skrūvsavienojuma</w:t>
      </w:r>
      <w:proofErr w:type="spellEnd"/>
      <w:r w:rsidRPr="009C7A0A">
        <w:t xml:space="preserve"> un </w:t>
      </w:r>
      <w:proofErr w:type="spellStart"/>
      <w:r w:rsidRPr="009C7A0A">
        <w:t>virsbetona</w:t>
      </w:r>
      <w:proofErr w:type="spellEnd"/>
      <w:r w:rsidRPr="009C7A0A">
        <w:t xml:space="preserve"> stiprība</w:t>
      </w:r>
      <w:r w:rsidR="00753851" w:rsidRPr="009C7A0A">
        <w:t xml:space="preserve"> pēc ugunsgrēka</w:t>
      </w:r>
      <w:r w:rsidRPr="009C7A0A">
        <w:t xml:space="preserve"> bija mazāka </w:t>
      </w:r>
      <w:r w:rsidR="00CD2468" w:rsidRPr="009C7A0A">
        <w:t>par</w:t>
      </w:r>
      <w:r w:rsidRPr="009C7A0A">
        <w:t xml:space="preserve"> darbu pieņemšanas nodošanas aktā norādīt</w:t>
      </w:r>
      <w:r w:rsidR="00CD2468" w:rsidRPr="009C7A0A">
        <w:t>o</w:t>
      </w:r>
      <w:r w:rsidR="005B4A8D" w:rsidRPr="009C7A0A">
        <w:t xml:space="preserve">, </w:t>
      </w:r>
      <w:r w:rsidR="00753851" w:rsidRPr="009C7A0A">
        <w:t>tādēļ</w:t>
      </w:r>
      <w:r w:rsidR="005B4A8D" w:rsidRPr="009C7A0A">
        <w:t xml:space="preserve"> </w:t>
      </w:r>
      <w:r w:rsidR="007D3C8B">
        <w:t>[pers. BK]</w:t>
      </w:r>
      <w:r w:rsidR="005B4A8D" w:rsidRPr="009C7A0A">
        <w:t>, parakstot apliecinājumu par būves gatavību ekspluatācijai, pieļāva būvniecības noteikumu pārkāpumu. B</w:t>
      </w:r>
      <w:r w:rsidR="00CC5B4F" w:rsidRPr="009C7A0A">
        <w:t>ūv</w:t>
      </w:r>
      <w:r w:rsidR="0045611A" w:rsidRPr="009C7A0A">
        <w:t xml:space="preserve">niecības </w:t>
      </w:r>
      <w:r w:rsidR="00CC5B4F" w:rsidRPr="009C7A0A">
        <w:t xml:space="preserve">procesa dalībniekiem, tai skaitā </w:t>
      </w:r>
      <w:r w:rsidR="00D25FE4">
        <w:t>[pers. BK]</w:t>
      </w:r>
      <w:r w:rsidR="00CC5B4F" w:rsidRPr="009C7A0A">
        <w:t xml:space="preserve">, </w:t>
      </w:r>
      <w:r w:rsidR="005B4A8D" w:rsidRPr="009C7A0A">
        <w:t xml:space="preserve">pēc ugunsgrēka </w:t>
      </w:r>
      <w:r w:rsidR="00CC5B4F" w:rsidRPr="009C7A0A">
        <w:t>bija nepieciešams pārbaudīt ne tikai jumta pārseguma stāvokli un drošumu, bet arī novērtēt ugunsgrēka varbūtējo ietekmi uz būvprojektu, konstatēt kopņu deformēšanos un nekavējoties pieprasīt vai veikt slodžu pārrēķinu.</w:t>
      </w:r>
    </w:p>
    <w:p w14:paraId="1944FB04" w14:textId="123CC7D7" w:rsidR="0045611A" w:rsidRPr="009C7A0A" w:rsidRDefault="00406A14" w:rsidP="009C7A0A">
      <w:pPr>
        <w:spacing w:line="276" w:lineRule="auto"/>
        <w:ind w:firstLine="720"/>
        <w:jc w:val="both"/>
      </w:pPr>
      <w:r w:rsidRPr="009C7A0A">
        <w:t>[5.</w:t>
      </w:r>
      <w:r w:rsidR="00B45B5E" w:rsidRPr="009C7A0A">
        <w:t>5</w:t>
      </w:r>
      <w:r w:rsidRPr="009C7A0A">
        <w:t>] </w:t>
      </w:r>
      <w:r w:rsidR="00BC4811" w:rsidRPr="009C7A0A">
        <w:t>Tiesa</w:t>
      </w:r>
      <w:r w:rsidR="0045611A" w:rsidRPr="009C7A0A">
        <w:t>, izvērtēj</w:t>
      </w:r>
      <w:r w:rsidR="00753851" w:rsidRPr="009C7A0A">
        <w:t>usi</w:t>
      </w:r>
      <w:r w:rsidR="0045611A" w:rsidRPr="009C7A0A">
        <w:t xml:space="preserve"> </w:t>
      </w:r>
      <w:r w:rsidR="00135ED9">
        <w:t>[pers. BL]</w:t>
      </w:r>
      <w:r w:rsidR="0045611A" w:rsidRPr="009C7A0A">
        <w:t xml:space="preserve"> celto apsūdzību pēc Krimināllikuma 239. panta otrās daļas,</w:t>
      </w:r>
      <w:r w:rsidR="00BC4811" w:rsidRPr="009C7A0A">
        <w:t xml:space="preserve"> nepamatoti atzinusi, ka apsūdzēta</w:t>
      </w:r>
      <w:r w:rsidR="00417FE7" w:rsidRPr="009C7A0A">
        <w:t>is</w:t>
      </w:r>
      <w:r w:rsidR="00BC4811" w:rsidRPr="009C7A0A">
        <w:t xml:space="preserve"> </w:t>
      </w:r>
      <w:r w:rsidR="00E24CBC">
        <w:t>[pers. BL]</w:t>
      </w:r>
      <w:r w:rsidR="00BC4811" w:rsidRPr="009C7A0A">
        <w:t xml:space="preserve"> </w:t>
      </w:r>
      <w:r w:rsidR="00417FE7" w:rsidRPr="009C7A0A">
        <w:t>nav rīkojies pretēji būvuzraudzības mērķim un nav pieļāvis būvuzrauga pienākumu pārkāpumu</w:t>
      </w:r>
      <w:r w:rsidR="002546D7" w:rsidRPr="009C7A0A">
        <w:t>s</w:t>
      </w:r>
      <w:r w:rsidR="0045611A" w:rsidRPr="009C7A0A">
        <w:t>.</w:t>
      </w:r>
    </w:p>
    <w:p w14:paraId="35EE90E6" w14:textId="6EEB3C5D" w:rsidR="00561118" w:rsidRPr="009C7A0A" w:rsidRDefault="0001097A" w:rsidP="009C7A0A">
      <w:pPr>
        <w:spacing w:line="276" w:lineRule="auto"/>
        <w:ind w:firstLine="720"/>
        <w:jc w:val="both"/>
      </w:pPr>
      <w:r w:rsidRPr="009C7A0A">
        <w:t xml:space="preserve">Pretēji tiesas secinātajam </w:t>
      </w:r>
      <w:r w:rsidR="009C3E68">
        <w:t>[pers. BL]</w:t>
      </w:r>
      <w:r w:rsidRPr="009C7A0A">
        <w:t xml:space="preserve"> atbilstoši būvniecību regulējošiem normatīviem aktiem bija pienākums pārliecināties par darbuzņēmēja </w:t>
      </w:r>
      <w:r w:rsidR="00BB72F6" w:rsidRPr="009C7A0A">
        <w:rPr>
          <w:bCs/>
          <w:color w:val="000000"/>
        </w:rPr>
        <w:t>SIA „</w:t>
      </w:r>
      <w:r w:rsidR="007C4D14">
        <w:rPr>
          <w:bCs/>
          <w:color w:val="000000"/>
        </w:rPr>
        <w:t>[Nosaukums F]</w:t>
      </w:r>
      <w:r w:rsidR="00BB72F6" w:rsidRPr="009C7A0A">
        <w:rPr>
          <w:bCs/>
          <w:color w:val="000000"/>
        </w:rPr>
        <w:t>”</w:t>
      </w:r>
      <w:r w:rsidRPr="009C7A0A">
        <w:rPr>
          <w:iCs/>
        </w:rPr>
        <w:t xml:space="preserve"> veiktiem darbiem</w:t>
      </w:r>
      <w:r w:rsidR="00E7775A" w:rsidRPr="009C7A0A">
        <w:rPr>
          <w:iCs/>
        </w:rPr>
        <w:t>,</w:t>
      </w:r>
      <w:r w:rsidRPr="009C7A0A">
        <w:rPr>
          <w:iCs/>
        </w:rPr>
        <w:t xml:space="preserve"> </w:t>
      </w:r>
      <w:r w:rsidRPr="009C7A0A">
        <w:t>nozīmētā darbu vadītāja personību un kvalifikāciju</w:t>
      </w:r>
      <w:r w:rsidR="00EA3870" w:rsidRPr="009C7A0A">
        <w:t xml:space="preserve"> un </w:t>
      </w:r>
      <w:r w:rsidR="00EA3870" w:rsidRPr="009C7A0A">
        <w:rPr>
          <w:iCs/>
          <w:lang w:bidi="lv-LV"/>
        </w:rPr>
        <w:t>p</w:t>
      </w:r>
      <w:r w:rsidR="00FC6736" w:rsidRPr="009C7A0A">
        <w:rPr>
          <w:iCs/>
          <w:lang w:bidi="lv-LV"/>
        </w:rPr>
        <w:t>ā</w:t>
      </w:r>
      <w:r w:rsidR="00EA3870" w:rsidRPr="009C7A0A">
        <w:rPr>
          <w:iCs/>
          <w:lang w:bidi="lv-LV"/>
        </w:rPr>
        <w:t>rbaudīt nesošo kopņu sametinājumus, kad tika pieņemts</w:t>
      </w:r>
      <w:r w:rsidR="00A16E72" w:rsidRPr="009C7A0A">
        <w:rPr>
          <w:iCs/>
          <w:lang w:bidi="lv-LV"/>
        </w:rPr>
        <w:t xml:space="preserve"> akts par</w:t>
      </w:r>
      <w:r w:rsidR="00EA3870" w:rsidRPr="009C7A0A">
        <w:rPr>
          <w:iCs/>
          <w:lang w:bidi="lv-LV"/>
        </w:rPr>
        <w:t xml:space="preserve"> kopņu ugunsdroš</w:t>
      </w:r>
      <w:r w:rsidR="00A16E72" w:rsidRPr="009C7A0A">
        <w:rPr>
          <w:iCs/>
          <w:lang w:bidi="lv-LV"/>
        </w:rPr>
        <w:t>o</w:t>
      </w:r>
      <w:r w:rsidR="00EA3870" w:rsidRPr="009C7A0A">
        <w:rPr>
          <w:iCs/>
          <w:lang w:bidi="lv-LV"/>
        </w:rPr>
        <w:t xml:space="preserve"> pārklājum</w:t>
      </w:r>
      <w:r w:rsidR="00A16E72" w:rsidRPr="009C7A0A">
        <w:rPr>
          <w:iCs/>
          <w:lang w:bidi="lv-LV"/>
        </w:rPr>
        <w:t>u</w:t>
      </w:r>
      <w:r w:rsidRPr="009C7A0A">
        <w:t>.</w:t>
      </w:r>
    </w:p>
    <w:p w14:paraId="452B39C4" w14:textId="737FF8D8" w:rsidR="0041372C" w:rsidRPr="009C7A0A" w:rsidRDefault="00DC2ACC" w:rsidP="009C7A0A">
      <w:pPr>
        <w:spacing w:line="276" w:lineRule="auto"/>
        <w:ind w:firstLine="720"/>
        <w:jc w:val="both"/>
      </w:pPr>
      <w:r w:rsidRPr="009C7A0A">
        <w:t xml:space="preserve">Pienācīgi kontrolējot veiktos darbus, tas ir, izpildot </w:t>
      </w:r>
      <w:r w:rsidR="00E7190E" w:rsidRPr="009C7A0A">
        <w:t xml:space="preserve">savus </w:t>
      </w:r>
      <w:r w:rsidRPr="009C7A0A">
        <w:t xml:space="preserve">pienākumus atbilstoši būvuzrauga saistību rakstam un atrodoties kopņu tiešā tuvumā, </w:t>
      </w:r>
      <w:r w:rsidR="000F77AB">
        <w:t>[pers. BL]</w:t>
      </w:r>
      <w:r w:rsidRPr="009C7A0A">
        <w:t xml:space="preserve"> bija jāpamana kopņu deformēšanās</w:t>
      </w:r>
      <w:r w:rsidR="001A191F" w:rsidRPr="009C7A0A">
        <w:t xml:space="preserve">, arī kopņu </w:t>
      </w:r>
      <w:proofErr w:type="spellStart"/>
      <w:r w:rsidR="001A191F" w:rsidRPr="009C7A0A">
        <w:t>apakšjoslu</w:t>
      </w:r>
      <w:proofErr w:type="spellEnd"/>
      <w:r w:rsidR="001A191F" w:rsidRPr="009C7A0A">
        <w:t xml:space="preserve"> mezglu spraug</w:t>
      </w:r>
      <w:r w:rsidR="007765EC" w:rsidRPr="009C7A0A">
        <w:t>u</w:t>
      </w:r>
      <w:r w:rsidR="001A191F" w:rsidRPr="009C7A0A">
        <w:t xml:space="preserve"> atvērumi</w:t>
      </w:r>
      <w:r w:rsidR="00B94D31" w:rsidRPr="009C7A0A">
        <w:t xml:space="preserve"> </w:t>
      </w:r>
      <w:r w:rsidR="001A191F" w:rsidRPr="009C7A0A">
        <w:t xml:space="preserve">pēc </w:t>
      </w:r>
      <w:proofErr w:type="spellStart"/>
      <w:r w:rsidR="001A191F" w:rsidRPr="009C7A0A">
        <w:t>virsbetona</w:t>
      </w:r>
      <w:proofErr w:type="spellEnd"/>
      <w:r w:rsidR="001A191F" w:rsidRPr="009C7A0A">
        <w:t xml:space="preserve"> uzklāšanas</w:t>
      </w:r>
      <w:r w:rsidR="000608E1" w:rsidRPr="009C7A0A">
        <w:t xml:space="preserve">. </w:t>
      </w:r>
      <w:r w:rsidR="00FF39CF">
        <w:t>[</w:t>
      </w:r>
      <w:r w:rsidR="007120F5">
        <w:t>P</w:t>
      </w:r>
      <w:r w:rsidR="00FF39CF">
        <w:t>ers. BL]</w:t>
      </w:r>
      <w:r w:rsidRPr="009C7A0A">
        <w:t xml:space="preserve"> </w:t>
      </w:r>
      <w:r w:rsidR="002B46AF" w:rsidRPr="009C7A0A">
        <w:t xml:space="preserve">pienākumu neizpildes </w:t>
      </w:r>
      <w:r w:rsidR="00C95257" w:rsidRPr="009C7A0A">
        <w:t xml:space="preserve">dēļ </w:t>
      </w:r>
      <w:r w:rsidRPr="009C7A0A">
        <w:t>netika konstatēti pieļautie celtniecības normu pārkāpumi, kā rezultātā bija sācies kopņu deformēšanās process.</w:t>
      </w:r>
    </w:p>
    <w:p w14:paraId="2D720C3A" w14:textId="5B2E5AFF" w:rsidR="00656941" w:rsidRPr="009C7A0A" w:rsidRDefault="00DF6D2C" w:rsidP="009C7A0A">
      <w:pPr>
        <w:spacing w:line="276" w:lineRule="auto"/>
        <w:ind w:firstLine="720"/>
        <w:jc w:val="both"/>
      </w:pPr>
      <w:r w:rsidRPr="009C7A0A">
        <w:lastRenderedPageBreak/>
        <w:t>Pretēji tiesas secinātajam no</w:t>
      </w:r>
      <w:r w:rsidR="00656941" w:rsidRPr="009C7A0A">
        <w:t xml:space="preserve"> </w:t>
      </w:r>
      <w:r w:rsidR="00561118" w:rsidRPr="009C7A0A">
        <w:t xml:space="preserve">kompleksās </w:t>
      </w:r>
      <w:r w:rsidR="00656941" w:rsidRPr="009C7A0A">
        <w:t xml:space="preserve">būvniecības ekspertīzes </w:t>
      </w:r>
      <w:r w:rsidR="00561118" w:rsidRPr="009C7A0A">
        <w:t xml:space="preserve">ekspertu atzinuma </w:t>
      </w:r>
      <w:r w:rsidR="00656941" w:rsidRPr="009C7A0A">
        <w:t xml:space="preserve">nepārprotami izriet, ka </w:t>
      </w:r>
      <w:r w:rsidR="0076391B">
        <w:t>[pers. BL]</w:t>
      </w:r>
      <w:r w:rsidR="00656941" w:rsidRPr="009C7A0A">
        <w:t xml:space="preserve"> </w:t>
      </w:r>
      <w:r w:rsidR="00C95257" w:rsidRPr="009C7A0A">
        <w:t>bija</w:t>
      </w:r>
      <w:r w:rsidR="00656941" w:rsidRPr="009C7A0A">
        <w:t xml:space="preserve"> atbildīgs par būvniecības laikā pieļautajiem kvalitātes un tehnoloģijas pārkāpumiem.</w:t>
      </w:r>
    </w:p>
    <w:p w14:paraId="688CA567" w14:textId="0397B900" w:rsidR="00561118" w:rsidRPr="009C7A0A" w:rsidRDefault="00FA59AB" w:rsidP="009C7A0A">
      <w:pPr>
        <w:spacing w:line="276" w:lineRule="auto"/>
        <w:ind w:firstLine="720"/>
        <w:jc w:val="both"/>
      </w:pPr>
      <w:r w:rsidRPr="009C7A0A">
        <w:t>[5.</w:t>
      </w:r>
      <w:r w:rsidR="00B45B5E" w:rsidRPr="009C7A0A">
        <w:t>6</w:t>
      </w:r>
      <w:r w:rsidRPr="009C7A0A">
        <w:t>]</w:t>
      </w:r>
      <w:r w:rsidR="004F315F" w:rsidRPr="009C7A0A">
        <w:t> </w:t>
      </w:r>
      <w:r w:rsidR="005444CD" w:rsidRPr="009C7A0A">
        <w:t xml:space="preserve">Tiesa nepamatoti </w:t>
      </w:r>
      <w:r w:rsidR="0042345C" w:rsidRPr="009C7A0A">
        <w:t>atzinusi</w:t>
      </w:r>
      <w:r w:rsidR="005444CD" w:rsidRPr="009C7A0A">
        <w:t xml:space="preserve">, ka </w:t>
      </w:r>
      <w:r w:rsidR="004672AD" w:rsidRPr="009C7A0A">
        <w:t xml:space="preserve">apsūdzētā </w:t>
      </w:r>
      <w:r w:rsidR="001B689E">
        <w:t>[pers. BM]</w:t>
      </w:r>
      <w:r w:rsidR="002F2C0B" w:rsidRPr="009C7A0A">
        <w:t xml:space="preserve"> nav izdarījusi darbības, kuras viņai pēc likuma vai cita normatīvā tiesību akta</w:t>
      </w:r>
      <w:r w:rsidR="00B43197" w:rsidRPr="009C7A0A">
        <w:t>,</w:t>
      </w:r>
      <w:r w:rsidR="002F2C0B" w:rsidRPr="009C7A0A">
        <w:t xml:space="preserve"> vai </w:t>
      </w:r>
      <w:r w:rsidR="00A6758E" w:rsidRPr="009C7A0A">
        <w:t>uzdot</w:t>
      </w:r>
      <w:r w:rsidR="00E73990" w:rsidRPr="009C7A0A">
        <w:t>a</w:t>
      </w:r>
      <w:r w:rsidR="00A6758E" w:rsidRPr="009C7A0A">
        <w:t xml:space="preserve"> </w:t>
      </w:r>
      <w:r w:rsidR="002F2C0B" w:rsidRPr="009C7A0A">
        <w:t>uzdevuma ir jāizdara, lai novērstu kaitējumu valsts varai vai pārvaldības kārtībai vai ar likumu aizsargātām personas interesēm</w:t>
      </w:r>
      <w:r w:rsidR="00A55E77" w:rsidRPr="009C7A0A">
        <w:t xml:space="preserve">, </w:t>
      </w:r>
      <w:r w:rsidR="00E7190E" w:rsidRPr="009C7A0A">
        <w:t>norādot, ka</w:t>
      </w:r>
      <w:r w:rsidR="00A55E77" w:rsidRPr="009C7A0A">
        <w:t xml:space="preserve"> normatīvais regulējums </w:t>
      </w:r>
      <w:r w:rsidR="000C4C3B" w:rsidRPr="009C7A0A">
        <w:t xml:space="preserve">paredz </w:t>
      </w:r>
      <w:r w:rsidR="00A55E77" w:rsidRPr="009C7A0A">
        <w:t>būvinspektora tiesības, nevis pienākumu veikt pārbaudes noteik</w:t>
      </w:r>
      <w:r w:rsidR="000C4C3B" w:rsidRPr="009C7A0A">
        <w:t>tajos</w:t>
      </w:r>
      <w:r w:rsidR="00A55E77" w:rsidRPr="009C7A0A">
        <w:t xml:space="preserve"> apstākļ</w:t>
      </w:r>
      <w:r w:rsidR="000C4C3B" w:rsidRPr="009C7A0A">
        <w:t>os</w:t>
      </w:r>
      <w:r w:rsidR="003A7325" w:rsidRPr="009C7A0A">
        <w:t>. Tādējādi tiesa</w:t>
      </w:r>
      <w:r w:rsidR="00470C68" w:rsidRPr="009C7A0A">
        <w:t xml:space="preserve"> </w:t>
      </w:r>
      <w:r w:rsidR="003A7325" w:rsidRPr="009C7A0A">
        <w:t xml:space="preserve">nepamatoti nav konstatējusi </w:t>
      </w:r>
      <w:r w:rsidR="004672AD" w:rsidRPr="009C7A0A">
        <w:t>apsūdzētās</w:t>
      </w:r>
      <w:r w:rsidR="00470C68" w:rsidRPr="009C7A0A">
        <w:t xml:space="preserve"> darbībās Krimināllikuma </w:t>
      </w:r>
      <w:r w:rsidR="006D5C36" w:rsidRPr="009C7A0A">
        <w:t>319. panta treš</w:t>
      </w:r>
      <w:r w:rsidR="00ED7651" w:rsidRPr="009C7A0A">
        <w:t>ajā</w:t>
      </w:r>
      <w:r w:rsidR="006D5C36" w:rsidRPr="009C7A0A">
        <w:t xml:space="preserve"> daļ</w:t>
      </w:r>
      <w:r w:rsidR="00ED7651" w:rsidRPr="009C7A0A">
        <w:t>ā paredzēt</w:t>
      </w:r>
      <w:r w:rsidR="00E7190E" w:rsidRPr="009C7A0A">
        <w:t>ā</w:t>
      </w:r>
      <w:r w:rsidR="00ED7651" w:rsidRPr="009C7A0A">
        <w:t xml:space="preserve"> </w:t>
      </w:r>
      <w:r w:rsidR="00470C68" w:rsidRPr="009C7A0A">
        <w:t>noziedzīgā nodarījuma sastāvu.</w:t>
      </w:r>
    </w:p>
    <w:p w14:paraId="73F71A8A" w14:textId="1C4E5238" w:rsidR="007669E8" w:rsidRPr="009C7A0A" w:rsidRDefault="00C43622" w:rsidP="009C7A0A">
      <w:pPr>
        <w:spacing w:line="276" w:lineRule="auto"/>
        <w:ind w:firstLine="720"/>
        <w:jc w:val="both"/>
      </w:pPr>
      <w:r w:rsidRPr="009C7A0A">
        <w:t>Tiesa nav konstatējusi apsūdzētā</w:t>
      </w:r>
      <w:r w:rsidR="00B71DBE" w:rsidRPr="009C7A0A">
        <w:t>s</w:t>
      </w:r>
      <w:r w:rsidRPr="009C7A0A">
        <w:t xml:space="preserve"> </w:t>
      </w:r>
      <w:r w:rsidR="00D27DA7">
        <w:t>[pers. BM]</w:t>
      </w:r>
      <w:r w:rsidRPr="009C7A0A">
        <w:t xml:space="preserve"> prettiesisku bezdarbību</w:t>
      </w:r>
      <w:r w:rsidR="00660576" w:rsidRPr="009C7A0A">
        <w:t>, jo</w:t>
      </w:r>
      <w:r w:rsidRPr="009C7A0A">
        <w:t xml:space="preserve"> nav izvērtējusi, vai </w:t>
      </w:r>
      <w:r w:rsidRPr="009C7A0A">
        <w:rPr>
          <w:bCs/>
        </w:rPr>
        <w:t xml:space="preserve">konkrētie lietas apstākļi nav tādi, </w:t>
      </w:r>
      <w:r w:rsidR="00660576" w:rsidRPr="009C7A0A">
        <w:rPr>
          <w:bCs/>
        </w:rPr>
        <w:t xml:space="preserve">kuros </w:t>
      </w:r>
      <w:r w:rsidRPr="009C7A0A">
        <w:rPr>
          <w:bCs/>
        </w:rPr>
        <w:t>piešķirtās tiesības</w:t>
      </w:r>
      <w:r w:rsidR="00660576" w:rsidRPr="009C7A0A">
        <w:rPr>
          <w:bCs/>
        </w:rPr>
        <w:t xml:space="preserve"> ir jāizmanto</w:t>
      </w:r>
      <w:r w:rsidRPr="009C7A0A">
        <w:rPr>
          <w:bCs/>
        </w:rPr>
        <w:t xml:space="preserve">, </w:t>
      </w:r>
      <w:r w:rsidR="00A90C25" w:rsidRPr="009C7A0A">
        <w:t>jo a</w:t>
      </w:r>
      <w:r w:rsidR="00D75311" w:rsidRPr="009C7A0A">
        <w:t xml:space="preserve">tsevišķos gadījumos normatīvajos </w:t>
      </w:r>
      <w:r w:rsidR="00961895" w:rsidRPr="009C7A0A">
        <w:t xml:space="preserve">tiesību </w:t>
      </w:r>
      <w:r w:rsidR="00D75311" w:rsidRPr="009C7A0A">
        <w:t>aktos piešķirtās tiesības rada pienākumu veikt konkrētas darbības tiesību un</w:t>
      </w:r>
      <w:r w:rsidR="001857C3" w:rsidRPr="009C7A0A">
        <w:t xml:space="preserve"> likumīgo</w:t>
      </w:r>
      <w:r w:rsidR="00D75311" w:rsidRPr="009C7A0A">
        <w:t xml:space="preserve"> interešu aizsardzībai. </w:t>
      </w:r>
      <w:r w:rsidR="003A2707" w:rsidRPr="009C7A0A">
        <w:t>T</w:t>
      </w:r>
      <w:r w:rsidR="00D75311" w:rsidRPr="009C7A0A">
        <w:t>as, ka likums piešķir tiesības veikt kādu darbību, nozīmē tikai to, ka darbības veikšana, ja pastāv nosacījumi šo tiesību izmantošanai, juridiski kļūst par valsts amatpersonas pienākumu</w:t>
      </w:r>
      <w:r w:rsidR="00A450F9" w:rsidRPr="009C7A0A">
        <w:t>.</w:t>
      </w:r>
    </w:p>
    <w:p w14:paraId="132881B7" w14:textId="48BB95E4" w:rsidR="00561118" w:rsidRPr="009C7A0A" w:rsidRDefault="002B1DC5" w:rsidP="009C7A0A">
      <w:pPr>
        <w:spacing w:line="276" w:lineRule="auto"/>
        <w:ind w:firstLine="720"/>
        <w:jc w:val="both"/>
        <w:rPr>
          <w:rFonts w:eastAsia="Calibri"/>
          <w:bCs/>
        </w:rPr>
      </w:pPr>
      <w:r w:rsidRPr="009C7A0A">
        <w:rPr>
          <w:rFonts w:eastAsia="Calibri"/>
          <w:bCs/>
        </w:rPr>
        <w:t>Tiesa</w:t>
      </w:r>
      <w:r w:rsidR="002F328F" w:rsidRPr="009C7A0A">
        <w:rPr>
          <w:rFonts w:eastAsia="Calibri"/>
          <w:bCs/>
        </w:rPr>
        <w:t xml:space="preserve"> </w:t>
      </w:r>
      <w:r w:rsidRPr="009C7A0A">
        <w:rPr>
          <w:rFonts w:eastAsia="Calibri"/>
          <w:bCs/>
        </w:rPr>
        <w:t xml:space="preserve">izdarījusi nepamatotu secinājumu, ka </w:t>
      </w:r>
      <w:r w:rsidR="00196B17">
        <w:t xml:space="preserve">[pers. BM] </w:t>
      </w:r>
      <w:r w:rsidRPr="009C7A0A">
        <w:rPr>
          <w:rFonts w:eastAsia="Calibri"/>
          <w:bCs/>
        </w:rPr>
        <w:t>nebija jāveic būvobjektā esošās dokumentācijas komplekta atbilstība</w:t>
      </w:r>
      <w:r w:rsidR="00C774F9" w:rsidRPr="009C7A0A">
        <w:rPr>
          <w:rFonts w:eastAsia="Calibri"/>
          <w:bCs/>
        </w:rPr>
        <w:t>s</w:t>
      </w:r>
      <w:r w:rsidRPr="009C7A0A">
        <w:rPr>
          <w:rFonts w:eastAsia="Calibri"/>
          <w:bCs/>
        </w:rPr>
        <w:t xml:space="preserve"> pārbaude, </w:t>
      </w:r>
      <w:r w:rsidR="00111604" w:rsidRPr="009C7A0A">
        <w:rPr>
          <w:rFonts w:eastAsia="Calibri"/>
          <w:bCs/>
        </w:rPr>
        <w:t xml:space="preserve">tai </w:t>
      </w:r>
      <w:r w:rsidRPr="009C7A0A">
        <w:rPr>
          <w:rFonts w:eastAsia="Calibri"/>
          <w:bCs/>
        </w:rPr>
        <w:t>skaitā iebūvēto materiālu un konstrukciju atbilstības deklarāciju pārbaude</w:t>
      </w:r>
      <w:r w:rsidR="00E41E8B" w:rsidRPr="009C7A0A">
        <w:rPr>
          <w:rFonts w:eastAsia="Calibri"/>
          <w:bCs/>
        </w:rPr>
        <w:t>,</w:t>
      </w:r>
      <w:r w:rsidR="002F328F" w:rsidRPr="009C7A0A">
        <w:rPr>
          <w:rFonts w:eastAsia="Calibri"/>
          <w:bCs/>
        </w:rPr>
        <w:t xml:space="preserve"> un </w:t>
      </w:r>
      <w:r w:rsidR="00E41E8B" w:rsidRPr="009C7A0A">
        <w:rPr>
          <w:rFonts w:eastAsia="Calibri"/>
          <w:bCs/>
        </w:rPr>
        <w:t xml:space="preserve">nebija jākonstatē </w:t>
      </w:r>
      <w:r w:rsidRPr="009C7A0A">
        <w:rPr>
          <w:rFonts w:eastAsia="Calibri"/>
          <w:bCs/>
        </w:rPr>
        <w:t>jumta kopņu montāžas darba veikšanas projekta iztrūkum</w:t>
      </w:r>
      <w:r w:rsidR="00E41E8B" w:rsidRPr="009C7A0A">
        <w:rPr>
          <w:rFonts w:eastAsia="Calibri"/>
          <w:bCs/>
        </w:rPr>
        <w:t>s</w:t>
      </w:r>
      <w:r w:rsidR="0059465A" w:rsidRPr="009C7A0A">
        <w:rPr>
          <w:rFonts w:eastAsia="Calibri"/>
          <w:bCs/>
        </w:rPr>
        <w:t>.</w:t>
      </w:r>
    </w:p>
    <w:p w14:paraId="3C580DB6" w14:textId="71FA842A" w:rsidR="00561118" w:rsidRPr="009C7A0A" w:rsidRDefault="00C3034C" w:rsidP="009C7A0A">
      <w:pPr>
        <w:spacing w:line="276" w:lineRule="auto"/>
        <w:ind w:firstLine="720"/>
        <w:jc w:val="both"/>
      </w:pPr>
      <w:r w:rsidRPr="009C7A0A">
        <w:rPr>
          <w:rFonts w:eastAsia="Calibri"/>
        </w:rPr>
        <w:t>[5.</w:t>
      </w:r>
      <w:r w:rsidR="00B45B5E" w:rsidRPr="009C7A0A">
        <w:rPr>
          <w:rFonts w:eastAsia="Calibri"/>
        </w:rPr>
        <w:t>7</w:t>
      </w:r>
      <w:r w:rsidRPr="009C7A0A">
        <w:rPr>
          <w:rFonts w:eastAsia="Calibri"/>
        </w:rPr>
        <w:t>]</w:t>
      </w:r>
      <w:r w:rsidR="004F315F" w:rsidRPr="009C7A0A">
        <w:rPr>
          <w:rFonts w:eastAsia="Calibri"/>
        </w:rPr>
        <w:t> </w:t>
      </w:r>
      <w:r w:rsidR="00F57519" w:rsidRPr="009C7A0A">
        <w:t>Tiesa nepamatoti atzinusi, ka</w:t>
      </w:r>
      <w:r w:rsidR="00687CA5" w:rsidRPr="009C7A0A">
        <w:t xml:space="preserve"> apsūdzētais</w:t>
      </w:r>
      <w:r w:rsidR="00F57519" w:rsidRPr="009C7A0A">
        <w:t xml:space="preserve"> </w:t>
      </w:r>
      <w:r w:rsidR="00896A4C">
        <w:t>[pers. BN]</w:t>
      </w:r>
      <w:r w:rsidR="00F57519" w:rsidRPr="009C7A0A">
        <w:t xml:space="preserve"> nav izdarījis darbības, kuras viņa</w:t>
      </w:r>
      <w:r w:rsidR="00710CA3" w:rsidRPr="009C7A0A">
        <w:t>m</w:t>
      </w:r>
      <w:r w:rsidR="00F57519" w:rsidRPr="009C7A0A">
        <w:t xml:space="preserve"> pēc likuma vai cita normatīvā tiesību akta vai </w:t>
      </w:r>
      <w:r w:rsidR="00705B6C" w:rsidRPr="009C7A0A">
        <w:t>uzdot</w:t>
      </w:r>
      <w:r w:rsidR="00E73990" w:rsidRPr="009C7A0A">
        <w:t>a</w:t>
      </w:r>
      <w:r w:rsidR="00705B6C" w:rsidRPr="009C7A0A">
        <w:t xml:space="preserve"> </w:t>
      </w:r>
      <w:r w:rsidR="00F57519" w:rsidRPr="009C7A0A">
        <w:t>uzdevuma ir jāizdara, lai novērstu kaitējumu valsts varai vai pārvaldības kārtībai vai ar likumu aizsargātām personas interesēm</w:t>
      </w:r>
      <w:r w:rsidR="007565AF" w:rsidRPr="009C7A0A">
        <w:t xml:space="preserve">, un </w:t>
      </w:r>
      <w:r w:rsidR="00816F7B" w:rsidRPr="009C7A0A">
        <w:t xml:space="preserve">līdz ar to </w:t>
      </w:r>
      <w:r w:rsidR="007565AF" w:rsidRPr="009C7A0A">
        <w:t>apsūdzētā darbībās</w:t>
      </w:r>
      <w:r w:rsidR="00816F7B" w:rsidRPr="009C7A0A">
        <w:t xml:space="preserve"> nepamatoti</w:t>
      </w:r>
      <w:r w:rsidR="007565AF" w:rsidRPr="009C7A0A">
        <w:t xml:space="preserve"> nav konstatējusi Krimināllikuma 319. panta treš</w:t>
      </w:r>
      <w:r w:rsidR="00ED7651" w:rsidRPr="009C7A0A">
        <w:t>ajā</w:t>
      </w:r>
      <w:r w:rsidR="007565AF" w:rsidRPr="009C7A0A">
        <w:t xml:space="preserve"> daļ</w:t>
      </w:r>
      <w:r w:rsidR="00ED7651" w:rsidRPr="009C7A0A">
        <w:t>ā</w:t>
      </w:r>
      <w:r w:rsidR="007565AF" w:rsidRPr="009C7A0A">
        <w:t xml:space="preserve"> </w:t>
      </w:r>
      <w:r w:rsidR="00ED7651" w:rsidRPr="009C7A0A">
        <w:t>paredzēt</w:t>
      </w:r>
      <w:r w:rsidR="000948AE" w:rsidRPr="009C7A0A">
        <w:t>ā</w:t>
      </w:r>
      <w:r w:rsidR="00ED7651" w:rsidRPr="009C7A0A">
        <w:t xml:space="preserve"> </w:t>
      </w:r>
      <w:r w:rsidR="007565AF" w:rsidRPr="009C7A0A">
        <w:t>noziedzīgā nodarījuma sastāvu.</w:t>
      </w:r>
    </w:p>
    <w:p w14:paraId="506AA556" w14:textId="68FE2F28" w:rsidR="00DA31EA" w:rsidRPr="009C7A0A" w:rsidRDefault="00BB1B93" w:rsidP="004B59D8">
      <w:pPr>
        <w:spacing w:line="276" w:lineRule="auto"/>
        <w:ind w:firstLine="720"/>
        <w:jc w:val="both"/>
        <w:rPr>
          <w:rFonts w:eastAsia="Calibri"/>
          <w:bCs/>
        </w:rPr>
      </w:pPr>
      <w:r w:rsidRPr="009C7A0A">
        <w:t>[5.7.1] </w:t>
      </w:r>
      <w:r w:rsidR="007D1B6F" w:rsidRPr="009C7A0A">
        <w:t xml:space="preserve">Tiesa </w:t>
      </w:r>
      <w:r w:rsidR="00ED7651" w:rsidRPr="009C7A0A">
        <w:t xml:space="preserve">nav </w:t>
      </w:r>
      <w:r w:rsidR="00816F7B" w:rsidRPr="009C7A0A">
        <w:t>iz</w:t>
      </w:r>
      <w:r w:rsidR="00ED7651" w:rsidRPr="009C7A0A">
        <w:t>vērtējusi</w:t>
      </w:r>
      <w:r w:rsidR="007D1B6F" w:rsidRPr="009C7A0A">
        <w:t xml:space="preserve"> </w:t>
      </w:r>
      <w:r w:rsidR="00E46191" w:rsidRPr="009C7A0A">
        <w:t xml:space="preserve">pierādījumus savstarpējā sakarībā, it īpaši </w:t>
      </w:r>
      <w:r w:rsidR="00ED7651" w:rsidRPr="009C7A0A">
        <w:t xml:space="preserve">liecinieces </w:t>
      </w:r>
      <w:r w:rsidR="004B59D8">
        <w:t>[pers. LF]</w:t>
      </w:r>
      <w:r w:rsidR="007D1B6F" w:rsidRPr="009C7A0A">
        <w:t xml:space="preserve"> 2015.</w:t>
      </w:r>
      <w:r w:rsidR="001D7336" w:rsidRPr="009C7A0A">
        <w:t> </w:t>
      </w:r>
      <w:r w:rsidR="007D1B6F" w:rsidRPr="009C7A0A">
        <w:t>gada 1.</w:t>
      </w:r>
      <w:r w:rsidR="001D7336" w:rsidRPr="009C7A0A">
        <w:t> </w:t>
      </w:r>
      <w:r w:rsidR="007D1B6F" w:rsidRPr="009C7A0A">
        <w:t>jūnijā sniegtās liecības, P</w:t>
      </w:r>
      <w:r w:rsidR="001D7336" w:rsidRPr="009C7A0A">
        <w:t>atērētāju tiesību aizsardzības centra</w:t>
      </w:r>
      <w:r w:rsidR="007D1B6F" w:rsidRPr="009C7A0A">
        <w:t xml:space="preserve"> 2015.</w:t>
      </w:r>
      <w:r w:rsidR="001D7336" w:rsidRPr="009C7A0A">
        <w:t> </w:t>
      </w:r>
      <w:r w:rsidR="007D1B6F" w:rsidRPr="009C7A0A">
        <w:t>gada 5.</w:t>
      </w:r>
      <w:r w:rsidR="001D7336" w:rsidRPr="009C7A0A">
        <w:t> </w:t>
      </w:r>
      <w:r w:rsidR="007D1B6F" w:rsidRPr="009C7A0A">
        <w:t xml:space="preserve">janvāra atzinumu, </w:t>
      </w:r>
      <w:r w:rsidR="000D5E81" w:rsidRPr="009C7A0A">
        <w:t xml:space="preserve">un </w:t>
      </w:r>
      <w:r w:rsidR="00ED7651" w:rsidRPr="009C7A0A">
        <w:t xml:space="preserve">izdarījusi nepamatotu secinājumu </w:t>
      </w:r>
      <w:r w:rsidR="007D1B6F" w:rsidRPr="009C7A0A">
        <w:t xml:space="preserve">par </w:t>
      </w:r>
      <w:r w:rsidR="00BB72F6" w:rsidRPr="009C7A0A">
        <w:rPr>
          <w:bCs/>
          <w:color w:val="000000"/>
        </w:rPr>
        <w:t>SIA „</w:t>
      </w:r>
      <w:r w:rsidR="00FF261A">
        <w:rPr>
          <w:bCs/>
          <w:color w:val="000000"/>
        </w:rPr>
        <w:t>[Nosaukums F]</w:t>
      </w:r>
      <w:r w:rsidR="00BB72F6" w:rsidRPr="009C7A0A">
        <w:rPr>
          <w:bCs/>
          <w:color w:val="000000"/>
        </w:rPr>
        <w:t>”</w:t>
      </w:r>
      <w:r w:rsidR="007D1B6F" w:rsidRPr="009C7A0A">
        <w:t xml:space="preserve"> 2011.</w:t>
      </w:r>
      <w:r w:rsidR="001D7336" w:rsidRPr="009C7A0A">
        <w:t> </w:t>
      </w:r>
      <w:r w:rsidR="007D1B6F" w:rsidRPr="009C7A0A">
        <w:t>gada 24.</w:t>
      </w:r>
      <w:r w:rsidR="001D7336" w:rsidRPr="009C7A0A">
        <w:t> </w:t>
      </w:r>
      <w:r w:rsidR="007D1B6F" w:rsidRPr="009C7A0A">
        <w:t>februārī izdotās deklarācijas</w:t>
      </w:r>
      <w:r w:rsidR="00ED7651" w:rsidRPr="009C7A0A">
        <w:t xml:space="preserve"> un</w:t>
      </w:r>
      <w:r w:rsidR="007D1B6F" w:rsidRPr="009C7A0A">
        <w:t xml:space="preserve"> 2011.</w:t>
      </w:r>
      <w:r w:rsidR="007839AA" w:rsidRPr="009C7A0A">
        <w:t> </w:t>
      </w:r>
      <w:r w:rsidR="007D1B6F" w:rsidRPr="009C7A0A">
        <w:t>gada 28.</w:t>
      </w:r>
      <w:r w:rsidR="007839AA" w:rsidRPr="009C7A0A">
        <w:t> </w:t>
      </w:r>
      <w:r w:rsidR="007D1B6F" w:rsidRPr="009C7A0A">
        <w:t xml:space="preserve">februārī izdotās tehniskās pases atbilstību normatīvo </w:t>
      </w:r>
      <w:r w:rsidR="000D5E81" w:rsidRPr="009C7A0A">
        <w:t xml:space="preserve">tiesību </w:t>
      </w:r>
      <w:r w:rsidR="007D1B6F" w:rsidRPr="009C7A0A">
        <w:t xml:space="preserve">aktu prasībām un nozīmi </w:t>
      </w:r>
      <w:r w:rsidR="007839AA" w:rsidRPr="009C7A0A">
        <w:t>attie</w:t>
      </w:r>
      <w:r w:rsidR="00ED7651" w:rsidRPr="009C7A0A">
        <w:t>c</w:t>
      </w:r>
      <w:r w:rsidR="007839AA" w:rsidRPr="009C7A0A">
        <w:t xml:space="preserve">ībā uz </w:t>
      </w:r>
      <w:r w:rsidR="007D1B6F" w:rsidRPr="009C7A0A">
        <w:t>nesošajām metāl</w:t>
      </w:r>
      <w:r w:rsidR="002B3A69" w:rsidRPr="009C7A0A">
        <w:t xml:space="preserve">a </w:t>
      </w:r>
      <w:r w:rsidR="007D1B6F" w:rsidRPr="009C7A0A">
        <w:t>konstrukcijām.</w:t>
      </w:r>
    </w:p>
    <w:p w14:paraId="00F60D77" w14:textId="1301AE88" w:rsidR="00DA31EA" w:rsidRPr="009C7A0A" w:rsidRDefault="00571C72" w:rsidP="009C7A0A">
      <w:pPr>
        <w:spacing w:line="276" w:lineRule="auto"/>
        <w:ind w:firstLine="720"/>
        <w:jc w:val="both"/>
      </w:pPr>
      <w:r w:rsidRPr="009C7A0A">
        <w:t>Tiesa nepamatoti</w:t>
      </w:r>
      <w:r w:rsidR="00185B8C" w:rsidRPr="009C7A0A">
        <w:t xml:space="preserve"> atzinusi, ka tērauda kop</w:t>
      </w:r>
      <w:r w:rsidR="0088409A" w:rsidRPr="009C7A0A">
        <w:t xml:space="preserve">ņu izgatavošana </w:t>
      </w:r>
      <w:r w:rsidR="00A44914" w:rsidRPr="009C7A0A">
        <w:t>noziedzīgo nodarījumu izdarīšanas laikā</w:t>
      </w:r>
      <w:r w:rsidR="00185B8C" w:rsidRPr="009C7A0A">
        <w:t xml:space="preserve"> </w:t>
      </w:r>
      <w:r w:rsidR="0088409A" w:rsidRPr="009C7A0A">
        <w:t>ne</w:t>
      </w:r>
      <w:r w:rsidR="00185B8C" w:rsidRPr="009C7A0A">
        <w:t>bija reglamentēt</w:t>
      </w:r>
      <w:r w:rsidR="0088409A" w:rsidRPr="009C7A0A">
        <w:t>a</w:t>
      </w:r>
      <w:r w:rsidR="00227D7C" w:rsidRPr="009C7A0A">
        <w:t xml:space="preserve">, jo </w:t>
      </w:r>
      <w:r w:rsidRPr="009C7A0A">
        <w:t xml:space="preserve">Latvijas </w:t>
      </w:r>
      <w:r w:rsidR="00974694" w:rsidRPr="009C7A0A">
        <w:t>v</w:t>
      </w:r>
      <w:r w:rsidRPr="009C7A0A">
        <w:t>alsts standart</w:t>
      </w:r>
      <w:r w:rsidR="00CD721F" w:rsidRPr="009C7A0A">
        <w:t>s</w:t>
      </w:r>
      <w:r w:rsidR="00A44914" w:rsidRPr="009C7A0A">
        <w:t xml:space="preserve"> </w:t>
      </w:r>
      <w:r w:rsidRPr="009C7A0A">
        <w:t>tērauda konstrukciju un alumīnija konstrukciju izgatavošan</w:t>
      </w:r>
      <w:r w:rsidR="00A44914" w:rsidRPr="009C7A0A">
        <w:t>ā</w:t>
      </w:r>
      <w:r w:rsidR="00227D7C" w:rsidRPr="009C7A0A">
        <w:t xml:space="preserve"> </w:t>
      </w:r>
      <w:r w:rsidR="00CD721F" w:rsidRPr="009C7A0A">
        <w:t>bija jāpiemēro</w:t>
      </w:r>
      <w:r w:rsidR="00227D7C" w:rsidRPr="009C7A0A">
        <w:t xml:space="preserve"> tikai ar 2012. gada 1. jūliju</w:t>
      </w:r>
      <w:r w:rsidR="0066514E" w:rsidRPr="009C7A0A">
        <w:t xml:space="preserve"> – tas ir, jau pēc tam, kad tika parakstīts akts par objekta pieņemšanu ekspluatācijā</w:t>
      </w:r>
      <w:r w:rsidR="00227D7C" w:rsidRPr="009C7A0A">
        <w:t xml:space="preserve">. </w:t>
      </w:r>
      <w:r w:rsidR="00BB2E73" w:rsidRPr="009C7A0A">
        <w:t xml:space="preserve">No </w:t>
      </w:r>
      <w:r w:rsidR="00723915" w:rsidRPr="009C7A0A">
        <w:t xml:space="preserve">liecinieces </w:t>
      </w:r>
      <w:r w:rsidR="00F03001">
        <w:t>[pers. LF]</w:t>
      </w:r>
      <w:r w:rsidR="00723915" w:rsidRPr="009C7A0A">
        <w:t xml:space="preserve"> liecībām </w:t>
      </w:r>
      <w:r w:rsidR="00BB2E73" w:rsidRPr="009C7A0A">
        <w:t xml:space="preserve">secināms, ka </w:t>
      </w:r>
      <w:r w:rsidR="00AF5123" w:rsidRPr="009C7A0A">
        <w:rPr>
          <w:bCs/>
          <w:color w:val="000000"/>
        </w:rPr>
        <w:t>SIA „</w:t>
      </w:r>
      <w:r w:rsidR="00F03001">
        <w:rPr>
          <w:bCs/>
          <w:color w:val="000000"/>
        </w:rPr>
        <w:t>[Nosaukums F]</w:t>
      </w:r>
      <w:r w:rsidR="00AF5123" w:rsidRPr="009C7A0A">
        <w:rPr>
          <w:bCs/>
          <w:color w:val="000000"/>
        </w:rPr>
        <w:t>”</w:t>
      </w:r>
      <w:r w:rsidR="00AF5123" w:rsidRPr="009C7A0A">
        <w:t xml:space="preserve"> piegādātajam tērauda kopņu komplektam pievienojusi atbilstības deklarāciju, kurā norādīts, ka tērauda konstrukciju izgatavošanas normatīvi atbilst standartiem, </w:t>
      </w:r>
      <w:r w:rsidR="002C1E35" w:rsidRPr="009C7A0A">
        <w:t xml:space="preserve">kas piemērojami no 2012. gada 1. jūlija. </w:t>
      </w:r>
      <w:r w:rsidR="00165F8F" w:rsidRPr="009C7A0A">
        <w:t>Š</w:t>
      </w:r>
      <w:r w:rsidR="00E9164B" w:rsidRPr="009C7A0A">
        <w:t xml:space="preserve">ajos normatīvos </w:t>
      </w:r>
      <w:r w:rsidR="005821FA" w:rsidRPr="009C7A0A">
        <w:t>bija</w:t>
      </w:r>
      <w:r w:rsidR="00E9164B" w:rsidRPr="009C7A0A">
        <w:t xml:space="preserve"> noteikts</w:t>
      </w:r>
      <w:r w:rsidR="005821FA" w:rsidRPr="009C7A0A">
        <w:t xml:space="preserve">, </w:t>
      </w:r>
      <w:r w:rsidR="00E9164B" w:rsidRPr="009C7A0A">
        <w:t xml:space="preserve">kādas skrūves </w:t>
      </w:r>
      <w:r w:rsidR="00A3582D" w:rsidRPr="009C7A0A">
        <w:t xml:space="preserve">bija </w:t>
      </w:r>
      <w:r w:rsidR="00E9164B" w:rsidRPr="009C7A0A">
        <w:t>izmantojamas tērauda nesošo konstrukciju savienojumos</w:t>
      </w:r>
      <w:r w:rsidR="005821FA" w:rsidRPr="009C7A0A">
        <w:t xml:space="preserve">. </w:t>
      </w:r>
      <w:r w:rsidR="00AD2897" w:rsidRPr="009C7A0A">
        <w:t xml:space="preserve">Pārbaudot </w:t>
      </w:r>
      <w:r w:rsidR="00E9164B" w:rsidRPr="009C7A0A">
        <w:t>tehnisk</w:t>
      </w:r>
      <w:r w:rsidR="00932882" w:rsidRPr="009C7A0A">
        <w:t>aj</w:t>
      </w:r>
      <w:r w:rsidR="005821FA" w:rsidRPr="009C7A0A">
        <w:t>ā</w:t>
      </w:r>
      <w:r w:rsidR="00E9164B" w:rsidRPr="009C7A0A">
        <w:t xml:space="preserve"> pas</w:t>
      </w:r>
      <w:r w:rsidR="005821FA" w:rsidRPr="009C7A0A">
        <w:t xml:space="preserve">ē </w:t>
      </w:r>
      <w:r w:rsidR="00AD2897" w:rsidRPr="009C7A0A">
        <w:t xml:space="preserve">norādīto </w:t>
      </w:r>
      <w:r w:rsidR="005821FA" w:rsidRPr="009C7A0A">
        <w:t>informācij</w:t>
      </w:r>
      <w:r w:rsidR="00B76A50" w:rsidRPr="009C7A0A">
        <w:t>u</w:t>
      </w:r>
      <w:r w:rsidR="00E9164B" w:rsidRPr="009C7A0A">
        <w:t xml:space="preserve"> un faktiski iesniegt</w:t>
      </w:r>
      <w:r w:rsidR="00B76A50" w:rsidRPr="009C7A0A">
        <w:t>ās</w:t>
      </w:r>
      <w:r w:rsidR="00E9164B" w:rsidRPr="009C7A0A">
        <w:t xml:space="preserve"> skrūv</w:t>
      </w:r>
      <w:r w:rsidR="00B76A50" w:rsidRPr="009C7A0A">
        <w:t>es,</w:t>
      </w:r>
      <w:r w:rsidR="00691639" w:rsidRPr="009C7A0A">
        <w:t xml:space="preserve"> </w:t>
      </w:r>
      <w:r w:rsidR="005F5357" w:rsidRPr="009C7A0A">
        <w:t xml:space="preserve">secināms, ka </w:t>
      </w:r>
      <w:r w:rsidR="00E9164B" w:rsidRPr="009C7A0A">
        <w:t xml:space="preserve">tika piegādātas cita veida skrūves, uzgriežņi un </w:t>
      </w:r>
      <w:proofErr w:type="spellStart"/>
      <w:r w:rsidR="00E9164B" w:rsidRPr="009C7A0A">
        <w:t>paplākšņi</w:t>
      </w:r>
      <w:proofErr w:type="spellEnd"/>
      <w:r w:rsidR="00E9164B" w:rsidRPr="009C7A0A">
        <w:t xml:space="preserve">, kas </w:t>
      </w:r>
      <w:r w:rsidR="00932882" w:rsidRPr="009C7A0A">
        <w:t xml:space="preserve">nav </w:t>
      </w:r>
      <w:r w:rsidR="00E9164B" w:rsidRPr="009C7A0A">
        <w:t>piemēroti iebūvēšanai nesošajās konstrukcijās.</w:t>
      </w:r>
      <w:r w:rsidR="0066514E" w:rsidRPr="009C7A0A">
        <w:t xml:space="preserve"> </w:t>
      </w:r>
      <w:r w:rsidR="0059610D" w:rsidRPr="009C7A0A">
        <w:t xml:space="preserve">Ievērojot minēto, </w:t>
      </w:r>
      <w:r w:rsidR="00E979B4" w:rsidRPr="009C7A0A">
        <w:t xml:space="preserve">Latvijas valsts standartu tērauda konstrukciju un alumīnija konstrukciju izgatavošanā </w:t>
      </w:r>
      <w:r w:rsidR="0066514E" w:rsidRPr="009C7A0A">
        <w:t>varēja sākt piemērot jau no 2011. gada 1. janvāra,</w:t>
      </w:r>
      <w:r w:rsidR="00E979B4" w:rsidRPr="009C7A0A">
        <w:t xml:space="preserve"> jo </w:t>
      </w:r>
      <w:r w:rsidR="007E2BE9" w:rsidRPr="009C7A0A">
        <w:t>tērauda konstrukcijas tika izgatavotas atbilstoši jaunajam standartam.</w:t>
      </w:r>
    </w:p>
    <w:p w14:paraId="4B1A084C" w14:textId="2F9E70CE" w:rsidR="00DA31EA" w:rsidRPr="009C7A0A" w:rsidRDefault="002A096C" w:rsidP="009C7A0A">
      <w:pPr>
        <w:spacing w:line="276" w:lineRule="auto"/>
        <w:ind w:firstLine="720"/>
        <w:jc w:val="both"/>
        <w:rPr>
          <w:rFonts w:eastAsia="Calibri"/>
          <w:bCs/>
        </w:rPr>
      </w:pPr>
      <w:r w:rsidRPr="009C7A0A">
        <w:lastRenderedPageBreak/>
        <w:t xml:space="preserve">Tiesa nav </w:t>
      </w:r>
      <w:r w:rsidR="0083090F" w:rsidRPr="009C7A0A">
        <w:t>iz</w:t>
      </w:r>
      <w:r w:rsidRPr="009C7A0A">
        <w:t xml:space="preserve">vērtējusi apelācijas protestā norādīto, ka </w:t>
      </w:r>
      <w:r w:rsidRPr="009C7A0A">
        <w:rPr>
          <w:bCs/>
        </w:rPr>
        <w:t>kopnes bija slodzi nesošās metāla konstrukcijas, nevis vienkāršas metāla konstrukcijas. Savukārt slodzi nesošo</w:t>
      </w:r>
      <w:r w:rsidR="00DA31EA" w:rsidRPr="009C7A0A">
        <w:rPr>
          <w:bCs/>
        </w:rPr>
        <w:t xml:space="preserve"> </w:t>
      </w:r>
      <w:r w:rsidRPr="009C7A0A">
        <w:rPr>
          <w:bCs/>
        </w:rPr>
        <w:t>metāla konstrukciju, neatkarīgi no tā</w:t>
      </w:r>
      <w:r w:rsidR="000A2267" w:rsidRPr="009C7A0A">
        <w:rPr>
          <w:bCs/>
        </w:rPr>
        <w:t>,</w:t>
      </w:r>
      <w:r w:rsidRPr="009C7A0A">
        <w:rPr>
          <w:bCs/>
        </w:rPr>
        <w:t xml:space="preserve"> vai tās vērtējamas kā reglamentētās vai</w:t>
      </w:r>
      <w:r w:rsidR="00DA31EA" w:rsidRPr="009C7A0A">
        <w:rPr>
          <w:bCs/>
        </w:rPr>
        <w:t xml:space="preserve"> </w:t>
      </w:r>
      <w:r w:rsidRPr="009C7A0A">
        <w:rPr>
          <w:bCs/>
        </w:rPr>
        <w:t>nereglamentētās sfēra</w:t>
      </w:r>
      <w:r w:rsidR="00913986" w:rsidRPr="009C7A0A">
        <w:rPr>
          <w:bCs/>
        </w:rPr>
        <w:t>s</w:t>
      </w:r>
      <w:r w:rsidRPr="009C7A0A">
        <w:rPr>
          <w:bCs/>
        </w:rPr>
        <w:t xml:space="preserve"> būvizstrādājum</w:t>
      </w:r>
      <w:r w:rsidR="00913986" w:rsidRPr="009C7A0A">
        <w:rPr>
          <w:bCs/>
        </w:rPr>
        <w:t>i</w:t>
      </w:r>
      <w:r w:rsidRPr="009C7A0A">
        <w:rPr>
          <w:bCs/>
        </w:rPr>
        <w:t xml:space="preserve">, skrūvēto savienojumu vietās ir jābūt tādām skrūvēm un uzgriežņiem, kas atbilst saskaņotajam standartam un </w:t>
      </w:r>
      <w:r w:rsidR="007227B7" w:rsidRPr="009C7A0A">
        <w:rPr>
          <w:bCs/>
        </w:rPr>
        <w:t xml:space="preserve">ir </w:t>
      </w:r>
      <w:r w:rsidRPr="009C7A0A">
        <w:rPr>
          <w:bCs/>
        </w:rPr>
        <w:t>atbilstoši marķēti</w:t>
      </w:r>
      <w:r w:rsidR="00913986" w:rsidRPr="009C7A0A">
        <w:rPr>
          <w:bCs/>
        </w:rPr>
        <w:t>.</w:t>
      </w:r>
      <w:r w:rsidR="005551E9" w:rsidRPr="009C7A0A">
        <w:rPr>
          <w:bCs/>
        </w:rPr>
        <w:t xml:space="preserve"> </w:t>
      </w:r>
      <w:r w:rsidR="00691639" w:rsidRPr="009C7A0A">
        <w:rPr>
          <w:bCs/>
        </w:rPr>
        <w:t>Tādējādi tiesa</w:t>
      </w:r>
      <w:r w:rsidR="005551E9" w:rsidRPr="009C7A0A">
        <w:rPr>
          <w:bCs/>
        </w:rPr>
        <w:t xml:space="preserve"> nepamatot</w:t>
      </w:r>
      <w:r w:rsidR="007227B7" w:rsidRPr="009C7A0A">
        <w:rPr>
          <w:bCs/>
        </w:rPr>
        <w:t>i</w:t>
      </w:r>
      <w:r w:rsidR="005551E9" w:rsidRPr="009C7A0A">
        <w:rPr>
          <w:bCs/>
        </w:rPr>
        <w:t xml:space="preserve"> secināju</w:t>
      </w:r>
      <w:r w:rsidR="00691639" w:rsidRPr="009C7A0A">
        <w:rPr>
          <w:bCs/>
        </w:rPr>
        <w:t>si</w:t>
      </w:r>
      <w:r w:rsidR="005551E9" w:rsidRPr="009C7A0A">
        <w:rPr>
          <w:bCs/>
        </w:rPr>
        <w:t xml:space="preserve">, </w:t>
      </w:r>
      <w:r w:rsidR="003F18BB" w:rsidRPr="009C7A0A">
        <w:t xml:space="preserve">ka </w:t>
      </w:r>
      <w:r w:rsidR="00415CE1">
        <w:t>[pers. BN]</w:t>
      </w:r>
      <w:r w:rsidR="003F18BB" w:rsidRPr="009C7A0A">
        <w:t xml:space="preserve"> nebija jākonstatē, vai pastāvēja skrūvju un uzgriežņu ražotāja vai tā pilnvarotā pārstāvja atbilstības deklarācija.</w:t>
      </w:r>
    </w:p>
    <w:p w14:paraId="2902BF72" w14:textId="3362BAC6" w:rsidR="00691639" w:rsidRPr="009C7A0A" w:rsidRDefault="00E033BB" w:rsidP="009C7A0A">
      <w:pPr>
        <w:spacing w:line="276" w:lineRule="auto"/>
        <w:ind w:firstLine="720"/>
        <w:jc w:val="both"/>
        <w:rPr>
          <w:bCs/>
        </w:rPr>
      </w:pPr>
      <w:r w:rsidRPr="009C7A0A">
        <w:t>T</w:t>
      </w:r>
      <w:r w:rsidR="00ED1294" w:rsidRPr="009C7A0A">
        <w:t xml:space="preserve">iesa nav vērtējusi </w:t>
      </w:r>
      <w:r w:rsidR="00415CE1">
        <w:t>[pers. BN]</w:t>
      </w:r>
      <w:r w:rsidR="00ED1294" w:rsidRPr="009C7A0A">
        <w:t xml:space="preserve"> </w:t>
      </w:r>
      <w:proofErr w:type="spellStart"/>
      <w:r w:rsidR="00ED1294" w:rsidRPr="009C7A0A">
        <w:t>pirmstiesas</w:t>
      </w:r>
      <w:proofErr w:type="spellEnd"/>
      <w:r w:rsidR="00ED1294" w:rsidRPr="009C7A0A">
        <w:t xml:space="preserve"> izmeklēšanas laikā sniegtās liecības par viņam nodotās būvniecības dokumentāciju, tās apjomu, pārbaudes gaitu un īs</w:t>
      </w:r>
      <w:r w:rsidR="001E0818" w:rsidRPr="009C7A0A">
        <w:t>ā</w:t>
      </w:r>
      <w:r w:rsidR="00ED1294" w:rsidRPr="009C7A0A">
        <w:t xml:space="preserve"> termiņ</w:t>
      </w:r>
      <w:r w:rsidR="001E0818" w:rsidRPr="009C7A0A">
        <w:t>a objektīvo</w:t>
      </w:r>
      <w:r w:rsidR="00ED1294" w:rsidRPr="009C7A0A">
        <w:t xml:space="preserve"> </w:t>
      </w:r>
      <w:r w:rsidR="001E0818" w:rsidRPr="009C7A0A">
        <w:t xml:space="preserve">ietekmi uz </w:t>
      </w:r>
      <w:r w:rsidR="00ED1294" w:rsidRPr="009C7A0A">
        <w:t>dokumentu pārbaudes procesu</w:t>
      </w:r>
      <w:r w:rsidR="00ED1A47" w:rsidRPr="009C7A0A">
        <w:t xml:space="preserve">. </w:t>
      </w:r>
      <w:r w:rsidR="007535EC" w:rsidRPr="009C7A0A">
        <w:t xml:space="preserve">Tiesa ignorējusi </w:t>
      </w:r>
      <w:r w:rsidR="00C54272" w:rsidRPr="009C7A0A">
        <w:t xml:space="preserve">pretrunas apsūdzētā </w:t>
      </w:r>
      <w:r w:rsidR="00524789">
        <w:t>[pers. BN]</w:t>
      </w:r>
      <w:r w:rsidR="00C54272" w:rsidRPr="009C7A0A">
        <w:t xml:space="preserve"> liecībās, kuras sniegtas </w:t>
      </w:r>
      <w:proofErr w:type="spellStart"/>
      <w:r w:rsidR="00C54272" w:rsidRPr="009C7A0A">
        <w:t>pirmstiesas</w:t>
      </w:r>
      <w:proofErr w:type="spellEnd"/>
      <w:r w:rsidR="00C54272" w:rsidRPr="009C7A0A">
        <w:t xml:space="preserve"> izmeklēšanā un tiesā, </w:t>
      </w:r>
      <w:r w:rsidR="00646F13" w:rsidRPr="009C7A0A">
        <w:t xml:space="preserve">uz kurām norādījis valsts apsūdzības uzturētājs, </w:t>
      </w:r>
      <w:r w:rsidR="00C54272" w:rsidRPr="009C7A0A">
        <w:t xml:space="preserve">un tādējādi pārkāpusi Kriminālprocesa likuma 128. panta pirmās daļas prasības. </w:t>
      </w:r>
      <w:r w:rsidR="00ED1A47" w:rsidRPr="009C7A0A">
        <w:t>Tas savukārt</w:t>
      </w:r>
      <w:r w:rsidR="00ED1294" w:rsidRPr="009C7A0A">
        <w:t xml:space="preserve"> </w:t>
      </w:r>
      <w:r w:rsidRPr="009C7A0A">
        <w:t>ietekmē</w:t>
      </w:r>
      <w:r w:rsidR="00D046DF" w:rsidRPr="009C7A0A">
        <w:t>ja</w:t>
      </w:r>
      <w:r w:rsidRPr="009C7A0A">
        <w:t xml:space="preserve"> pierādījumu, kas </w:t>
      </w:r>
      <w:r w:rsidR="00F24811" w:rsidRPr="009C7A0A">
        <w:t xml:space="preserve">attiecas </w:t>
      </w:r>
      <w:r w:rsidRPr="009C7A0A">
        <w:t xml:space="preserve">uz </w:t>
      </w:r>
      <w:r w:rsidR="00375BA6">
        <w:t>[pers. BN]</w:t>
      </w:r>
      <w:r w:rsidRPr="009C7A0A">
        <w:t xml:space="preserve"> inkriminētajām darbībām par būves pirmās kārtas gatavību ekspluatācijai</w:t>
      </w:r>
      <w:r w:rsidR="00D046DF" w:rsidRPr="009C7A0A">
        <w:t>,</w:t>
      </w:r>
      <w:r w:rsidRPr="009C7A0A">
        <w:t xml:space="preserve"> novērtēšanu.</w:t>
      </w:r>
    </w:p>
    <w:p w14:paraId="673C0733" w14:textId="5AD44A11" w:rsidR="00DA31EA" w:rsidRPr="009C7A0A" w:rsidRDefault="00BB1B93" w:rsidP="009C7A0A">
      <w:pPr>
        <w:spacing w:line="276" w:lineRule="auto"/>
        <w:ind w:firstLine="720"/>
        <w:jc w:val="both"/>
      </w:pPr>
      <w:r w:rsidRPr="009C7A0A">
        <w:t>[5.7.2] </w:t>
      </w:r>
      <w:r w:rsidR="00B530E7" w:rsidRPr="009C7A0A">
        <w:t>Ņemot vērā</w:t>
      </w:r>
      <w:r w:rsidR="00B45B5E" w:rsidRPr="009C7A0A">
        <w:t xml:space="preserve">, ka apelācijas instances tiesas spriedums </w:t>
      </w:r>
      <w:r w:rsidR="00852CC9" w:rsidRPr="009C7A0A">
        <w:t xml:space="preserve">ir </w:t>
      </w:r>
      <w:r w:rsidR="00B45B5E" w:rsidRPr="009C7A0A">
        <w:t xml:space="preserve">atceļams daļā par apsūdzētā </w:t>
      </w:r>
      <w:r w:rsidR="00CA6044">
        <w:t>[pers. BN]</w:t>
      </w:r>
      <w:r w:rsidR="00B45B5E" w:rsidRPr="009C7A0A">
        <w:t xml:space="preserve"> </w:t>
      </w:r>
      <w:r w:rsidR="00DC5D3E" w:rsidRPr="009C7A0A">
        <w:t xml:space="preserve">nepamatotu </w:t>
      </w:r>
      <w:r w:rsidR="00B45B5E" w:rsidRPr="009C7A0A">
        <w:t>atzīšanu par nevainīgu pēc Krimināllikuma 319. panta trešās daļas</w:t>
      </w:r>
      <w:r w:rsidRPr="009C7A0A">
        <w:t xml:space="preserve">, </w:t>
      </w:r>
      <w:r w:rsidR="00F51494" w:rsidRPr="009C7A0A">
        <w:t xml:space="preserve">tas ir </w:t>
      </w:r>
      <w:r w:rsidR="00B45B5E" w:rsidRPr="009C7A0A">
        <w:t>atceļam</w:t>
      </w:r>
      <w:r w:rsidR="00F824FA">
        <w:t>s</w:t>
      </w:r>
      <w:r w:rsidR="00B45B5E" w:rsidRPr="009C7A0A">
        <w:t xml:space="preserve"> </w:t>
      </w:r>
      <w:r w:rsidR="00F51494" w:rsidRPr="009C7A0A">
        <w:t xml:space="preserve">arī </w:t>
      </w:r>
      <w:r w:rsidR="00B45B5E" w:rsidRPr="009C7A0A">
        <w:t>daļā par procesuālo izdevumu</w:t>
      </w:r>
      <w:r w:rsidR="00B530E7" w:rsidRPr="009C7A0A">
        <w:t>,</w:t>
      </w:r>
      <w:r w:rsidR="00B45B5E" w:rsidRPr="009C7A0A">
        <w:t xml:space="preserve"> </w:t>
      </w:r>
      <w:r w:rsidR="00B530E7" w:rsidRPr="009C7A0A">
        <w:t xml:space="preserve">kas saistīti ar </w:t>
      </w:r>
      <w:r w:rsidR="00CB13C2">
        <w:t>[pers. BN]</w:t>
      </w:r>
      <w:r w:rsidR="00B530E7" w:rsidRPr="009C7A0A">
        <w:t xml:space="preserve"> aizstāves A. Bērziņas piedalīšanos tiesas procesā</w:t>
      </w:r>
      <w:r w:rsidR="002D7183" w:rsidRPr="009C7A0A">
        <w:t>,</w:t>
      </w:r>
      <w:r w:rsidR="00B530E7" w:rsidRPr="009C7A0A">
        <w:t xml:space="preserve"> </w:t>
      </w:r>
      <w:r w:rsidR="00B45B5E" w:rsidRPr="009C7A0A">
        <w:t>segšanu no valsts līdzekļiem.</w:t>
      </w:r>
    </w:p>
    <w:p w14:paraId="4400C4C8" w14:textId="7174BC97" w:rsidR="00691639" w:rsidRPr="009C7A0A" w:rsidRDefault="00F71489" w:rsidP="009C7A0A">
      <w:pPr>
        <w:spacing w:line="276" w:lineRule="auto"/>
        <w:ind w:firstLine="720"/>
        <w:jc w:val="both"/>
      </w:pPr>
      <w:r w:rsidRPr="009C7A0A">
        <w:t>[5.</w:t>
      </w:r>
      <w:r w:rsidR="00B45B5E" w:rsidRPr="009C7A0A">
        <w:t>8</w:t>
      </w:r>
      <w:r w:rsidRPr="009C7A0A">
        <w:t>]</w:t>
      </w:r>
      <w:r w:rsidR="00F72019" w:rsidRPr="009C7A0A">
        <w:t> </w:t>
      </w:r>
      <w:r w:rsidR="00932487" w:rsidRPr="009C7A0A">
        <w:t xml:space="preserve">Valsts apsūdzība neapstrīd, </w:t>
      </w:r>
      <w:r w:rsidR="00932487" w:rsidRPr="009C7A0A">
        <w:rPr>
          <w:rFonts w:eastAsia="Calibri"/>
        </w:rPr>
        <w:t xml:space="preserve">ka </w:t>
      </w:r>
      <w:r w:rsidR="00C83E60" w:rsidRPr="009C7A0A">
        <w:rPr>
          <w:rFonts w:eastAsia="Calibri"/>
        </w:rPr>
        <w:t xml:space="preserve">apsūdzētajai </w:t>
      </w:r>
      <w:r w:rsidR="0054586C">
        <w:t>[pers. BO]</w:t>
      </w:r>
      <w:r w:rsidR="00932487" w:rsidRPr="009C7A0A">
        <w:rPr>
          <w:rFonts w:eastAsia="Calibri"/>
        </w:rPr>
        <w:t xml:space="preserve"> nebija pienākum</w:t>
      </w:r>
      <w:r w:rsidR="006D7244" w:rsidRPr="009C7A0A">
        <w:rPr>
          <w:rFonts w:eastAsia="Calibri"/>
        </w:rPr>
        <w:t>a</w:t>
      </w:r>
      <w:r w:rsidR="00932487" w:rsidRPr="009C7A0A">
        <w:rPr>
          <w:rFonts w:eastAsia="Calibri"/>
        </w:rPr>
        <w:t xml:space="preserve"> pārzināt būvniecīb</w:t>
      </w:r>
      <w:r w:rsidR="002B4635" w:rsidRPr="009C7A0A">
        <w:rPr>
          <w:rFonts w:eastAsia="Calibri"/>
        </w:rPr>
        <w:t>as</w:t>
      </w:r>
      <w:r w:rsidR="00932487" w:rsidRPr="009C7A0A">
        <w:rPr>
          <w:rFonts w:eastAsia="Calibri"/>
        </w:rPr>
        <w:t xml:space="preserve"> procesu regulējošos normatīvos</w:t>
      </w:r>
      <w:r w:rsidR="004E1BEC" w:rsidRPr="009C7A0A">
        <w:rPr>
          <w:rFonts w:eastAsia="Calibri"/>
        </w:rPr>
        <w:t xml:space="preserve"> tiesību</w:t>
      </w:r>
      <w:r w:rsidR="00932487" w:rsidRPr="009C7A0A">
        <w:rPr>
          <w:rFonts w:eastAsia="Calibri"/>
        </w:rPr>
        <w:t xml:space="preserve"> aktus</w:t>
      </w:r>
      <w:r w:rsidR="00DA31EA" w:rsidRPr="009C7A0A">
        <w:rPr>
          <w:rFonts w:eastAsia="Calibri"/>
        </w:rPr>
        <w:t xml:space="preserve">. </w:t>
      </w:r>
      <w:r w:rsidR="004E1BEC" w:rsidRPr="009C7A0A">
        <w:rPr>
          <w:rFonts w:eastAsia="Calibri"/>
        </w:rPr>
        <w:t>T</w:t>
      </w:r>
      <w:r w:rsidR="00932487" w:rsidRPr="009C7A0A">
        <w:rPr>
          <w:rFonts w:eastAsia="Calibri"/>
        </w:rPr>
        <w:t>omēr</w:t>
      </w:r>
      <w:r w:rsidR="00932487" w:rsidRPr="009C7A0A">
        <w:t xml:space="preserve"> tiesa</w:t>
      </w:r>
      <w:r w:rsidR="0027165E" w:rsidRPr="009C7A0A">
        <w:t xml:space="preserve">, atzīstot, ka </w:t>
      </w:r>
      <w:r w:rsidR="00DC78C4">
        <w:t>[pers. BO]</w:t>
      </w:r>
      <w:r w:rsidR="00932487" w:rsidRPr="009C7A0A">
        <w:t xml:space="preserve"> darbībās nav konstatējams </w:t>
      </w:r>
      <w:r w:rsidR="00932487" w:rsidRPr="009C7A0A">
        <w:rPr>
          <w:rFonts w:eastAsia="Calibri"/>
        </w:rPr>
        <w:t>Krimināllikuma 146. panta otrajā daļā paredzētā noziedzīgā nodarījuma sastāvs, n</w:t>
      </w:r>
      <w:r w:rsidR="005064B8" w:rsidRPr="009C7A0A">
        <w:t xml:space="preserve">av </w:t>
      </w:r>
      <w:r w:rsidR="0027165E" w:rsidRPr="009C7A0A">
        <w:t xml:space="preserve">ņēmusi vērā, ka </w:t>
      </w:r>
      <w:r w:rsidR="004735ED" w:rsidRPr="009C7A0A">
        <w:rPr>
          <w:color w:val="000000"/>
        </w:rPr>
        <w:t>SIA „</w:t>
      </w:r>
      <w:r w:rsidR="00915732">
        <w:rPr>
          <w:color w:val="000000"/>
        </w:rPr>
        <w:t>[Nosaukums E]</w:t>
      </w:r>
      <w:r w:rsidR="004735ED" w:rsidRPr="009C7A0A">
        <w:rPr>
          <w:color w:val="000000"/>
        </w:rPr>
        <w:t>”</w:t>
      </w:r>
      <w:r w:rsidR="00A719BA" w:rsidRPr="009C7A0A">
        <w:t xml:space="preserve"> darbiniekiem, arī </w:t>
      </w:r>
      <w:r w:rsidR="00735933" w:rsidRPr="009C7A0A">
        <w:t xml:space="preserve">apsūdzētajai </w:t>
      </w:r>
      <w:r w:rsidR="00DE4DAA">
        <w:t>[pers. BO]</w:t>
      </w:r>
      <w:r w:rsidR="00650FDF" w:rsidRPr="009C7A0A">
        <w:rPr>
          <w:rFonts w:eastAsia="Calibri"/>
        </w:rPr>
        <w:t>,</w:t>
      </w:r>
      <w:r w:rsidR="008C6A2C" w:rsidRPr="009C7A0A">
        <w:rPr>
          <w:rFonts w:eastAsia="Calibri"/>
        </w:rPr>
        <w:t xml:space="preserve"> bija zināms par </w:t>
      </w:r>
      <w:r w:rsidR="009B179A" w:rsidRPr="009C7A0A">
        <w:rPr>
          <w:rFonts w:eastAsia="Calibri"/>
        </w:rPr>
        <w:t xml:space="preserve">visa </w:t>
      </w:r>
      <w:r w:rsidR="008C6A2C" w:rsidRPr="009C7A0A">
        <w:rPr>
          <w:rFonts w:eastAsia="Calibri"/>
        </w:rPr>
        <w:t>veida pārmaiņām darba vidē saistībā ar notiekošo būvniecību, proti,</w:t>
      </w:r>
      <w:r w:rsidR="009B179A" w:rsidRPr="009C7A0A">
        <w:rPr>
          <w:rFonts w:eastAsia="Calibri"/>
        </w:rPr>
        <w:t xml:space="preserve"> par</w:t>
      </w:r>
      <w:r w:rsidR="008C6A2C" w:rsidRPr="009C7A0A">
        <w:rPr>
          <w:rFonts w:eastAsia="Calibri"/>
        </w:rPr>
        <w:t xml:space="preserve"> jumta labiekārtošanu</w:t>
      </w:r>
      <w:r w:rsidR="00691639" w:rsidRPr="009C7A0A">
        <w:t xml:space="preserve"> un signalizācijas darbības traucējumiem.</w:t>
      </w:r>
    </w:p>
    <w:p w14:paraId="24C90444" w14:textId="4B5027EB" w:rsidR="001C6CA0" w:rsidRPr="009C7A0A" w:rsidRDefault="00735933" w:rsidP="009C7A0A">
      <w:pPr>
        <w:spacing w:line="276" w:lineRule="auto"/>
        <w:ind w:firstLine="720"/>
        <w:jc w:val="both"/>
        <w:rPr>
          <w:rFonts w:eastAsia="Calibri"/>
          <w:shd w:val="clear" w:color="auto" w:fill="FFFFFF"/>
        </w:rPr>
      </w:pPr>
      <w:r w:rsidRPr="009C7A0A">
        <w:t xml:space="preserve">Tādējādi apsūdzētajai </w:t>
      </w:r>
      <w:r w:rsidR="00A44D30">
        <w:t>[pers. BO]</w:t>
      </w:r>
      <w:r w:rsidRPr="009C7A0A">
        <w:t xml:space="preserve"> </w:t>
      </w:r>
      <w:r w:rsidR="00A719BA" w:rsidRPr="009C7A0A">
        <w:rPr>
          <w:rFonts w:eastAsia="Calibri"/>
        </w:rPr>
        <w:t>d</w:t>
      </w:r>
      <w:r w:rsidR="00A719BA" w:rsidRPr="009C7A0A">
        <w:rPr>
          <w:rFonts w:eastAsia="Calibri"/>
          <w:shd w:val="clear" w:color="auto" w:fill="FFFFFF"/>
        </w:rPr>
        <w:t xml:space="preserve">arba aizsardzība </w:t>
      </w:r>
      <w:r w:rsidRPr="009C7A0A">
        <w:rPr>
          <w:rFonts w:eastAsia="Calibri"/>
          <w:shd w:val="clear" w:color="auto" w:fill="FFFFFF"/>
        </w:rPr>
        <w:t>bija</w:t>
      </w:r>
      <w:r w:rsidR="00A719BA" w:rsidRPr="009C7A0A">
        <w:rPr>
          <w:rFonts w:eastAsia="Calibri"/>
          <w:shd w:val="clear" w:color="auto" w:fill="FFFFFF"/>
        </w:rPr>
        <w:t xml:space="preserve"> jāvērtē katru reizi, kad main</w:t>
      </w:r>
      <w:r w:rsidR="00773665" w:rsidRPr="009C7A0A">
        <w:rPr>
          <w:rFonts w:eastAsia="Calibri"/>
          <w:shd w:val="clear" w:color="auto" w:fill="FFFFFF"/>
        </w:rPr>
        <w:t>īj</w:t>
      </w:r>
      <w:r w:rsidR="00A719BA" w:rsidRPr="009C7A0A">
        <w:rPr>
          <w:rFonts w:eastAsia="Calibri"/>
          <w:shd w:val="clear" w:color="auto" w:fill="FFFFFF"/>
        </w:rPr>
        <w:t>ās vai veidoj</w:t>
      </w:r>
      <w:r w:rsidR="00773665" w:rsidRPr="009C7A0A">
        <w:rPr>
          <w:rFonts w:eastAsia="Calibri"/>
          <w:shd w:val="clear" w:color="auto" w:fill="FFFFFF"/>
        </w:rPr>
        <w:t>ā</w:t>
      </w:r>
      <w:r w:rsidR="00A719BA" w:rsidRPr="009C7A0A">
        <w:rPr>
          <w:rFonts w:eastAsia="Calibri"/>
          <w:shd w:val="clear" w:color="auto" w:fill="FFFFFF"/>
        </w:rPr>
        <w:t>s jauni riski, vai main</w:t>
      </w:r>
      <w:r w:rsidR="00773665" w:rsidRPr="009C7A0A">
        <w:rPr>
          <w:rFonts w:eastAsia="Calibri"/>
          <w:shd w:val="clear" w:color="auto" w:fill="FFFFFF"/>
        </w:rPr>
        <w:t>īj</w:t>
      </w:r>
      <w:r w:rsidR="00A719BA" w:rsidRPr="009C7A0A">
        <w:rPr>
          <w:rFonts w:eastAsia="Calibri"/>
          <w:shd w:val="clear" w:color="auto" w:fill="FFFFFF"/>
        </w:rPr>
        <w:t>ās darba vide</w:t>
      </w:r>
      <w:r w:rsidR="00773665" w:rsidRPr="009C7A0A">
        <w:rPr>
          <w:rFonts w:eastAsia="Calibri"/>
          <w:shd w:val="clear" w:color="auto" w:fill="FFFFFF"/>
        </w:rPr>
        <w:t>,</w:t>
      </w:r>
      <w:r w:rsidR="004179D4" w:rsidRPr="009C7A0A">
        <w:rPr>
          <w:rFonts w:eastAsia="Calibri"/>
          <w:shd w:val="clear" w:color="auto" w:fill="FFFFFF"/>
        </w:rPr>
        <w:t xml:space="preserve"> </w:t>
      </w:r>
      <w:r w:rsidR="00773665" w:rsidRPr="009C7A0A">
        <w:rPr>
          <w:rFonts w:eastAsia="Calibri"/>
          <w:shd w:val="clear" w:color="auto" w:fill="FFFFFF"/>
        </w:rPr>
        <w:t xml:space="preserve">lai noteiktu, </w:t>
      </w:r>
      <w:r w:rsidR="004179D4" w:rsidRPr="009C7A0A">
        <w:rPr>
          <w:rFonts w:eastAsia="Calibri"/>
          <w:shd w:val="clear" w:color="auto" w:fill="FFFFFF"/>
        </w:rPr>
        <w:t xml:space="preserve">vai darbinieki ir pakļauti darba </w:t>
      </w:r>
      <w:r w:rsidR="00BC1033" w:rsidRPr="009C7A0A">
        <w:rPr>
          <w:rFonts w:eastAsia="Calibri"/>
          <w:shd w:val="clear" w:color="auto" w:fill="FFFFFF"/>
        </w:rPr>
        <w:t xml:space="preserve">vides </w:t>
      </w:r>
      <w:r w:rsidR="004179D4" w:rsidRPr="009C7A0A">
        <w:rPr>
          <w:rFonts w:eastAsia="Calibri"/>
          <w:shd w:val="clear" w:color="auto" w:fill="FFFFFF"/>
        </w:rPr>
        <w:t>riskam.</w:t>
      </w:r>
    </w:p>
    <w:p w14:paraId="080C94D1" w14:textId="6869916A" w:rsidR="00C333D4" w:rsidRPr="009C7A0A" w:rsidRDefault="00692E4A" w:rsidP="008B46D8">
      <w:pPr>
        <w:spacing w:line="276" w:lineRule="auto"/>
        <w:ind w:firstLine="720"/>
        <w:jc w:val="both"/>
        <w:rPr>
          <w:rFonts w:eastAsia="Calibri"/>
          <w:shd w:val="clear" w:color="auto" w:fill="FFFFFF"/>
        </w:rPr>
      </w:pPr>
      <w:r w:rsidRPr="009C7A0A">
        <w:rPr>
          <w:rFonts w:eastAsia="Calibri"/>
          <w:shd w:val="clear" w:color="auto" w:fill="FFFFFF"/>
        </w:rPr>
        <w:t xml:space="preserve">Tiesa nepamatoti </w:t>
      </w:r>
      <w:r w:rsidR="005D40BD" w:rsidRPr="009C7A0A">
        <w:rPr>
          <w:rFonts w:eastAsia="Calibri"/>
          <w:shd w:val="clear" w:color="auto" w:fill="FFFFFF"/>
        </w:rPr>
        <w:t>atzinusi, ka</w:t>
      </w:r>
      <w:r w:rsidR="00DA31EA" w:rsidRPr="009C7A0A">
        <w:rPr>
          <w:rFonts w:eastAsia="Calibri"/>
          <w:shd w:val="clear" w:color="auto" w:fill="FFFFFF"/>
        </w:rPr>
        <w:t xml:space="preserve"> cietušā</w:t>
      </w:r>
      <w:r w:rsidR="00400446" w:rsidRPr="009C7A0A">
        <w:rPr>
          <w:rFonts w:eastAsia="Calibri"/>
          <w:shd w:val="clear" w:color="auto" w:fill="FFFFFF"/>
        </w:rPr>
        <w:t xml:space="preserve"> </w:t>
      </w:r>
      <w:r w:rsidR="008B46D8">
        <w:rPr>
          <w:rFonts w:eastAsia="Calibri"/>
          <w:shd w:val="clear" w:color="auto" w:fill="FFFFFF"/>
        </w:rPr>
        <w:t>[pers. F]</w:t>
      </w:r>
      <w:r w:rsidRPr="009C7A0A">
        <w:rPr>
          <w:rFonts w:eastAsia="Calibri"/>
          <w:shd w:val="clear" w:color="auto" w:fill="FFFFFF"/>
        </w:rPr>
        <w:t xml:space="preserve"> </w:t>
      </w:r>
      <w:r w:rsidR="005D40BD" w:rsidRPr="009C7A0A">
        <w:rPr>
          <w:rFonts w:eastAsia="Calibri"/>
          <w:shd w:val="clear" w:color="auto" w:fill="FFFFFF"/>
        </w:rPr>
        <w:t>rīcība</w:t>
      </w:r>
      <w:r w:rsidR="003D2C3E" w:rsidRPr="009C7A0A">
        <w:rPr>
          <w:rFonts w:eastAsia="Calibri"/>
          <w:shd w:val="clear" w:color="auto" w:fill="FFFFFF"/>
        </w:rPr>
        <w:t>, apstaigāj</w:t>
      </w:r>
      <w:r w:rsidR="005D40BD" w:rsidRPr="009C7A0A">
        <w:rPr>
          <w:rFonts w:eastAsia="Calibri"/>
          <w:shd w:val="clear" w:color="auto" w:fill="FFFFFF"/>
        </w:rPr>
        <w:t>ot</w:t>
      </w:r>
      <w:r w:rsidR="003D2C3E" w:rsidRPr="009C7A0A">
        <w:rPr>
          <w:rFonts w:eastAsia="Calibri"/>
          <w:shd w:val="clear" w:color="auto" w:fill="FFFFFF"/>
        </w:rPr>
        <w:t xml:space="preserve"> objektu un nekonstatēj</w:t>
      </w:r>
      <w:r w:rsidR="005D40BD" w:rsidRPr="009C7A0A">
        <w:rPr>
          <w:rFonts w:eastAsia="Calibri"/>
          <w:shd w:val="clear" w:color="auto" w:fill="FFFFFF"/>
        </w:rPr>
        <w:t>ot</w:t>
      </w:r>
      <w:r w:rsidR="003D2C3E" w:rsidRPr="009C7A0A">
        <w:rPr>
          <w:rFonts w:eastAsia="Calibri"/>
          <w:shd w:val="clear" w:color="auto" w:fill="FFFFFF"/>
        </w:rPr>
        <w:t xml:space="preserve"> ugunsgrēka pazīmes,</w:t>
      </w:r>
      <w:r w:rsidRPr="009C7A0A">
        <w:rPr>
          <w:rFonts w:eastAsia="Calibri"/>
          <w:shd w:val="clear" w:color="auto" w:fill="FFFFFF"/>
        </w:rPr>
        <w:t xml:space="preserve"> </w:t>
      </w:r>
      <w:r w:rsidR="00F30C89" w:rsidRPr="009C7A0A">
        <w:rPr>
          <w:rFonts w:eastAsia="Calibri"/>
          <w:shd w:val="clear" w:color="auto" w:fill="FFFFFF"/>
        </w:rPr>
        <w:t xml:space="preserve">atbilst </w:t>
      </w:r>
      <w:r w:rsidR="00341E2F" w:rsidRPr="009C7A0A">
        <w:rPr>
          <w:rFonts w:eastAsia="Calibri"/>
          <w:shd w:val="clear" w:color="auto" w:fill="FFFFFF"/>
        </w:rPr>
        <w:t xml:space="preserve">darba </w:t>
      </w:r>
      <w:r w:rsidR="00087EF6" w:rsidRPr="009C7A0A">
        <w:rPr>
          <w:rFonts w:eastAsia="Calibri"/>
          <w:shd w:val="clear" w:color="auto" w:fill="FFFFFF"/>
        </w:rPr>
        <w:t xml:space="preserve">aizsardzības </w:t>
      </w:r>
      <w:r w:rsidR="00F30C89" w:rsidRPr="009C7A0A">
        <w:rPr>
          <w:rFonts w:eastAsia="Calibri"/>
          <w:shd w:val="clear" w:color="auto" w:fill="FFFFFF"/>
        </w:rPr>
        <w:t xml:space="preserve">instrukcijas prasībām. Tiesa nav ņēmusi vērā pārējos apsūdzības pierādījumus un norādījusi, ka cietušā </w:t>
      </w:r>
      <w:r w:rsidR="008B46D8">
        <w:rPr>
          <w:rFonts w:eastAsia="Calibri"/>
          <w:shd w:val="clear" w:color="auto" w:fill="FFFFFF"/>
        </w:rPr>
        <w:t>[pers. F]</w:t>
      </w:r>
      <w:r w:rsidR="00F30C89" w:rsidRPr="009C7A0A">
        <w:rPr>
          <w:rFonts w:eastAsia="Calibri"/>
          <w:shd w:val="clear" w:color="auto" w:fill="FFFFFF"/>
        </w:rPr>
        <w:t xml:space="preserve"> liecības </w:t>
      </w:r>
      <w:r w:rsidR="007F0AA8" w:rsidRPr="009C7A0A">
        <w:rPr>
          <w:rFonts w:eastAsia="Calibri"/>
          <w:shd w:val="clear" w:color="auto" w:fill="FFFFFF"/>
        </w:rPr>
        <w:t>atspēko</w:t>
      </w:r>
      <w:r w:rsidRPr="009C7A0A">
        <w:rPr>
          <w:rFonts w:eastAsia="Calibri"/>
          <w:shd w:val="clear" w:color="auto" w:fill="FFFFFF"/>
        </w:rPr>
        <w:t xml:space="preserve"> </w:t>
      </w:r>
      <w:r w:rsidR="004735ED" w:rsidRPr="009C7A0A">
        <w:rPr>
          <w:color w:val="000000"/>
        </w:rPr>
        <w:t>SIA „</w:t>
      </w:r>
      <w:r w:rsidR="008B46D8">
        <w:rPr>
          <w:color w:val="000000"/>
        </w:rPr>
        <w:t>[Nosaukums E]</w:t>
      </w:r>
      <w:r w:rsidR="004735ED" w:rsidRPr="009C7A0A">
        <w:rPr>
          <w:color w:val="000000"/>
        </w:rPr>
        <w:t>”</w:t>
      </w:r>
      <w:r w:rsidRPr="009C7A0A">
        <w:rPr>
          <w:rFonts w:eastAsia="Calibri"/>
        </w:rPr>
        <w:t xml:space="preserve"> apsarga </w:t>
      </w:r>
      <w:r w:rsidR="008B46D8">
        <w:rPr>
          <w:rFonts w:eastAsia="Calibri"/>
        </w:rPr>
        <w:t>[pers. LH]</w:t>
      </w:r>
      <w:r w:rsidRPr="009C7A0A">
        <w:rPr>
          <w:rFonts w:eastAsia="Calibri"/>
        </w:rPr>
        <w:t xml:space="preserve"> liecīb</w:t>
      </w:r>
      <w:r w:rsidR="007F0AA8" w:rsidRPr="009C7A0A">
        <w:rPr>
          <w:rFonts w:eastAsia="Calibri"/>
        </w:rPr>
        <w:t>as</w:t>
      </w:r>
      <w:r w:rsidR="003D2C3E" w:rsidRPr="009C7A0A">
        <w:rPr>
          <w:rFonts w:eastAsia="Calibri"/>
        </w:rPr>
        <w:t xml:space="preserve"> par to, ka viņam nebija informācijas par ēkā ierīkoto signalizācijas sistēmu</w:t>
      </w:r>
      <w:r w:rsidR="00655007" w:rsidRPr="009C7A0A">
        <w:rPr>
          <w:rFonts w:eastAsia="Calibri"/>
        </w:rPr>
        <w:t>. Turklāt tiesa</w:t>
      </w:r>
      <w:r w:rsidRPr="009C7A0A">
        <w:rPr>
          <w:rFonts w:eastAsia="Calibri"/>
        </w:rPr>
        <w:t xml:space="preserve"> nepamatoti noraidījusi citu </w:t>
      </w:r>
      <w:r w:rsidR="006B6B6B" w:rsidRPr="009C7A0A">
        <w:rPr>
          <w:color w:val="000000"/>
        </w:rPr>
        <w:t>SIA „</w:t>
      </w:r>
      <w:r w:rsidR="008B46D8">
        <w:rPr>
          <w:color w:val="000000"/>
        </w:rPr>
        <w:t>[Nosaukums E]</w:t>
      </w:r>
      <w:r w:rsidR="006B6B6B" w:rsidRPr="009C7A0A">
        <w:rPr>
          <w:color w:val="000000"/>
        </w:rPr>
        <w:t xml:space="preserve">” </w:t>
      </w:r>
      <w:r w:rsidRPr="009C7A0A">
        <w:rPr>
          <w:rFonts w:eastAsia="Calibri"/>
        </w:rPr>
        <w:t>darbinieku</w:t>
      </w:r>
      <w:r w:rsidR="008D6662" w:rsidRPr="009C7A0A">
        <w:rPr>
          <w:rFonts w:eastAsia="Calibri"/>
        </w:rPr>
        <w:t xml:space="preserve"> </w:t>
      </w:r>
      <w:r w:rsidR="00BC1033" w:rsidRPr="009C7A0A">
        <w:rPr>
          <w:rFonts w:eastAsia="Calibri"/>
        </w:rPr>
        <w:t xml:space="preserve">– </w:t>
      </w:r>
      <w:r w:rsidR="008B46D8">
        <w:rPr>
          <w:rFonts w:eastAsia="Calibri"/>
        </w:rPr>
        <w:t>[pers. EZ]</w:t>
      </w:r>
      <w:r w:rsidRPr="009C7A0A">
        <w:t xml:space="preserve">, </w:t>
      </w:r>
      <w:r w:rsidR="008B46D8">
        <w:t>[pers. FK]</w:t>
      </w:r>
      <w:r w:rsidRPr="009C7A0A">
        <w:t xml:space="preserve">, </w:t>
      </w:r>
      <w:r w:rsidR="008B46D8">
        <w:t>[pers. IA]</w:t>
      </w:r>
      <w:r w:rsidRPr="009C7A0A">
        <w:t xml:space="preserve">, </w:t>
      </w:r>
      <w:r w:rsidR="008B46D8">
        <w:t>[pers. LI]</w:t>
      </w:r>
      <w:r w:rsidRPr="009C7A0A">
        <w:t xml:space="preserve">, </w:t>
      </w:r>
      <w:r w:rsidR="008B46D8">
        <w:t>[pers. LJ]</w:t>
      </w:r>
      <w:r w:rsidRPr="009C7A0A">
        <w:t xml:space="preserve">, </w:t>
      </w:r>
      <w:r w:rsidR="008B46D8">
        <w:t>[pers. LK]</w:t>
      </w:r>
      <w:r w:rsidRPr="009C7A0A">
        <w:t>,</w:t>
      </w:r>
      <w:r w:rsidR="001C6CA0" w:rsidRPr="009C7A0A">
        <w:t xml:space="preserve"> </w:t>
      </w:r>
      <w:r w:rsidR="008B46D8">
        <w:t>[pers. LL]</w:t>
      </w:r>
      <w:r w:rsidRPr="009C7A0A">
        <w:t xml:space="preserve">, </w:t>
      </w:r>
      <w:r w:rsidR="008B46D8">
        <w:t>[pers. LM]</w:t>
      </w:r>
      <w:r w:rsidR="00BC1033" w:rsidRPr="009C7A0A">
        <w:t xml:space="preserve"> –</w:t>
      </w:r>
      <w:r w:rsidRPr="009C7A0A">
        <w:t xml:space="preserve"> </w:t>
      </w:r>
      <w:r w:rsidRPr="009C7A0A">
        <w:rPr>
          <w:rFonts w:eastAsia="Calibri"/>
        </w:rPr>
        <w:t>liecības</w:t>
      </w:r>
      <w:r w:rsidR="003D2C3E" w:rsidRPr="009C7A0A">
        <w:rPr>
          <w:rFonts w:eastAsia="Calibri"/>
        </w:rPr>
        <w:t xml:space="preserve"> par to, ka viņi nezināja, kā rīkoties,</w:t>
      </w:r>
      <w:r w:rsidR="00BF4BE1" w:rsidRPr="009C7A0A">
        <w:rPr>
          <w:rFonts w:eastAsia="Calibri"/>
        </w:rPr>
        <w:t xml:space="preserve"> un nebija informēti, ko darīt,</w:t>
      </w:r>
      <w:r w:rsidR="003D2C3E" w:rsidRPr="009C7A0A">
        <w:rPr>
          <w:rFonts w:eastAsia="Calibri"/>
        </w:rPr>
        <w:t xml:space="preserve"> ja sāk darboties signalizācija.</w:t>
      </w:r>
      <w:r w:rsidR="003D686A" w:rsidRPr="009C7A0A">
        <w:rPr>
          <w:rFonts w:eastAsia="Calibri"/>
        </w:rPr>
        <w:t xml:space="preserve"> </w:t>
      </w:r>
      <w:r w:rsidR="000B69AC" w:rsidRPr="009C7A0A">
        <w:rPr>
          <w:rFonts w:eastAsia="Calibri"/>
        </w:rPr>
        <w:t>Tāpat tiesa bez ievērības atstājusi</w:t>
      </w:r>
      <w:r w:rsidR="00BC1033" w:rsidRPr="009C7A0A">
        <w:rPr>
          <w:rFonts w:eastAsia="Calibri"/>
        </w:rPr>
        <w:t xml:space="preserve"> apsarga –</w:t>
      </w:r>
      <w:r w:rsidR="000B69AC" w:rsidRPr="009C7A0A">
        <w:rPr>
          <w:rFonts w:eastAsia="Calibri"/>
        </w:rPr>
        <w:t xml:space="preserve"> </w:t>
      </w:r>
      <w:r w:rsidR="001C6CA0" w:rsidRPr="009C7A0A">
        <w:rPr>
          <w:rFonts w:eastAsia="Calibri"/>
        </w:rPr>
        <w:t xml:space="preserve">liecinieka </w:t>
      </w:r>
      <w:r w:rsidR="00721346">
        <w:rPr>
          <w:rFonts w:eastAsia="Calibri"/>
          <w:shd w:val="clear" w:color="auto" w:fill="FFFFFF"/>
        </w:rPr>
        <w:t>[pers. LN]</w:t>
      </w:r>
      <w:r w:rsidR="00BC1033" w:rsidRPr="009C7A0A">
        <w:rPr>
          <w:rFonts w:eastAsia="Calibri"/>
          <w:shd w:val="clear" w:color="auto" w:fill="FFFFFF"/>
        </w:rPr>
        <w:t xml:space="preserve"> –</w:t>
      </w:r>
      <w:r w:rsidR="000B69AC" w:rsidRPr="009C7A0A">
        <w:rPr>
          <w:rFonts w:eastAsia="Calibri"/>
          <w:shd w:val="clear" w:color="auto" w:fill="FFFFFF"/>
        </w:rPr>
        <w:t xml:space="preserve"> liecības, ka viņš </w:t>
      </w:r>
      <w:r w:rsidR="00D67DE4" w:rsidRPr="009C7A0A">
        <w:rPr>
          <w:rFonts w:eastAsia="Calibri"/>
          <w:shd w:val="clear" w:color="auto" w:fill="FFFFFF"/>
        </w:rPr>
        <w:t xml:space="preserve">bija </w:t>
      </w:r>
      <w:r w:rsidR="000B69AC" w:rsidRPr="009C7A0A">
        <w:rPr>
          <w:rFonts w:eastAsia="Calibri"/>
          <w:shd w:val="clear" w:color="auto" w:fill="FFFFFF"/>
        </w:rPr>
        <w:t>mēģināj</w:t>
      </w:r>
      <w:r w:rsidR="00D67DE4" w:rsidRPr="009C7A0A">
        <w:rPr>
          <w:rFonts w:eastAsia="Calibri"/>
          <w:shd w:val="clear" w:color="auto" w:fill="FFFFFF"/>
        </w:rPr>
        <w:t>is</w:t>
      </w:r>
      <w:r w:rsidR="000B69AC" w:rsidRPr="009C7A0A">
        <w:rPr>
          <w:rFonts w:eastAsia="Calibri"/>
          <w:shd w:val="clear" w:color="auto" w:fill="FFFFFF"/>
        </w:rPr>
        <w:t xml:space="preserve"> atslēgt trauksmi, bet signāla padeve trauksmes režīmā atjaunojās 38 reizes.</w:t>
      </w:r>
    </w:p>
    <w:p w14:paraId="47E31246" w14:textId="12A671A2" w:rsidR="001C6CA0" w:rsidRPr="009C7A0A" w:rsidRDefault="00ED1843" w:rsidP="009C7A0A">
      <w:pPr>
        <w:spacing w:line="276" w:lineRule="auto"/>
        <w:ind w:firstLine="720"/>
        <w:jc w:val="both"/>
        <w:rPr>
          <w:rFonts w:eastAsia="Calibri"/>
        </w:rPr>
      </w:pPr>
      <w:r w:rsidRPr="009C7A0A">
        <w:rPr>
          <w:color w:val="000000"/>
        </w:rPr>
        <w:t>SIA „</w:t>
      </w:r>
      <w:r w:rsidR="00094340">
        <w:rPr>
          <w:color w:val="000000"/>
        </w:rPr>
        <w:t>[Nosaukums E]</w:t>
      </w:r>
      <w:r w:rsidRPr="009C7A0A">
        <w:rPr>
          <w:color w:val="000000"/>
        </w:rPr>
        <w:t>”</w:t>
      </w:r>
      <w:r w:rsidR="003B6574" w:rsidRPr="009C7A0A">
        <w:rPr>
          <w:color w:val="000000"/>
        </w:rPr>
        <w:t xml:space="preserve"> darba aizsardzības vecākās speciālistes </w:t>
      </w:r>
      <w:r w:rsidR="00151B22">
        <w:rPr>
          <w:color w:val="000000"/>
        </w:rPr>
        <w:t>[pers. BO]</w:t>
      </w:r>
      <w:r w:rsidR="003B6574" w:rsidRPr="009C7A0A">
        <w:rPr>
          <w:color w:val="000000"/>
        </w:rPr>
        <w:t xml:space="preserve"> darba pienākumos ietilpa</w:t>
      </w:r>
      <w:r w:rsidRPr="009C7A0A">
        <w:rPr>
          <w:color w:val="000000"/>
        </w:rPr>
        <w:t xml:space="preserve"> darba aizsardzības un ugunsdrošības instrukciju </w:t>
      </w:r>
      <w:r w:rsidR="00CD21FB" w:rsidRPr="009C7A0A">
        <w:rPr>
          <w:color w:val="000000"/>
        </w:rPr>
        <w:t xml:space="preserve">izstrāde, pilnveidošana un kontrole pār šo instrukciju ievērošanu. </w:t>
      </w:r>
      <w:r w:rsidR="00FB3414" w:rsidRPr="009C7A0A">
        <w:rPr>
          <w:color w:val="000000"/>
        </w:rPr>
        <w:t>SIA „</w:t>
      </w:r>
      <w:r w:rsidR="009D59AF">
        <w:rPr>
          <w:color w:val="000000"/>
        </w:rPr>
        <w:t>[Nosaukums E]</w:t>
      </w:r>
      <w:r w:rsidR="00FB3414" w:rsidRPr="009C7A0A">
        <w:rPr>
          <w:color w:val="000000"/>
        </w:rPr>
        <w:t>”</w:t>
      </w:r>
      <w:r w:rsidR="00FB3414" w:rsidRPr="009C7A0A">
        <w:rPr>
          <w:rFonts w:eastAsia="Calibri"/>
        </w:rPr>
        <w:t xml:space="preserve"> instrukcija „Par rīcību gadījumos, ja no ugunsaizsardzības sistēmas pienāk trauksmes signāls par ugunsgrēka izcelšanos vai ugunsaizsardzības sistēmas bojājumu” satur informāciju par darbinieku rīcību, bet tā neatbilst konkrētajā objektā ierīkotajai automātiskās ugunsgrēka atklāšanas un trauksmes izziņošanas sistēmai. </w:t>
      </w:r>
      <w:r w:rsidR="00CB15F6" w:rsidRPr="009C7A0A">
        <w:rPr>
          <w:color w:val="000000"/>
        </w:rPr>
        <w:t xml:space="preserve">Instrukcijas, par kurām bija atbildīga </w:t>
      </w:r>
      <w:r w:rsidR="0004587F">
        <w:rPr>
          <w:rFonts w:eastAsia="Calibri"/>
          <w:shd w:val="clear" w:color="auto" w:fill="FFFFFF"/>
        </w:rPr>
        <w:t>[pers. BO]</w:t>
      </w:r>
      <w:r w:rsidR="00CB15F6" w:rsidRPr="009C7A0A">
        <w:rPr>
          <w:color w:val="000000"/>
        </w:rPr>
        <w:t xml:space="preserve">, </w:t>
      </w:r>
      <w:r w:rsidR="00E210F3" w:rsidRPr="009C7A0A">
        <w:rPr>
          <w:rFonts w:eastAsia="Calibri"/>
        </w:rPr>
        <w:t>nesatur</w:t>
      </w:r>
      <w:r w:rsidR="00CB15F6" w:rsidRPr="009C7A0A">
        <w:rPr>
          <w:rFonts w:eastAsia="Calibri"/>
        </w:rPr>
        <w:t xml:space="preserve"> informāciju par darba vietā ārkārtas situācijās</w:t>
      </w:r>
      <w:r w:rsidR="00E210F3" w:rsidRPr="009C7A0A">
        <w:rPr>
          <w:rFonts w:eastAsia="Calibri"/>
        </w:rPr>
        <w:t xml:space="preserve"> </w:t>
      </w:r>
      <w:r w:rsidR="00AC65D2" w:rsidRPr="009C7A0A">
        <w:lastRenderedPageBreak/>
        <w:t>lietojamo akustisko signālu un vārdiskās saziņas drošības zīmju nozīmi un darbības princip</w:t>
      </w:r>
      <w:r w:rsidR="0073757C" w:rsidRPr="009C7A0A">
        <w:t>iem</w:t>
      </w:r>
      <w:r w:rsidR="00AC65D2" w:rsidRPr="009C7A0A">
        <w:t xml:space="preserve">, kā arī norādījumus par rīcību šo zīmju darbības laikā. </w:t>
      </w:r>
      <w:r w:rsidR="0073757C" w:rsidRPr="009C7A0A">
        <w:t>Tādējādi</w:t>
      </w:r>
      <w:r w:rsidR="006C726D" w:rsidRPr="009C7A0A">
        <w:rPr>
          <w:rFonts w:eastAsia="Calibri"/>
        </w:rPr>
        <w:t xml:space="preserve"> </w:t>
      </w:r>
      <w:r w:rsidR="008D6004">
        <w:rPr>
          <w:rFonts w:eastAsia="Calibri"/>
          <w:shd w:val="clear" w:color="auto" w:fill="FFFFFF"/>
        </w:rPr>
        <w:t>[pers. BO]</w:t>
      </w:r>
      <w:r w:rsidR="006C726D" w:rsidRPr="009C7A0A">
        <w:rPr>
          <w:rFonts w:eastAsia="Calibri"/>
        </w:rPr>
        <w:t xml:space="preserve"> bezdarbība</w:t>
      </w:r>
      <w:r w:rsidR="00C61E5E" w:rsidRPr="009C7A0A">
        <w:rPr>
          <w:rFonts w:eastAsia="Calibri"/>
        </w:rPr>
        <w:t>, neievērojot</w:t>
      </w:r>
      <w:r w:rsidR="006C726D" w:rsidRPr="009C7A0A">
        <w:rPr>
          <w:rFonts w:eastAsia="Calibri"/>
        </w:rPr>
        <w:t xml:space="preserve"> normatīvo </w:t>
      </w:r>
      <w:r w:rsidR="00172121" w:rsidRPr="009C7A0A">
        <w:rPr>
          <w:rFonts w:eastAsia="Calibri"/>
        </w:rPr>
        <w:t xml:space="preserve">tiesību </w:t>
      </w:r>
      <w:r w:rsidR="006C726D" w:rsidRPr="009C7A0A">
        <w:rPr>
          <w:rFonts w:eastAsia="Calibri"/>
        </w:rPr>
        <w:t>aktu prasīb</w:t>
      </w:r>
      <w:r w:rsidR="00C61E5E" w:rsidRPr="009C7A0A">
        <w:rPr>
          <w:rFonts w:eastAsia="Calibri"/>
        </w:rPr>
        <w:t xml:space="preserve">as, </w:t>
      </w:r>
      <w:r w:rsidR="006C726D" w:rsidRPr="009C7A0A">
        <w:rPr>
          <w:rFonts w:eastAsia="Calibri"/>
        </w:rPr>
        <w:t>bija iemesls tam, ka objektā nenotika evakuācija</w:t>
      </w:r>
      <w:r w:rsidR="00357022" w:rsidRPr="009C7A0A">
        <w:rPr>
          <w:rFonts w:eastAsia="Calibri"/>
        </w:rPr>
        <w:t>, un viens no iemeslie</w:t>
      </w:r>
      <w:r w:rsidR="00F824FA">
        <w:rPr>
          <w:rFonts w:eastAsia="Calibri"/>
        </w:rPr>
        <w:t>m</w:t>
      </w:r>
      <w:r w:rsidR="00357022" w:rsidRPr="009C7A0A">
        <w:rPr>
          <w:rFonts w:eastAsia="Calibri"/>
        </w:rPr>
        <w:t>, kāpēc iestājās apsūdzībā norādītās smagās sekas</w:t>
      </w:r>
      <w:r w:rsidR="006C726D" w:rsidRPr="009C7A0A">
        <w:rPr>
          <w:rFonts w:eastAsia="Calibri"/>
        </w:rPr>
        <w:t>.</w:t>
      </w:r>
    </w:p>
    <w:p w14:paraId="51633D69" w14:textId="58BC8BFA" w:rsidR="00CE4E88" w:rsidRPr="009C7A0A" w:rsidRDefault="00694A52" w:rsidP="009C7A0A">
      <w:pPr>
        <w:spacing w:line="276" w:lineRule="auto"/>
        <w:ind w:firstLine="720"/>
        <w:jc w:val="both"/>
        <w:rPr>
          <w:rFonts w:eastAsia="Calibri"/>
        </w:rPr>
      </w:pPr>
      <w:r w:rsidRPr="009C7A0A">
        <w:rPr>
          <w:rFonts w:eastAsia="Calibri"/>
        </w:rPr>
        <w:t>[5.</w:t>
      </w:r>
      <w:r w:rsidR="00BB1B93" w:rsidRPr="009C7A0A">
        <w:rPr>
          <w:rFonts w:eastAsia="Calibri"/>
        </w:rPr>
        <w:t>9</w:t>
      </w:r>
      <w:r w:rsidRPr="009C7A0A">
        <w:rPr>
          <w:rFonts w:eastAsia="Calibri"/>
        </w:rPr>
        <w:t>]</w:t>
      </w:r>
      <w:r w:rsidR="00872794" w:rsidRPr="009C7A0A">
        <w:rPr>
          <w:rFonts w:eastAsia="Calibri"/>
        </w:rPr>
        <w:t> </w:t>
      </w:r>
      <w:r w:rsidR="00480089" w:rsidRPr="009C7A0A">
        <w:rPr>
          <w:rFonts w:eastAsia="Calibri"/>
        </w:rPr>
        <w:t>Apelācijas instances tiesas spriedums ir atceļams daļā par kriminālprocesa izbeigšanu</w:t>
      </w:r>
      <w:r w:rsidR="00CE4E88" w:rsidRPr="009C7A0A">
        <w:rPr>
          <w:rFonts w:eastAsia="Calibri"/>
        </w:rPr>
        <w:t xml:space="preserve"> par piespiedu ietekmēšanas līdzekļ</w:t>
      </w:r>
      <w:r w:rsidR="007C6580" w:rsidRPr="009C7A0A">
        <w:rPr>
          <w:rFonts w:eastAsia="Calibri"/>
        </w:rPr>
        <w:t>a</w:t>
      </w:r>
      <w:r w:rsidR="00CE4E88" w:rsidRPr="009C7A0A">
        <w:rPr>
          <w:rFonts w:eastAsia="Calibri"/>
        </w:rPr>
        <w:t xml:space="preserve"> piemērošanu </w:t>
      </w:r>
      <w:r w:rsidR="00CE4E88" w:rsidRPr="009C7A0A">
        <w:t>SIA „</w:t>
      </w:r>
      <w:r w:rsidR="00491845">
        <w:t>[Nosaukums B]</w:t>
      </w:r>
      <w:r w:rsidR="00CE4E88" w:rsidRPr="009C7A0A">
        <w:t>”, SIA „</w:t>
      </w:r>
      <w:r w:rsidR="00EE557D">
        <w:t>[Nosaukums C]</w:t>
      </w:r>
      <w:r w:rsidR="00CE4E88" w:rsidRPr="009C7A0A">
        <w:t>”, SIA „</w:t>
      </w:r>
      <w:r w:rsidR="00EE557D">
        <w:t>[Nosaukums D]</w:t>
      </w:r>
      <w:r w:rsidR="00CE4E88" w:rsidRPr="009C7A0A">
        <w:t>”</w:t>
      </w:r>
      <w:r w:rsidR="001C6CA0" w:rsidRPr="009C7A0A">
        <w:t xml:space="preserve"> </w:t>
      </w:r>
      <w:r w:rsidR="00073BC3" w:rsidRPr="009C7A0A">
        <w:t>un</w:t>
      </w:r>
      <w:r w:rsidR="001C6CA0" w:rsidRPr="009C7A0A">
        <w:t xml:space="preserve"> </w:t>
      </w:r>
      <w:r w:rsidR="004735ED" w:rsidRPr="009C7A0A">
        <w:rPr>
          <w:color w:val="000000"/>
        </w:rPr>
        <w:t>SIA „</w:t>
      </w:r>
      <w:r w:rsidR="00EE557D">
        <w:rPr>
          <w:color w:val="000000"/>
        </w:rPr>
        <w:t>[Nosaukums</w:t>
      </w:r>
      <w:r w:rsidR="00643103">
        <w:rPr>
          <w:color w:val="000000"/>
        </w:rPr>
        <w:t> </w:t>
      </w:r>
      <w:r w:rsidR="00EE557D">
        <w:rPr>
          <w:color w:val="000000"/>
        </w:rPr>
        <w:t>E</w:t>
      </w:r>
      <w:r w:rsidR="00B100D7">
        <w:rPr>
          <w:color w:val="000000"/>
        </w:rPr>
        <w:t>]</w:t>
      </w:r>
      <w:r w:rsidR="004735ED" w:rsidRPr="009C7A0A">
        <w:rPr>
          <w:color w:val="000000"/>
        </w:rPr>
        <w:t>”</w:t>
      </w:r>
      <w:r w:rsidR="00CE4E88" w:rsidRPr="009C7A0A">
        <w:t>.</w:t>
      </w:r>
    </w:p>
    <w:p w14:paraId="7A1178C9" w14:textId="333267C4" w:rsidR="00BB1B93" w:rsidRPr="009C7A0A" w:rsidRDefault="00B45B5E" w:rsidP="009C7A0A">
      <w:pPr>
        <w:spacing w:line="276" w:lineRule="auto"/>
        <w:ind w:firstLine="720"/>
        <w:jc w:val="both"/>
        <w:rPr>
          <w:rFonts w:eastAsia="Calibri"/>
        </w:rPr>
      </w:pPr>
      <w:r w:rsidRPr="009C7A0A">
        <w:rPr>
          <w:rFonts w:eastAsia="Calibri"/>
        </w:rPr>
        <w:t>[5.</w:t>
      </w:r>
      <w:r w:rsidR="00BB1B93" w:rsidRPr="009C7A0A">
        <w:rPr>
          <w:rFonts w:eastAsia="Calibri"/>
        </w:rPr>
        <w:t>10</w:t>
      </w:r>
      <w:r w:rsidRPr="009C7A0A">
        <w:rPr>
          <w:rFonts w:eastAsia="Calibri"/>
        </w:rPr>
        <w:t xml:space="preserve">] Tiesa, pieņemot blakus lēmumu </w:t>
      </w:r>
      <w:r w:rsidRPr="009C7A0A">
        <w:t>par iespējamo dokumentu viltošanu, pārkāp</w:t>
      </w:r>
      <w:r w:rsidR="007C6580" w:rsidRPr="009C7A0A">
        <w:t>usi</w:t>
      </w:r>
      <w:r w:rsidRPr="009C7A0A">
        <w:t xml:space="preserve"> Kriminālprocesa likuma 371. panta piekto daļu</w:t>
      </w:r>
      <w:r w:rsidRPr="009C7A0A">
        <w:rPr>
          <w:rFonts w:eastAsia="Calibri"/>
        </w:rPr>
        <w:t>.</w:t>
      </w:r>
    </w:p>
    <w:p w14:paraId="2B3426F8" w14:textId="77777777" w:rsidR="00873DA3" w:rsidRPr="009C7A0A" w:rsidRDefault="00873DA3" w:rsidP="009C7A0A">
      <w:pPr>
        <w:spacing w:line="276" w:lineRule="auto"/>
        <w:ind w:firstLine="720"/>
        <w:jc w:val="both"/>
        <w:rPr>
          <w:rFonts w:eastAsia="Calibri"/>
        </w:rPr>
      </w:pPr>
    </w:p>
    <w:p w14:paraId="2BCEADC6" w14:textId="25AECEB5" w:rsidR="00333412" w:rsidRPr="009C7A0A" w:rsidRDefault="00F44354" w:rsidP="009C7A0A">
      <w:pPr>
        <w:spacing w:line="276" w:lineRule="auto"/>
        <w:ind w:firstLine="720"/>
        <w:jc w:val="both"/>
        <w:rPr>
          <w:rFonts w:eastAsia="Calibri"/>
        </w:rPr>
      </w:pPr>
      <w:r w:rsidRPr="009C7A0A">
        <w:t>[6]</w:t>
      </w:r>
      <w:r w:rsidR="008926C6" w:rsidRPr="009C7A0A">
        <w:t> </w:t>
      </w:r>
      <w:r w:rsidR="008B7E58" w:rsidRPr="009C7A0A">
        <w:t>A</w:t>
      </w:r>
      <w:r w:rsidR="008B7E58" w:rsidRPr="009C7A0A">
        <w:rPr>
          <w:rFonts w:eastAsia="Calibri"/>
          <w:color w:val="000000" w:themeColor="text1"/>
        </w:rPr>
        <w:t xml:space="preserve">psūdzētais </w:t>
      </w:r>
      <w:r w:rsidR="00617029">
        <w:rPr>
          <w:rFonts w:eastAsia="Calibri"/>
          <w:shd w:val="clear" w:color="auto" w:fill="FFFFFF"/>
        </w:rPr>
        <w:t>[pers. A]</w:t>
      </w:r>
      <w:r w:rsidR="008B7E58" w:rsidRPr="009C7A0A">
        <w:rPr>
          <w:rFonts w:eastAsia="Calibri"/>
          <w:color w:val="000000" w:themeColor="text1"/>
        </w:rPr>
        <w:t xml:space="preserve"> un viņa aizstāvis A. Zvejsalnieks kasācijas sūdzībās lūdz atcelt apelācijas instances tiesas </w:t>
      </w:r>
      <w:r w:rsidR="008B7E58" w:rsidRPr="009C7A0A">
        <w:rPr>
          <w:rFonts w:eastAsia="Calibri"/>
        </w:rPr>
        <w:t xml:space="preserve">spriedumu </w:t>
      </w:r>
      <w:r w:rsidR="00E00FE2" w:rsidRPr="009C7A0A">
        <w:rPr>
          <w:rFonts w:eastAsia="Calibri"/>
        </w:rPr>
        <w:t>daļā par</w:t>
      </w:r>
      <w:r w:rsidR="00333412" w:rsidRPr="009C7A0A">
        <w:rPr>
          <w:rFonts w:eastAsia="Calibri"/>
        </w:rPr>
        <w:t>:</w:t>
      </w:r>
    </w:p>
    <w:p w14:paraId="0B8BBEF7" w14:textId="1A6736EB" w:rsidR="00333412" w:rsidRPr="009C7A0A" w:rsidRDefault="00617029" w:rsidP="009C7A0A">
      <w:pPr>
        <w:spacing w:line="276" w:lineRule="auto"/>
        <w:ind w:firstLine="720"/>
        <w:jc w:val="both"/>
        <w:rPr>
          <w:rFonts w:eastAsia="Calibri"/>
        </w:rPr>
      </w:pPr>
      <w:r>
        <w:rPr>
          <w:rFonts w:eastAsia="Calibri"/>
          <w:shd w:val="clear" w:color="auto" w:fill="FFFFFF"/>
        </w:rPr>
        <w:t>[pers. A]</w:t>
      </w:r>
      <w:r w:rsidR="00E00FE2" w:rsidRPr="009C7A0A">
        <w:rPr>
          <w:rFonts w:eastAsia="Calibri"/>
        </w:rPr>
        <w:t xml:space="preserve"> atzīšanu par vainīgu </w:t>
      </w:r>
      <w:r w:rsidR="00A23B77" w:rsidRPr="009C7A0A">
        <w:rPr>
          <w:rFonts w:eastAsia="Calibri"/>
        </w:rPr>
        <w:t xml:space="preserve">un sodīšanu </w:t>
      </w:r>
      <w:r w:rsidR="00E00FE2" w:rsidRPr="009C7A0A">
        <w:rPr>
          <w:rFonts w:eastAsia="Calibri"/>
        </w:rPr>
        <w:t>pēc Krimināllikuma 239. panta otrās daļas</w:t>
      </w:r>
      <w:r w:rsidR="008306C9" w:rsidRPr="009C7A0A">
        <w:rPr>
          <w:rFonts w:eastAsia="Calibri"/>
        </w:rPr>
        <w:t>,</w:t>
      </w:r>
      <w:r w:rsidR="00E00FE2" w:rsidRPr="009C7A0A">
        <w:rPr>
          <w:rFonts w:eastAsia="Calibri"/>
        </w:rPr>
        <w:t xml:space="preserve"> 123. panta otrās daļas</w:t>
      </w:r>
      <w:r w:rsidR="00333412" w:rsidRPr="009C7A0A">
        <w:rPr>
          <w:rFonts w:eastAsia="Calibri"/>
        </w:rPr>
        <w:t>;</w:t>
      </w:r>
    </w:p>
    <w:p w14:paraId="6C18165F" w14:textId="65BE9255" w:rsidR="00333412" w:rsidRPr="009C7A0A" w:rsidRDefault="00A23B77" w:rsidP="009C7A0A">
      <w:pPr>
        <w:spacing w:line="276" w:lineRule="auto"/>
        <w:ind w:firstLine="720"/>
        <w:jc w:val="both"/>
        <w:rPr>
          <w:rFonts w:eastAsia="Calibri"/>
        </w:rPr>
      </w:pPr>
      <w:r w:rsidRPr="009C7A0A">
        <w:rPr>
          <w:rFonts w:eastAsia="Calibri"/>
        </w:rPr>
        <w:t xml:space="preserve">kaitējuma kompensācijas </w:t>
      </w:r>
      <w:r w:rsidR="00333412" w:rsidRPr="009C7A0A">
        <w:rPr>
          <w:rFonts w:eastAsia="Calibri"/>
        </w:rPr>
        <w:t>un</w:t>
      </w:r>
      <w:r w:rsidRPr="009C7A0A">
        <w:rPr>
          <w:rFonts w:eastAsia="Calibri"/>
        </w:rPr>
        <w:t xml:space="preserve"> procesuālo izdevumu piedziņu</w:t>
      </w:r>
      <w:r w:rsidR="00333412" w:rsidRPr="009C7A0A">
        <w:rPr>
          <w:rFonts w:eastAsia="Calibri"/>
        </w:rPr>
        <w:t xml:space="preserve"> no </w:t>
      </w:r>
      <w:r w:rsidR="00F641A0">
        <w:rPr>
          <w:rFonts w:eastAsia="Calibri"/>
          <w:shd w:val="clear" w:color="auto" w:fill="FFFFFF"/>
        </w:rPr>
        <w:t>[pers. A]</w:t>
      </w:r>
      <w:r w:rsidR="00333412" w:rsidRPr="009C7A0A">
        <w:rPr>
          <w:rFonts w:eastAsia="Calibri"/>
        </w:rPr>
        <w:t>;</w:t>
      </w:r>
    </w:p>
    <w:p w14:paraId="2D9473E2" w14:textId="3E86951C" w:rsidR="001C6CA0" w:rsidRPr="009C7A0A" w:rsidRDefault="00155ACA" w:rsidP="009C7A0A">
      <w:pPr>
        <w:autoSpaceDE w:val="0"/>
        <w:autoSpaceDN w:val="0"/>
        <w:adjustRightInd w:val="0"/>
        <w:spacing w:line="276" w:lineRule="auto"/>
        <w:ind w:firstLine="720"/>
        <w:jc w:val="both"/>
        <w:rPr>
          <w:bCs/>
          <w:color w:val="000000"/>
        </w:rPr>
      </w:pPr>
      <w:r w:rsidRPr="009C7A0A">
        <w:rPr>
          <w:rFonts w:eastAsia="Calibri"/>
        </w:rPr>
        <w:t xml:space="preserve">Rīgas pilsētas Pārdaugavas tiesas </w:t>
      </w:r>
      <w:r w:rsidR="004C5D52" w:rsidRPr="009C7A0A">
        <w:rPr>
          <w:rFonts w:eastAsia="Calibri"/>
        </w:rPr>
        <w:t>2020. gada 18. februāra b</w:t>
      </w:r>
      <w:r w:rsidR="009573BB" w:rsidRPr="009C7A0A">
        <w:rPr>
          <w:rFonts w:eastAsia="Calibri"/>
        </w:rPr>
        <w:t>lakus lēmum</w:t>
      </w:r>
      <w:r w:rsidRPr="009C7A0A">
        <w:rPr>
          <w:rFonts w:eastAsia="Calibri"/>
        </w:rPr>
        <w:t>a</w:t>
      </w:r>
      <w:r w:rsidR="009573BB" w:rsidRPr="009C7A0A">
        <w:rPr>
          <w:rFonts w:eastAsia="Calibri"/>
        </w:rPr>
        <w:t xml:space="preserve"> </w:t>
      </w:r>
      <w:r w:rsidR="0085777A" w:rsidRPr="009C7A0A">
        <w:rPr>
          <w:rFonts w:eastAsia="Calibri"/>
        </w:rPr>
        <w:t xml:space="preserve">par </w:t>
      </w:r>
      <w:r w:rsidR="00601899" w:rsidRPr="009C7A0A">
        <w:rPr>
          <w:bCs/>
          <w:color w:val="000000"/>
        </w:rPr>
        <w:t>kriminālprocesa uzsākšanu pret likvidētās SIA „</w:t>
      </w:r>
      <w:r w:rsidR="00F641A0">
        <w:rPr>
          <w:bCs/>
          <w:color w:val="000000"/>
        </w:rPr>
        <w:t>[Nosaukums</w:t>
      </w:r>
      <w:r w:rsidR="00E03955">
        <w:rPr>
          <w:bCs/>
          <w:color w:val="000000"/>
        </w:rPr>
        <w:t> </w:t>
      </w:r>
      <w:r w:rsidR="00F641A0">
        <w:rPr>
          <w:bCs/>
          <w:color w:val="000000"/>
        </w:rPr>
        <w:t>F]</w:t>
      </w:r>
      <w:r w:rsidR="00601899" w:rsidRPr="009C7A0A">
        <w:rPr>
          <w:bCs/>
          <w:color w:val="000000"/>
        </w:rPr>
        <w:t xml:space="preserve">” bijušajām amatpersonām un darbiniekiem atcelšanu; </w:t>
      </w:r>
    </w:p>
    <w:p w14:paraId="5FC7B1FF" w14:textId="2E22125A" w:rsidR="00E20A08" w:rsidRPr="009C7A0A" w:rsidRDefault="007C6580" w:rsidP="009C7A0A">
      <w:pPr>
        <w:spacing w:line="276" w:lineRule="auto"/>
        <w:ind w:firstLine="720"/>
        <w:jc w:val="both"/>
        <w:rPr>
          <w:rFonts w:eastAsia="Calibri"/>
        </w:rPr>
      </w:pPr>
      <w:r w:rsidRPr="009C7A0A">
        <w:t>atceltajā</w:t>
      </w:r>
      <w:r w:rsidR="008143DA" w:rsidRPr="009C7A0A">
        <w:t xml:space="preserve"> daļā </w:t>
      </w:r>
      <w:r w:rsidR="00A96555" w:rsidRPr="009C7A0A">
        <w:t xml:space="preserve">nosūtīt lietu </w:t>
      </w:r>
      <w:r w:rsidR="008143DA" w:rsidRPr="009C7A0A">
        <w:t>jaunai izskatīšanai apelācijas instances tiesā</w:t>
      </w:r>
      <w:r w:rsidR="0044589E" w:rsidRPr="009C7A0A">
        <w:t>.</w:t>
      </w:r>
    </w:p>
    <w:p w14:paraId="472D465C" w14:textId="688F8E6F" w:rsidR="00356044" w:rsidRPr="009C7A0A" w:rsidRDefault="0044589E" w:rsidP="009C7A0A">
      <w:pPr>
        <w:spacing w:line="276" w:lineRule="auto"/>
        <w:ind w:firstLine="720"/>
        <w:jc w:val="both"/>
      </w:pPr>
      <w:r w:rsidRPr="009C7A0A">
        <w:t>Turklāt</w:t>
      </w:r>
      <w:r w:rsidR="008143DA" w:rsidRPr="009C7A0A">
        <w:t xml:space="preserve"> </w:t>
      </w:r>
      <w:r w:rsidRPr="009C7A0A">
        <w:t>kasācijas sūdzībās lūgts</w:t>
      </w:r>
      <w:r w:rsidR="008143DA" w:rsidRPr="009C7A0A">
        <w:t xml:space="preserve"> </w:t>
      </w:r>
      <w:r w:rsidR="009573BB" w:rsidRPr="009C7A0A">
        <w:t xml:space="preserve">atcelt Rīgas apgabaltiesas </w:t>
      </w:r>
      <w:r w:rsidR="00265E29" w:rsidRPr="009C7A0A">
        <w:t>2023. gada 24. janvāra b</w:t>
      </w:r>
      <w:r w:rsidR="009573BB" w:rsidRPr="009C7A0A">
        <w:t>lakus lēmumu</w:t>
      </w:r>
      <w:r w:rsidR="00246933" w:rsidRPr="009C7A0A">
        <w:t>, kurā Rīgas pilsētas tiesas priekšsēdētājai norādīts uz Kriminālproces</w:t>
      </w:r>
      <w:r w:rsidR="00444644">
        <w:t>a</w:t>
      </w:r>
      <w:r w:rsidR="00246933" w:rsidRPr="009C7A0A">
        <w:t xml:space="preserve"> likuma normu pārkāpumie</w:t>
      </w:r>
      <w:r w:rsidR="004E3982">
        <w:t>m</w:t>
      </w:r>
      <w:r w:rsidR="00246933" w:rsidRPr="009C7A0A">
        <w:t xml:space="preserve">, </w:t>
      </w:r>
      <w:r w:rsidR="00015A0B" w:rsidRPr="009C7A0A">
        <w:t>un šajā daļā izbeigt lietu.</w:t>
      </w:r>
    </w:p>
    <w:p w14:paraId="6EC9290E" w14:textId="615D4B93" w:rsidR="007E04E6" w:rsidRPr="009C7A0A" w:rsidRDefault="00E40664" w:rsidP="009C7A0A">
      <w:pPr>
        <w:spacing w:line="276" w:lineRule="auto"/>
        <w:ind w:firstLine="720"/>
        <w:jc w:val="both"/>
      </w:pPr>
      <w:r w:rsidRPr="009C7A0A">
        <w:t xml:space="preserve">Apsūdzētā </w:t>
      </w:r>
      <w:r w:rsidR="00CE6CFF">
        <w:rPr>
          <w:rFonts w:eastAsia="Calibri"/>
          <w:shd w:val="clear" w:color="auto" w:fill="FFFFFF"/>
        </w:rPr>
        <w:t>[pers. A]</w:t>
      </w:r>
      <w:r w:rsidR="00845536" w:rsidRPr="009C7A0A">
        <w:t xml:space="preserve"> </w:t>
      </w:r>
      <w:r w:rsidR="00E102EF" w:rsidRPr="009C7A0A">
        <w:t xml:space="preserve">kasācijas sūdzībā pieteikts </w:t>
      </w:r>
      <w:r w:rsidR="00BB1B93" w:rsidRPr="009C7A0A">
        <w:t>l</w:t>
      </w:r>
      <w:r w:rsidR="00361049" w:rsidRPr="009C7A0A">
        <w:t>ūgum</w:t>
      </w:r>
      <w:r w:rsidR="00E102EF" w:rsidRPr="009C7A0A">
        <w:t>s</w:t>
      </w:r>
      <w:r w:rsidR="00BB1B93" w:rsidRPr="009C7A0A">
        <w:t xml:space="preserve"> izskatīt lietu </w:t>
      </w:r>
      <w:r w:rsidR="00361049" w:rsidRPr="009C7A0A">
        <w:t>mutvārdu proces</w:t>
      </w:r>
      <w:r w:rsidR="00BB1B93" w:rsidRPr="009C7A0A">
        <w:t>ā.</w:t>
      </w:r>
    </w:p>
    <w:p w14:paraId="6F997725" w14:textId="77777777" w:rsidR="00356044" w:rsidRPr="009C7A0A" w:rsidRDefault="00EC3C77" w:rsidP="009C7A0A">
      <w:pPr>
        <w:spacing w:line="276" w:lineRule="auto"/>
        <w:ind w:firstLine="720"/>
        <w:jc w:val="both"/>
      </w:pPr>
      <w:r w:rsidRPr="009C7A0A">
        <w:t>K</w:t>
      </w:r>
      <w:r w:rsidR="008B7E58" w:rsidRPr="009C7A0A">
        <w:t>asācijas sūdzīb</w:t>
      </w:r>
      <w:r w:rsidRPr="009C7A0A">
        <w:t>as</w:t>
      </w:r>
      <w:r w:rsidR="008B7E58" w:rsidRPr="009C7A0A">
        <w:t xml:space="preserve"> pamat</w:t>
      </w:r>
      <w:r w:rsidR="00BB1B93" w:rsidRPr="009C7A0A">
        <w:t>ot</w:t>
      </w:r>
      <w:r w:rsidRPr="009C7A0A">
        <w:t>as ar</w:t>
      </w:r>
      <w:r w:rsidR="008B7E58" w:rsidRPr="009C7A0A">
        <w:t xml:space="preserve"> turpmāk norādīt</w:t>
      </w:r>
      <w:r w:rsidRPr="009C7A0A">
        <w:t>ajiem</w:t>
      </w:r>
      <w:r w:rsidR="008B7E58" w:rsidRPr="009C7A0A">
        <w:t xml:space="preserve"> argumenti</w:t>
      </w:r>
      <w:r w:rsidRPr="009C7A0A">
        <w:t>em.</w:t>
      </w:r>
    </w:p>
    <w:p w14:paraId="60FB1770" w14:textId="501FC327" w:rsidR="00356044" w:rsidRPr="009C7A0A" w:rsidRDefault="00651CE6" w:rsidP="009C7A0A">
      <w:pPr>
        <w:spacing w:line="276" w:lineRule="auto"/>
        <w:ind w:firstLine="720"/>
        <w:jc w:val="both"/>
      </w:pPr>
      <w:r w:rsidRPr="009C7A0A">
        <w:t>[6.</w:t>
      </w:r>
      <w:r w:rsidR="00C83850" w:rsidRPr="009C7A0A">
        <w:t>1] </w:t>
      </w:r>
      <w:r w:rsidR="00F73BB5" w:rsidRPr="009C7A0A">
        <w:t>Tiesa</w:t>
      </w:r>
      <w:r w:rsidR="007C6580" w:rsidRPr="009C7A0A">
        <w:t xml:space="preserve">, atzīstot </w:t>
      </w:r>
      <w:r w:rsidR="00F004AE">
        <w:rPr>
          <w:rFonts w:eastAsia="Calibri"/>
          <w:shd w:val="clear" w:color="auto" w:fill="FFFFFF"/>
        </w:rPr>
        <w:t>[pers. A]</w:t>
      </w:r>
      <w:r w:rsidR="007C6580" w:rsidRPr="009C7A0A">
        <w:t xml:space="preserve"> par vainīgu</w:t>
      </w:r>
      <w:r w:rsidR="00C63FF4" w:rsidRPr="009C7A0A">
        <w:t xml:space="preserve"> viņam</w:t>
      </w:r>
      <w:r w:rsidR="007C6580" w:rsidRPr="009C7A0A">
        <w:t xml:space="preserve"> inkrimin</w:t>
      </w:r>
      <w:r w:rsidR="008B0A19" w:rsidRPr="009C7A0A">
        <w:t>ē</w:t>
      </w:r>
      <w:r w:rsidR="007C6580" w:rsidRPr="009C7A0A">
        <w:t>tajos noziedzīgajos nodarījumos,</w:t>
      </w:r>
      <w:r w:rsidR="00F73BB5" w:rsidRPr="009C7A0A">
        <w:t xml:space="preserve"> nav ņēmusi vērā, ka b</w:t>
      </w:r>
      <w:r w:rsidR="004E5A17" w:rsidRPr="009C7A0A">
        <w:t xml:space="preserve">ūvniecības </w:t>
      </w:r>
      <w:r w:rsidR="00EE1194" w:rsidRPr="009C7A0A">
        <w:t xml:space="preserve">procesa </w:t>
      </w:r>
      <w:r w:rsidR="004E5A17" w:rsidRPr="009C7A0A">
        <w:t>dalībnieku savstarpējās a</w:t>
      </w:r>
      <w:r w:rsidR="00E01929" w:rsidRPr="009C7A0A">
        <w:t>t</w:t>
      </w:r>
      <w:r w:rsidR="004E5A17" w:rsidRPr="009C7A0A">
        <w:t>tiecības, tiesības un pienākumus būvniecība</w:t>
      </w:r>
      <w:r w:rsidR="00F40C34" w:rsidRPr="009C7A0A">
        <w:t>s</w:t>
      </w:r>
      <w:r w:rsidR="004E5A17" w:rsidRPr="009C7A0A">
        <w:t xml:space="preserve"> procesā noteic ne vien būvniecības jomu reglamentējošie normatīvie </w:t>
      </w:r>
      <w:r w:rsidR="00F40C34" w:rsidRPr="009C7A0A">
        <w:t xml:space="preserve">tiesību </w:t>
      </w:r>
      <w:r w:rsidR="004E5A17" w:rsidRPr="009C7A0A">
        <w:t xml:space="preserve">akti, bet arī savstarpēji noslēgtie līgumi, kas, pirmkārt, </w:t>
      </w:r>
      <w:r w:rsidR="00B2046C" w:rsidRPr="009C7A0A">
        <w:t>attiecas uz</w:t>
      </w:r>
      <w:r w:rsidR="004E5A17" w:rsidRPr="009C7A0A">
        <w:t xml:space="preserve"> privāto tiesību </w:t>
      </w:r>
      <w:r w:rsidR="00B2046C" w:rsidRPr="009C7A0A">
        <w:t>nozari</w:t>
      </w:r>
      <w:r w:rsidR="00277D6D" w:rsidRPr="009C7A0A">
        <w:t xml:space="preserve"> </w:t>
      </w:r>
      <w:r w:rsidR="00FD19C2" w:rsidRPr="009C7A0A">
        <w:t>(</w:t>
      </w:r>
      <w:r w:rsidR="00073421" w:rsidRPr="009C7A0A">
        <w:t>darba vai uzņēmuma līgumi</w:t>
      </w:r>
      <w:r w:rsidR="00FD19C2" w:rsidRPr="009C7A0A">
        <w:t>)</w:t>
      </w:r>
      <w:r w:rsidR="004E5A17" w:rsidRPr="009C7A0A">
        <w:t>, līdz ar to būv</w:t>
      </w:r>
      <w:r w:rsidR="00FD19C2" w:rsidRPr="009C7A0A">
        <w:t xml:space="preserve">niecības </w:t>
      </w:r>
      <w:r w:rsidR="004E5A17" w:rsidRPr="009C7A0A">
        <w:t>procesa dalībnieki nav uzskatāmi</w:t>
      </w:r>
      <w:r w:rsidR="00DA25C4" w:rsidRPr="009C7A0A">
        <w:t xml:space="preserve"> par</w:t>
      </w:r>
      <w:r w:rsidR="004E5A17" w:rsidRPr="009C7A0A">
        <w:t xml:space="preserve"> valsts amatperson</w:t>
      </w:r>
      <w:r w:rsidR="00DA25C4" w:rsidRPr="009C7A0A">
        <w:t>ām</w:t>
      </w:r>
      <w:r w:rsidR="004E5A17" w:rsidRPr="009C7A0A">
        <w:t>,</w:t>
      </w:r>
      <w:r w:rsidR="004F21CF" w:rsidRPr="009C7A0A">
        <w:t xml:space="preserve"> kuru tiesības un pienākumi izriet no n</w:t>
      </w:r>
      <w:r w:rsidR="00CD2EB0" w:rsidRPr="009C7A0A">
        <w:t>o</w:t>
      </w:r>
      <w:r w:rsidR="004F21CF" w:rsidRPr="009C7A0A">
        <w:t xml:space="preserve">rmatīvā </w:t>
      </w:r>
      <w:r w:rsidR="00193159" w:rsidRPr="009C7A0A">
        <w:t xml:space="preserve">tiesību </w:t>
      </w:r>
      <w:r w:rsidR="004F21CF" w:rsidRPr="009C7A0A">
        <w:t>akta</w:t>
      </w:r>
      <w:r w:rsidR="00991AF6" w:rsidRPr="009C7A0A">
        <w:t>, otrkārt,</w:t>
      </w:r>
      <w:r w:rsidR="00C21DB2">
        <w:t xml:space="preserve"> </w:t>
      </w:r>
      <w:r w:rsidR="004E5A17" w:rsidRPr="009C7A0A">
        <w:t xml:space="preserve">primāri jāņem vērā </w:t>
      </w:r>
      <w:r w:rsidR="00C44D2C" w:rsidRPr="009C7A0A">
        <w:t xml:space="preserve">tieši </w:t>
      </w:r>
      <w:r w:rsidR="004E5A17" w:rsidRPr="009C7A0A">
        <w:t xml:space="preserve">noslēgtajā līgumā noteiktās </w:t>
      </w:r>
      <w:r w:rsidR="00C44D2C" w:rsidRPr="009C7A0A">
        <w:t xml:space="preserve">savstarpējās </w:t>
      </w:r>
      <w:r w:rsidR="004E5A17" w:rsidRPr="009C7A0A">
        <w:t>saistības</w:t>
      </w:r>
      <w:r w:rsidR="00073421" w:rsidRPr="009C7A0A">
        <w:t>.</w:t>
      </w:r>
    </w:p>
    <w:p w14:paraId="5A459482" w14:textId="368A055D" w:rsidR="0035069B" w:rsidRPr="009C7A0A" w:rsidRDefault="00606F3E" w:rsidP="009C7A0A">
      <w:pPr>
        <w:spacing w:line="276" w:lineRule="auto"/>
        <w:ind w:firstLine="720"/>
        <w:jc w:val="both"/>
      </w:pPr>
      <w:r w:rsidRPr="009C7A0A">
        <w:t xml:space="preserve">Tiesa, vērtējot </w:t>
      </w:r>
      <w:r w:rsidR="00A9642B">
        <w:rPr>
          <w:rFonts w:eastAsia="Calibri"/>
          <w:shd w:val="clear" w:color="auto" w:fill="FFFFFF"/>
        </w:rPr>
        <w:t>[pers. A]</w:t>
      </w:r>
      <w:r w:rsidRPr="009C7A0A">
        <w:t xml:space="preserve"> pienākumu apjomu, nav analizēju</w:t>
      </w:r>
      <w:r w:rsidR="004D24C5" w:rsidRPr="009C7A0A">
        <w:t>si</w:t>
      </w:r>
      <w:r w:rsidRPr="009C7A0A">
        <w:t xml:space="preserve"> no līguma izrietošās saistības</w:t>
      </w:r>
      <w:r w:rsidR="00B1405E" w:rsidRPr="009C7A0A">
        <w:t>,</w:t>
      </w:r>
      <w:r w:rsidR="00075901" w:rsidRPr="009C7A0A">
        <w:t xml:space="preserve"> vien</w:t>
      </w:r>
      <w:r w:rsidR="00B1405E" w:rsidRPr="009C7A0A">
        <w:t xml:space="preserve"> norādījusi, ka </w:t>
      </w:r>
      <w:r w:rsidR="00850E95">
        <w:rPr>
          <w:rFonts w:eastAsia="Calibri"/>
          <w:shd w:val="clear" w:color="auto" w:fill="FFFFFF"/>
        </w:rPr>
        <w:t xml:space="preserve">[pers. A] </w:t>
      </w:r>
      <w:r w:rsidR="00B1405E" w:rsidRPr="009C7A0A">
        <w:t>pārkāpis vispārīgo noteikumu prasības</w:t>
      </w:r>
      <w:r w:rsidR="007B02A4" w:rsidRPr="009C7A0A">
        <w:t>, lai gan t</w:t>
      </w:r>
      <w:r w:rsidR="00A15E54" w:rsidRPr="009C7A0A">
        <w:t>ās</w:t>
      </w:r>
      <w:r w:rsidR="007B02A4" w:rsidRPr="009C7A0A">
        <w:t xml:space="preserve"> attiecas uz visu tehnisko projektu kopumā</w:t>
      </w:r>
      <w:r w:rsidRPr="009C7A0A">
        <w:t xml:space="preserve">. </w:t>
      </w:r>
      <w:r w:rsidR="006B335B">
        <w:rPr>
          <w:rFonts w:eastAsia="Calibri"/>
          <w:shd w:val="clear" w:color="auto" w:fill="FFFFFF"/>
        </w:rPr>
        <w:t>[Pers. A]</w:t>
      </w:r>
      <w:r w:rsidRPr="009C7A0A">
        <w:t xml:space="preserve"> bija tiesības un pienākums darboties vienīgi līguma ietv</w:t>
      </w:r>
      <w:r w:rsidR="00BB4E6C" w:rsidRPr="009C7A0A">
        <w:t>aros</w:t>
      </w:r>
      <w:r w:rsidRPr="009C7A0A">
        <w:t xml:space="preserve">, proti, </w:t>
      </w:r>
      <w:r w:rsidR="00C164D2" w:rsidRPr="009C7A0A">
        <w:t xml:space="preserve">bez detalizācijas </w:t>
      </w:r>
      <w:r w:rsidR="001A104E" w:rsidRPr="009C7A0A">
        <w:t xml:space="preserve">izstrādāt </w:t>
      </w:r>
      <w:r w:rsidRPr="009C7A0A">
        <w:t xml:space="preserve">būvprojekta atsevišķo būvkonstrukciju daļu un veikt autoruzraudzību tikai </w:t>
      </w:r>
      <w:r w:rsidR="00F06F1C" w:rsidRPr="009C7A0A">
        <w:t>viņa</w:t>
      </w:r>
      <w:r w:rsidRPr="009C7A0A">
        <w:t xml:space="preserve"> izs</w:t>
      </w:r>
      <w:r w:rsidR="00BB4E6C" w:rsidRPr="009C7A0A">
        <w:t>t</w:t>
      </w:r>
      <w:r w:rsidRPr="009C7A0A">
        <w:t>rādātajai būvkon</w:t>
      </w:r>
      <w:r w:rsidR="004D24C5" w:rsidRPr="009C7A0A">
        <w:t>s</w:t>
      </w:r>
      <w:r w:rsidRPr="009C7A0A">
        <w:t>trukciju daļai normatīvajos aktos noteiktajā kārtībā, nevis veikt citus papildu darbus un funkcijas, kas līgumos netika noteiktas.</w:t>
      </w:r>
    </w:p>
    <w:p w14:paraId="4EBCD12A" w14:textId="06C1ED9F" w:rsidR="0035069B" w:rsidRPr="00F561CA" w:rsidRDefault="006A5281" w:rsidP="00AC1F24">
      <w:pPr>
        <w:spacing w:line="276" w:lineRule="auto"/>
        <w:ind w:firstLine="720"/>
        <w:jc w:val="both"/>
        <w:rPr>
          <w:color w:val="000000"/>
        </w:rPr>
      </w:pPr>
      <w:r w:rsidRPr="009C7A0A">
        <w:t>N</w:t>
      </w:r>
      <w:r w:rsidR="00960CDD" w:rsidRPr="009C7A0A">
        <w:t xml:space="preserve">orādot, ka </w:t>
      </w:r>
      <w:r w:rsidR="006F45E4">
        <w:rPr>
          <w:rFonts w:eastAsia="Calibri"/>
          <w:shd w:val="clear" w:color="auto" w:fill="FFFFFF"/>
        </w:rPr>
        <w:t>[pers. A]</w:t>
      </w:r>
      <w:r w:rsidR="00960CDD" w:rsidRPr="009C7A0A">
        <w:t xml:space="preserve">, sniedzot tehniskā projekta </w:t>
      </w:r>
      <w:r w:rsidR="0012639A" w:rsidRPr="009C7A0A">
        <w:t>b</w:t>
      </w:r>
      <w:r w:rsidR="00960CDD" w:rsidRPr="009C7A0A">
        <w:t>ūvkonstrukcijas daļas paskaidrojuma rakstu (lapa BK-00-02)</w:t>
      </w:r>
      <w:r w:rsidR="00F61403" w:rsidRPr="009C7A0A">
        <w:t>,</w:t>
      </w:r>
      <w:r w:rsidR="00960CDD" w:rsidRPr="009C7A0A">
        <w:t xml:space="preserve"> neizvērtēja risku</w:t>
      </w:r>
      <w:r w:rsidR="00F372A2" w:rsidRPr="009C7A0A">
        <w:t>s</w:t>
      </w:r>
      <w:r w:rsidR="00960CDD" w:rsidRPr="009C7A0A">
        <w:t xml:space="preserve"> un izstrādāto risinājumu pareizī</w:t>
      </w:r>
      <w:r w:rsidR="00BB1B93" w:rsidRPr="009C7A0A">
        <w:t>b</w:t>
      </w:r>
      <w:r w:rsidR="00960CDD" w:rsidRPr="009C7A0A">
        <w:t xml:space="preserve">u, tiesa nav ņēmusi vērā, ka šī lapa </w:t>
      </w:r>
      <w:r w:rsidR="00F42AA7" w:rsidRPr="009C7A0A">
        <w:t xml:space="preserve">būvprojekta </w:t>
      </w:r>
      <w:r w:rsidR="00960CDD" w:rsidRPr="009C7A0A">
        <w:t>izstrādes laikā tika anulēta un aizstāta ar citu</w:t>
      </w:r>
      <w:r w:rsidR="00F372A2" w:rsidRPr="009C7A0A">
        <w:t xml:space="preserve"> – proti, ar </w:t>
      </w:r>
      <w:r w:rsidR="00960CDD" w:rsidRPr="009C7A0A">
        <w:t>lap</w:t>
      </w:r>
      <w:r w:rsidR="00F372A2" w:rsidRPr="009C7A0A">
        <w:t>u</w:t>
      </w:r>
      <w:r w:rsidR="00960CDD" w:rsidRPr="009C7A0A">
        <w:t xml:space="preserve"> BK-00-05</w:t>
      </w:r>
      <w:r w:rsidR="00895129" w:rsidRPr="009C7A0A">
        <w:t xml:space="preserve">, turklāt tehniskā projekta </w:t>
      </w:r>
      <w:r w:rsidR="00021838" w:rsidRPr="009C7A0A">
        <w:t xml:space="preserve">sastāvā esošais </w:t>
      </w:r>
      <w:r w:rsidR="00895129" w:rsidRPr="009C7A0A">
        <w:t>būvdarbu organizēšanas un veikšanas projekts</w:t>
      </w:r>
      <w:r w:rsidR="001048DF" w:rsidRPr="009C7A0A">
        <w:t>, kuru izstrādāj</w:t>
      </w:r>
      <w:r w:rsidR="00F06F1C" w:rsidRPr="009C7A0A">
        <w:t>a</w:t>
      </w:r>
      <w:r w:rsidR="001048DF" w:rsidRPr="009C7A0A">
        <w:t xml:space="preserve"> </w:t>
      </w:r>
      <w:r w:rsidR="0035069B" w:rsidRPr="009C7A0A">
        <w:t xml:space="preserve">lieciniece </w:t>
      </w:r>
      <w:r w:rsidR="00F561CA">
        <w:rPr>
          <w:color w:val="000000"/>
        </w:rPr>
        <w:t>[pers. LO]</w:t>
      </w:r>
      <w:r w:rsidR="00FE312C" w:rsidRPr="009C7A0A">
        <w:t>,</w:t>
      </w:r>
      <w:r w:rsidR="00B4100A" w:rsidRPr="009C7A0A">
        <w:t xml:space="preserve"> </w:t>
      </w:r>
      <w:r w:rsidR="00B4100A" w:rsidRPr="009C7A0A">
        <w:lastRenderedPageBreak/>
        <w:t xml:space="preserve">nevis </w:t>
      </w:r>
      <w:r w:rsidR="00F561CA">
        <w:rPr>
          <w:rFonts w:eastAsia="Calibri"/>
          <w:shd w:val="clear" w:color="auto" w:fill="FFFFFF"/>
        </w:rPr>
        <w:t>[pers. A]</w:t>
      </w:r>
      <w:r w:rsidR="001048DF" w:rsidRPr="009C7A0A">
        <w:t xml:space="preserve">, </w:t>
      </w:r>
      <w:r w:rsidR="00895129" w:rsidRPr="009C7A0A">
        <w:t>ir atsevišķa būvprojekta daļa, kas ietilpst būvprojektā</w:t>
      </w:r>
      <w:r w:rsidR="0019513E" w:rsidRPr="009C7A0A">
        <w:t>, par kur</w:t>
      </w:r>
      <w:r w:rsidR="00830F22" w:rsidRPr="009C7A0A">
        <w:t>u</w:t>
      </w:r>
      <w:r w:rsidR="0019513E" w:rsidRPr="009C7A0A">
        <w:t xml:space="preserve"> atbild tās izstrādātājs.</w:t>
      </w:r>
    </w:p>
    <w:p w14:paraId="3F998A67" w14:textId="1DE5097E" w:rsidR="0035069B" w:rsidRPr="009C7A0A" w:rsidRDefault="0004564B" w:rsidP="009C7A0A">
      <w:pPr>
        <w:spacing w:line="276" w:lineRule="auto"/>
        <w:ind w:firstLine="720"/>
        <w:jc w:val="both"/>
      </w:pPr>
      <w:r>
        <w:rPr>
          <w:rFonts w:eastAsia="Calibri"/>
          <w:shd w:val="clear" w:color="auto" w:fill="FFFFFF"/>
        </w:rPr>
        <w:t>[Pers. A]</w:t>
      </w:r>
      <w:r w:rsidR="006A5CEC" w:rsidRPr="009C7A0A">
        <w:t xml:space="preserve"> kā būvprojekta atsevišķ</w:t>
      </w:r>
      <w:r w:rsidR="00F06F1C" w:rsidRPr="009C7A0A">
        <w:t>a</w:t>
      </w:r>
      <w:r w:rsidR="006A5CEC" w:rsidRPr="009C7A0A">
        <w:t>s būvkon</w:t>
      </w:r>
      <w:r w:rsidR="006658A0" w:rsidRPr="009C7A0A">
        <w:t>s</w:t>
      </w:r>
      <w:r w:rsidR="006A5CEC" w:rsidRPr="009C7A0A">
        <w:t xml:space="preserve">trukciju daļas izstrādātājs bija atbildīgs </w:t>
      </w:r>
      <w:r w:rsidR="00343303" w:rsidRPr="009C7A0A">
        <w:t xml:space="preserve">tikai </w:t>
      </w:r>
      <w:r w:rsidR="006A5CEC" w:rsidRPr="009C7A0A">
        <w:t>par to, lai būvvaldē iesnieg</w:t>
      </w:r>
      <w:r w:rsidR="00E36142" w:rsidRPr="009C7A0A">
        <w:t>ta</w:t>
      </w:r>
      <w:r w:rsidR="006A5CEC" w:rsidRPr="009C7A0A">
        <w:t xml:space="preserve">is būvprojekts </w:t>
      </w:r>
      <w:r w:rsidR="00F06F1C" w:rsidRPr="009C7A0A">
        <w:t xml:space="preserve">viņa izstrādāto </w:t>
      </w:r>
      <w:r w:rsidR="006A5CEC" w:rsidRPr="009C7A0A">
        <w:t xml:space="preserve">būvkonstrukciju daļā atbilstu normatīvo </w:t>
      </w:r>
      <w:r w:rsidR="000706C8" w:rsidRPr="009C7A0A">
        <w:t xml:space="preserve">tiesību </w:t>
      </w:r>
      <w:r w:rsidR="006A5CEC" w:rsidRPr="009C7A0A">
        <w:t>aktu prasībām</w:t>
      </w:r>
      <w:r w:rsidR="00821F84" w:rsidRPr="009C7A0A">
        <w:t>,</w:t>
      </w:r>
      <w:r w:rsidR="00234C4C" w:rsidRPr="009C7A0A">
        <w:t xml:space="preserve"> būvprojekta būvkonstrukciju daļā ietvertie risinājumi būtu izstrādāti atbilstoši normatīvo </w:t>
      </w:r>
      <w:r w:rsidR="00975D5F" w:rsidRPr="009C7A0A">
        <w:t xml:space="preserve">tiesību </w:t>
      </w:r>
      <w:r w:rsidR="00234C4C" w:rsidRPr="009C7A0A">
        <w:t>aktu prasībām,</w:t>
      </w:r>
      <w:r w:rsidR="00821F84" w:rsidRPr="009C7A0A">
        <w:t xml:space="preserve"> </w:t>
      </w:r>
      <w:r w:rsidR="00343303" w:rsidRPr="009C7A0A">
        <w:t>bet</w:t>
      </w:r>
      <w:r w:rsidR="00975D5F" w:rsidRPr="009C7A0A">
        <w:t xml:space="preserve"> </w:t>
      </w:r>
      <w:r w:rsidR="00821F84" w:rsidRPr="009C7A0A">
        <w:t>par visu būvprojektu kopumā atbildīgais bija projektētājs – SIA „</w:t>
      </w:r>
      <w:r w:rsidR="001479CD">
        <w:t>[Nosaukums</w:t>
      </w:r>
      <w:r w:rsidR="0040352A">
        <w:t> </w:t>
      </w:r>
      <w:r w:rsidR="001479CD">
        <w:t>B]</w:t>
      </w:r>
      <w:r w:rsidR="00821F84" w:rsidRPr="009C7A0A">
        <w:t>”</w:t>
      </w:r>
      <w:r w:rsidR="00343303" w:rsidRPr="009C7A0A">
        <w:t>–</w:t>
      </w:r>
      <w:r w:rsidR="000605FC" w:rsidRPr="009C7A0A">
        <w:t xml:space="preserve">, kurš norīko būvprojekta vadītāju, </w:t>
      </w:r>
      <w:r w:rsidR="001774B8" w:rsidRPr="009C7A0A">
        <w:t>kas atbild</w:t>
      </w:r>
      <w:r w:rsidR="000605FC" w:rsidRPr="009C7A0A">
        <w:t xml:space="preserve"> par projektēšanas darbu koordinēšanu, atsevišķu projekta daļu savstarpējo saistību un saturu kopumā, kā arī </w:t>
      </w:r>
      <w:r w:rsidR="001774B8" w:rsidRPr="009C7A0A">
        <w:t xml:space="preserve">par </w:t>
      </w:r>
      <w:r w:rsidR="000605FC" w:rsidRPr="009C7A0A">
        <w:t>būvprojekta atbilstību normatīvajam regulējumam.</w:t>
      </w:r>
    </w:p>
    <w:p w14:paraId="1439ABB6" w14:textId="716C6266" w:rsidR="0035069B" w:rsidRPr="009C7A0A" w:rsidRDefault="008C34B8" w:rsidP="009C7A0A">
      <w:pPr>
        <w:spacing w:line="276" w:lineRule="auto"/>
        <w:ind w:firstLine="720"/>
        <w:jc w:val="both"/>
      </w:pPr>
      <w:r w:rsidRPr="009C7A0A">
        <w:t>P</w:t>
      </w:r>
      <w:r w:rsidR="007739F0" w:rsidRPr="009C7A0A">
        <w:t xml:space="preserve">asūtītājs projektēšanas uzdevumā un ar projektētāju noslēgtajā līgumā par </w:t>
      </w:r>
      <w:proofErr w:type="spellStart"/>
      <w:r w:rsidR="007739F0" w:rsidRPr="009C7A0A">
        <w:t>būvprojektēšanas</w:t>
      </w:r>
      <w:proofErr w:type="spellEnd"/>
      <w:r w:rsidR="007739F0" w:rsidRPr="009C7A0A">
        <w:t xml:space="preserve"> darbu veikšanu</w:t>
      </w:r>
      <w:r w:rsidRPr="009C7A0A">
        <w:t xml:space="preserve"> </w:t>
      </w:r>
      <w:r w:rsidR="0086260A" w:rsidRPr="009C7A0A">
        <w:t>var</w:t>
      </w:r>
      <w:r w:rsidR="00775E14" w:rsidRPr="009C7A0A">
        <w:t>ēja</w:t>
      </w:r>
      <w:r w:rsidR="0086260A" w:rsidRPr="009C7A0A">
        <w:t xml:space="preserve"> pared</w:t>
      </w:r>
      <w:r w:rsidR="00937EA3" w:rsidRPr="009C7A0A">
        <w:t>z</w:t>
      </w:r>
      <w:r w:rsidR="0086260A" w:rsidRPr="009C7A0A">
        <w:t xml:space="preserve">ēt </w:t>
      </w:r>
      <w:r w:rsidR="007739F0" w:rsidRPr="009C7A0A">
        <w:t>vai uz atsevišķa pasūtījuma pamata var</w:t>
      </w:r>
      <w:r w:rsidR="00775E14" w:rsidRPr="009C7A0A">
        <w:t xml:space="preserve">ēja </w:t>
      </w:r>
      <w:r w:rsidR="007739F0" w:rsidRPr="009C7A0A">
        <w:t xml:space="preserve">lūgt tehniskā projekta tālāku detalizāciju. Būvuzņēmējs šādu lūgumu nebija pieteicis, līdz ar to </w:t>
      </w:r>
      <w:r w:rsidR="005B1E1D" w:rsidRPr="009C7A0A">
        <w:t>tieši būvuzņēmējs</w:t>
      </w:r>
      <w:r w:rsidR="000B5AB9" w:rsidRPr="009C7A0A">
        <w:t xml:space="preserve">, nevis </w:t>
      </w:r>
      <w:r w:rsidR="00E72A8A">
        <w:rPr>
          <w:rFonts w:eastAsia="Calibri"/>
          <w:shd w:val="clear" w:color="auto" w:fill="FFFFFF"/>
        </w:rPr>
        <w:t>[pers. A]</w:t>
      </w:r>
      <w:r w:rsidR="005B1E1D" w:rsidRPr="009C7A0A">
        <w:t>,</w:t>
      </w:r>
      <w:r w:rsidR="007739F0" w:rsidRPr="009C7A0A">
        <w:t xml:space="preserve"> ir atbildīgs par iespējamām sekām.</w:t>
      </w:r>
    </w:p>
    <w:p w14:paraId="5DC86B25" w14:textId="775591DF" w:rsidR="0035069B" w:rsidRPr="009C7A0A" w:rsidRDefault="00BF490E" w:rsidP="009C7A0A">
      <w:pPr>
        <w:spacing w:line="276" w:lineRule="auto"/>
        <w:ind w:firstLine="720"/>
        <w:jc w:val="both"/>
      </w:pPr>
      <w:r w:rsidRPr="009C7A0A">
        <w:t>[6.2]</w:t>
      </w:r>
      <w:r w:rsidR="00F72019" w:rsidRPr="009C7A0A">
        <w:t> </w:t>
      </w:r>
      <w:r w:rsidR="00937EA3" w:rsidRPr="009C7A0A">
        <w:t>Tiesa nav vērtējusi starp SIA „</w:t>
      </w:r>
      <w:r w:rsidR="00E506E5">
        <w:t>[Nosaukums C]</w:t>
      </w:r>
      <w:r w:rsidR="00937EA3" w:rsidRPr="009C7A0A">
        <w:t xml:space="preserve">” un </w:t>
      </w:r>
      <w:r w:rsidR="00BB72F6" w:rsidRPr="009C7A0A">
        <w:rPr>
          <w:bCs/>
          <w:color w:val="000000"/>
        </w:rPr>
        <w:t>SIA „</w:t>
      </w:r>
      <w:r w:rsidR="00E506E5">
        <w:rPr>
          <w:bCs/>
          <w:color w:val="000000"/>
        </w:rPr>
        <w:t>[Nosaukums</w:t>
      </w:r>
      <w:r w:rsidR="0040352A">
        <w:rPr>
          <w:bCs/>
          <w:color w:val="000000"/>
        </w:rPr>
        <w:t> </w:t>
      </w:r>
      <w:r w:rsidR="00680AC6">
        <w:rPr>
          <w:bCs/>
          <w:color w:val="000000"/>
        </w:rPr>
        <w:t>F</w:t>
      </w:r>
      <w:r w:rsidR="00E506E5">
        <w:rPr>
          <w:bCs/>
          <w:color w:val="000000"/>
        </w:rPr>
        <w:t>]</w:t>
      </w:r>
      <w:r w:rsidR="00BB72F6" w:rsidRPr="009C7A0A">
        <w:rPr>
          <w:bCs/>
          <w:color w:val="000000"/>
        </w:rPr>
        <w:t>”</w:t>
      </w:r>
      <w:r w:rsidR="00937EA3" w:rsidRPr="009C7A0A">
        <w:t xml:space="preserve"> noslēgto līgumu, kas noteica </w:t>
      </w:r>
      <w:r w:rsidR="00BB72F6" w:rsidRPr="009C7A0A">
        <w:rPr>
          <w:bCs/>
          <w:color w:val="000000"/>
        </w:rPr>
        <w:t>SIA „</w:t>
      </w:r>
      <w:r w:rsidR="00680AC6">
        <w:rPr>
          <w:bCs/>
          <w:color w:val="000000"/>
        </w:rPr>
        <w:t>[Nosaukums</w:t>
      </w:r>
      <w:r w:rsidR="0040352A">
        <w:rPr>
          <w:bCs/>
          <w:color w:val="000000"/>
        </w:rPr>
        <w:t> </w:t>
      </w:r>
      <w:r w:rsidR="00680AC6">
        <w:rPr>
          <w:bCs/>
          <w:color w:val="000000"/>
        </w:rPr>
        <w:t>F]</w:t>
      </w:r>
      <w:r w:rsidR="00BB72F6" w:rsidRPr="009C7A0A">
        <w:rPr>
          <w:bCs/>
          <w:color w:val="000000"/>
        </w:rPr>
        <w:t>”</w:t>
      </w:r>
      <w:r w:rsidR="00937EA3" w:rsidRPr="009C7A0A">
        <w:t xml:space="preserve"> pienākumu izgatavot, piegādāt un samontēt</w:t>
      </w:r>
      <w:r w:rsidR="00D5483E" w:rsidRPr="009C7A0A">
        <w:t xml:space="preserve"> objektā</w:t>
      </w:r>
      <w:r w:rsidR="00937EA3" w:rsidRPr="009C7A0A">
        <w:t xml:space="preserve"> tērauda konstrukcijas, no</w:t>
      </w:r>
      <w:r w:rsidR="00343303" w:rsidRPr="009C7A0A">
        <w:t>teikt</w:t>
      </w:r>
      <w:r w:rsidR="00937EA3" w:rsidRPr="009C7A0A">
        <w:t xml:space="preserve"> sertificētu darbu vadītāju, izvērtēt saņemtos projekta dokumentus, </w:t>
      </w:r>
      <w:r w:rsidR="00D5483E" w:rsidRPr="009C7A0A">
        <w:t xml:space="preserve">rakstiski </w:t>
      </w:r>
      <w:r w:rsidR="00937EA3" w:rsidRPr="009C7A0A">
        <w:t xml:space="preserve">paziņot par </w:t>
      </w:r>
      <w:r w:rsidR="00EB21FC" w:rsidRPr="009C7A0A">
        <w:t xml:space="preserve">saņemto dokumentu </w:t>
      </w:r>
      <w:r w:rsidR="00937EA3" w:rsidRPr="009C7A0A">
        <w:t>nepilnībām</w:t>
      </w:r>
      <w:r w:rsidR="00EB21FC" w:rsidRPr="009C7A0A">
        <w:t xml:space="preserve"> vai pretrunām</w:t>
      </w:r>
      <w:r w:rsidR="00937EA3" w:rsidRPr="009C7A0A">
        <w:t xml:space="preserve">, </w:t>
      </w:r>
      <w:r w:rsidR="00D477CE" w:rsidRPr="009C7A0A">
        <w:t xml:space="preserve">un, </w:t>
      </w:r>
      <w:r w:rsidR="00664500" w:rsidRPr="009C7A0A">
        <w:t xml:space="preserve">saskaņojot </w:t>
      </w:r>
      <w:r w:rsidR="005D3B77" w:rsidRPr="009C7A0A">
        <w:t xml:space="preserve">mezglu risinājumu rasējumus </w:t>
      </w:r>
      <w:r w:rsidR="00664500" w:rsidRPr="009C7A0A">
        <w:t>ar pasūtītāju un/vai objekta galveno arhitektu</w:t>
      </w:r>
      <w:r w:rsidR="00D477CE" w:rsidRPr="009C7A0A">
        <w:t xml:space="preserve">, </w:t>
      </w:r>
      <w:r w:rsidR="00937EA3" w:rsidRPr="009C7A0A">
        <w:t xml:space="preserve">sagatavot detaļu un mezglu </w:t>
      </w:r>
      <w:r w:rsidR="0099030F" w:rsidRPr="009C7A0A">
        <w:t>detalizētos rasējumus un/va</w:t>
      </w:r>
      <w:r w:rsidR="00B6510A" w:rsidRPr="009C7A0A">
        <w:t>i</w:t>
      </w:r>
      <w:r w:rsidR="0099030F" w:rsidRPr="009C7A0A">
        <w:t xml:space="preserve"> standartizēto detaļu un mezglu </w:t>
      </w:r>
      <w:r w:rsidR="00937EA3" w:rsidRPr="009C7A0A">
        <w:t xml:space="preserve">risinājumu rasējumus. </w:t>
      </w:r>
      <w:r w:rsidR="00CB396F" w:rsidRPr="009C7A0A">
        <w:t>Ņemot vērā, ka</w:t>
      </w:r>
      <w:r w:rsidR="00E3190B" w:rsidRPr="009C7A0A">
        <w:t xml:space="preserve"> </w:t>
      </w:r>
      <w:r w:rsidR="00391005">
        <w:rPr>
          <w:rFonts w:eastAsia="Calibri"/>
          <w:shd w:val="clear" w:color="auto" w:fill="FFFFFF"/>
        </w:rPr>
        <w:t>[pers. A]</w:t>
      </w:r>
      <w:r w:rsidR="00E3190B" w:rsidRPr="009C7A0A">
        <w:t xml:space="preserve"> nebija </w:t>
      </w:r>
      <w:r w:rsidR="00CB396F" w:rsidRPr="009C7A0A">
        <w:t xml:space="preserve">šā </w:t>
      </w:r>
      <w:r w:rsidR="00E3190B" w:rsidRPr="009C7A0A">
        <w:t xml:space="preserve">līguma puse, </w:t>
      </w:r>
      <w:r w:rsidR="00CB396F" w:rsidRPr="009C7A0A">
        <w:t>viņam</w:t>
      </w:r>
      <w:r w:rsidR="00E3190B" w:rsidRPr="009C7A0A">
        <w:t xml:space="preserve"> nekad nav bijis pienākums projektēt tērauda kopņu detalizāciju, izgatavot, piegādāt un uzstādīt tās.</w:t>
      </w:r>
    </w:p>
    <w:p w14:paraId="067567B6" w14:textId="44F0257E" w:rsidR="000E4A64" w:rsidRPr="009C7A0A" w:rsidRDefault="00E06750" w:rsidP="009C7A0A">
      <w:pPr>
        <w:spacing w:line="276" w:lineRule="auto"/>
        <w:ind w:firstLine="720"/>
        <w:jc w:val="both"/>
        <w:rPr>
          <w:rFonts w:eastAsia="Calibri"/>
          <w:color w:val="000000" w:themeColor="text1"/>
        </w:rPr>
      </w:pPr>
      <w:r w:rsidRPr="009C7A0A">
        <w:t>[6.3]</w:t>
      </w:r>
      <w:r w:rsidR="00F72019" w:rsidRPr="009C7A0A">
        <w:t> </w:t>
      </w:r>
      <w:r w:rsidR="003A5DB2" w:rsidRPr="009C7A0A">
        <w:t>N</w:t>
      </w:r>
      <w:r w:rsidR="00536B0E" w:rsidRPr="009C7A0A">
        <w:t xml:space="preserve">o </w:t>
      </w:r>
      <w:r w:rsidR="008B0A19" w:rsidRPr="009C7A0A">
        <w:t>k</w:t>
      </w:r>
      <w:r w:rsidR="00536B0E" w:rsidRPr="009C7A0A">
        <w:t xml:space="preserve">ompleksās ekspertīzes </w:t>
      </w:r>
      <w:r w:rsidR="0035069B" w:rsidRPr="009C7A0A">
        <w:t xml:space="preserve">ekspertu </w:t>
      </w:r>
      <w:r w:rsidR="00536B0E" w:rsidRPr="009C7A0A">
        <w:t>atzinuma</w:t>
      </w:r>
      <w:r w:rsidR="003A5DB2" w:rsidRPr="009C7A0A">
        <w:t xml:space="preserve"> un</w:t>
      </w:r>
      <w:r w:rsidR="00536B0E" w:rsidRPr="009C7A0A">
        <w:t xml:space="preserve"> no liecinieku un ekspertu liecībām neizriet, ka jumta konstrukciju nogruvuma tiešais cēlonis ir nepareizs kopnes apak</w:t>
      </w:r>
      <w:r w:rsidR="00FE312C" w:rsidRPr="009C7A0A">
        <w:t>š</w:t>
      </w:r>
      <w:r w:rsidR="00536B0E" w:rsidRPr="009C7A0A">
        <w:t>ējā mezgla slodzes aprēķins.</w:t>
      </w:r>
      <w:r w:rsidR="000B4F55" w:rsidRPr="009C7A0A">
        <w:t xml:space="preserve"> Par nogruvuma cēloni atzīstama jumta nesošo tērauda kopņu apakšējās joslas savienojošā mezgla nepietiekama nestspēja.</w:t>
      </w:r>
    </w:p>
    <w:p w14:paraId="3BE7FA6D" w14:textId="7A61E7D5" w:rsidR="0035069B" w:rsidRPr="009C7A0A" w:rsidRDefault="00813133" w:rsidP="00D62D4B">
      <w:pPr>
        <w:widowControl w:val="0"/>
        <w:spacing w:line="276" w:lineRule="auto"/>
        <w:ind w:firstLine="720"/>
        <w:contextualSpacing/>
        <w:jc w:val="both"/>
      </w:pPr>
      <w:r w:rsidRPr="009C7A0A">
        <w:t xml:space="preserve">Kompleksās ekspertīzes </w:t>
      </w:r>
      <w:r w:rsidR="008B0A19" w:rsidRPr="009C7A0A">
        <w:t xml:space="preserve">ekspertu </w:t>
      </w:r>
      <w:r w:rsidRPr="009C7A0A">
        <w:t xml:space="preserve">atzinumā par pamatu </w:t>
      </w:r>
      <w:r w:rsidR="00D11C9E" w:rsidRPr="009C7A0A">
        <w:t xml:space="preserve">kopnes </w:t>
      </w:r>
      <w:proofErr w:type="spellStart"/>
      <w:r w:rsidRPr="009C7A0A">
        <w:t>kontrolaprēķiniem</w:t>
      </w:r>
      <w:proofErr w:type="spellEnd"/>
      <w:r w:rsidRPr="009C7A0A">
        <w:t xml:space="preserve">, </w:t>
      </w:r>
      <w:r w:rsidR="001035C0" w:rsidRPr="009C7A0A">
        <w:t>tai skaitā</w:t>
      </w:r>
      <w:r w:rsidRPr="009C7A0A">
        <w:t xml:space="preserve"> kopņu apakšējās joslas savienojošā mezgla nestspējai, sl</w:t>
      </w:r>
      <w:r w:rsidR="00D13A8F" w:rsidRPr="009C7A0A">
        <w:t>o</w:t>
      </w:r>
      <w:r w:rsidRPr="009C7A0A">
        <w:t>d</w:t>
      </w:r>
      <w:r w:rsidR="00D13A8F" w:rsidRPr="009C7A0A">
        <w:t>z</w:t>
      </w:r>
      <w:r w:rsidRPr="009C7A0A">
        <w:t xml:space="preserve">es ņemtas no </w:t>
      </w:r>
      <w:r w:rsidR="00981121" w:rsidRPr="009C7A0A">
        <w:t>b</w:t>
      </w:r>
      <w:r w:rsidRPr="009C7A0A">
        <w:t>ūvprojekta rasējumu daļas GP-6(4), kuru atbildīgais projektētājs SIA „</w:t>
      </w:r>
      <w:r w:rsidR="00D62D4B">
        <w:t>[Nosaukums B]</w:t>
      </w:r>
      <w:r w:rsidRPr="009C7A0A">
        <w:t>”</w:t>
      </w:r>
      <w:r w:rsidR="00422DC8" w:rsidRPr="009C7A0A">
        <w:t xml:space="preserve"> </w:t>
      </w:r>
      <w:r w:rsidRPr="009C7A0A">
        <w:t>iesniedza būvlau</w:t>
      </w:r>
      <w:r w:rsidR="00844F6A" w:rsidRPr="009C7A0A">
        <w:t>ku</w:t>
      </w:r>
      <w:r w:rsidRPr="009C7A0A">
        <w:t>mā atbildīgajam būvdarbu vadītājam</w:t>
      </w:r>
      <w:r w:rsidR="004D40F4" w:rsidRPr="009C7A0A">
        <w:t xml:space="preserve"> – </w:t>
      </w:r>
      <w:r w:rsidR="0035069B" w:rsidRPr="009C7A0A">
        <w:t>lieciniekam</w:t>
      </w:r>
      <w:r w:rsidR="001928E1" w:rsidRPr="009C7A0A">
        <w:t xml:space="preserve"> </w:t>
      </w:r>
      <w:r w:rsidR="005771F9">
        <w:t>[pers. LP]</w:t>
      </w:r>
      <w:r w:rsidR="001928E1" w:rsidRPr="009C7A0A">
        <w:t xml:space="preserve"> –</w:t>
      </w:r>
      <w:r w:rsidR="0035069B" w:rsidRPr="009C7A0A">
        <w:t xml:space="preserve"> </w:t>
      </w:r>
      <w:r w:rsidRPr="009C7A0A">
        <w:t>tikai 2013. gada 19. novembrī, proti, 2</w:t>
      </w:r>
      <w:r w:rsidR="001035C0" w:rsidRPr="009C7A0A">
        <w:t> </w:t>
      </w:r>
      <w:r w:rsidRPr="009C7A0A">
        <w:t>dienas pirms jumta nogruvuma</w:t>
      </w:r>
      <w:r w:rsidR="00C4405E" w:rsidRPr="009C7A0A">
        <w:t xml:space="preserve">. </w:t>
      </w:r>
      <w:r w:rsidR="0076515F" w:rsidRPr="009C7A0A">
        <w:t xml:space="preserve">Minētajā rasējumā tika veiktas būtiskas izmaiņas labiekārtojuma plānā, </w:t>
      </w:r>
      <w:r w:rsidR="00111604" w:rsidRPr="009C7A0A">
        <w:t xml:space="preserve">tai </w:t>
      </w:r>
      <w:r w:rsidR="0049017D" w:rsidRPr="009C7A0A">
        <w:t xml:space="preserve">skaitā ievērojami </w:t>
      </w:r>
      <w:r w:rsidR="0076515F" w:rsidRPr="009C7A0A">
        <w:t>palielinot melnzemes slāni</w:t>
      </w:r>
      <w:r w:rsidR="00881D82" w:rsidRPr="009C7A0A">
        <w:t xml:space="preserve"> līdz 1000</w:t>
      </w:r>
      <w:r w:rsidR="003205FB" w:rsidRPr="009C7A0A">
        <w:t> </w:t>
      </w:r>
      <w:r w:rsidR="00881D82" w:rsidRPr="009C7A0A">
        <w:t>mm</w:t>
      </w:r>
      <w:r w:rsidR="0076515F" w:rsidRPr="009C7A0A">
        <w:t xml:space="preserve">. </w:t>
      </w:r>
      <w:r w:rsidR="00881D82" w:rsidRPr="009C7A0A">
        <w:t>Būvvaldē akceptētajā būvprojektā bija paredzēts 150</w:t>
      </w:r>
      <w:r w:rsidR="003205FB" w:rsidRPr="009C7A0A">
        <w:t> </w:t>
      </w:r>
      <w:r w:rsidR="00881D82" w:rsidRPr="009C7A0A">
        <w:t xml:space="preserve">mm melnzemes slānis. </w:t>
      </w:r>
      <w:r w:rsidR="009844BA" w:rsidRPr="009C7A0A">
        <w:t xml:space="preserve">Tiesa nav ņēmusi vērā, ka jumta labiekārtojuma materiāli, to izvietojums un slāņu biezums, ar kuriem bija iepazīstināts </w:t>
      </w:r>
      <w:r w:rsidR="00782507">
        <w:rPr>
          <w:rFonts w:eastAsia="Calibri"/>
          <w:shd w:val="clear" w:color="auto" w:fill="FFFFFF"/>
        </w:rPr>
        <w:t>[pers. A]</w:t>
      </w:r>
      <w:r w:rsidR="005B11A1" w:rsidRPr="009C7A0A">
        <w:t xml:space="preserve"> 1. kārtas laikā</w:t>
      </w:r>
      <w:r w:rsidR="009844BA" w:rsidRPr="009C7A0A">
        <w:t xml:space="preserve"> un kurus pēc tam </w:t>
      </w:r>
      <w:r w:rsidR="00524203" w:rsidRPr="009C7A0A">
        <w:t xml:space="preserve">ņēma vērā </w:t>
      </w:r>
      <w:r w:rsidR="009844BA" w:rsidRPr="009C7A0A">
        <w:t xml:space="preserve">arī </w:t>
      </w:r>
      <w:r w:rsidR="00BB72F6" w:rsidRPr="009C7A0A">
        <w:rPr>
          <w:bCs/>
          <w:color w:val="000000"/>
        </w:rPr>
        <w:t>SIA „</w:t>
      </w:r>
      <w:r w:rsidR="0074417E">
        <w:rPr>
          <w:bCs/>
          <w:color w:val="000000"/>
        </w:rPr>
        <w:t>[Nosaukums</w:t>
      </w:r>
      <w:r w:rsidR="002D0EA6">
        <w:rPr>
          <w:bCs/>
          <w:color w:val="000000"/>
        </w:rPr>
        <w:t> </w:t>
      </w:r>
      <w:r w:rsidR="0074417E">
        <w:rPr>
          <w:bCs/>
          <w:color w:val="000000"/>
        </w:rPr>
        <w:t>F]</w:t>
      </w:r>
      <w:r w:rsidR="00BB72F6" w:rsidRPr="009C7A0A">
        <w:rPr>
          <w:bCs/>
          <w:color w:val="000000"/>
        </w:rPr>
        <w:t>”</w:t>
      </w:r>
      <w:r w:rsidR="00524203" w:rsidRPr="009C7A0A">
        <w:t>,</w:t>
      </w:r>
      <w:r w:rsidR="009844BA" w:rsidRPr="009C7A0A">
        <w:t xml:space="preserve"> aprēķinot kopnes, tika sagatavoti un apstiprināti 2010. gadā, nevis 2013. gada 19. novembrī</w:t>
      </w:r>
      <w:r w:rsidR="00856913" w:rsidRPr="009C7A0A">
        <w:t>.</w:t>
      </w:r>
      <w:r w:rsidR="004336CB" w:rsidRPr="009C7A0A">
        <w:t xml:space="preserve"> </w:t>
      </w:r>
      <w:r w:rsidR="002F7C5F" w:rsidRPr="009C7A0A">
        <w:t xml:space="preserve">Kopnes </w:t>
      </w:r>
      <w:proofErr w:type="spellStart"/>
      <w:r w:rsidR="002F7C5F" w:rsidRPr="009C7A0A">
        <w:t>apakšjoslas</w:t>
      </w:r>
      <w:proofErr w:type="spellEnd"/>
      <w:r w:rsidR="002F7C5F" w:rsidRPr="009C7A0A">
        <w:t xml:space="preserve"> vidējā savienojuma mezgla nestspēja ir tieš</w:t>
      </w:r>
      <w:r w:rsidR="000628E0" w:rsidRPr="009C7A0A">
        <w:t>i</w:t>
      </w:r>
      <w:r w:rsidR="002F7C5F" w:rsidRPr="009C7A0A">
        <w:t xml:space="preserve"> atkarīga no slodzes, kas tiek pieņemta par pamatu kopnes aprēķinam. Mainot slodzi, mainās arī kopnes, </w:t>
      </w:r>
      <w:r w:rsidR="00524203" w:rsidRPr="009C7A0A">
        <w:t xml:space="preserve">tai skaitā </w:t>
      </w:r>
      <w:proofErr w:type="spellStart"/>
      <w:r w:rsidR="002F7C5F" w:rsidRPr="009C7A0A">
        <w:t>apakšjoslas</w:t>
      </w:r>
      <w:proofErr w:type="spellEnd"/>
      <w:r w:rsidR="002F7C5F" w:rsidRPr="009C7A0A">
        <w:t xml:space="preserve"> vidējā savienojuma mezgla</w:t>
      </w:r>
      <w:r w:rsidR="00823242" w:rsidRPr="009C7A0A">
        <w:t>,</w:t>
      </w:r>
      <w:r w:rsidR="002F7C5F" w:rsidRPr="009C7A0A">
        <w:t xml:space="preserve"> nestspēja</w:t>
      </w:r>
      <w:r w:rsidR="00565C3F" w:rsidRPr="009C7A0A">
        <w:t xml:space="preserve">, un tieši </w:t>
      </w:r>
      <w:r w:rsidR="007570BB" w:rsidRPr="009C7A0A">
        <w:t xml:space="preserve">šī </w:t>
      </w:r>
      <w:r w:rsidR="00565C3F" w:rsidRPr="009C7A0A">
        <w:t>mezgla pārslogošana izraisīja jumta nogruvumu.</w:t>
      </w:r>
    </w:p>
    <w:p w14:paraId="14DE6F6C" w14:textId="7381EF06" w:rsidR="00973EBC" w:rsidRPr="009C7A0A" w:rsidRDefault="00536B0E" w:rsidP="009C7A0A">
      <w:pPr>
        <w:widowControl w:val="0"/>
        <w:spacing w:line="276" w:lineRule="auto"/>
        <w:ind w:firstLine="720"/>
        <w:contextualSpacing/>
        <w:jc w:val="both"/>
      </w:pPr>
      <w:r w:rsidRPr="009C7A0A">
        <w:t>[6.4]</w:t>
      </w:r>
      <w:r w:rsidR="00F72019" w:rsidRPr="009C7A0A">
        <w:t> </w:t>
      </w:r>
      <w:r w:rsidR="00561F9E" w:rsidRPr="009C7A0A">
        <w:t>Nav pamatots</w:t>
      </w:r>
      <w:r w:rsidR="00A41FAA" w:rsidRPr="009C7A0A">
        <w:t xml:space="preserve"> secinājums, ka </w:t>
      </w:r>
      <w:r w:rsidR="008F778E" w:rsidRPr="009C7A0A">
        <w:t xml:space="preserve">jumta konstrukciju nobrukuma </w:t>
      </w:r>
      <w:r w:rsidR="00D85828" w:rsidRPr="009C7A0A">
        <w:t xml:space="preserve">galvenais iemesls </w:t>
      </w:r>
      <w:r w:rsidR="008F778E" w:rsidRPr="009C7A0A">
        <w:t xml:space="preserve">bija tas, ka </w:t>
      </w:r>
      <w:r w:rsidR="000133AB">
        <w:rPr>
          <w:rFonts w:eastAsia="Calibri"/>
          <w:shd w:val="clear" w:color="auto" w:fill="FFFFFF"/>
        </w:rPr>
        <w:t>[pers. A]</w:t>
      </w:r>
      <w:r w:rsidR="008F778E" w:rsidRPr="009C7A0A">
        <w:t xml:space="preserve"> vairākkārt pārskatīja metāla kopņu risinājumus, mainīja slodzes uz pārseguma paneļiem</w:t>
      </w:r>
      <w:r w:rsidR="00D45CF4" w:rsidRPr="009C7A0A">
        <w:t xml:space="preserve"> un</w:t>
      </w:r>
      <w:r w:rsidR="008F778E" w:rsidRPr="009C7A0A">
        <w:t xml:space="preserve"> kopņu apakšējo savienojuma mezglu,</w:t>
      </w:r>
      <w:r w:rsidR="00D45CF4" w:rsidRPr="009C7A0A">
        <w:t xml:space="preserve"> </w:t>
      </w:r>
      <w:r w:rsidR="00A41FAA" w:rsidRPr="009C7A0A">
        <w:t xml:space="preserve">jo izmaiņas akceptētajā būvprojektā būvdarbu laikā ir pieļaujamas, izmaiņu veikšana </w:t>
      </w:r>
      <w:r w:rsidR="00535B15" w:rsidRPr="009C7A0A">
        <w:t>pati par sevi</w:t>
      </w:r>
      <w:r w:rsidR="00A41FAA" w:rsidRPr="009C7A0A">
        <w:t xml:space="preserve"> nav </w:t>
      </w:r>
      <w:r w:rsidR="00A41FAA" w:rsidRPr="009C7A0A">
        <w:lastRenderedPageBreak/>
        <w:t>un</w:t>
      </w:r>
      <w:r w:rsidR="00D6063E" w:rsidRPr="009C7A0A">
        <w:t xml:space="preserve"> </w:t>
      </w:r>
      <w:r w:rsidR="00A41FAA" w:rsidRPr="009C7A0A">
        <w:t>nevar būt pārkāpums.</w:t>
      </w:r>
      <w:r w:rsidR="001F3C00" w:rsidRPr="009C7A0A">
        <w:t xml:space="preserve"> Ne vienmēr izmaiņu iniciators ir tieši projektētājs, jo tas var būt arī</w:t>
      </w:r>
      <w:r w:rsidR="00162D7E" w:rsidRPr="009C7A0A">
        <w:t xml:space="preserve"> pasūtītājs vai</w:t>
      </w:r>
      <w:r w:rsidR="001F3C00" w:rsidRPr="009C7A0A">
        <w:t xml:space="preserve"> cita būvniecībā iesaistītā persona</w:t>
      </w:r>
      <w:r w:rsidR="00162D7E" w:rsidRPr="009C7A0A">
        <w:t>.</w:t>
      </w:r>
    </w:p>
    <w:p w14:paraId="5A13374A" w14:textId="22ED9B23" w:rsidR="00454D13" w:rsidRPr="009C7A0A" w:rsidRDefault="008F1A31" w:rsidP="009C7A0A">
      <w:pPr>
        <w:widowControl w:val="0"/>
        <w:spacing w:line="276" w:lineRule="auto"/>
        <w:ind w:firstLine="720"/>
        <w:contextualSpacing/>
        <w:jc w:val="both"/>
      </w:pPr>
      <w:r w:rsidRPr="009C7A0A">
        <w:t xml:space="preserve">Atbilstoši 2009. gada 6. augustā noslēgtajam līgumam par projektēšanu </w:t>
      </w:r>
      <w:r w:rsidR="00774709">
        <w:rPr>
          <w:rFonts w:eastAsia="Calibri"/>
          <w:shd w:val="clear" w:color="auto" w:fill="FFFFFF"/>
        </w:rPr>
        <w:t>[pers. A]</w:t>
      </w:r>
      <w:r w:rsidRPr="009C7A0A">
        <w:t xml:space="preserve"> bija pienākums izstrādāt būvprojekta būvkon</w:t>
      </w:r>
      <w:r w:rsidR="00162AF7" w:rsidRPr="009C7A0A">
        <w:t>s</w:t>
      </w:r>
      <w:r w:rsidRPr="009C7A0A">
        <w:t xml:space="preserve">trukciju daļu bez detalizācijas. Lietā </w:t>
      </w:r>
      <w:r w:rsidR="00162AF7" w:rsidRPr="009C7A0A">
        <w:t xml:space="preserve">ir </w:t>
      </w:r>
      <w:r w:rsidRPr="009C7A0A">
        <w:t>pierādīts, ka SIA „</w:t>
      </w:r>
      <w:r w:rsidR="00EC08EC">
        <w:t>[Nosaukums</w:t>
      </w:r>
      <w:r w:rsidR="002610AC">
        <w:t> </w:t>
      </w:r>
      <w:r w:rsidR="00EC08EC">
        <w:t>A]</w:t>
      </w:r>
      <w:r w:rsidRPr="009C7A0A">
        <w:t>” izstrādātā būvkon</w:t>
      </w:r>
      <w:r w:rsidR="00162AF7" w:rsidRPr="009C7A0A">
        <w:t>s</w:t>
      </w:r>
      <w:r w:rsidRPr="009C7A0A">
        <w:t xml:space="preserve">trukciju daļa nesaturēja tērauda kopņu montāžas mezgla projekta risinājumu, </w:t>
      </w:r>
      <w:r w:rsidR="00BF054E" w:rsidRPr="009C7A0A">
        <w:t>tai skaitā</w:t>
      </w:r>
      <w:r w:rsidR="00454D13" w:rsidRPr="009C7A0A">
        <w:t xml:space="preserve"> </w:t>
      </w:r>
      <w:r w:rsidRPr="009C7A0A">
        <w:t xml:space="preserve">kopņu </w:t>
      </w:r>
      <w:proofErr w:type="spellStart"/>
      <w:r w:rsidRPr="009C7A0A">
        <w:t>apakšjoslas</w:t>
      </w:r>
      <w:proofErr w:type="spellEnd"/>
      <w:r w:rsidRPr="009C7A0A">
        <w:t xml:space="preserve"> montāžas mezgla izpildījumu ar tajā izmantotajām skrūvēm un citām savienojuma detaļām. Līdz ar to tiesa nepamatoti secinājusi, ka bija nepieci</w:t>
      </w:r>
      <w:r w:rsidR="00720EFF" w:rsidRPr="009C7A0A">
        <w:t>eša</w:t>
      </w:r>
      <w:r w:rsidRPr="009C7A0A">
        <w:t>ms veikt šī mezgla konstruktīvo pārrēķinu, jo nevar pārrēķināt to, kā nebija un kas sākotnēji nemaz netika paredzēts.</w:t>
      </w:r>
    </w:p>
    <w:p w14:paraId="7BA59A2A" w14:textId="1704875D" w:rsidR="00454D13" w:rsidRPr="009C7A0A" w:rsidRDefault="002D701D" w:rsidP="009C7A0A">
      <w:pPr>
        <w:widowControl w:val="0"/>
        <w:spacing w:line="276" w:lineRule="auto"/>
        <w:ind w:firstLine="720"/>
        <w:contextualSpacing/>
        <w:jc w:val="both"/>
      </w:pPr>
      <w:r w:rsidRPr="009C7A0A">
        <w:t>[6.5]</w:t>
      </w:r>
      <w:r w:rsidR="00F72019" w:rsidRPr="009C7A0A">
        <w:t> </w:t>
      </w:r>
      <w:r w:rsidR="006414E6">
        <w:rPr>
          <w:rFonts w:eastAsia="Calibri"/>
          <w:shd w:val="clear" w:color="auto" w:fill="FFFFFF"/>
        </w:rPr>
        <w:t>[Pers. A]</w:t>
      </w:r>
      <w:r w:rsidR="0034272A" w:rsidRPr="009C7A0A">
        <w:t xml:space="preserve"> kā būvprojekta daļas vadītāj</w:t>
      </w:r>
      <w:r w:rsidR="007D1566" w:rsidRPr="009C7A0A">
        <w:t>am</w:t>
      </w:r>
      <w:r w:rsidR="0034272A" w:rsidRPr="009C7A0A">
        <w:t xml:space="preserve"> </w:t>
      </w:r>
      <w:r w:rsidR="007D1566" w:rsidRPr="009C7A0A">
        <w:t>ir jā</w:t>
      </w:r>
      <w:r w:rsidR="0034272A" w:rsidRPr="009C7A0A">
        <w:t xml:space="preserve">atbild </w:t>
      </w:r>
      <w:r w:rsidR="009128DB" w:rsidRPr="009C7A0A">
        <w:t xml:space="preserve">tikai </w:t>
      </w:r>
      <w:r w:rsidR="0034272A" w:rsidRPr="009C7A0A">
        <w:t>par būvprojekta sastāvā ie</w:t>
      </w:r>
      <w:r w:rsidR="005845CB" w:rsidRPr="009C7A0A">
        <w:t>t</w:t>
      </w:r>
      <w:r w:rsidR="0034272A" w:rsidRPr="009C7A0A">
        <w:t>ilpstošu būvprojekta daļu</w:t>
      </w:r>
      <w:r w:rsidR="00FA1DD3" w:rsidRPr="009C7A0A">
        <w:t>, kuru izstrādājusi SIA „</w:t>
      </w:r>
      <w:r w:rsidR="00D07CB5">
        <w:t>[Nosaukums</w:t>
      </w:r>
      <w:r w:rsidR="005553E7">
        <w:t> </w:t>
      </w:r>
      <w:r w:rsidR="00D07CB5">
        <w:t>A]</w:t>
      </w:r>
      <w:r w:rsidR="00FA1DD3" w:rsidRPr="009C7A0A">
        <w:t>”</w:t>
      </w:r>
      <w:r w:rsidR="00355D36" w:rsidRPr="009C7A0A">
        <w:t>,</w:t>
      </w:r>
      <w:r w:rsidR="007B7487" w:rsidRPr="009C7A0A">
        <w:t xml:space="preserve"> </w:t>
      </w:r>
      <w:r w:rsidR="0034272A" w:rsidRPr="009C7A0A">
        <w:t xml:space="preserve">un ar parakstu </w:t>
      </w:r>
      <w:r w:rsidR="007D1566" w:rsidRPr="009C7A0A">
        <w:t>jā</w:t>
      </w:r>
      <w:r w:rsidR="0034272A" w:rsidRPr="009C7A0A">
        <w:t>apliecina tikai šī</w:t>
      </w:r>
      <w:r w:rsidR="00666759" w:rsidRPr="009C7A0A">
        <w:t>s</w:t>
      </w:r>
      <w:r w:rsidR="0034272A" w:rsidRPr="009C7A0A">
        <w:t xml:space="preserve"> daļas atbilstību būvnormatīviem un tehnisko noteikumu prasībām, nevis </w:t>
      </w:r>
      <w:r w:rsidR="007D1566" w:rsidRPr="009C7A0A">
        <w:t>jā</w:t>
      </w:r>
      <w:r w:rsidR="0034272A" w:rsidRPr="009C7A0A">
        <w:t xml:space="preserve">atbild </w:t>
      </w:r>
      <w:r w:rsidR="009128DB" w:rsidRPr="009C7A0A">
        <w:t xml:space="preserve">par </w:t>
      </w:r>
      <w:r w:rsidR="0034272A" w:rsidRPr="009C7A0A">
        <w:t>jebkādiem citiem dokumentiem, kas atrodas būvlaukumā vai pie būvizstrādājuma ražotāja.</w:t>
      </w:r>
    </w:p>
    <w:p w14:paraId="0E8E88A4" w14:textId="2A844487" w:rsidR="00454D13" w:rsidRPr="009C7A0A" w:rsidRDefault="00BB72F6" w:rsidP="009C7A0A">
      <w:pPr>
        <w:widowControl w:val="0"/>
        <w:spacing w:line="276" w:lineRule="auto"/>
        <w:ind w:firstLine="720"/>
        <w:contextualSpacing/>
        <w:jc w:val="both"/>
      </w:pPr>
      <w:r w:rsidRPr="009C7A0A">
        <w:rPr>
          <w:bCs/>
          <w:color w:val="000000"/>
        </w:rPr>
        <w:t>SIA „</w:t>
      </w:r>
      <w:r w:rsidR="00DC5A4E">
        <w:rPr>
          <w:bCs/>
          <w:color w:val="000000"/>
        </w:rPr>
        <w:t>[Nosaukums</w:t>
      </w:r>
      <w:r w:rsidR="002610AC">
        <w:rPr>
          <w:bCs/>
          <w:color w:val="000000"/>
        </w:rPr>
        <w:t> </w:t>
      </w:r>
      <w:r w:rsidR="00DC5A4E">
        <w:rPr>
          <w:bCs/>
          <w:color w:val="000000"/>
        </w:rPr>
        <w:t>F]</w:t>
      </w:r>
      <w:r w:rsidRPr="009C7A0A">
        <w:rPr>
          <w:bCs/>
          <w:color w:val="000000"/>
        </w:rPr>
        <w:t>”</w:t>
      </w:r>
      <w:r w:rsidR="00BE1A67" w:rsidRPr="009C7A0A">
        <w:t xml:space="preserve"> izstrādātie rasējumi nav būvprojekta daļa, bet </w:t>
      </w:r>
      <w:r w:rsidR="00355D36" w:rsidRPr="009C7A0A">
        <w:t xml:space="preserve">tie </w:t>
      </w:r>
      <w:r w:rsidR="00BE1A67" w:rsidRPr="009C7A0A">
        <w:t>ir rūpnīcas iekšējai lietošanai sagatavotie darba rasējumi, un tie nekad nav bijuši iekļauti ne</w:t>
      </w:r>
      <w:r w:rsidR="0019400D" w:rsidRPr="009C7A0A">
        <w:t>dz</w:t>
      </w:r>
      <w:r w:rsidR="00BE1A67" w:rsidRPr="009C7A0A">
        <w:t xml:space="preserve"> būvvaldes akceptētajā būvprojektā, ne</w:t>
      </w:r>
      <w:r w:rsidR="0019400D" w:rsidRPr="009C7A0A">
        <w:t>dz</w:t>
      </w:r>
      <w:r w:rsidR="00BE1A67" w:rsidRPr="009C7A0A">
        <w:t xml:space="preserve"> tā atsevišķajā daļā, proti, SIA „</w:t>
      </w:r>
      <w:r w:rsidR="00DF1E77">
        <w:t>[Nosaukums A]</w:t>
      </w:r>
      <w:r w:rsidR="00BE1A67" w:rsidRPr="009C7A0A">
        <w:t xml:space="preserve">” un </w:t>
      </w:r>
      <w:r w:rsidR="00DF1E77">
        <w:rPr>
          <w:rFonts w:eastAsia="Calibri"/>
          <w:shd w:val="clear" w:color="auto" w:fill="FFFFFF"/>
        </w:rPr>
        <w:t>[pers. A]</w:t>
      </w:r>
      <w:r w:rsidR="0075114C">
        <w:rPr>
          <w:rFonts w:eastAsia="Calibri"/>
          <w:shd w:val="clear" w:color="auto" w:fill="FFFFFF"/>
        </w:rPr>
        <w:t xml:space="preserve"> </w:t>
      </w:r>
      <w:r w:rsidR="00BE1A67" w:rsidRPr="009C7A0A">
        <w:t>izstrādātajā būvkonstrukciju daļā.</w:t>
      </w:r>
    </w:p>
    <w:p w14:paraId="390FF124" w14:textId="77777777" w:rsidR="00454D13" w:rsidRPr="009C7A0A" w:rsidRDefault="00073263" w:rsidP="009C7A0A">
      <w:pPr>
        <w:widowControl w:val="0"/>
        <w:spacing w:line="276" w:lineRule="auto"/>
        <w:ind w:firstLine="720"/>
        <w:contextualSpacing/>
        <w:jc w:val="both"/>
      </w:pPr>
      <w:r w:rsidRPr="009C7A0A">
        <w:t>[6.6]</w:t>
      </w:r>
      <w:r w:rsidR="00F72019" w:rsidRPr="009C7A0A">
        <w:t> </w:t>
      </w:r>
      <w:r w:rsidR="00D43EB5" w:rsidRPr="009C7A0A">
        <w:t>Būvniecības likums noteic, ka, lai veiktu komercdarbību vienā vai vairākās būvniecības jomās, k</w:t>
      </w:r>
      <w:r w:rsidR="00496D2A" w:rsidRPr="009C7A0A">
        <w:t>o</w:t>
      </w:r>
      <w:r w:rsidR="00D43EB5" w:rsidRPr="009C7A0A">
        <w:t xml:space="preserve">mersantam jāreģistrējas būvkomersantu reģistrā, norādot visas nodarbinātās personas, kas ir atbildīgas par būvniecību. </w:t>
      </w:r>
      <w:r w:rsidR="00E83F44" w:rsidRPr="009C7A0A">
        <w:t xml:space="preserve">Komersants nav tiesīgs izpildīt darbus būvniecības jomās, kurās viņam nav attiecīgu speciālistu, izņemot, ja starp būvniecības dalībniekiem tiek noslēgts rakstveida </w:t>
      </w:r>
      <w:r w:rsidR="003C3318" w:rsidRPr="009C7A0A">
        <w:t>d</w:t>
      </w:r>
      <w:r w:rsidR="00E83F44" w:rsidRPr="009C7A0A">
        <w:t xml:space="preserve">arba vai uzņēmuma līgums. </w:t>
      </w:r>
      <w:r w:rsidR="00F43BF9" w:rsidRPr="009C7A0A">
        <w:t>Būvniecības dalībnieku atbildība var būt tikai savas kompetences ietvaros.</w:t>
      </w:r>
    </w:p>
    <w:p w14:paraId="7E8AE5D6" w14:textId="2E5D21D3" w:rsidR="00D43EB5" w:rsidRPr="009C7A0A" w:rsidRDefault="00A47D45" w:rsidP="009C7A0A">
      <w:pPr>
        <w:widowControl w:val="0"/>
        <w:spacing w:line="276" w:lineRule="auto"/>
        <w:ind w:firstLine="720"/>
        <w:contextualSpacing/>
        <w:jc w:val="both"/>
      </w:pPr>
      <w:r w:rsidRPr="009C7A0A">
        <w:t>R</w:t>
      </w:r>
      <w:r w:rsidR="00E83F44" w:rsidRPr="009C7A0A">
        <w:t>asējuma sagat</w:t>
      </w:r>
      <w:r w:rsidR="00F72019" w:rsidRPr="009C7A0A">
        <w:t>a</w:t>
      </w:r>
      <w:r w:rsidR="00E83F44" w:rsidRPr="009C7A0A">
        <w:t>vošanas dien</w:t>
      </w:r>
      <w:r w:rsidRPr="009C7A0A">
        <w:t>ā</w:t>
      </w:r>
      <w:r w:rsidR="00E83F44" w:rsidRPr="009C7A0A">
        <w:t xml:space="preserve"> </w:t>
      </w:r>
      <w:r w:rsidR="00BB72F6" w:rsidRPr="009C7A0A">
        <w:rPr>
          <w:bCs/>
          <w:color w:val="000000"/>
        </w:rPr>
        <w:t>SIA „</w:t>
      </w:r>
      <w:r w:rsidR="006C5581">
        <w:rPr>
          <w:bCs/>
          <w:color w:val="000000"/>
        </w:rPr>
        <w:t>[Nosaukums</w:t>
      </w:r>
      <w:r w:rsidR="00A4427D">
        <w:rPr>
          <w:bCs/>
          <w:color w:val="000000"/>
        </w:rPr>
        <w:t> </w:t>
      </w:r>
      <w:r w:rsidR="006C5581">
        <w:rPr>
          <w:bCs/>
          <w:color w:val="000000"/>
        </w:rPr>
        <w:t>F]</w:t>
      </w:r>
      <w:r w:rsidR="00BB72F6" w:rsidRPr="009C7A0A">
        <w:rPr>
          <w:bCs/>
          <w:color w:val="000000"/>
        </w:rPr>
        <w:t>”</w:t>
      </w:r>
      <w:r w:rsidR="00E83F44" w:rsidRPr="009C7A0A">
        <w:t xml:space="preserve"> nebija reģistrēta būvkomersantu reģistrā</w:t>
      </w:r>
      <w:r w:rsidR="00521218" w:rsidRPr="009C7A0A">
        <w:t xml:space="preserve"> (</w:t>
      </w:r>
      <w:r w:rsidRPr="009C7A0A">
        <w:t xml:space="preserve">tas </w:t>
      </w:r>
      <w:r w:rsidR="00521218" w:rsidRPr="009C7A0A">
        <w:t>atklājās pēc nogruvuma)</w:t>
      </w:r>
      <w:r w:rsidR="00E618F7" w:rsidRPr="009C7A0A">
        <w:t xml:space="preserve"> un </w:t>
      </w:r>
      <w:r w:rsidR="00E83F44" w:rsidRPr="009C7A0A">
        <w:t xml:space="preserve">nenodarbināja nevienu sertificētu speciālistu, </w:t>
      </w:r>
      <w:r w:rsidR="00E618F7" w:rsidRPr="009C7A0A">
        <w:t>tai skait</w:t>
      </w:r>
      <w:r w:rsidR="007B7487" w:rsidRPr="009C7A0A">
        <w:t>ā</w:t>
      </w:r>
      <w:r w:rsidR="00E618F7" w:rsidRPr="009C7A0A">
        <w:t xml:space="preserve"> </w:t>
      </w:r>
      <w:r w:rsidR="006B43F9">
        <w:rPr>
          <w:rFonts w:eastAsia="Calibri"/>
          <w:shd w:val="clear" w:color="auto" w:fill="FFFFFF"/>
        </w:rPr>
        <w:t>[pers. A]</w:t>
      </w:r>
      <w:r w:rsidR="00CA3D19" w:rsidRPr="009C7A0A">
        <w:t xml:space="preserve">, tādēļ tā izstrādāja iekšējai lietošanai </w:t>
      </w:r>
      <w:r w:rsidR="00355D36" w:rsidRPr="009C7A0A">
        <w:t>paredzētus</w:t>
      </w:r>
      <w:r w:rsidR="00CA3D19" w:rsidRPr="009C7A0A">
        <w:t xml:space="preserve"> ražošanas rasējumus</w:t>
      </w:r>
      <w:r w:rsidR="0098741E" w:rsidRPr="009C7A0A">
        <w:t>.</w:t>
      </w:r>
      <w:r w:rsidR="00B54C9B" w:rsidRPr="009C7A0A">
        <w:t xml:space="preserve"> </w:t>
      </w:r>
      <w:r w:rsidR="0098741E" w:rsidRPr="009C7A0A">
        <w:t>P</w:t>
      </w:r>
      <w:r w:rsidR="00CB61BC" w:rsidRPr="009C7A0A">
        <w:t xml:space="preserve">retēji tiesas secinātajam </w:t>
      </w:r>
      <w:r w:rsidR="00CA5723">
        <w:rPr>
          <w:rFonts w:eastAsia="Calibri"/>
          <w:shd w:val="clear" w:color="auto" w:fill="FFFFFF"/>
        </w:rPr>
        <w:t xml:space="preserve">[pers. A] </w:t>
      </w:r>
      <w:r w:rsidR="007D1566" w:rsidRPr="009C7A0A">
        <w:t>nav jā</w:t>
      </w:r>
      <w:r w:rsidR="00CB61BC" w:rsidRPr="009C7A0A">
        <w:t>uzņemas atbildīb</w:t>
      </w:r>
      <w:r w:rsidR="007D1566" w:rsidRPr="009C7A0A">
        <w:t>a</w:t>
      </w:r>
      <w:r w:rsidR="00CB61BC" w:rsidRPr="009C7A0A">
        <w:t xml:space="preserve"> par ražotāja izpildītajiem darbiem</w:t>
      </w:r>
      <w:r w:rsidR="00C562EA" w:rsidRPr="009C7A0A">
        <w:t>, n</w:t>
      </w:r>
      <w:r w:rsidR="007D1566" w:rsidRPr="009C7A0A">
        <w:t>av jā</w:t>
      </w:r>
      <w:r w:rsidR="00C562EA" w:rsidRPr="009C7A0A">
        <w:t>pārbauda ražotāja darba kvalitāt</w:t>
      </w:r>
      <w:r w:rsidR="007D1566" w:rsidRPr="009C7A0A">
        <w:t xml:space="preserve">e </w:t>
      </w:r>
      <w:r w:rsidR="007E11C6" w:rsidRPr="009C7A0A">
        <w:t>un</w:t>
      </w:r>
      <w:r w:rsidR="00C562EA" w:rsidRPr="009C7A0A">
        <w:t xml:space="preserve"> n</w:t>
      </w:r>
      <w:r w:rsidR="007D1566" w:rsidRPr="009C7A0A">
        <w:t>av jāi</w:t>
      </w:r>
      <w:r w:rsidR="00C562EA" w:rsidRPr="009C7A0A">
        <w:t xml:space="preserve">ejaucas </w:t>
      </w:r>
      <w:r w:rsidR="007E11C6" w:rsidRPr="009C7A0A">
        <w:t>tā</w:t>
      </w:r>
      <w:r w:rsidR="00C562EA" w:rsidRPr="009C7A0A">
        <w:t xml:space="preserve"> darbībā,</w:t>
      </w:r>
      <w:r w:rsidR="00CB61BC" w:rsidRPr="009C7A0A">
        <w:t xml:space="preserve"> </w:t>
      </w:r>
      <w:r w:rsidR="009E42B6" w:rsidRPr="009C7A0A">
        <w:t xml:space="preserve">turklāt ražotājam nav pienākuma pakļauties </w:t>
      </w:r>
      <w:r w:rsidR="00D7416E">
        <w:rPr>
          <w:rFonts w:eastAsia="Calibri"/>
          <w:shd w:val="clear" w:color="auto" w:fill="FFFFFF"/>
        </w:rPr>
        <w:t>[pers. A]</w:t>
      </w:r>
      <w:r w:rsidR="009E42B6" w:rsidRPr="009C7A0A">
        <w:t xml:space="preserve"> norādījumiem </w:t>
      </w:r>
      <w:r w:rsidR="00CB61BC" w:rsidRPr="009C7A0A">
        <w:t xml:space="preserve">un </w:t>
      </w:r>
      <w:r w:rsidR="00C562EA" w:rsidRPr="009C7A0A">
        <w:t xml:space="preserve">pats </w:t>
      </w:r>
      <w:r w:rsidR="00B54C9B" w:rsidRPr="009C7A0A">
        <w:t>būvuzņēmējs ir atbildīgs par iespējamām sekām.</w:t>
      </w:r>
    </w:p>
    <w:p w14:paraId="430F49B6" w14:textId="3B226E03" w:rsidR="008354CC" w:rsidRPr="009C7A0A" w:rsidRDefault="00622FE8" w:rsidP="009C7A0A">
      <w:pPr>
        <w:widowControl w:val="0"/>
        <w:spacing w:line="276" w:lineRule="auto"/>
        <w:ind w:firstLine="720"/>
        <w:contextualSpacing/>
        <w:jc w:val="both"/>
      </w:pPr>
      <w:r>
        <w:rPr>
          <w:rFonts w:eastAsia="Calibri"/>
          <w:shd w:val="clear" w:color="auto" w:fill="FFFFFF"/>
        </w:rPr>
        <w:t>[Pers. A]</w:t>
      </w:r>
      <w:r w:rsidR="008354CC" w:rsidRPr="009C7A0A">
        <w:t xml:space="preserve"> bija tiesības paļauties, ka ražotāja tirgū laists rūpnieciski (ārpus būvlaukuma) izgatavots būvizstrādājums, proti, kopne, metāla konstrukcijas, montāžas darbi</w:t>
      </w:r>
      <w:r w:rsidR="00CB46D9" w:rsidRPr="009C7A0A">
        <w:t xml:space="preserve"> un</w:t>
      </w:r>
      <w:r w:rsidR="009947D1" w:rsidRPr="009C7A0A">
        <w:t xml:space="preserve"> būvizstrādājum</w:t>
      </w:r>
      <w:r w:rsidR="007D1566" w:rsidRPr="009C7A0A">
        <w:t>a</w:t>
      </w:r>
      <w:r w:rsidR="009947D1" w:rsidRPr="009C7A0A">
        <w:t xml:space="preserve"> atbilstību apliecinošie dokumenti</w:t>
      </w:r>
      <w:r w:rsidR="008354CC" w:rsidRPr="009C7A0A">
        <w:t xml:space="preserve"> atbilst normatīv</w:t>
      </w:r>
      <w:r w:rsidR="00BC41F8" w:rsidRPr="009C7A0A">
        <w:t>o</w:t>
      </w:r>
      <w:r w:rsidR="00CB46D9" w:rsidRPr="009C7A0A">
        <w:t xml:space="preserve"> tiesību</w:t>
      </w:r>
      <w:r w:rsidR="008354CC" w:rsidRPr="009C7A0A">
        <w:t xml:space="preserve"> akt</w:t>
      </w:r>
      <w:r w:rsidR="00BC41F8" w:rsidRPr="009C7A0A">
        <w:t>u prasībām</w:t>
      </w:r>
      <w:r w:rsidR="008354CC" w:rsidRPr="009C7A0A">
        <w:t>.</w:t>
      </w:r>
    </w:p>
    <w:p w14:paraId="5D0F9E19" w14:textId="2E187D0D" w:rsidR="00F046DA" w:rsidRPr="009C7A0A" w:rsidRDefault="009128DB" w:rsidP="009C7A0A">
      <w:pPr>
        <w:widowControl w:val="0"/>
        <w:spacing w:line="276" w:lineRule="auto"/>
        <w:ind w:firstLine="720"/>
        <w:contextualSpacing/>
        <w:jc w:val="both"/>
      </w:pPr>
      <w:r w:rsidRPr="009C7A0A">
        <w:t>[6.</w:t>
      </w:r>
      <w:r w:rsidR="00496D2A" w:rsidRPr="009C7A0A">
        <w:t>7</w:t>
      </w:r>
      <w:r w:rsidRPr="009C7A0A">
        <w:t>]</w:t>
      </w:r>
      <w:r w:rsidR="00F72019" w:rsidRPr="009C7A0A">
        <w:t> </w:t>
      </w:r>
      <w:r w:rsidR="003F4746">
        <w:rPr>
          <w:rFonts w:eastAsia="Calibri"/>
          <w:shd w:val="clear" w:color="auto" w:fill="FFFFFF"/>
        </w:rPr>
        <w:t>[Pers. A]</w:t>
      </w:r>
      <w:r w:rsidR="00232F34" w:rsidRPr="009C7A0A">
        <w:t xml:space="preserve"> </w:t>
      </w:r>
      <w:r w:rsidR="00FA73B0" w:rsidRPr="009C7A0A">
        <w:t xml:space="preserve">neveica </w:t>
      </w:r>
      <w:r w:rsidR="00232F34" w:rsidRPr="009C7A0A">
        <w:t xml:space="preserve">nekādas izmaiņas būvprojekta būvkonstrukciju daļā saistībā ar </w:t>
      </w:r>
      <w:r w:rsidR="00BB72F6" w:rsidRPr="009C7A0A">
        <w:rPr>
          <w:bCs/>
          <w:color w:val="000000"/>
        </w:rPr>
        <w:t>SIA „</w:t>
      </w:r>
      <w:r w:rsidR="00543B58">
        <w:rPr>
          <w:bCs/>
          <w:color w:val="000000"/>
        </w:rPr>
        <w:t>[Nosaukums</w:t>
      </w:r>
      <w:r w:rsidR="002610AC">
        <w:rPr>
          <w:bCs/>
          <w:color w:val="000000"/>
        </w:rPr>
        <w:t> </w:t>
      </w:r>
      <w:r w:rsidR="00543B58">
        <w:rPr>
          <w:bCs/>
          <w:color w:val="000000"/>
        </w:rPr>
        <w:t>F]</w:t>
      </w:r>
      <w:r w:rsidR="00BB72F6" w:rsidRPr="009C7A0A">
        <w:rPr>
          <w:bCs/>
          <w:color w:val="000000"/>
        </w:rPr>
        <w:t>”</w:t>
      </w:r>
      <w:r w:rsidR="00232F34" w:rsidRPr="009C7A0A">
        <w:t xml:space="preserve"> rasējumiem</w:t>
      </w:r>
      <w:r w:rsidR="007D1566" w:rsidRPr="009C7A0A">
        <w:t>,</w:t>
      </w:r>
      <w:r w:rsidR="00232F34" w:rsidRPr="009C7A0A">
        <w:t xml:space="preserve"> un šādu pienākumu nenoteic neviens normatīvais </w:t>
      </w:r>
      <w:r w:rsidR="00FA73B0" w:rsidRPr="009C7A0A">
        <w:t xml:space="preserve">tiesību </w:t>
      </w:r>
      <w:r w:rsidR="00232F34" w:rsidRPr="009C7A0A">
        <w:t>akts. Izmaiņas būvprojektā var attiekties tikai uz būvprojektu, kas ir izstrādāts atbilstoši normatīvo</w:t>
      </w:r>
      <w:r w:rsidR="00FA73B0" w:rsidRPr="009C7A0A">
        <w:t xml:space="preserve"> tiesību</w:t>
      </w:r>
      <w:r w:rsidR="00232F34" w:rsidRPr="009C7A0A">
        <w:t xml:space="preserve"> aktu prasībām, akceptēts būvvaldē un reģistrēts būvvaldes arhīvā, taču </w:t>
      </w:r>
      <w:r w:rsidR="00BB72F6" w:rsidRPr="009C7A0A">
        <w:rPr>
          <w:bCs/>
          <w:color w:val="000000"/>
        </w:rPr>
        <w:t>SIA „</w:t>
      </w:r>
      <w:r w:rsidR="00042D04">
        <w:rPr>
          <w:bCs/>
          <w:color w:val="000000"/>
        </w:rPr>
        <w:t>[Nosaukums</w:t>
      </w:r>
      <w:r w:rsidR="002610AC">
        <w:rPr>
          <w:bCs/>
          <w:color w:val="000000"/>
        </w:rPr>
        <w:t> </w:t>
      </w:r>
      <w:r w:rsidR="00042D04">
        <w:rPr>
          <w:bCs/>
          <w:color w:val="000000"/>
        </w:rPr>
        <w:t>F]</w:t>
      </w:r>
      <w:r w:rsidR="00BB72F6" w:rsidRPr="009C7A0A">
        <w:rPr>
          <w:bCs/>
          <w:color w:val="000000"/>
        </w:rPr>
        <w:t>”</w:t>
      </w:r>
      <w:r w:rsidR="00232F34" w:rsidRPr="009C7A0A">
        <w:t xml:space="preserve"> izstrādātie rasējumi nekad nav bijuši iekļauti būvprojekta sastāvā, </w:t>
      </w:r>
      <w:r w:rsidR="007D1566" w:rsidRPr="009C7A0A">
        <w:t xml:space="preserve">līdz ar to </w:t>
      </w:r>
      <w:r w:rsidR="00232F34" w:rsidRPr="009C7A0A">
        <w:t xml:space="preserve">izmaiņas </w:t>
      </w:r>
      <w:r w:rsidR="007D1566" w:rsidRPr="009C7A0A">
        <w:t xml:space="preserve">tajos </w:t>
      </w:r>
      <w:r w:rsidR="00232F34" w:rsidRPr="009C7A0A">
        <w:t>nevar veikt.</w:t>
      </w:r>
      <w:r w:rsidR="00F046DA" w:rsidRPr="009C7A0A">
        <w:t xml:space="preserve"> </w:t>
      </w:r>
      <w:r w:rsidR="00DB500B" w:rsidRPr="009C7A0A">
        <w:t>Turklāt</w:t>
      </w:r>
      <w:r w:rsidR="00F046DA" w:rsidRPr="009C7A0A">
        <w:t xml:space="preserve"> būvprojekta daļas autentisku realizāciju</w:t>
      </w:r>
      <w:r w:rsidR="00EF6AD9" w:rsidRPr="009C7A0A">
        <w:t xml:space="preserve">, </w:t>
      </w:r>
      <w:r w:rsidR="00C10A63" w:rsidRPr="009C7A0A">
        <w:t>proti</w:t>
      </w:r>
      <w:r w:rsidR="00EF6AD9" w:rsidRPr="009C7A0A">
        <w:t>, atbilstību projektam, ģeometriskos izmērus, stiprību, marku, izvietojumu</w:t>
      </w:r>
      <w:r w:rsidR="00DB500B" w:rsidRPr="009C7A0A">
        <w:t xml:space="preserve"> un</w:t>
      </w:r>
      <w:r w:rsidR="00EF6AD9" w:rsidRPr="009C7A0A">
        <w:t xml:space="preserve"> dokumentu esību</w:t>
      </w:r>
      <w:r w:rsidR="00627086" w:rsidRPr="009C7A0A">
        <w:t>,</w:t>
      </w:r>
      <w:r w:rsidR="00F046DA" w:rsidRPr="009C7A0A">
        <w:t xml:space="preserve"> var uzraudzīt tikai pats tās autors</w:t>
      </w:r>
      <w:r w:rsidR="007F26CE" w:rsidRPr="009C7A0A">
        <w:t>, savukārt kvalitātes prasības un citas tehniskās prasības paliek ražotāja ziņā.</w:t>
      </w:r>
    </w:p>
    <w:p w14:paraId="1304492D" w14:textId="7C3BC4A9" w:rsidR="007F26CE" w:rsidRPr="009C7A0A" w:rsidRDefault="00645663" w:rsidP="009C7A0A">
      <w:pPr>
        <w:widowControl w:val="0"/>
        <w:spacing w:line="276" w:lineRule="auto"/>
        <w:ind w:firstLine="720"/>
        <w:contextualSpacing/>
        <w:jc w:val="both"/>
      </w:pPr>
      <w:r>
        <w:rPr>
          <w:rFonts w:eastAsia="Calibri"/>
          <w:shd w:val="clear" w:color="auto" w:fill="FFFFFF"/>
        </w:rPr>
        <w:t>[Pers. A]</w:t>
      </w:r>
      <w:r w:rsidR="007F26CE" w:rsidRPr="009C7A0A">
        <w:t xml:space="preserve"> pārbaudīja kopņu izvietojumu un ģeometriju, bet nepārbaudīja būvizstrādājumu atsevišķu elementu kvalitāti, kopnēm nebija acīmredzamu trūkumu, un </w:t>
      </w:r>
      <w:r w:rsidR="007F26CE" w:rsidRPr="009C7A0A">
        <w:lastRenderedPageBreak/>
        <w:t>būvizstrādājumu ražotājs bija izdevis atbilstošus pavaddokumentus, uzņemoties atbildību par šiem izstrādājumiem.</w:t>
      </w:r>
    </w:p>
    <w:p w14:paraId="22BE86A2" w14:textId="6D9BCE0E" w:rsidR="0061583E" w:rsidRPr="009C7A0A" w:rsidRDefault="007F26CE" w:rsidP="009C7A0A">
      <w:pPr>
        <w:widowControl w:val="0"/>
        <w:spacing w:line="276" w:lineRule="auto"/>
        <w:ind w:firstLine="720"/>
        <w:contextualSpacing/>
        <w:jc w:val="both"/>
      </w:pPr>
      <w:r w:rsidRPr="009C7A0A">
        <w:t>[6.</w:t>
      </w:r>
      <w:r w:rsidR="00496D2A" w:rsidRPr="009C7A0A">
        <w:t>8</w:t>
      </w:r>
      <w:r w:rsidRPr="009C7A0A">
        <w:t>]</w:t>
      </w:r>
      <w:r w:rsidR="00F72019" w:rsidRPr="009C7A0A">
        <w:t> </w:t>
      </w:r>
      <w:r w:rsidR="003D5599" w:rsidRPr="009C7A0A">
        <w:t>Pretēji tiesas secinātajam a</w:t>
      </w:r>
      <w:r w:rsidR="0061583E" w:rsidRPr="009C7A0A">
        <w:t xml:space="preserve">tbilstoši 2010. gada 28. jūlija līgumam par autoruzraudzību </w:t>
      </w:r>
      <w:r w:rsidR="00284E68">
        <w:rPr>
          <w:rFonts w:eastAsia="Calibri"/>
          <w:shd w:val="clear" w:color="auto" w:fill="FFFFFF"/>
        </w:rPr>
        <w:t>[pers. A]</w:t>
      </w:r>
      <w:r w:rsidR="003D5599" w:rsidRPr="009C7A0A">
        <w:t xml:space="preserve"> bija jāveic </w:t>
      </w:r>
      <w:r w:rsidR="0061583E" w:rsidRPr="009C7A0A">
        <w:t>autoruzraudzīb</w:t>
      </w:r>
      <w:r w:rsidR="0025700B" w:rsidRPr="009C7A0A">
        <w:t>a</w:t>
      </w:r>
      <w:r w:rsidR="0061583E" w:rsidRPr="009C7A0A">
        <w:t xml:space="preserve"> tikai </w:t>
      </w:r>
      <w:r w:rsidR="00627086" w:rsidRPr="009C7A0A">
        <w:t>viņa</w:t>
      </w:r>
      <w:r w:rsidR="0061583E" w:rsidRPr="009C7A0A">
        <w:t xml:space="preserve"> izstrādātajai būvkon</w:t>
      </w:r>
      <w:r w:rsidR="00DB500B" w:rsidRPr="009C7A0A">
        <w:t>s</w:t>
      </w:r>
      <w:r w:rsidR="0061583E" w:rsidRPr="009C7A0A">
        <w:t xml:space="preserve">trukciju daļai, nevis </w:t>
      </w:r>
      <w:r w:rsidR="00BB72F6" w:rsidRPr="009C7A0A">
        <w:rPr>
          <w:bCs/>
          <w:color w:val="000000"/>
        </w:rPr>
        <w:t>SIA „</w:t>
      </w:r>
      <w:r w:rsidR="00DF0BF2">
        <w:rPr>
          <w:bCs/>
          <w:color w:val="000000"/>
        </w:rPr>
        <w:t>[Nosaukums F]</w:t>
      </w:r>
      <w:r w:rsidR="00BB72F6" w:rsidRPr="009C7A0A">
        <w:rPr>
          <w:bCs/>
          <w:color w:val="000000"/>
        </w:rPr>
        <w:t>”</w:t>
      </w:r>
      <w:r w:rsidR="0061583E" w:rsidRPr="009C7A0A">
        <w:t xml:space="preserve"> izstrādātajai daļai.</w:t>
      </w:r>
    </w:p>
    <w:p w14:paraId="4B070AB9" w14:textId="371B13A7" w:rsidR="007854FD" w:rsidRPr="009C7A0A" w:rsidRDefault="0061583E" w:rsidP="009C7A0A">
      <w:pPr>
        <w:widowControl w:val="0"/>
        <w:spacing w:line="276" w:lineRule="auto"/>
        <w:ind w:firstLine="720"/>
        <w:contextualSpacing/>
        <w:jc w:val="both"/>
      </w:pPr>
      <w:r w:rsidRPr="009C7A0A">
        <w:t>Patvaļīgas atkāpes no būvprojekta netika konstatētas, būvizstrādājums atbilda būvkon</w:t>
      </w:r>
      <w:r w:rsidR="00DB500B" w:rsidRPr="009C7A0A">
        <w:t>s</w:t>
      </w:r>
      <w:r w:rsidRPr="009C7A0A">
        <w:t>trukciju daļai tādā apjomā, kādā tā bija bez šīs detalizācijas</w:t>
      </w:r>
      <w:r w:rsidR="00DF5E3E" w:rsidRPr="009C7A0A">
        <w:t xml:space="preserve">, līdz ar to tiesa nepamatoti norādījusi uz </w:t>
      </w:r>
      <w:r w:rsidR="002F3D74">
        <w:rPr>
          <w:rFonts w:eastAsia="Calibri"/>
          <w:shd w:val="clear" w:color="auto" w:fill="FFFFFF"/>
        </w:rPr>
        <w:t>[pers. A]</w:t>
      </w:r>
      <w:r w:rsidR="007854FD" w:rsidRPr="009C7A0A">
        <w:t xml:space="preserve"> kā </w:t>
      </w:r>
      <w:proofErr w:type="spellStart"/>
      <w:r w:rsidR="00DF5E3E" w:rsidRPr="009C7A0A">
        <w:t>autoruzrauga</w:t>
      </w:r>
      <w:proofErr w:type="spellEnd"/>
      <w:r w:rsidR="00DF5E3E" w:rsidRPr="009C7A0A">
        <w:t xml:space="preserve"> pienākumu iesniegt pasūtītājam, būvvaldei un Valsts darba inspekcijai motivētu rakstisku pieprasījumu pārtraukt būvdarbus</w:t>
      </w:r>
      <w:r w:rsidR="0025700B" w:rsidRPr="009C7A0A">
        <w:t>, jo b</w:t>
      </w:r>
      <w:r w:rsidR="007854FD" w:rsidRPr="009C7A0A">
        <w:t>ūvprojektā bija visa nepieciešamā būvprojekta un būvdarbu izpildes dokumentācija, proti, visi aktuālie būvkon</w:t>
      </w:r>
      <w:r w:rsidR="006736FE" w:rsidRPr="009C7A0A">
        <w:t>s</w:t>
      </w:r>
      <w:r w:rsidR="007854FD" w:rsidRPr="009C7A0A">
        <w:t>t</w:t>
      </w:r>
      <w:r w:rsidR="006736FE" w:rsidRPr="009C7A0A">
        <w:t>r</w:t>
      </w:r>
      <w:r w:rsidR="007854FD" w:rsidRPr="009C7A0A">
        <w:t>ukciju daļu rasējumi, apliecinoši dokumenti, darbu akti un citi.</w:t>
      </w:r>
    </w:p>
    <w:p w14:paraId="487435B4" w14:textId="31315ECF" w:rsidR="00F33259" w:rsidRPr="009C7A0A" w:rsidRDefault="007854FD" w:rsidP="009C7A0A">
      <w:pPr>
        <w:widowControl w:val="0"/>
        <w:spacing w:line="276" w:lineRule="auto"/>
        <w:ind w:firstLine="720"/>
        <w:contextualSpacing/>
        <w:jc w:val="both"/>
      </w:pPr>
      <w:r w:rsidRPr="009C7A0A">
        <w:t xml:space="preserve">Tiesa </w:t>
      </w:r>
      <w:r w:rsidR="006736FE" w:rsidRPr="009C7A0A">
        <w:t xml:space="preserve">atstājusi </w:t>
      </w:r>
      <w:r w:rsidRPr="009C7A0A">
        <w:t xml:space="preserve">bez ievērības apstākli, ka autoruzraudzība neatbrīvo pasūtītāju un būvuzņēmēju no atbildības par būvdarbu kvalitāti, atbilstību būvprojektam un </w:t>
      </w:r>
      <w:proofErr w:type="spellStart"/>
      <w:r w:rsidRPr="009C7A0A">
        <w:t>būvnormu</w:t>
      </w:r>
      <w:proofErr w:type="spellEnd"/>
      <w:r w:rsidRPr="009C7A0A">
        <w:t xml:space="preserve"> prasībām.</w:t>
      </w:r>
    </w:p>
    <w:p w14:paraId="7F5E645D" w14:textId="71F709A6" w:rsidR="007854FD" w:rsidRPr="009C7A0A" w:rsidRDefault="00AD383F" w:rsidP="009C7A0A">
      <w:pPr>
        <w:widowControl w:val="0"/>
        <w:spacing w:line="276" w:lineRule="auto"/>
        <w:ind w:firstLine="720"/>
        <w:contextualSpacing/>
        <w:jc w:val="both"/>
      </w:pPr>
      <w:r w:rsidRPr="009C7A0A">
        <w:t xml:space="preserve">Tiesa nav </w:t>
      </w:r>
      <w:r w:rsidR="00627086" w:rsidRPr="009C7A0A">
        <w:t>izvērtējusi</w:t>
      </w:r>
      <w:r w:rsidRPr="009C7A0A">
        <w:t xml:space="preserve"> </w:t>
      </w:r>
      <w:proofErr w:type="spellStart"/>
      <w:r w:rsidR="00E00E78" w:rsidRPr="009C7A0A">
        <w:t>autoruzrauga</w:t>
      </w:r>
      <w:proofErr w:type="spellEnd"/>
      <w:r w:rsidR="00E00E78" w:rsidRPr="009C7A0A">
        <w:t xml:space="preserve"> lom</w:t>
      </w:r>
      <w:r w:rsidR="00627086" w:rsidRPr="009C7A0A">
        <w:t>u</w:t>
      </w:r>
      <w:r w:rsidR="00E00E78" w:rsidRPr="009C7A0A">
        <w:t xml:space="preserve"> situācijā, kad būvē tiek piegādāts gatavs būvizstrādājums, kurš izgatavots ārpus būvlaukuma un kura ražotājs izdevis attiecīgus pavaddokumentus, pasi un sertifikātu.</w:t>
      </w:r>
    </w:p>
    <w:p w14:paraId="254C3BA8" w14:textId="64AFD6C2" w:rsidR="000D4470" w:rsidRPr="009C7A0A" w:rsidRDefault="007854FD" w:rsidP="00F958C4">
      <w:pPr>
        <w:widowControl w:val="0"/>
        <w:spacing w:line="276" w:lineRule="auto"/>
        <w:ind w:firstLine="720"/>
        <w:contextualSpacing/>
        <w:jc w:val="both"/>
      </w:pPr>
      <w:r w:rsidRPr="009C7A0A">
        <w:t>[6.</w:t>
      </w:r>
      <w:r w:rsidR="00F33259" w:rsidRPr="009C7A0A">
        <w:t>9</w:t>
      </w:r>
      <w:r w:rsidRPr="009C7A0A">
        <w:t>]</w:t>
      </w:r>
      <w:r w:rsidR="009865C6" w:rsidRPr="009C7A0A">
        <w:t> </w:t>
      </w:r>
      <w:r w:rsidR="005E6D9C" w:rsidRPr="009C7A0A">
        <w:t>T</w:t>
      </w:r>
      <w:r w:rsidR="00C8108C" w:rsidRPr="009C7A0A">
        <w:t xml:space="preserve">iesa </w:t>
      </w:r>
      <w:r w:rsidR="005E6D9C" w:rsidRPr="009C7A0A">
        <w:t xml:space="preserve">nepamatoti atzinusi, ka </w:t>
      </w:r>
      <w:r w:rsidR="000D4470" w:rsidRPr="009C7A0A">
        <w:t>2013. gada 5. novembrī 2. kārtas būvniecības proces</w:t>
      </w:r>
      <w:r w:rsidR="00A60AF0" w:rsidRPr="009C7A0A">
        <w:t xml:space="preserve">ā, piedaloties </w:t>
      </w:r>
      <w:proofErr w:type="spellStart"/>
      <w:r w:rsidR="000D4470" w:rsidRPr="009C7A0A">
        <w:t>būvsapulcē</w:t>
      </w:r>
      <w:proofErr w:type="spellEnd"/>
      <w:r w:rsidR="00A60AF0" w:rsidRPr="009C7A0A">
        <w:t>,</w:t>
      </w:r>
      <w:r w:rsidR="000D4470" w:rsidRPr="009C7A0A">
        <w:t xml:space="preserve"> </w:t>
      </w:r>
      <w:r w:rsidR="006F2FDF">
        <w:rPr>
          <w:rFonts w:eastAsia="Calibri"/>
          <w:shd w:val="clear" w:color="auto" w:fill="FFFFFF"/>
        </w:rPr>
        <w:t>[pers. A]</w:t>
      </w:r>
      <w:r w:rsidR="000D4470" w:rsidRPr="009C7A0A">
        <w:t xml:space="preserve"> saņēma informāciju no atbildīgā darbu vadītāja</w:t>
      </w:r>
      <w:r w:rsidR="004D40F4" w:rsidRPr="009C7A0A">
        <w:t xml:space="preserve"> – liecinieka </w:t>
      </w:r>
      <w:r w:rsidR="00427C04">
        <w:t>[pers. LP]</w:t>
      </w:r>
      <w:r w:rsidR="0075682A" w:rsidRPr="009C7A0A">
        <w:t xml:space="preserve"> –</w:t>
      </w:r>
      <w:r w:rsidR="000D4470" w:rsidRPr="009C7A0A">
        <w:t xml:space="preserve"> par tir</w:t>
      </w:r>
      <w:r w:rsidR="00F72019" w:rsidRPr="009C7A0A">
        <w:t>d</w:t>
      </w:r>
      <w:r w:rsidR="000D4470" w:rsidRPr="009C7A0A">
        <w:t>zniecības centra labiekārtošanas darbu uzsākšanu, un pēc viņa norādījumiem apņēmās pārbaudīt, vai viņa projektēt</w:t>
      </w:r>
      <w:r w:rsidR="00A60AF0" w:rsidRPr="009C7A0A">
        <w:t>ā</w:t>
      </w:r>
      <w:r w:rsidR="000D4470" w:rsidRPr="009C7A0A">
        <w:t xml:space="preserve"> jumta metāla konstrukciju esošās slodzes nepārsniedz projektētās slodzes, </w:t>
      </w:r>
      <w:r w:rsidR="002526D6" w:rsidRPr="009C7A0A">
        <w:t xml:space="preserve">un </w:t>
      </w:r>
      <w:r w:rsidR="000D4470" w:rsidRPr="009C7A0A">
        <w:t xml:space="preserve">2013. gada 19. novembrī </w:t>
      </w:r>
      <w:r w:rsidR="0075682A" w:rsidRPr="009C7A0A">
        <w:t>ar</w:t>
      </w:r>
      <w:r w:rsidR="000D4470" w:rsidRPr="009C7A0A">
        <w:t xml:space="preserve"> pārstāv</w:t>
      </w:r>
      <w:r w:rsidR="0075682A" w:rsidRPr="009C7A0A">
        <w:t xml:space="preserve">ja </w:t>
      </w:r>
      <w:r w:rsidR="00454D13" w:rsidRPr="009C7A0A">
        <w:t>– lieciniek</w:t>
      </w:r>
      <w:r w:rsidR="00F12507" w:rsidRPr="009C7A0A">
        <w:t>a</w:t>
      </w:r>
      <w:r w:rsidR="00454D13" w:rsidRPr="009C7A0A">
        <w:t xml:space="preserve"> </w:t>
      </w:r>
      <w:r w:rsidR="00F958C4">
        <w:t>[pers. LR]</w:t>
      </w:r>
      <w:r w:rsidR="000D4470" w:rsidRPr="009C7A0A">
        <w:t xml:space="preserve"> </w:t>
      </w:r>
      <w:r w:rsidR="00454D13" w:rsidRPr="009C7A0A">
        <w:t xml:space="preserve">– </w:t>
      </w:r>
      <w:r w:rsidR="0075682A" w:rsidRPr="009C7A0A">
        <w:t xml:space="preserve">starpniecību </w:t>
      </w:r>
      <w:r w:rsidR="000D4470" w:rsidRPr="009C7A0A">
        <w:t>paziņoja, ka aprēķini ir pārbaudīti un atbilst projektam, lai gan jumta konstrukciju aprēķini netika pārbaudīti.</w:t>
      </w:r>
    </w:p>
    <w:p w14:paraId="7F51C7ED" w14:textId="2CAE0A23" w:rsidR="000019BF" w:rsidRPr="009C7A0A" w:rsidRDefault="000D4470" w:rsidP="009C7A0A">
      <w:pPr>
        <w:widowControl w:val="0"/>
        <w:spacing w:line="276" w:lineRule="auto"/>
        <w:ind w:firstLine="720"/>
        <w:contextualSpacing/>
        <w:jc w:val="both"/>
      </w:pPr>
      <w:r w:rsidRPr="009C7A0A">
        <w:t>Pretēji tiesas secinātajam s</w:t>
      </w:r>
      <w:r w:rsidR="00D512A9" w:rsidRPr="009C7A0A">
        <w:t>tarp SIA „</w:t>
      </w:r>
      <w:r w:rsidR="001C478C">
        <w:t>[Nosaukums</w:t>
      </w:r>
      <w:r w:rsidR="007F1BC2">
        <w:t> </w:t>
      </w:r>
      <w:r w:rsidR="001C478C">
        <w:t>B]</w:t>
      </w:r>
      <w:r w:rsidR="00D512A9" w:rsidRPr="009C7A0A">
        <w:t>” un SIA „</w:t>
      </w:r>
      <w:r w:rsidR="001C478C">
        <w:t>[Nosaukums</w:t>
      </w:r>
      <w:r w:rsidR="007F1BC2">
        <w:t> </w:t>
      </w:r>
      <w:r w:rsidR="001C478C">
        <w:t>A]</w:t>
      </w:r>
      <w:r w:rsidR="00D512A9" w:rsidRPr="009C7A0A">
        <w:t xml:space="preserve">” </w:t>
      </w:r>
      <w:r w:rsidR="008F1A04" w:rsidRPr="009C7A0A">
        <w:t xml:space="preserve">noslēgtā </w:t>
      </w:r>
      <w:r w:rsidR="00D512A9" w:rsidRPr="009C7A0A">
        <w:t xml:space="preserve">līguma darbības termiņš </w:t>
      </w:r>
      <w:r w:rsidR="00C82827" w:rsidRPr="009C7A0A">
        <w:t>beidzās</w:t>
      </w:r>
      <w:r w:rsidR="00D512A9" w:rsidRPr="009C7A0A">
        <w:t xml:space="preserve"> 2013. gada 28. jūlij</w:t>
      </w:r>
      <w:r w:rsidR="00C82827" w:rsidRPr="009C7A0A">
        <w:t>ā</w:t>
      </w:r>
      <w:r w:rsidR="00D512A9" w:rsidRPr="009C7A0A">
        <w:t xml:space="preserve">, </w:t>
      </w:r>
      <w:r w:rsidR="00135925" w:rsidRPr="009C7A0A">
        <w:t xml:space="preserve">līdz ar to </w:t>
      </w:r>
      <w:r w:rsidR="00D512A9" w:rsidRPr="009C7A0A">
        <w:t xml:space="preserve">2013. gada novembrī </w:t>
      </w:r>
      <w:r w:rsidR="001C478C">
        <w:rPr>
          <w:rFonts w:eastAsia="Calibri"/>
          <w:shd w:val="clear" w:color="auto" w:fill="FFFFFF"/>
        </w:rPr>
        <w:t>[pers. A]</w:t>
      </w:r>
      <w:r w:rsidR="00D512A9" w:rsidRPr="009C7A0A">
        <w:t xml:space="preserve"> </w:t>
      </w:r>
      <w:r w:rsidR="00135925" w:rsidRPr="009C7A0A">
        <w:t xml:space="preserve">nebija </w:t>
      </w:r>
      <w:r w:rsidR="00D512A9" w:rsidRPr="009C7A0A">
        <w:t>nekād</w:t>
      </w:r>
      <w:r w:rsidR="00135925" w:rsidRPr="009C7A0A">
        <w:t>u</w:t>
      </w:r>
      <w:r w:rsidR="00D512A9" w:rsidRPr="009C7A0A">
        <w:t xml:space="preserve"> pienākum</w:t>
      </w:r>
      <w:r w:rsidR="00135925" w:rsidRPr="009C7A0A">
        <w:t>u</w:t>
      </w:r>
      <w:r w:rsidR="00D512A9" w:rsidRPr="009C7A0A">
        <w:t xml:space="preserve">, </w:t>
      </w:r>
      <w:r w:rsidR="00111604" w:rsidRPr="009C7A0A">
        <w:t xml:space="preserve">tai </w:t>
      </w:r>
      <w:r w:rsidR="00D512A9" w:rsidRPr="009C7A0A">
        <w:t xml:space="preserve">skaitā </w:t>
      </w:r>
      <w:r w:rsidR="0075682A" w:rsidRPr="009C7A0A">
        <w:t xml:space="preserve">pienākuma </w:t>
      </w:r>
      <w:r w:rsidR="00D512A9" w:rsidRPr="009C7A0A">
        <w:t xml:space="preserve">pēc </w:t>
      </w:r>
      <w:r w:rsidR="001C478C">
        <w:rPr>
          <w:rFonts w:eastAsia="Calibri"/>
          <w:shd w:val="clear" w:color="auto" w:fill="FFFFFF"/>
        </w:rPr>
        <w:t>[pers. LP]</w:t>
      </w:r>
      <w:r w:rsidR="00D512A9" w:rsidRPr="009C7A0A">
        <w:t xml:space="preserve"> norādījumiem veikt </w:t>
      </w:r>
      <w:r w:rsidR="00565ECC" w:rsidRPr="009C7A0A">
        <w:t xml:space="preserve">papildu </w:t>
      </w:r>
      <w:r w:rsidR="00D512A9" w:rsidRPr="009C7A0A">
        <w:t>aprēķinus</w:t>
      </w:r>
      <w:r w:rsidR="00135925" w:rsidRPr="009C7A0A">
        <w:t xml:space="preserve"> un </w:t>
      </w:r>
      <w:r w:rsidR="00D512A9" w:rsidRPr="009C7A0A">
        <w:t>risināt jautājumus saistībā ar jumta labiekārto</w:t>
      </w:r>
      <w:r w:rsidR="0044202A" w:rsidRPr="009C7A0A">
        <w:t>šanu</w:t>
      </w:r>
      <w:r w:rsidR="00D512A9" w:rsidRPr="009C7A0A">
        <w:t>.</w:t>
      </w:r>
      <w:r w:rsidR="00B13226" w:rsidRPr="009C7A0A">
        <w:t xml:space="preserve"> </w:t>
      </w:r>
      <w:r w:rsidR="0028202B" w:rsidRPr="009C7A0A">
        <w:t xml:space="preserve">Tiesa bez ievērības atstājusi </w:t>
      </w:r>
      <w:r w:rsidR="00FC4B9E">
        <w:rPr>
          <w:rFonts w:eastAsia="Calibri"/>
          <w:shd w:val="clear" w:color="auto" w:fill="FFFFFF"/>
        </w:rPr>
        <w:t>[pers. A]</w:t>
      </w:r>
      <w:r w:rsidR="0028202B" w:rsidRPr="009C7A0A">
        <w:t xml:space="preserve"> liecību, ka 2013. gada 5. novembr</w:t>
      </w:r>
      <w:r w:rsidR="0075682A" w:rsidRPr="009C7A0A">
        <w:t>ī</w:t>
      </w:r>
      <w:r w:rsidR="0028202B" w:rsidRPr="009C7A0A">
        <w:t xml:space="preserve"> 2. kārtas būvniecības procesa laik</w:t>
      </w:r>
      <w:r w:rsidR="0077322C" w:rsidRPr="009C7A0A">
        <w:t>ā</w:t>
      </w:r>
      <w:r w:rsidR="0028202B" w:rsidRPr="009C7A0A">
        <w:t xml:space="preserve"> </w:t>
      </w:r>
      <w:proofErr w:type="spellStart"/>
      <w:r w:rsidR="0028202B" w:rsidRPr="009C7A0A">
        <w:t>būvsapulcē</w:t>
      </w:r>
      <w:proofErr w:type="spellEnd"/>
      <w:r w:rsidR="0028202B" w:rsidRPr="009C7A0A">
        <w:t xml:space="preserve"> </w:t>
      </w:r>
      <w:r w:rsidR="00D7705E">
        <w:rPr>
          <w:rFonts w:eastAsia="Calibri"/>
          <w:shd w:val="clear" w:color="auto" w:fill="FFFFFF"/>
        </w:rPr>
        <w:t>[pers. A]</w:t>
      </w:r>
      <w:r w:rsidR="0028202B" w:rsidRPr="009C7A0A">
        <w:t xml:space="preserve"> nav piedalījies</w:t>
      </w:r>
      <w:r w:rsidR="00253498" w:rsidRPr="009C7A0A">
        <w:t>, ko pierāda</w:t>
      </w:r>
      <w:r w:rsidR="00642AC1" w:rsidRPr="009C7A0A">
        <w:t xml:space="preserve"> autoruzraudzības žurnālā izdarītie ieraksti, </w:t>
      </w:r>
      <w:r w:rsidR="0028202B" w:rsidRPr="009C7A0A">
        <w:t xml:space="preserve">un </w:t>
      </w:r>
      <w:r w:rsidR="00E95505" w:rsidRPr="009C7A0A">
        <w:t>nav varējis</w:t>
      </w:r>
      <w:r w:rsidR="0028202B" w:rsidRPr="009C7A0A">
        <w:t xml:space="preserve"> </w:t>
      </w:r>
      <w:r w:rsidR="0044202A" w:rsidRPr="009C7A0A">
        <w:t xml:space="preserve">paust </w:t>
      </w:r>
      <w:proofErr w:type="spellStart"/>
      <w:r w:rsidR="0028202B" w:rsidRPr="009C7A0A">
        <w:t>būvsapulces</w:t>
      </w:r>
      <w:proofErr w:type="spellEnd"/>
      <w:r w:rsidR="0028202B" w:rsidRPr="009C7A0A">
        <w:t xml:space="preserve"> dalībniekiem apņemšanos pārbaudīt konstrukciju slodzes</w:t>
      </w:r>
      <w:r w:rsidR="00E95505" w:rsidRPr="009C7A0A">
        <w:t>. Savukārt</w:t>
      </w:r>
      <w:r w:rsidR="0028202B" w:rsidRPr="009C7A0A">
        <w:t xml:space="preserve"> </w:t>
      </w:r>
      <w:r w:rsidR="00B96D61">
        <w:rPr>
          <w:rFonts w:eastAsia="Calibri"/>
          <w:shd w:val="clear" w:color="auto" w:fill="FFFFFF"/>
        </w:rPr>
        <w:t>[pers. LR]</w:t>
      </w:r>
      <w:r w:rsidR="00DC0EAA" w:rsidRPr="009C7A0A">
        <w:t xml:space="preserve"> atbilstoši būvniecības jomu reglamentējoš</w:t>
      </w:r>
      <w:r w:rsidR="00EE12FA" w:rsidRPr="009C7A0A">
        <w:t>aj</w:t>
      </w:r>
      <w:r w:rsidR="00DC0EAA" w:rsidRPr="009C7A0A">
        <w:t xml:space="preserve">iem aktiem nebija tiesīgs </w:t>
      </w:r>
      <w:r w:rsidR="00A12436" w:rsidRPr="009C7A0A">
        <w:t xml:space="preserve">bez atbilstoša būvprakses sertifikāta būt </w:t>
      </w:r>
      <w:r w:rsidR="00DC0EAA" w:rsidRPr="009C7A0A">
        <w:t xml:space="preserve">par </w:t>
      </w:r>
      <w:r w:rsidR="00B5270D">
        <w:rPr>
          <w:rFonts w:eastAsia="Calibri"/>
          <w:shd w:val="clear" w:color="auto" w:fill="FFFFFF"/>
        </w:rPr>
        <w:t>[pers. A]</w:t>
      </w:r>
      <w:r w:rsidR="00DC0EAA" w:rsidRPr="009C7A0A">
        <w:t xml:space="preserve"> kā </w:t>
      </w:r>
      <w:proofErr w:type="spellStart"/>
      <w:r w:rsidR="00DC0EAA" w:rsidRPr="009C7A0A">
        <w:t>autoruzrauga</w:t>
      </w:r>
      <w:proofErr w:type="spellEnd"/>
      <w:r w:rsidR="00DC0EAA" w:rsidRPr="009C7A0A">
        <w:t xml:space="preserve"> pār</w:t>
      </w:r>
      <w:r w:rsidR="0028202B" w:rsidRPr="009C7A0A">
        <w:t>s</w:t>
      </w:r>
      <w:r w:rsidR="00DC0EAA" w:rsidRPr="009C7A0A">
        <w:t xml:space="preserve">tāvi un rīkoties </w:t>
      </w:r>
      <w:r w:rsidR="00B5270D">
        <w:rPr>
          <w:rFonts w:eastAsia="Calibri"/>
          <w:shd w:val="clear" w:color="auto" w:fill="FFFFFF"/>
        </w:rPr>
        <w:t>[pers. A]</w:t>
      </w:r>
      <w:r w:rsidR="00DC0EAA" w:rsidRPr="009C7A0A">
        <w:t xml:space="preserve"> vārdā. </w:t>
      </w:r>
      <w:r w:rsidR="00B5270D">
        <w:rPr>
          <w:rFonts w:eastAsia="Calibri"/>
          <w:shd w:val="clear" w:color="auto" w:fill="FFFFFF"/>
        </w:rPr>
        <w:t>[Pers. A]</w:t>
      </w:r>
      <w:r w:rsidR="000019BF" w:rsidRPr="009C7A0A">
        <w:t xml:space="preserve"> darbība 2.</w:t>
      </w:r>
      <w:r w:rsidR="00EE12FA" w:rsidRPr="009C7A0A">
        <w:t> </w:t>
      </w:r>
      <w:r w:rsidR="000019BF" w:rsidRPr="009C7A0A">
        <w:t>kārtas būvniecības laikā neskāra 1.</w:t>
      </w:r>
      <w:r w:rsidR="00691A31" w:rsidRPr="009C7A0A">
        <w:t> </w:t>
      </w:r>
      <w:r w:rsidR="000019BF" w:rsidRPr="009C7A0A">
        <w:t>kārtā izbūvētās konstrukcijas un nav cēloņsakarībā ar šo konstrukciju nogruvumu.</w:t>
      </w:r>
    </w:p>
    <w:p w14:paraId="00A9E08D" w14:textId="2AAD86B2" w:rsidR="000019BF" w:rsidRPr="009C7A0A" w:rsidRDefault="000019BF" w:rsidP="009C7A0A">
      <w:pPr>
        <w:widowControl w:val="0"/>
        <w:spacing w:line="276" w:lineRule="auto"/>
        <w:ind w:firstLine="720"/>
        <w:contextualSpacing/>
        <w:jc w:val="both"/>
      </w:pPr>
      <w:r w:rsidRPr="009C7A0A">
        <w:t>[6.</w:t>
      </w:r>
      <w:r w:rsidR="00F5577E" w:rsidRPr="009C7A0A">
        <w:t>10</w:t>
      </w:r>
      <w:r w:rsidRPr="009C7A0A">
        <w:t>]</w:t>
      </w:r>
      <w:r w:rsidR="00D22B8D" w:rsidRPr="009C7A0A">
        <w:t> </w:t>
      </w:r>
      <w:r w:rsidRPr="009C7A0A">
        <w:t xml:space="preserve">Tiesa nav ņēmusi vērā, ka </w:t>
      </w:r>
      <w:r w:rsidR="00691558" w:rsidRPr="009C7A0A">
        <w:t xml:space="preserve">2011. gada 17. oktobrī </w:t>
      </w:r>
      <w:r w:rsidRPr="009C7A0A">
        <w:t>būvvalde</w:t>
      </w:r>
      <w:r w:rsidR="00691558" w:rsidRPr="009C7A0A">
        <w:t>i</w:t>
      </w:r>
      <w:r w:rsidRPr="009C7A0A">
        <w:t xml:space="preserve"> pieņemot būvniecības 1.</w:t>
      </w:r>
      <w:r w:rsidR="00D22B8D" w:rsidRPr="009C7A0A">
        <w:t> </w:t>
      </w:r>
      <w:r w:rsidRPr="009C7A0A">
        <w:t>kārtu</w:t>
      </w:r>
      <w:r w:rsidR="006D0220" w:rsidRPr="009C7A0A">
        <w:t xml:space="preserve"> (</w:t>
      </w:r>
      <w:r w:rsidRPr="009C7A0A">
        <w:t>pazemes aut</w:t>
      </w:r>
      <w:r w:rsidR="0070678E" w:rsidRPr="009C7A0A">
        <w:t>o</w:t>
      </w:r>
      <w:r w:rsidRPr="009C7A0A">
        <w:t xml:space="preserve">stāvvietas </w:t>
      </w:r>
      <w:r w:rsidR="00691A31" w:rsidRPr="009C7A0A">
        <w:t xml:space="preserve">ar </w:t>
      </w:r>
      <w:r w:rsidRPr="009C7A0A">
        <w:t>iebraukšan</w:t>
      </w:r>
      <w:r w:rsidR="00691A31" w:rsidRPr="009C7A0A">
        <w:t xml:space="preserve">u no </w:t>
      </w:r>
      <w:proofErr w:type="spellStart"/>
      <w:r w:rsidR="00691A31" w:rsidRPr="00210849">
        <w:t>Ap</w:t>
      </w:r>
      <w:r w:rsidR="00454D13" w:rsidRPr="00210849">
        <w:t>ū</w:t>
      </w:r>
      <w:r w:rsidR="00691A31" w:rsidRPr="00210849">
        <w:t>zes</w:t>
      </w:r>
      <w:proofErr w:type="spellEnd"/>
      <w:r w:rsidR="00691A31" w:rsidRPr="00210849">
        <w:t xml:space="preserve"> ielas</w:t>
      </w:r>
      <w:r w:rsidR="00691A31" w:rsidRPr="009C7A0A">
        <w:t>, pirm</w:t>
      </w:r>
      <w:r w:rsidR="006D0220" w:rsidRPr="009C7A0A">
        <w:t>ais</w:t>
      </w:r>
      <w:r w:rsidR="00691A31" w:rsidRPr="009C7A0A">
        <w:t xml:space="preserve"> stāv</w:t>
      </w:r>
      <w:r w:rsidR="006D0220" w:rsidRPr="009C7A0A">
        <w:t>s</w:t>
      </w:r>
      <w:r w:rsidR="00691A31" w:rsidRPr="009C7A0A">
        <w:t xml:space="preserve"> ar veikala izbūvi, </w:t>
      </w:r>
      <w:r w:rsidR="005E61F0" w:rsidRPr="009C7A0A">
        <w:t xml:space="preserve">pirmā </w:t>
      </w:r>
      <w:r w:rsidR="00691A31" w:rsidRPr="009C7A0A">
        <w:t>stāva fasāžu izbūv</w:t>
      </w:r>
      <w:r w:rsidR="006D0220" w:rsidRPr="009C7A0A">
        <w:t>e</w:t>
      </w:r>
      <w:r w:rsidR="00691A31" w:rsidRPr="009C7A0A">
        <w:t xml:space="preserve">, labiekārtojuma </w:t>
      </w:r>
      <w:r w:rsidR="00D86275" w:rsidRPr="009C7A0A">
        <w:t>i</w:t>
      </w:r>
      <w:r w:rsidR="00691A31" w:rsidRPr="009C7A0A">
        <w:t>zbūv</w:t>
      </w:r>
      <w:r w:rsidR="001D0468" w:rsidRPr="009C7A0A">
        <w:t>e</w:t>
      </w:r>
      <w:r w:rsidR="00691A31" w:rsidRPr="009C7A0A">
        <w:t xml:space="preserve"> zemes līmenī un pirmā stāva nogāžu līmenī</w:t>
      </w:r>
      <w:r w:rsidR="00013059" w:rsidRPr="009C7A0A">
        <w:t>)</w:t>
      </w:r>
      <w:r w:rsidRPr="009C7A0A">
        <w:t xml:space="preserve"> ekspluatācijā, būvniecības process noslēdz</w:t>
      </w:r>
      <w:r w:rsidR="00691558" w:rsidRPr="009C7A0A">
        <w:t>ā</w:t>
      </w:r>
      <w:r w:rsidRPr="009C7A0A">
        <w:t>s</w:t>
      </w:r>
      <w:r w:rsidR="008D02EF" w:rsidRPr="009C7A0A">
        <w:t>.</w:t>
      </w:r>
      <w:r w:rsidRPr="009C7A0A">
        <w:t xml:space="preserve"> </w:t>
      </w:r>
      <w:r w:rsidR="008D02EF" w:rsidRPr="009C7A0A">
        <w:t>S</w:t>
      </w:r>
      <w:r w:rsidR="00691558" w:rsidRPr="009C7A0A">
        <w:t xml:space="preserve">avukārt </w:t>
      </w:r>
      <w:r w:rsidRPr="009C7A0A">
        <w:t>par būves un tās elementu uzturēšanu atbilstoši būvei izvirzītajām būtiskajām prasībām visā tās ekspluatācijas laikā turpmāk ir atbildīgs būves īpašnieks, kuram, lai aizsargātu sabiedrisko drošību, jātur sava būve tādā stāvok</w:t>
      </w:r>
      <w:r w:rsidR="00E230B8" w:rsidRPr="009C7A0A">
        <w:t>lī</w:t>
      </w:r>
      <w:r w:rsidRPr="009C7A0A">
        <w:t>, ka no tās nevar rasties kaitējums ne kaimiņiem, ne garāmgājējiem, ne tās lietotājiem</w:t>
      </w:r>
      <w:r w:rsidR="008D02EF" w:rsidRPr="009C7A0A">
        <w:t>.</w:t>
      </w:r>
      <w:r w:rsidRPr="009C7A0A">
        <w:t xml:space="preserve"> </w:t>
      </w:r>
      <w:r w:rsidR="008D02EF" w:rsidRPr="009C7A0A">
        <w:t>Būvniecības dalībnieki</w:t>
      </w:r>
      <w:r w:rsidR="008D02EF" w:rsidRPr="009C7A0A" w:rsidDel="005134FC">
        <w:t xml:space="preserve"> </w:t>
      </w:r>
      <w:r w:rsidR="005134FC" w:rsidRPr="009C7A0A">
        <w:t>par to neatbild</w:t>
      </w:r>
      <w:r w:rsidRPr="009C7A0A">
        <w:t>. Savukārt 2.</w:t>
      </w:r>
      <w:r w:rsidR="00E230B8" w:rsidRPr="009C7A0A">
        <w:t> </w:t>
      </w:r>
      <w:r w:rsidRPr="009C7A0A">
        <w:t xml:space="preserve">kārtas būvniecības procesā </w:t>
      </w:r>
      <w:r w:rsidR="00985084">
        <w:rPr>
          <w:rFonts w:eastAsia="Calibri"/>
          <w:shd w:val="clear" w:color="auto" w:fill="FFFFFF"/>
        </w:rPr>
        <w:t>[pers. A]</w:t>
      </w:r>
      <w:r w:rsidRPr="009C7A0A">
        <w:t xml:space="preserve"> nebija pienākuma pārbaudīt </w:t>
      </w:r>
      <w:r w:rsidRPr="009C7A0A">
        <w:lastRenderedPageBreak/>
        <w:t>būvizstrādājumus, kas attiecināmi uz 1.</w:t>
      </w:r>
      <w:r w:rsidR="00E230B8" w:rsidRPr="009C7A0A">
        <w:t> </w:t>
      </w:r>
      <w:r w:rsidRPr="009C7A0A">
        <w:t>kārtu.</w:t>
      </w:r>
    </w:p>
    <w:p w14:paraId="10183F7E" w14:textId="5D36DBE2" w:rsidR="000019BF" w:rsidRPr="009C7A0A" w:rsidRDefault="000019BF" w:rsidP="009C7A0A">
      <w:pPr>
        <w:widowControl w:val="0"/>
        <w:spacing w:line="276" w:lineRule="auto"/>
        <w:ind w:firstLine="720"/>
        <w:contextualSpacing/>
        <w:jc w:val="both"/>
      </w:pPr>
      <w:r w:rsidRPr="009C7A0A">
        <w:t xml:space="preserve">Tiesa nav ņēmusi vērā </w:t>
      </w:r>
      <w:r w:rsidR="00EE57B6" w:rsidRPr="009C7A0A">
        <w:t>Senāta</w:t>
      </w:r>
      <w:r w:rsidRPr="009C7A0A">
        <w:t xml:space="preserve"> pausto atziņu, ka persona, vēršoties pret aktu par būves nodošanu ekspluatācijā, var prasīt pārbaudīt vienīgi to, vai pabeigtais objekts atbilst būvprojektam, bet nevar atgriezties iepriekšējā būvniecības procesa stadijā un prasīt pārbaudīt paša būvprojekta vai būvatļaujas, kas stājusies spēkā un izpildīta, tiesiskumu (</w:t>
      </w:r>
      <w:r w:rsidR="00604CBE" w:rsidRPr="009C7A0A">
        <w:rPr>
          <w:i/>
          <w:iCs/>
        </w:rPr>
        <w:t>Senāta</w:t>
      </w:r>
      <w:r w:rsidRPr="009C7A0A">
        <w:rPr>
          <w:i/>
          <w:iCs/>
        </w:rPr>
        <w:t xml:space="preserve"> 2019.</w:t>
      </w:r>
      <w:r w:rsidR="00604CBE" w:rsidRPr="009C7A0A">
        <w:rPr>
          <w:i/>
          <w:iCs/>
        </w:rPr>
        <w:t> </w:t>
      </w:r>
      <w:r w:rsidRPr="009C7A0A">
        <w:rPr>
          <w:i/>
          <w:iCs/>
        </w:rPr>
        <w:t>gada 12.</w:t>
      </w:r>
      <w:r w:rsidR="00604CBE" w:rsidRPr="009C7A0A">
        <w:rPr>
          <w:i/>
          <w:iCs/>
        </w:rPr>
        <w:t> </w:t>
      </w:r>
      <w:r w:rsidRPr="009C7A0A">
        <w:rPr>
          <w:i/>
          <w:iCs/>
        </w:rPr>
        <w:t xml:space="preserve">jūlija </w:t>
      </w:r>
      <w:r w:rsidR="001146D2" w:rsidRPr="009C7A0A">
        <w:rPr>
          <w:i/>
          <w:iCs/>
        </w:rPr>
        <w:t xml:space="preserve">spriedums </w:t>
      </w:r>
      <w:r w:rsidRPr="009C7A0A">
        <w:rPr>
          <w:i/>
          <w:iCs/>
        </w:rPr>
        <w:t>lietā Nr.</w:t>
      </w:r>
      <w:r w:rsidR="00604CBE" w:rsidRPr="009C7A0A">
        <w:rPr>
          <w:i/>
          <w:iCs/>
        </w:rPr>
        <w:t> </w:t>
      </w:r>
      <w:r w:rsidRPr="009C7A0A">
        <w:rPr>
          <w:i/>
          <w:iCs/>
        </w:rPr>
        <w:t>SKA-9/2019</w:t>
      </w:r>
      <w:r w:rsidR="00604CBE" w:rsidRPr="009C7A0A">
        <w:rPr>
          <w:i/>
          <w:iCs/>
        </w:rPr>
        <w:t>,</w:t>
      </w:r>
      <w:r w:rsidR="00604CBE" w:rsidRPr="009C7A0A">
        <w:t xml:space="preserve"> </w:t>
      </w:r>
      <w:hyperlink r:id="rId9" w:history="1">
        <w:r w:rsidR="00604CBE" w:rsidRPr="00212C46">
          <w:rPr>
            <w:rStyle w:val="Hyperlink"/>
            <w:i/>
            <w:iCs/>
          </w:rPr>
          <w:t>ECLI:LV:AT:2019:0712.A420291913.2.S</w:t>
        </w:r>
      </w:hyperlink>
      <w:r w:rsidRPr="009C7A0A">
        <w:t>). Pretējā gadījumā netiktu nodrošināta tiesiskā stabilitāte un note</w:t>
      </w:r>
      <w:r w:rsidR="000C0F92" w:rsidRPr="009C7A0A">
        <w:t>i</w:t>
      </w:r>
      <w:r w:rsidRPr="009C7A0A">
        <w:t xml:space="preserve">ktība, kas vispārīgi kalpo būvētāja tiesiskajām interesēm rēķināties ar to, ka, noteiktā kārtībā noslēdzoties attiecīgai būvniecības procesa daļai, </w:t>
      </w:r>
      <w:r w:rsidR="00A70C2A" w:rsidRPr="009C7A0A">
        <w:t>aiz</w:t>
      </w:r>
      <w:r w:rsidRPr="009C7A0A">
        <w:t>skartās personas pret to vairs nevar izteikt iebildumus, bet būvētājs var noslēgt būvniecības procesu un sākt būves ekspluatāciju.</w:t>
      </w:r>
    </w:p>
    <w:p w14:paraId="44ED5923" w14:textId="238986C7" w:rsidR="002B7E53" w:rsidRPr="009C7A0A" w:rsidRDefault="00976ED6" w:rsidP="009C7A0A">
      <w:pPr>
        <w:widowControl w:val="0"/>
        <w:spacing w:line="276" w:lineRule="auto"/>
        <w:ind w:firstLine="720"/>
        <w:contextualSpacing/>
        <w:jc w:val="both"/>
      </w:pPr>
      <w:r w:rsidRPr="009C7A0A">
        <w:t>[6.11]</w:t>
      </w:r>
      <w:r w:rsidR="00105017" w:rsidRPr="009C7A0A">
        <w:t> </w:t>
      </w:r>
      <w:r w:rsidR="00FE0749" w:rsidRPr="009C7A0A">
        <w:t xml:space="preserve">Ir būtiski noskaidrot </w:t>
      </w:r>
      <w:r w:rsidR="00476B2C" w:rsidRPr="009C7A0A">
        <w:t>noziedzīga nodarījuma izdarīšanas laiku</w:t>
      </w:r>
      <w:r w:rsidR="00FE0749" w:rsidRPr="009C7A0A">
        <w:t xml:space="preserve">. </w:t>
      </w:r>
      <w:r w:rsidR="002B7E53" w:rsidRPr="009C7A0A">
        <w:t xml:space="preserve">Nav pamata atzīt, ka </w:t>
      </w:r>
      <w:r w:rsidR="000226E1">
        <w:rPr>
          <w:rFonts w:eastAsia="Calibri"/>
          <w:shd w:val="clear" w:color="auto" w:fill="FFFFFF"/>
        </w:rPr>
        <w:t>[pers. A]</w:t>
      </w:r>
      <w:r w:rsidR="002B7E53" w:rsidRPr="009C7A0A">
        <w:t xml:space="preserve"> būtu veicis darbības 2013. gada novembrī</w:t>
      </w:r>
      <w:r w:rsidR="006B5B09" w:rsidRPr="009C7A0A">
        <w:t>, jo darbi, kas saistīti ar tirdzniecības centra sabrukušo konstrukciju projektēšanu un izbūvi</w:t>
      </w:r>
      <w:r w:rsidR="004A6416" w:rsidRPr="009C7A0A">
        <w:t>, veikti laikā no 2009. līdz 2011. gadam. Tas savukārt ietekmē</w:t>
      </w:r>
      <w:r w:rsidR="004769C5" w:rsidRPr="009C7A0A">
        <w:t>, kādas likuma normas piemērojamas konkrētajā gadījumā.</w:t>
      </w:r>
    </w:p>
    <w:p w14:paraId="0BEDE6B3" w14:textId="244D3A84" w:rsidR="00214AF7" w:rsidRPr="009C7A0A" w:rsidRDefault="00201AC0" w:rsidP="009C7A0A">
      <w:pPr>
        <w:widowControl w:val="0"/>
        <w:spacing w:line="276" w:lineRule="auto"/>
        <w:ind w:firstLine="720"/>
        <w:contextualSpacing/>
        <w:jc w:val="both"/>
      </w:pPr>
      <w:r w:rsidRPr="009C7A0A">
        <w:t xml:space="preserve">Tiesa, inkriminējot </w:t>
      </w:r>
      <w:r w:rsidR="00867E28">
        <w:rPr>
          <w:rFonts w:eastAsia="Calibri"/>
          <w:shd w:val="clear" w:color="auto" w:fill="FFFFFF"/>
        </w:rPr>
        <w:t>[pers. A]</w:t>
      </w:r>
      <w:r w:rsidRPr="009C7A0A">
        <w:t xml:space="preserve"> prettiesiskās darbības 2013. gada novembrī, nav ievērojusi</w:t>
      </w:r>
      <w:r w:rsidR="003229F6" w:rsidRPr="009C7A0A">
        <w:t xml:space="preserve"> Latvijas Republikas</w:t>
      </w:r>
      <w:r w:rsidRPr="009C7A0A">
        <w:t xml:space="preserve"> </w:t>
      </w:r>
      <w:r w:rsidR="000019BF" w:rsidRPr="009C7A0A">
        <w:t xml:space="preserve">Satversmes </w:t>
      </w:r>
      <w:r w:rsidR="003229F6" w:rsidRPr="009C7A0A">
        <w:t xml:space="preserve">(turpmāk – Satversme) </w:t>
      </w:r>
      <w:r w:rsidR="000019BF" w:rsidRPr="009C7A0A">
        <w:t>90., 92.</w:t>
      </w:r>
      <w:r w:rsidR="00E96CF9" w:rsidRPr="009C7A0A">
        <w:t> </w:t>
      </w:r>
      <w:r w:rsidR="000019BF" w:rsidRPr="009C7A0A">
        <w:t>pant</w:t>
      </w:r>
      <w:r w:rsidRPr="009C7A0A">
        <w:t>u</w:t>
      </w:r>
      <w:r w:rsidR="000019BF" w:rsidRPr="009C7A0A">
        <w:t xml:space="preserve">, </w:t>
      </w:r>
      <w:r w:rsidR="00D32F66" w:rsidRPr="009C7A0A">
        <w:t xml:space="preserve">Eiropas </w:t>
      </w:r>
      <w:r w:rsidR="000019BF" w:rsidRPr="009C7A0A">
        <w:t>Cilvēk</w:t>
      </w:r>
      <w:r w:rsidR="00D32F66" w:rsidRPr="009C7A0A">
        <w:t xml:space="preserve">a </w:t>
      </w:r>
      <w:r w:rsidR="000019BF" w:rsidRPr="009C7A0A">
        <w:t xml:space="preserve">tiesību un pamatbrīvību aizsardzības konvencijas </w:t>
      </w:r>
      <w:r w:rsidR="00D32F66" w:rsidRPr="009C7A0A">
        <w:t xml:space="preserve">(turpmāk – Eiropas Cilvēktiesību konvencija) </w:t>
      </w:r>
      <w:r w:rsidR="000019BF" w:rsidRPr="009C7A0A">
        <w:t>7.</w:t>
      </w:r>
      <w:r w:rsidR="00E96CF9" w:rsidRPr="009C7A0A">
        <w:t> </w:t>
      </w:r>
      <w:r w:rsidR="000019BF" w:rsidRPr="009C7A0A">
        <w:t>pant</w:t>
      </w:r>
      <w:r w:rsidRPr="009C7A0A">
        <w:t xml:space="preserve">u, </w:t>
      </w:r>
      <w:r w:rsidR="000019BF" w:rsidRPr="009C7A0A">
        <w:t>Eiropas Cilvēktiesību tiesas praks</w:t>
      </w:r>
      <w:r w:rsidRPr="009C7A0A">
        <w:t>i</w:t>
      </w:r>
      <w:r w:rsidR="0028384E" w:rsidRPr="009C7A0A">
        <w:t xml:space="preserve"> un</w:t>
      </w:r>
      <w:r w:rsidR="000019BF" w:rsidRPr="009C7A0A">
        <w:t xml:space="preserve"> Krimināllikuma 5.</w:t>
      </w:r>
      <w:r w:rsidR="009C7A69" w:rsidRPr="009C7A0A">
        <w:t> </w:t>
      </w:r>
      <w:r w:rsidR="000019BF" w:rsidRPr="009C7A0A">
        <w:t>panta otrajā daļā nostiprināt</w:t>
      </w:r>
      <w:r w:rsidRPr="009C7A0A">
        <w:t>o</w:t>
      </w:r>
      <w:r w:rsidR="000019BF" w:rsidRPr="009C7A0A">
        <w:t xml:space="preserve"> </w:t>
      </w:r>
      <w:proofErr w:type="spellStart"/>
      <w:r w:rsidR="000019BF" w:rsidRPr="009C7A0A">
        <w:t>retroaktivitātes</w:t>
      </w:r>
      <w:proofErr w:type="spellEnd"/>
      <w:r w:rsidR="000019BF" w:rsidRPr="009C7A0A">
        <w:t xml:space="preserve"> princip</w:t>
      </w:r>
      <w:r w:rsidRPr="009C7A0A">
        <w:t>u</w:t>
      </w:r>
      <w:r w:rsidR="008A01D3" w:rsidRPr="009C7A0A">
        <w:t xml:space="preserve"> </w:t>
      </w:r>
      <w:r w:rsidR="00590C12" w:rsidRPr="009C7A0A">
        <w:t xml:space="preserve">(labvēlīgāka </w:t>
      </w:r>
      <w:r w:rsidR="00ED07E6" w:rsidRPr="009C7A0A">
        <w:t>K</w:t>
      </w:r>
      <w:r w:rsidR="00590C12" w:rsidRPr="009C7A0A">
        <w:t>rimināllikuma obligāts atpakaļejošs spēks)</w:t>
      </w:r>
      <w:r w:rsidRPr="009C7A0A">
        <w:t>.</w:t>
      </w:r>
      <w:r w:rsidR="008A01D3" w:rsidRPr="009C7A0A">
        <w:t xml:space="preserve"> Ievērojot </w:t>
      </w:r>
      <w:r w:rsidR="00214AF7" w:rsidRPr="009C7A0A">
        <w:t>minēto</w:t>
      </w:r>
      <w:r w:rsidR="008A01D3" w:rsidRPr="009C7A0A">
        <w:t xml:space="preserve"> principu</w:t>
      </w:r>
      <w:r w:rsidR="00214AF7" w:rsidRPr="009C7A0A">
        <w:t xml:space="preserve">, </w:t>
      </w:r>
      <w:proofErr w:type="spellStart"/>
      <w:r w:rsidR="00214AF7" w:rsidRPr="009C7A0A">
        <w:t>ultraaktivitātes</w:t>
      </w:r>
      <w:proofErr w:type="spellEnd"/>
      <w:r w:rsidR="00214AF7" w:rsidRPr="009C7A0A">
        <w:t xml:space="preserve"> principu </w:t>
      </w:r>
      <w:r w:rsidR="00590C12" w:rsidRPr="009C7A0A">
        <w:t xml:space="preserve">(proti, kategorisku aizliegumu piešķirt nelabvēlīgākajam </w:t>
      </w:r>
      <w:r w:rsidR="004254C6" w:rsidRPr="009C7A0A">
        <w:t>K</w:t>
      </w:r>
      <w:r w:rsidR="00590C12" w:rsidRPr="009C7A0A">
        <w:t xml:space="preserve">rimināllikumam atpakaļejošu spēku) </w:t>
      </w:r>
      <w:r w:rsidR="00EE05B2" w:rsidRPr="009C7A0A">
        <w:t xml:space="preserve">un </w:t>
      </w:r>
      <w:r w:rsidR="00C53FC0" w:rsidRPr="009C7A0A">
        <w:t xml:space="preserve">2012. gada 13. decembra </w:t>
      </w:r>
      <w:r w:rsidR="00EE05B2" w:rsidRPr="009C7A0A">
        <w:t>likuma „Grozījumi Krimināllikumā” pārejas noteikumu 4. punktu</w:t>
      </w:r>
      <w:r w:rsidR="008A01D3" w:rsidRPr="009C7A0A">
        <w:t xml:space="preserve">, </w:t>
      </w:r>
      <w:r w:rsidR="00FB7577" w:rsidRPr="009C7A0A">
        <w:t>2012.</w:t>
      </w:r>
      <w:r w:rsidR="00C93041" w:rsidRPr="009C7A0A">
        <w:t> </w:t>
      </w:r>
      <w:r w:rsidR="00FB7577" w:rsidRPr="009C7A0A">
        <w:t>gada 13.</w:t>
      </w:r>
      <w:r w:rsidR="00C93041" w:rsidRPr="009C7A0A">
        <w:t> </w:t>
      </w:r>
      <w:r w:rsidR="00FB7577" w:rsidRPr="009C7A0A">
        <w:t>decembra likumam, ar kuru Krimināllikuma 239.</w:t>
      </w:r>
      <w:r w:rsidR="00C93041" w:rsidRPr="009C7A0A">
        <w:t> </w:t>
      </w:r>
      <w:r w:rsidR="00FB7577" w:rsidRPr="009C7A0A">
        <w:t>panta o</w:t>
      </w:r>
      <w:r w:rsidR="00C93041" w:rsidRPr="009C7A0A">
        <w:t>t</w:t>
      </w:r>
      <w:r w:rsidR="00FB7577" w:rsidRPr="009C7A0A">
        <w:t xml:space="preserve">rās daļas sankcijā izdarīti </w:t>
      </w:r>
      <w:r w:rsidR="00C93041" w:rsidRPr="009C7A0A">
        <w:t>grozījumi, samazinot brīvības atņemšanas soda maksimālo robežu, ir</w:t>
      </w:r>
      <w:r w:rsidR="008A01D3" w:rsidRPr="009C7A0A">
        <w:t xml:space="preserve"> atpakaļejošs spēks.</w:t>
      </w:r>
    </w:p>
    <w:p w14:paraId="2E4C037D" w14:textId="3D975910" w:rsidR="00201AC0" w:rsidRPr="009C7A0A" w:rsidRDefault="00976ED6" w:rsidP="009C7A0A">
      <w:pPr>
        <w:widowControl w:val="0"/>
        <w:spacing w:line="276" w:lineRule="auto"/>
        <w:ind w:firstLine="720"/>
        <w:contextualSpacing/>
        <w:jc w:val="both"/>
      </w:pPr>
      <w:r w:rsidRPr="009C7A0A">
        <w:t>[6.12]</w:t>
      </w:r>
      <w:r w:rsidR="009C7A69" w:rsidRPr="009C7A0A">
        <w:t> </w:t>
      </w:r>
      <w:r w:rsidR="008E0F04" w:rsidRPr="009C7A0A">
        <w:t xml:space="preserve">Kvalificējot noziedzīgo nodarījumu, </w:t>
      </w:r>
      <w:r w:rsidR="002A5A7A" w:rsidRPr="009C7A0A">
        <w:t xml:space="preserve">valsts </w:t>
      </w:r>
      <w:r w:rsidR="008E0F04" w:rsidRPr="009C7A0A">
        <w:t>apsūdzība ņēmusi vērā Krimināllikuma redakciju</w:t>
      </w:r>
      <w:r w:rsidR="004949D6" w:rsidRPr="009C7A0A">
        <w:t xml:space="preserve"> no 2013. gada 1. aprīļa līdz 2014. gada 28. oktobrim</w:t>
      </w:r>
      <w:r w:rsidR="008E0F04" w:rsidRPr="009C7A0A">
        <w:t>, kas bija spēkā seku iestāšanās brīd</w:t>
      </w:r>
      <w:r w:rsidR="00AF41FB" w:rsidRPr="009C7A0A">
        <w:t>ī</w:t>
      </w:r>
      <w:r w:rsidR="00962D33" w:rsidRPr="009C7A0A">
        <w:t xml:space="preserve"> – tas ir, pēc apsūdzībā norādītajām darbībā</w:t>
      </w:r>
      <w:r w:rsidR="004949D6" w:rsidRPr="009C7A0A">
        <w:t>m</w:t>
      </w:r>
      <w:r w:rsidR="008E0F04" w:rsidRPr="009C7A0A">
        <w:t xml:space="preserve">. Piemērojot attiecīgo likuma redakciju, valsts apsūdzība pasliktinājusi </w:t>
      </w:r>
      <w:r w:rsidR="00E50958">
        <w:rPr>
          <w:rFonts w:eastAsia="Calibri"/>
          <w:shd w:val="clear" w:color="auto" w:fill="FFFFFF"/>
        </w:rPr>
        <w:t>[pers. A]</w:t>
      </w:r>
      <w:r w:rsidR="008E0F04" w:rsidRPr="009C7A0A">
        <w:t xml:space="preserve"> stāvokli</w:t>
      </w:r>
      <w:r w:rsidR="00861738" w:rsidRPr="009C7A0A">
        <w:t>, jo</w:t>
      </w:r>
      <w:r w:rsidR="008E0F04" w:rsidRPr="009C7A0A">
        <w:t xml:space="preserve"> </w:t>
      </w:r>
      <w:r w:rsidR="00861738" w:rsidRPr="009C7A0A">
        <w:t xml:space="preserve">inkriminēto nodarījumu </w:t>
      </w:r>
      <w:r w:rsidR="00D73619" w:rsidRPr="009C7A0A">
        <w:t xml:space="preserve">kvalificējusi pēc Krimināllikuma 239. panta otrās daļas un </w:t>
      </w:r>
      <w:r w:rsidR="00CF3FFB" w:rsidRPr="009C7A0A">
        <w:t xml:space="preserve">123. panta otrās daļas </w:t>
      </w:r>
      <w:r w:rsidR="00D73619" w:rsidRPr="009C7A0A">
        <w:t>kā noziedzīgu nodarījumu ideālo kopību</w:t>
      </w:r>
      <w:r w:rsidR="007565FE" w:rsidRPr="009C7A0A">
        <w:t>.</w:t>
      </w:r>
      <w:r w:rsidR="008A73B6" w:rsidRPr="009C7A0A">
        <w:t xml:space="preserve"> </w:t>
      </w:r>
      <w:r w:rsidR="005537AA" w:rsidRPr="009C7A0A">
        <w:t>Ņ</w:t>
      </w:r>
      <w:r w:rsidR="008A73B6" w:rsidRPr="009C7A0A">
        <w:t>emot vērā, ka Kri</w:t>
      </w:r>
      <w:r w:rsidR="005537AA" w:rsidRPr="009C7A0A">
        <w:t>m</w:t>
      </w:r>
      <w:r w:rsidR="008A73B6" w:rsidRPr="009C7A0A">
        <w:t>ināllikuma 239.</w:t>
      </w:r>
      <w:r w:rsidR="005537AA" w:rsidRPr="009C7A0A">
        <w:t> </w:t>
      </w:r>
      <w:r w:rsidR="008A73B6" w:rsidRPr="009C7A0A">
        <w:t>panta otrās daļas sankcija bija bargāka par Krimināllikuma 123.</w:t>
      </w:r>
      <w:r w:rsidR="005537AA" w:rsidRPr="009C7A0A">
        <w:t> </w:t>
      </w:r>
      <w:r w:rsidR="008A73B6" w:rsidRPr="009C7A0A">
        <w:t>panta</w:t>
      </w:r>
      <w:r w:rsidR="00FD40EA" w:rsidRPr="009C7A0A">
        <w:t xml:space="preserve"> otrās daļas</w:t>
      </w:r>
      <w:r w:rsidR="008A73B6" w:rsidRPr="009C7A0A">
        <w:t xml:space="preserve"> sankciju</w:t>
      </w:r>
      <w:r w:rsidR="00FC6988" w:rsidRPr="009C7A0A">
        <w:t>, nebija pamata atzīt</w:t>
      </w:r>
      <w:r w:rsidR="000E585B" w:rsidRPr="009C7A0A">
        <w:t>, ka nodarījums veido noziedzīgu nodarījumu ideālo kopību.</w:t>
      </w:r>
      <w:r w:rsidR="00AF461A" w:rsidRPr="009C7A0A">
        <w:t xml:space="preserve"> Minētais atzīstams par Kriminālprocesa likuma 574. panta 2. punkt</w:t>
      </w:r>
      <w:r w:rsidR="00F8014B" w:rsidRPr="009C7A0A">
        <w:t>ā paredzēto Krimināllikuma</w:t>
      </w:r>
      <w:r w:rsidR="00AF461A" w:rsidRPr="009C7A0A">
        <w:t xml:space="preserve"> pārkāpumu</w:t>
      </w:r>
      <w:r w:rsidR="00A34091" w:rsidRPr="009C7A0A">
        <w:t>.</w:t>
      </w:r>
    </w:p>
    <w:p w14:paraId="383193D7" w14:textId="6C5DDA00" w:rsidR="00463E79" w:rsidRPr="009C7A0A" w:rsidRDefault="006A7205" w:rsidP="009C7A0A">
      <w:pPr>
        <w:widowControl w:val="0"/>
        <w:tabs>
          <w:tab w:val="left" w:pos="2811"/>
        </w:tabs>
        <w:spacing w:line="276" w:lineRule="auto"/>
        <w:ind w:firstLine="720"/>
        <w:contextualSpacing/>
        <w:jc w:val="both"/>
      </w:pPr>
      <w:r w:rsidRPr="009C7A0A">
        <w:t>[6.1</w:t>
      </w:r>
      <w:r w:rsidR="007916FF" w:rsidRPr="009C7A0A">
        <w:t>3</w:t>
      </w:r>
      <w:r w:rsidRPr="009C7A0A">
        <w:t>]</w:t>
      </w:r>
      <w:r w:rsidR="009C7A69" w:rsidRPr="009C7A0A">
        <w:t> </w:t>
      </w:r>
      <w:r w:rsidR="00003E8F" w:rsidRPr="009C7A0A">
        <w:t>Konkrētajā</w:t>
      </w:r>
      <w:r w:rsidR="003C16B9" w:rsidRPr="009C7A0A">
        <w:t xml:space="preserve"> krimināllietā </w:t>
      </w:r>
      <w:r w:rsidR="00003E8F" w:rsidRPr="009C7A0A">
        <w:t xml:space="preserve">nav </w:t>
      </w:r>
      <w:r w:rsidR="003C16B9" w:rsidRPr="009C7A0A">
        <w:t xml:space="preserve">celta apsūdzība pret </w:t>
      </w:r>
      <w:r w:rsidR="00BB72F6" w:rsidRPr="009C7A0A">
        <w:rPr>
          <w:bCs/>
          <w:color w:val="000000"/>
        </w:rPr>
        <w:t>SIA „</w:t>
      </w:r>
      <w:r w:rsidR="00CE2B5D">
        <w:rPr>
          <w:bCs/>
          <w:color w:val="000000"/>
        </w:rPr>
        <w:t>[Nosaukums</w:t>
      </w:r>
      <w:r w:rsidR="003E7DF3">
        <w:rPr>
          <w:bCs/>
          <w:color w:val="000000"/>
        </w:rPr>
        <w:t> </w:t>
      </w:r>
      <w:r w:rsidR="00CE2B5D">
        <w:rPr>
          <w:bCs/>
          <w:color w:val="000000"/>
        </w:rPr>
        <w:t>F]</w:t>
      </w:r>
      <w:r w:rsidR="00BB72F6" w:rsidRPr="009C7A0A">
        <w:rPr>
          <w:bCs/>
          <w:color w:val="000000"/>
        </w:rPr>
        <w:t>”</w:t>
      </w:r>
      <w:r w:rsidR="00340E5A" w:rsidRPr="009C7A0A">
        <w:t xml:space="preserve"> amatpersonām vai darbiniekiem</w:t>
      </w:r>
      <w:r w:rsidR="00206E85" w:rsidRPr="009C7A0A">
        <w:t>,</w:t>
      </w:r>
      <w:r w:rsidR="001E781C" w:rsidRPr="009C7A0A">
        <w:t xml:space="preserve"> un apelācijas instances tiesa spriedumā</w:t>
      </w:r>
      <w:r w:rsidR="00D10621" w:rsidRPr="009C7A0A">
        <w:t xml:space="preserve"> </w:t>
      </w:r>
      <w:r w:rsidR="009B7E8C" w:rsidRPr="009C7A0A">
        <w:t>nav</w:t>
      </w:r>
      <w:r w:rsidR="002548BD" w:rsidRPr="009C7A0A">
        <w:t xml:space="preserve"> </w:t>
      </w:r>
      <w:r w:rsidR="00D73938" w:rsidRPr="009C7A0A">
        <w:t>iz</w:t>
      </w:r>
      <w:r w:rsidR="00BB7DC7" w:rsidRPr="009C7A0A">
        <w:t>vērtējusi</w:t>
      </w:r>
      <w:r w:rsidR="00D10621" w:rsidRPr="009C7A0A">
        <w:t xml:space="preserve">, vai </w:t>
      </w:r>
      <w:r w:rsidR="009B7E8C" w:rsidRPr="009C7A0A">
        <w:t xml:space="preserve">starp </w:t>
      </w:r>
      <w:r w:rsidR="00D10621" w:rsidRPr="009C7A0A">
        <w:t>šo personu rīcīb</w:t>
      </w:r>
      <w:r w:rsidR="00C727C0" w:rsidRPr="009C7A0A">
        <w:t>u un ēkas sagrūšanu</w:t>
      </w:r>
      <w:r w:rsidR="00D10621" w:rsidRPr="009C7A0A">
        <w:t xml:space="preserve"> </w:t>
      </w:r>
      <w:r w:rsidR="00C727C0" w:rsidRPr="009C7A0A">
        <w:t>konstatējama cēloņsakarība</w:t>
      </w:r>
      <w:r w:rsidR="00C730D7" w:rsidRPr="009C7A0A">
        <w:t>.</w:t>
      </w:r>
    </w:p>
    <w:p w14:paraId="60E4B568" w14:textId="2F2D1EB6" w:rsidR="00E757AC" w:rsidRPr="009C7A0A" w:rsidRDefault="000E6C87" w:rsidP="00ED67BA">
      <w:pPr>
        <w:widowControl w:val="0"/>
        <w:tabs>
          <w:tab w:val="left" w:pos="2811"/>
        </w:tabs>
        <w:spacing w:line="276" w:lineRule="auto"/>
        <w:ind w:firstLine="720"/>
        <w:contextualSpacing/>
        <w:jc w:val="both"/>
      </w:pPr>
      <w:r w:rsidRPr="009C7A0A">
        <w:t xml:space="preserve">Tiesa, konstatējot, ka </w:t>
      </w:r>
      <w:bookmarkStart w:id="3" w:name="_Hlk183606260"/>
      <w:r w:rsidR="00BB72F6" w:rsidRPr="009C7A0A">
        <w:rPr>
          <w:bCs/>
          <w:color w:val="000000"/>
        </w:rPr>
        <w:t>SIA „</w:t>
      </w:r>
      <w:r w:rsidR="00A077D9">
        <w:rPr>
          <w:bCs/>
          <w:color w:val="000000"/>
        </w:rPr>
        <w:t>[Nosaukums</w:t>
      </w:r>
      <w:r w:rsidR="003E7DF3">
        <w:rPr>
          <w:bCs/>
          <w:color w:val="000000"/>
        </w:rPr>
        <w:t> </w:t>
      </w:r>
      <w:r w:rsidR="00A077D9">
        <w:rPr>
          <w:bCs/>
          <w:color w:val="000000"/>
        </w:rPr>
        <w:t>F]</w:t>
      </w:r>
      <w:r w:rsidR="00BB72F6" w:rsidRPr="009C7A0A">
        <w:rPr>
          <w:bCs/>
          <w:color w:val="000000"/>
        </w:rPr>
        <w:t>”</w:t>
      </w:r>
      <w:bookmarkEnd w:id="3"/>
      <w:r w:rsidRPr="009C7A0A">
        <w:t xml:space="preserve"> 2011. gada 28. februārī izgatavoja tērauda konstrukcijas (sijas salikumā, kopne</w:t>
      </w:r>
      <w:r w:rsidRPr="0088417A">
        <w:t xml:space="preserve">) un </w:t>
      </w:r>
      <w:r w:rsidR="00841558" w:rsidRPr="0088417A">
        <w:t>SIA</w:t>
      </w:r>
      <w:r w:rsidR="00EC5B95" w:rsidRPr="0088417A">
        <w:t> „</w:t>
      </w:r>
      <w:r w:rsidR="00841558" w:rsidRPr="0088417A">
        <w:t>MONCE”,</w:t>
      </w:r>
      <w:r w:rsidR="00841558" w:rsidRPr="009C7A0A">
        <w:t xml:space="preserve"> pamatojoties uz </w:t>
      </w:r>
      <w:r w:rsidR="00EC5B95" w:rsidRPr="009C7A0A">
        <w:t xml:space="preserve">2011. gada 26. janvāra apakšuzņēmuma līgumu ar </w:t>
      </w:r>
      <w:r w:rsidR="00EC5B95" w:rsidRPr="009C7A0A">
        <w:rPr>
          <w:bCs/>
          <w:color w:val="000000"/>
        </w:rPr>
        <w:t>SIA „</w:t>
      </w:r>
      <w:r w:rsidR="00E83335">
        <w:rPr>
          <w:bCs/>
          <w:color w:val="000000"/>
        </w:rPr>
        <w:t>[Nosaukums</w:t>
      </w:r>
      <w:r w:rsidR="003E7DF3">
        <w:rPr>
          <w:bCs/>
          <w:color w:val="000000"/>
        </w:rPr>
        <w:t> </w:t>
      </w:r>
      <w:r w:rsidR="00E83335">
        <w:rPr>
          <w:bCs/>
          <w:color w:val="000000"/>
        </w:rPr>
        <w:t>F]</w:t>
      </w:r>
      <w:r w:rsidR="00EC5B95" w:rsidRPr="009C7A0A">
        <w:rPr>
          <w:bCs/>
          <w:color w:val="000000"/>
        </w:rPr>
        <w:t xml:space="preserve">”, </w:t>
      </w:r>
      <w:r w:rsidRPr="009C7A0A">
        <w:t xml:space="preserve">veica šo konstrukciju montāžu, nav </w:t>
      </w:r>
      <w:r w:rsidR="00E863F7" w:rsidRPr="009C7A0A">
        <w:t>izvērtējusi</w:t>
      </w:r>
      <w:r w:rsidRPr="009C7A0A">
        <w:t>, ka: 1) </w:t>
      </w:r>
      <w:r w:rsidR="00BB72F6" w:rsidRPr="009C7A0A">
        <w:rPr>
          <w:bCs/>
          <w:color w:val="000000"/>
        </w:rPr>
        <w:t>SIA „</w:t>
      </w:r>
      <w:r w:rsidR="00E83335">
        <w:rPr>
          <w:bCs/>
          <w:color w:val="000000"/>
        </w:rPr>
        <w:t>[Nosaukums</w:t>
      </w:r>
      <w:r w:rsidR="003E7DF3">
        <w:rPr>
          <w:bCs/>
          <w:color w:val="000000"/>
        </w:rPr>
        <w:t> </w:t>
      </w:r>
      <w:r w:rsidR="00E83335">
        <w:rPr>
          <w:bCs/>
          <w:color w:val="000000"/>
        </w:rPr>
        <w:t>F]</w:t>
      </w:r>
      <w:r w:rsidR="00BB72F6" w:rsidRPr="009C7A0A">
        <w:rPr>
          <w:bCs/>
          <w:color w:val="000000"/>
        </w:rPr>
        <w:t>”</w:t>
      </w:r>
      <w:r w:rsidRPr="009C7A0A">
        <w:t xml:space="preserve"> izstrādāj</w:t>
      </w:r>
      <w:r w:rsidR="00E07F26" w:rsidRPr="009C7A0A">
        <w:t>a</w:t>
      </w:r>
      <w:r w:rsidRPr="009C7A0A">
        <w:t xml:space="preserve"> šo kopņu detalizācijas rasējumus</w:t>
      </w:r>
      <w:r w:rsidR="00263C9E" w:rsidRPr="009C7A0A">
        <w:t xml:space="preserve"> un</w:t>
      </w:r>
      <w:r w:rsidRPr="009C7A0A">
        <w:t xml:space="preserve"> detalizācijas plānu, kurā</w:t>
      </w:r>
      <w:r w:rsidR="00E07F26" w:rsidRPr="009C7A0A">
        <w:t xml:space="preserve"> </w:t>
      </w:r>
      <w:r w:rsidRPr="009C7A0A">
        <w:t>kopne</w:t>
      </w:r>
      <w:r w:rsidR="009D1B05" w:rsidRPr="009C7A0A">
        <w:t xml:space="preserve"> tika</w:t>
      </w:r>
      <w:r w:rsidRPr="009C7A0A">
        <w:t xml:space="preserve"> sadalī</w:t>
      </w:r>
      <w:r w:rsidR="009D1B05" w:rsidRPr="009C7A0A">
        <w:t>ta</w:t>
      </w:r>
      <w:r w:rsidRPr="009C7A0A">
        <w:t>; 2) </w:t>
      </w:r>
      <w:r w:rsidR="00BB72F6" w:rsidRPr="009C7A0A">
        <w:rPr>
          <w:bCs/>
          <w:color w:val="000000"/>
        </w:rPr>
        <w:t>SIA „</w:t>
      </w:r>
      <w:r w:rsidR="00D66DE0">
        <w:rPr>
          <w:bCs/>
          <w:color w:val="000000"/>
        </w:rPr>
        <w:t>[Nosaukums</w:t>
      </w:r>
      <w:r w:rsidR="003E7DF3">
        <w:rPr>
          <w:bCs/>
          <w:color w:val="000000"/>
        </w:rPr>
        <w:t> </w:t>
      </w:r>
      <w:r w:rsidR="00D66DE0">
        <w:rPr>
          <w:bCs/>
          <w:color w:val="000000"/>
        </w:rPr>
        <w:t>F]</w:t>
      </w:r>
      <w:r w:rsidR="00BB72F6" w:rsidRPr="009C7A0A">
        <w:rPr>
          <w:bCs/>
          <w:color w:val="000000"/>
        </w:rPr>
        <w:t>”</w:t>
      </w:r>
      <w:r w:rsidRPr="009C7A0A">
        <w:t xml:space="preserve"> ražoja kopnes kā gatavu būvizstrādājumu un </w:t>
      </w:r>
      <w:r w:rsidR="004A0A28" w:rsidRPr="009C7A0A">
        <w:t xml:space="preserve">nogādāja </w:t>
      </w:r>
      <w:r w:rsidR="004A0A28" w:rsidRPr="009C7A0A">
        <w:lastRenderedPageBreak/>
        <w:t>komplektu</w:t>
      </w:r>
      <w:r w:rsidR="00E56340" w:rsidRPr="009C7A0A">
        <w:t xml:space="preserve">, tai </w:t>
      </w:r>
      <w:r w:rsidR="004A0A28" w:rsidRPr="009C7A0A">
        <w:t>skaitā</w:t>
      </w:r>
      <w:r w:rsidR="00243DD1" w:rsidRPr="009C7A0A">
        <w:t xml:space="preserve"> skrūves</w:t>
      </w:r>
      <w:r w:rsidR="00E56340" w:rsidRPr="009C7A0A">
        <w:t>,</w:t>
      </w:r>
      <w:r w:rsidRPr="009C7A0A">
        <w:t xml:space="preserve"> uz objektu; 3) </w:t>
      </w:r>
      <w:r w:rsidR="00BB72F6" w:rsidRPr="009C7A0A">
        <w:rPr>
          <w:bCs/>
          <w:color w:val="000000"/>
        </w:rPr>
        <w:t>SIA „</w:t>
      </w:r>
      <w:r w:rsidR="00D66DE0">
        <w:rPr>
          <w:bCs/>
          <w:color w:val="000000"/>
        </w:rPr>
        <w:t>[Nosaukums</w:t>
      </w:r>
      <w:r w:rsidR="00B76DE3">
        <w:rPr>
          <w:bCs/>
          <w:color w:val="000000"/>
        </w:rPr>
        <w:t> </w:t>
      </w:r>
      <w:r w:rsidR="00D66DE0">
        <w:rPr>
          <w:bCs/>
          <w:color w:val="000000"/>
        </w:rPr>
        <w:t>F]</w:t>
      </w:r>
      <w:r w:rsidR="00BB72F6" w:rsidRPr="009C7A0A">
        <w:rPr>
          <w:bCs/>
          <w:color w:val="000000"/>
        </w:rPr>
        <w:t xml:space="preserve">” </w:t>
      </w:r>
      <w:r w:rsidRPr="009C7A0A">
        <w:t>vienlaikus ar metāla kopņu pasi izdeva atbilstības deklarāciju Nr. D-58/R; 4) </w:t>
      </w:r>
      <w:r w:rsidR="00D301F9" w:rsidRPr="009C7A0A">
        <w:t xml:space="preserve">šajā </w:t>
      </w:r>
      <w:r w:rsidRPr="009C7A0A">
        <w:t>deklarācijā kā komplektējošā daļa norādītas arī skrūves ar stiprības klasi 8.8; 5) lieciniek</w:t>
      </w:r>
      <w:r w:rsidR="00B942F2" w:rsidRPr="009C7A0A">
        <w:t>s</w:t>
      </w:r>
      <w:r w:rsidRPr="009C7A0A">
        <w:t xml:space="preserve"> </w:t>
      </w:r>
      <w:r w:rsidR="002A67FF">
        <w:t>[pers.</w:t>
      </w:r>
      <w:r w:rsidR="00BA5C9E">
        <w:t> </w:t>
      </w:r>
      <w:r w:rsidR="002A67FF">
        <w:t>LB]</w:t>
      </w:r>
      <w:r w:rsidRPr="009C7A0A">
        <w:t xml:space="preserve"> </w:t>
      </w:r>
      <w:r w:rsidR="00B942F2" w:rsidRPr="009C7A0A">
        <w:t xml:space="preserve">liecināja, ka kopnes rasējumā nebija norādīta </w:t>
      </w:r>
      <w:r w:rsidR="00B62E42" w:rsidRPr="009C7A0A">
        <w:t xml:space="preserve">metāla </w:t>
      </w:r>
      <w:r w:rsidR="008C70EE" w:rsidRPr="009C7A0A">
        <w:t>stiprība</w:t>
      </w:r>
      <w:r w:rsidR="000E5516" w:rsidRPr="009C7A0A">
        <w:t>, piepūles kopnes stieņos vai slodze uz kopni</w:t>
      </w:r>
      <w:r w:rsidR="008C70EE" w:rsidRPr="009C7A0A">
        <w:t>; 6) lieciniek</w:t>
      </w:r>
      <w:r w:rsidR="00B942F2" w:rsidRPr="009C7A0A">
        <w:t>s</w:t>
      </w:r>
      <w:r w:rsidR="008C70EE" w:rsidRPr="009C7A0A">
        <w:t xml:space="preserve"> </w:t>
      </w:r>
      <w:r w:rsidR="00ED67BA">
        <w:t>[pers.</w:t>
      </w:r>
      <w:r w:rsidR="00A34EA5">
        <w:t> </w:t>
      </w:r>
      <w:r w:rsidR="00ED67BA">
        <w:t>LS]</w:t>
      </w:r>
      <w:r w:rsidR="008C70EE" w:rsidRPr="009C7A0A">
        <w:t xml:space="preserve"> </w:t>
      </w:r>
      <w:r w:rsidR="00B942F2" w:rsidRPr="009C7A0A">
        <w:t>liecināj</w:t>
      </w:r>
      <w:r w:rsidR="00CD4148" w:rsidRPr="009C7A0A">
        <w:t>a</w:t>
      </w:r>
      <w:r w:rsidR="00B942F2" w:rsidRPr="009C7A0A">
        <w:t xml:space="preserve">, </w:t>
      </w:r>
      <w:r w:rsidR="00085018" w:rsidRPr="009C7A0A">
        <w:t>ka</w:t>
      </w:r>
      <w:r w:rsidR="00CD4148" w:rsidRPr="009C7A0A">
        <w:t xml:space="preserve"> 8.8. klases</w:t>
      </w:r>
      <w:r w:rsidR="00085018" w:rsidRPr="009C7A0A">
        <w:t xml:space="preserve"> </w:t>
      </w:r>
      <w:r w:rsidR="00CD4148" w:rsidRPr="009C7A0A">
        <w:t>bult</w:t>
      </w:r>
      <w:r w:rsidR="00085018" w:rsidRPr="009C7A0A">
        <w:t xml:space="preserve">skrūves nav pietiekami stipras un nespēs noturēt </w:t>
      </w:r>
      <w:r w:rsidR="00CD4148" w:rsidRPr="009C7A0A">
        <w:t xml:space="preserve">minēto </w:t>
      </w:r>
      <w:r w:rsidR="00085018" w:rsidRPr="009C7A0A">
        <w:t>konstrukciju</w:t>
      </w:r>
      <w:r w:rsidR="008C70EE" w:rsidRPr="009C7A0A">
        <w:t>; 7) Patērētāju tiesību aizsardzības centra 2015. gada 5. janvāra atzinum</w:t>
      </w:r>
      <w:r w:rsidR="00CA764F" w:rsidRPr="009C7A0A">
        <w:t>ā</w:t>
      </w:r>
      <w:r w:rsidR="008C70EE" w:rsidRPr="009C7A0A">
        <w:t xml:space="preserve"> Nr. 4.2.-2/20</w:t>
      </w:r>
      <w:r w:rsidR="00CA764F" w:rsidRPr="009C7A0A">
        <w:t xml:space="preserve"> konstatēts, ka iesniegtās bultskrūves un uzgriežņi nav nodrošināti ar standartos noteikto marķējumu un </w:t>
      </w:r>
      <w:r w:rsidR="00B360DA" w:rsidRPr="009C7A0A">
        <w:t>objektā izmantotās bultskrūves un uzgriežņi nav nodrošināti ar normatīvajos tiesību aktos atbilstību apliecinošiem dokumentiem</w:t>
      </w:r>
      <w:r w:rsidR="008C70EE" w:rsidRPr="009C7A0A">
        <w:t>; 8) </w:t>
      </w:r>
      <w:r w:rsidR="00B80C06" w:rsidRPr="009C7A0A">
        <w:t xml:space="preserve">no </w:t>
      </w:r>
      <w:r w:rsidR="008C70EE" w:rsidRPr="009C7A0A">
        <w:t xml:space="preserve">Rīgas </w:t>
      </w:r>
      <w:r w:rsidR="00B51028" w:rsidRPr="009C7A0A">
        <w:t>T</w:t>
      </w:r>
      <w:r w:rsidR="008C70EE" w:rsidRPr="009C7A0A">
        <w:t>ehniskās universitātes Nesagraujošo testēšanas metožu laboratorijas 2013. gada 28. novembra slēdzien</w:t>
      </w:r>
      <w:r w:rsidR="00B80C06" w:rsidRPr="009C7A0A">
        <w:t>a secināms, ka</w:t>
      </w:r>
      <w:r w:rsidR="00AE1437" w:rsidRPr="009C7A0A">
        <w:t xml:space="preserve"> uzgriežņu un atbilstošo skrūvju cietība</w:t>
      </w:r>
      <w:r w:rsidR="00B80C06" w:rsidRPr="009C7A0A">
        <w:t xml:space="preserve"> </w:t>
      </w:r>
      <w:r w:rsidR="00AE1437" w:rsidRPr="009C7A0A">
        <w:t>būtisk</w:t>
      </w:r>
      <w:r w:rsidR="00B80C06" w:rsidRPr="009C7A0A">
        <w:t>i</w:t>
      </w:r>
      <w:r w:rsidR="00AE1437" w:rsidRPr="009C7A0A">
        <w:t xml:space="preserve"> atšķir</w:t>
      </w:r>
      <w:r w:rsidR="00B80C06" w:rsidRPr="009C7A0A">
        <w:t>as</w:t>
      </w:r>
      <w:r w:rsidR="008C70EE" w:rsidRPr="009C7A0A">
        <w:t>; 9) 2014. gada 18. decembra kompleksā</w:t>
      </w:r>
      <w:r w:rsidR="006C6932" w:rsidRPr="009C7A0A">
        <w:t>s ekspertīzes</w:t>
      </w:r>
      <w:r w:rsidR="008C70EE" w:rsidRPr="009C7A0A">
        <w:t xml:space="preserve"> ekspertu atzinuma secinājumus par bultskrū</w:t>
      </w:r>
      <w:r w:rsidR="0082428E" w:rsidRPr="009C7A0A">
        <w:t>v</w:t>
      </w:r>
      <w:r w:rsidR="008C70EE" w:rsidRPr="009C7A0A">
        <w:t>ju un uzgriežņu nestspēju, to neatbilstību standartiem</w:t>
      </w:r>
      <w:r w:rsidR="004338EF" w:rsidRPr="009C7A0A">
        <w:t>; 10) </w:t>
      </w:r>
      <w:r w:rsidR="00B16877" w:rsidRPr="009C7A0A">
        <w:t xml:space="preserve">metāla konstrukciju detalizācijas </w:t>
      </w:r>
      <w:r w:rsidR="004338EF" w:rsidRPr="009C7A0A">
        <w:t>rasējumus izstrādāja persona bez nepieciešamās kvalifikācijas un sertifikā</w:t>
      </w:r>
      <w:r w:rsidR="00B16877" w:rsidRPr="009C7A0A">
        <w:t>ta</w:t>
      </w:r>
      <w:r w:rsidR="004338EF" w:rsidRPr="009C7A0A">
        <w:t>.</w:t>
      </w:r>
    </w:p>
    <w:p w14:paraId="61F990A5" w14:textId="3E342F91" w:rsidR="002D4E3F" w:rsidRPr="009C7A0A" w:rsidRDefault="00900804" w:rsidP="009C7A0A">
      <w:pPr>
        <w:widowControl w:val="0"/>
        <w:tabs>
          <w:tab w:val="left" w:pos="2811"/>
        </w:tabs>
        <w:spacing w:line="276" w:lineRule="auto"/>
        <w:ind w:firstLine="720"/>
        <w:contextualSpacing/>
        <w:jc w:val="both"/>
      </w:pPr>
      <w:r w:rsidRPr="009C7A0A">
        <w:t>Neizvērtējot šos apstākļus, apelācijas instances tiesa nav pietiekami pamatojusi</w:t>
      </w:r>
      <w:r w:rsidR="008B7811" w:rsidRPr="009C7A0A">
        <w:t xml:space="preserve"> atzinumu par cēloņsakarību starp </w:t>
      </w:r>
      <w:r w:rsidR="00D503C5">
        <w:rPr>
          <w:rFonts w:eastAsia="Calibri"/>
          <w:shd w:val="clear" w:color="auto" w:fill="FFFFFF"/>
        </w:rPr>
        <w:t>[pers. A]</w:t>
      </w:r>
      <w:r w:rsidR="008B7811" w:rsidRPr="009C7A0A">
        <w:t xml:space="preserve"> inkriminēto nodarījumu un </w:t>
      </w:r>
      <w:r w:rsidR="00A84475" w:rsidRPr="009C7A0A">
        <w:t xml:space="preserve">sekām. Turklāt tiesa nav </w:t>
      </w:r>
      <w:r w:rsidR="0078560B" w:rsidRPr="009C7A0A">
        <w:t xml:space="preserve">ņēmusi vērā, ka konkrētajos apstākļos ir pamats vērtēt </w:t>
      </w:r>
      <w:r w:rsidR="00E757AC" w:rsidRPr="009C7A0A">
        <w:t xml:space="preserve">iespējamās cēloņsakarības esību starp </w:t>
      </w:r>
      <w:r w:rsidR="0078560B" w:rsidRPr="009C7A0A">
        <w:t xml:space="preserve">citu būvniecības procesa dalībnieku rīcību un </w:t>
      </w:r>
      <w:r w:rsidR="00E757AC" w:rsidRPr="009C7A0A">
        <w:t>ēkas sagrūšanu.</w:t>
      </w:r>
    </w:p>
    <w:p w14:paraId="69B765FC" w14:textId="106A4525" w:rsidR="00D755DF" w:rsidRPr="009C7A0A" w:rsidRDefault="00DE0884" w:rsidP="009C7A0A">
      <w:pPr>
        <w:widowControl w:val="0"/>
        <w:tabs>
          <w:tab w:val="left" w:pos="2811"/>
        </w:tabs>
        <w:spacing w:line="276" w:lineRule="auto"/>
        <w:ind w:firstLine="720"/>
        <w:contextualSpacing/>
        <w:jc w:val="both"/>
      </w:pPr>
      <w:r w:rsidRPr="009C7A0A">
        <w:t>[6.1</w:t>
      </w:r>
      <w:r w:rsidR="00D755DF" w:rsidRPr="009C7A0A">
        <w:t>4</w:t>
      </w:r>
      <w:r w:rsidRPr="009C7A0A">
        <w:t>]</w:t>
      </w:r>
      <w:r w:rsidR="009C7A69" w:rsidRPr="009C7A0A">
        <w:t> </w:t>
      </w:r>
      <w:r w:rsidR="00305FE4" w:rsidRPr="009C7A0A">
        <w:t xml:space="preserve">Tiesa </w:t>
      </w:r>
      <w:r w:rsidR="009E56AA" w:rsidRPr="009C7A0A">
        <w:t>nepamatoti izmantojusi</w:t>
      </w:r>
      <w:r w:rsidR="00305FE4" w:rsidRPr="009C7A0A">
        <w:t xml:space="preserve"> galvenā cēloņa teoriju, lai </w:t>
      </w:r>
      <w:r w:rsidRPr="009C7A0A">
        <w:t>faktisko ēkas nogruvuma cēloni un tā rezultātā nodarīto kaitējumu</w:t>
      </w:r>
      <w:r w:rsidR="00305FE4" w:rsidRPr="009C7A0A">
        <w:t xml:space="preserve"> </w:t>
      </w:r>
      <w:r w:rsidR="00DE16D9" w:rsidRPr="009C7A0A">
        <w:t>attiecinā</w:t>
      </w:r>
      <w:r w:rsidR="00305FE4" w:rsidRPr="009C7A0A">
        <w:t>tu</w:t>
      </w:r>
      <w:r w:rsidR="00DE16D9" w:rsidRPr="009C7A0A">
        <w:t xml:space="preserve"> uz apsūdzēto </w:t>
      </w:r>
      <w:r w:rsidR="000D70B4">
        <w:rPr>
          <w:rFonts w:eastAsia="Calibri"/>
          <w:shd w:val="clear" w:color="auto" w:fill="FFFFFF"/>
        </w:rPr>
        <w:t>[pers. A]</w:t>
      </w:r>
      <w:r w:rsidR="00D161B4" w:rsidRPr="009C7A0A">
        <w:t xml:space="preserve">, </w:t>
      </w:r>
      <w:r w:rsidR="003856D9" w:rsidRPr="009C7A0A">
        <w:t>jo</w:t>
      </w:r>
      <w:r w:rsidR="00D161B4" w:rsidRPr="009C7A0A">
        <w:t xml:space="preserve"> </w:t>
      </w:r>
      <w:r w:rsidR="003856D9" w:rsidRPr="009C7A0A">
        <w:t xml:space="preserve">šajā gadījumā </w:t>
      </w:r>
      <w:r w:rsidR="00D161B4" w:rsidRPr="009C7A0A">
        <w:t xml:space="preserve">par piemērotāko </w:t>
      </w:r>
      <w:r w:rsidR="003856D9" w:rsidRPr="009C7A0A">
        <w:t>atzīstama</w:t>
      </w:r>
      <w:r w:rsidR="00D161B4" w:rsidRPr="009C7A0A">
        <w:t xml:space="preserve"> </w:t>
      </w:r>
      <w:proofErr w:type="spellStart"/>
      <w:r w:rsidR="00D161B4" w:rsidRPr="009C7A0A">
        <w:rPr>
          <w:i/>
          <w:iCs/>
        </w:rPr>
        <w:t>conditio</w:t>
      </w:r>
      <w:proofErr w:type="spellEnd"/>
      <w:r w:rsidR="00D161B4" w:rsidRPr="009C7A0A">
        <w:rPr>
          <w:i/>
          <w:iCs/>
        </w:rPr>
        <w:t xml:space="preserve"> </w:t>
      </w:r>
      <w:proofErr w:type="spellStart"/>
      <w:r w:rsidR="00D161B4" w:rsidRPr="009C7A0A">
        <w:rPr>
          <w:i/>
          <w:iCs/>
        </w:rPr>
        <w:t>sine</w:t>
      </w:r>
      <w:proofErr w:type="spellEnd"/>
      <w:r w:rsidR="00D161B4" w:rsidRPr="009C7A0A">
        <w:rPr>
          <w:i/>
          <w:iCs/>
        </w:rPr>
        <w:t xml:space="preserve"> </w:t>
      </w:r>
      <w:proofErr w:type="spellStart"/>
      <w:r w:rsidR="00D161B4" w:rsidRPr="009C7A0A">
        <w:rPr>
          <w:i/>
          <w:iCs/>
        </w:rPr>
        <w:t>qua</w:t>
      </w:r>
      <w:proofErr w:type="spellEnd"/>
      <w:r w:rsidR="00D161B4" w:rsidRPr="009C7A0A">
        <w:rPr>
          <w:i/>
          <w:iCs/>
        </w:rPr>
        <w:t xml:space="preserve"> non </w:t>
      </w:r>
      <w:r w:rsidR="0037535E" w:rsidRPr="009C7A0A">
        <w:t xml:space="preserve">jeb </w:t>
      </w:r>
      <w:r w:rsidR="00C82526" w:rsidRPr="009C7A0A">
        <w:t>ekvivalences</w:t>
      </w:r>
      <w:r w:rsidR="0037535E" w:rsidRPr="009C7A0A">
        <w:t>/</w:t>
      </w:r>
      <w:r w:rsidR="00C82526" w:rsidRPr="009C7A0A">
        <w:t>nosacījuma teorija</w:t>
      </w:r>
      <w:r w:rsidR="007972BC" w:rsidRPr="009C7A0A">
        <w:t>, k</w:t>
      </w:r>
      <w:r w:rsidR="00790BCE" w:rsidRPr="009C7A0A">
        <w:t>as</w:t>
      </w:r>
      <w:r w:rsidR="007972BC" w:rsidRPr="009C7A0A">
        <w:t xml:space="preserve"> noteic, ka kaitīgās sekas var iestāties vairāku cēloņu apvienošanās gadījumā, piemēram, </w:t>
      </w:r>
      <w:r w:rsidR="00790BCE" w:rsidRPr="009C7A0A">
        <w:t xml:space="preserve">summējoties </w:t>
      </w:r>
      <w:r w:rsidR="007972BC" w:rsidRPr="009C7A0A">
        <w:t>vairāku cilvēku neuzmanīga</w:t>
      </w:r>
      <w:r w:rsidR="00790BCE" w:rsidRPr="009C7A0A">
        <w:t>i</w:t>
      </w:r>
      <w:r w:rsidR="007972BC" w:rsidRPr="009C7A0A">
        <w:t xml:space="preserve"> rīcība</w:t>
      </w:r>
      <w:r w:rsidR="00790BCE" w:rsidRPr="009C7A0A">
        <w:t>i, turklāt</w:t>
      </w:r>
      <w:r w:rsidR="00AC2D88" w:rsidRPr="009C7A0A">
        <w:t xml:space="preserve"> nosacījumi (cēloņi) tiek uzskatīti par līdzvērtīgiem, to sadalījums svarīgos un nesvarīgos nav pieļaujams.</w:t>
      </w:r>
    </w:p>
    <w:p w14:paraId="42EA6D49" w14:textId="2AC1ED5E" w:rsidR="00D755DF" w:rsidRPr="009C7A0A" w:rsidRDefault="007972BC" w:rsidP="009C7A0A">
      <w:pPr>
        <w:widowControl w:val="0"/>
        <w:tabs>
          <w:tab w:val="left" w:pos="2811"/>
        </w:tabs>
        <w:spacing w:line="276" w:lineRule="auto"/>
        <w:ind w:firstLine="720"/>
        <w:contextualSpacing/>
        <w:jc w:val="both"/>
      </w:pPr>
      <w:r w:rsidRPr="009C7A0A">
        <w:t>Ievērojot</w:t>
      </w:r>
      <w:r w:rsidR="00790BCE" w:rsidRPr="009C7A0A">
        <w:t xml:space="preserve"> to</w:t>
      </w:r>
      <w:r w:rsidRPr="009C7A0A">
        <w:t>, ka ēkas būvniecības procesā bija iesaistīt</w:t>
      </w:r>
      <w:r w:rsidR="00D755DF" w:rsidRPr="009C7A0A">
        <w:t>i</w:t>
      </w:r>
      <w:r w:rsidRPr="009C7A0A">
        <w:t xml:space="preserve"> vairāki būvniecības procesa dalībnieki, tostarp </w:t>
      </w:r>
      <w:r w:rsidR="00BB72F6" w:rsidRPr="009C7A0A">
        <w:rPr>
          <w:bCs/>
          <w:color w:val="000000"/>
        </w:rPr>
        <w:t>SIA „</w:t>
      </w:r>
      <w:r w:rsidR="00D17C2A">
        <w:rPr>
          <w:bCs/>
          <w:color w:val="000000"/>
        </w:rPr>
        <w:t>[Nosaukums</w:t>
      </w:r>
      <w:r w:rsidR="002462AA">
        <w:rPr>
          <w:bCs/>
          <w:color w:val="000000"/>
        </w:rPr>
        <w:t> </w:t>
      </w:r>
      <w:r w:rsidR="00D17C2A">
        <w:rPr>
          <w:bCs/>
          <w:color w:val="000000"/>
        </w:rPr>
        <w:t>F]</w:t>
      </w:r>
      <w:r w:rsidR="00BB72F6" w:rsidRPr="009C7A0A">
        <w:rPr>
          <w:bCs/>
          <w:color w:val="000000"/>
        </w:rPr>
        <w:t>”</w:t>
      </w:r>
      <w:r w:rsidRPr="009C7A0A">
        <w:t xml:space="preserve">, tiesa nav izvērtējusi, vai konkrētajā gadījumā </w:t>
      </w:r>
      <w:r w:rsidR="00FA1371" w:rsidRPr="009C7A0A">
        <w:t xml:space="preserve">ir </w:t>
      </w:r>
      <w:r w:rsidRPr="009C7A0A">
        <w:t>pamat</w:t>
      </w:r>
      <w:r w:rsidR="00FA1371" w:rsidRPr="009C7A0A">
        <w:t>s</w:t>
      </w:r>
      <w:r w:rsidRPr="009C7A0A">
        <w:t xml:space="preserve"> konstatēt kumulatīvo cēloņsakarību, kad kaitīgās sekas rada vismaz divi nosacījumi (cēloņi) summējoties, vai alternatīvo cēloņsakarību, kad sekas rada vismaz divi nosacījumi (cēloņi), ka</w:t>
      </w:r>
      <w:r w:rsidR="00502703" w:rsidRPr="009C7A0A">
        <w:t>s</w:t>
      </w:r>
      <w:r w:rsidRPr="009C7A0A">
        <w:t xml:space="preserve"> katrs atsevišķi būtu derīgs šo seku radīšanai.</w:t>
      </w:r>
    </w:p>
    <w:p w14:paraId="4D53E114" w14:textId="030836BA" w:rsidR="001A53A6" w:rsidRPr="009C7A0A" w:rsidRDefault="001A53A6" w:rsidP="009C7A0A">
      <w:pPr>
        <w:widowControl w:val="0"/>
        <w:tabs>
          <w:tab w:val="left" w:pos="2811"/>
        </w:tabs>
        <w:spacing w:line="276" w:lineRule="auto"/>
        <w:ind w:firstLine="720"/>
        <w:contextualSpacing/>
        <w:jc w:val="both"/>
      </w:pPr>
      <w:r w:rsidRPr="009C7A0A">
        <w:t xml:space="preserve">Pat pieņemot, ka </w:t>
      </w:r>
      <w:r w:rsidR="006E34A0">
        <w:rPr>
          <w:rFonts w:eastAsia="Calibri"/>
          <w:shd w:val="clear" w:color="auto" w:fill="FFFFFF"/>
        </w:rPr>
        <w:t>[pers. A]</w:t>
      </w:r>
      <w:r w:rsidRPr="009C7A0A">
        <w:t xml:space="preserve"> rīcībai ir bijis jebkāds cēloniskais sakars ar ēkas nogruvumu, tiesa nav izvērtējusi, vai</w:t>
      </w:r>
      <w:r w:rsidR="00A864B4" w:rsidRPr="009C7A0A">
        <w:t xml:space="preserve"> </w:t>
      </w:r>
      <w:r w:rsidR="0074067F" w:rsidRPr="009C7A0A">
        <w:t xml:space="preserve">arī </w:t>
      </w:r>
      <w:r w:rsidR="00BB72F6" w:rsidRPr="009C7A0A">
        <w:rPr>
          <w:bCs/>
          <w:color w:val="000000"/>
        </w:rPr>
        <w:t>SIA „</w:t>
      </w:r>
      <w:r w:rsidR="006E34A0">
        <w:rPr>
          <w:bCs/>
          <w:color w:val="000000"/>
        </w:rPr>
        <w:t>[Nosaukums</w:t>
      </w:r>
      <w:r w:rsidR="002462AA">
        <w:rPr>
          <w:bCs/>
          <w:color w:val="000000"/>
        </w:rPr>
        <w:t> </w:t>
      </w:r>
      <w:r w:rsidR="006E34A0">
        <w:rPr>
          <w:bCs/>
          <w:color w:val="000000"/>
        </w:rPr>
        <w:t>F]</w:t>
      </w:r>
      <w:r w:rsidR="00BB72F6" w:rsidRPr="009C7A0A">
        <w:rPr>
          <w:bCs/>
          <w:color w:val="000000"/>
        </w:rPr>
        <w:t>”</w:t>
      </w:r>
      <w:r w:rsidRPr="009C7A0A">
        <w:t xml:space="preserve"> rīcība </w:t>
      </w:r>
      <w:r w:rsidR="0074067F" w:rsidRPr="009C7A0A">
        <w:t>nav</w:t>
      </w:r>
      <w:r w:rsidRPr="009C7A0A">
        <w:t xml:space="preserve"> radījusi jaunu cēloņu virkni, kas rezultējās ēkas nogruvumā, piemēram, patvaļīgi izvēloties bultskrūves, uzgriežņus, kas nebija paredzēti izmantošanai slodzi nesošo metāla konstrukciju savienošanai un būtiski ietekmēja ēkas jumta konstrukcijas nestspēju.</w:t>
      </w:r>
    </w:p>
    <w:p w14:paraId="27469C19" w14:textId="244A2873" w:rsidR="0025069D" w:rsidRPr="009C7A0A" w:rsidRDefault="002A2386" w:rsidP="009C7A0A">
      <w:pPr>
        <w:widowControl w:val="0"/>
        <w:tabs>
          <w:tab w:val="left" w:pos="2811"/>
        </w:tabs>
        <w:spacing w:line="276" w:lineRule="auto"/>
        <w:ind w:firstLine="720"/>
        <w:contextualSpacing/>
        <w:jc w:val="both"/>
      </w:pPr>
      <w:r w:rsidRPr="009C7A0A">
        <w:t>[6.1</w:t>
      </w:r>
      <w:r w:rsidR="00D5425A" w:rsidRPr="009C7A0A">
        <w:t>5</w:t>
      </w:r>
      <w:r w:rsidRPr="009C7A0A">
        <w:t>]</w:t>
      </w:r>
      <w:r w:rsidR="009C7A69" w:rsidRPr="009C7A0A">
        <w:t> </w:t>
      </w:r>
      <w:r w:rsidR="002252B4" w:rsidRPr="009C7A0A">
        <w:t xml:space="preserve">Tiesa nepamatoti </w:t>
      </w:r>
      <w:r w:rsidR="003B7121" w:rsidRPr="009C7A0A">
        <w:t>un pretēji Satversmes 1., 90.</w:t>
      </w:r>
      <w:r w:rsidR="00846F6E" w:rsidRPr="009C7A0A">
        <w:t xml:space="preserve"> un</w:t>
      </w:r>
      <w:r w:rsidR="003B7121" w:rsidRPr="009C7A0A">
        <w:t xml:space="preserve"> 92. pantam </w:t>
      </w:r>
      <w:r w:rsidR="00110A90" w:rsidRPr="009C7A0A">
        <w:t xml:space="preserve">uz </w:t>
      </w:r>
      <w:r w:rsidR="00FE54E1">
        <w:rPr>
          <w:rFonts w:eastAsia="Calibri"/>
          <w:shd w:val="clear" w:color="auto" w:fill="FFFFFF"/>
        </w:rPr>
        <w:t>[pers. A]</w:t>
      </w:r>
      <w:r w:rsidR="00E64CDD" w:rsidRPr="009C7A0A">
        <w:t xml:space="preserve"> inkriminētajām</w:t>
      </w:r>
      <w:r w:rsidR="00454D13" w:rsidRPr="009C7A0A">
        <w:t xml:space="preserve"> noziedzīgajām darbībām ir</w:t>
      </w:r>
      <w:r w:rsidR="00110A90" w:rsidRPr="009C7A0A">
        <w:t xml:space="preserve"> attiecin</w:t>
      </w:r>
      <w:r w:rsidR="009B7998" w:rsidRPr="009C7A0A">
        <w:t>ājusi</w:t>
      </w:r>
      <w:r w:rsidR="00110A90" w:rsidRPr="009C7A0A">
        <w:t xml:space="preserve"> </w:t>
      </w:r>
      <w:r w:rsidR="00ED3631" w:rsidRPr="009C7A0A">
        <w:t xml:space="preserve">Padomju Sociālistisko Republiku Savienības (turpmāk – </w:t>
      </w:r>
      <w:r w:rsidR="00110A90" w:rsidRPr="009C7A0A">
        <w:t>PSRS</w:t>
      </w:r>
      <w:r w:rsidR="00ED3631" w:rsidRPr="009C7A0A">
        <w:t>)</w:t>
      </w:r>
      <w:r w:rsidR="00110A90" w:rsidRPr="009C7A0A">
        <w:t xml:space="preserve"> </w:t>
      </w:r>
      <w:r w:rsidR="008869DE" w:rsidRPr="009C7A0A">
        <w:t>būvniecības norm</w:t>
      </w:r>
      <w:r w:rsidR="00E64CDD" w:rsidRPr="009C7A0A">
        <w:t>as</w:t>
      </w:r>
      <w:r w:rsidR="008869DE" w:rsidRPr="009C7A0A">
        <w:t xml:space="preserve"> un noteikumu</w:t>
      </w:r>
      <w:r w:rsidR="00E64CDD" w:rsidRPr="009C7A0A">
        <w:t>s</w:t>
      </w:r>
      <w:r w:rsidR="009B7998" w:rsidRPr="009C7A0A">
        <w:t>. Ar</w:t>
      </w:r>
      <w:r w:rsidR="004266FC" w:rsidRPr="009C7A0A">
        <w:t>ī ekspert</w:t>
      </w:r>
      <w:r w:rsidR="0036105F" w:rsidRPr="009C7A0A">
        <w:t>u</w:t>
      </w:r>
      <w:r w:rsidR="00536B59" w:rsidRPr="009C7A0A">
        <w:t xml:space="preserve"> atzinumā</w:t>
      </w:r>
      <w:r w:rsidR="004266FC" w:rsidRPr="009C7A0A">
        <w:t xml:space="preserve"> </w:t>
      </w:r>
      <w:r w:rsidR="009B7998" w:rsidRPr="009C7A0A">
        <w:t xml:space="preserve">ietvertas </w:t>
      </w:r>
      <w:r w:rsidR="004266FC" w:rsidRPr="009C7A0A">
        <w:t>nepamatotas atsauces uz šie</w:t>
      </w:r>
      <w:r w:rsidR="00B54F53" w:rsidRPr="009C7A0A">
        <w:t>m</w:t>
      </w:r>
      <w:r w:rsidR="004266FC" w:rsidRPr="009C7A0A">
        <w:t xml:space="preserve"> noteikumiem</w:t>
      </w:r>
      <w:r w:rsidR="00110A90" w:rsidRPr="009C7A0A">
        <w:t xml:space="preserve">, jo </w:t>
      </w:r>
      <w:r w:rsidR="00B54F53" w:rsidRPr="009C7A0A">
        <w:t>tie</w:t>
      </w:r>
      <w:r w:rsidR="00110A90" w:rsidRPr="009C7A0A">
        <w:t xml:space="preserve"> nevar tikt uzskatīti par Latvijas Republikai saistoš</w:t>
      </w:r>
      <w:r w:rsidR="00C731C7" w:rsidRPr="009C7A0A">
        <w:t>aj</w:t>
      </w:r>
      <w:r w:rsidR="00110A90" w:rsidRPr="009C7A0A">
        <w:t xml:space="preserve">iem normatīvajiem </w:t>
      </w:r>
      <w:r w:rsidR="00C731C7" w:rsidRPr="009C7A0A">
        <w:t xml:space="preserve">tiesību </w:t>
      </w:r>
      <w:r w:rsidR="00110A90" w:rsidRPr="009C7A0A">
        <w:t>aktiem un nebija spēkā ne</w:t>
      </w:r>
      <w:r w:rsidR="0025069D" w:rsidRPr="009C7A0A">
        <w:t>dz</w:t>
      </w:r>
      <w:r w:rsidR="00110A90" w:rsidRPr="009C7A0A">
        <w:t xml:space="preserve"> projekta izstrādes, ne</w:t>
      </w:r>
      <w:r w:rsidR="0025069D" w:rsidRPr="009C7A0A">
        <w:t>dz</w:t>
      </w:r>
      <w:r w:rsidR="00110A90" w:rsidRPr="009C7A0A">
        <w:t xml:space="preserve"> būvniecības laikā.</w:t>
      </w:r>
    </w:p>
    <w:p w14:paraId="4270157F" w14:textId="3462C1C5" w:rsidR="007F5D99" w:rsidRPr="009C7A0A" w:rsidRDefault="0036105F" w:rsidP="009C7A0A">
      <w:pPr>
        <w:widowControl w:val="0"/>
        <w:tabs>
          <w:tab w:val="left" w:pos="2811"/>
        </w:tabs>
        <w:spacing w:line="276" w:lineRule="auto"/>
        <w:ind w:firstLine="720"/>
        <w:contextualSpacing/>
        <w:jc w:val="both"/>
      </w:pPr>
      <w:r w:rsidRPr="009C7A0A">
        <w:t>Ievērojot minēto, a</w:t>
      </w:r>
      <w:r w:rsidR="00110A90" w:rsidRPr="009C7A0A">
        <w:t>pelācijas instances tiesa nepamatoti noraidīj</w:t>
      </w:r>
      <w:r w:rsidR="005C246C" w:rsidRPr="009C7A0A">
        <w:t>usi</w:t>
      </w:r>
      <w:r w:rsidR="00B33A28" w:rsidRPr="009C7A0A">
        <w:t xml:space="preserve"> aizstāvības</w:t>
      </w:r>
      <w:r w:rsidR="00110A90" w:rsidRPr="009C7A0A">
        <w:t xml:space="preserve"> lūgumu </w:t>
      </w:r>
      <w:r w:rsidR="00B33A28" w:rsidRPr="009C7A0A">
        <w:t>vērsties</w:t>
      </w:r>
      <w:r w:rsidR="00110A90" w:rsidRPr="009C7A0A">
        <w:t xml:space="preserve"> Satversmes tiesā</w:t>
      </w:r>
      <w:r w:rsidR="00C9632B" w:rsidRPr="009C7A0A">
        <w:t>, lai izvērtētu</w:t>
      </w:r>
      <w:r w:rsidR="00110A90" w:rsidRPr="009C7A0A">
        <w:t xml:space="preserve"> </w:t>
      </w:r>
      <w:r w:rsidR="00B33A28" w:rsidRPr="009C7A0A">
        <w:t>PSRS būvniecības normu un noteikumu</w:t>
      </w:r>
      <w:r w:rsidR="004266FC" w:rsidRPr="009C7A0A">
        <w:t xml:space="preserve"> </w:t>
      </w:r>
      <w:r w:rsidR="005A1D2A" w:rsidRPr="009C7A0A">
        <w:t xml:space="preserve">(tas ir, </w:t>
      </w:r>
      <w:proofErr w:type="spellStart"/>
      <w:r w:rsidR="005A1D2A" w:rsidRPr="009C7A0A">
        <w:t>SNiP</w:t>
      </w:r>
      <w:proofErr w:type="spellEnd"/>
      <w:r w:rsidR="005A1D2A" w:rsidRPr="009C7A0A">
        <w:t xml:space="preserve">), </w:t>
      </w:r>
      <w:r w:rsidR="00C9632B" w:rsidRPr="009C7A0A">
        <w:t xml:space="preserve">kā arī </w:t>
      </w:r>
      <w:r w:rsidR="004266FC" w:rsidRPr="009C7A0A">
        <w:t>Ministru kabineta un citu institūciju izdoto normatīvo</w:t>
      </w:r>
      <w:r w:rsidR="00C731C7" w:rsidRPr="009C7A0A">
        <w:t xml:space="preserve"> tiesību</w:t>
      </w:r>
      <w:r w:rsidR="004266FC" w:rsidRPr="009C7A0A">
        <w:t xml:space="preserve"> aktu</w:t>
      </w:r>
      <w:r w:rsidR="002C666B" w:rsidRPr="009C7A0A">
        <w:t xml:space="preserve">, ar kuriem legalizēta </w:t>
      </w:r>
      <w:proofErr w:type="spellStart"/>
      <w:r w:rsidR="005A1D2A" w:rsidRPr="009C7A0A">
        <w:t>SNiP</w:t>
      </w:r>
      <w:proofErr w:type="spellEnd"/>
      <w:r w:rsidR="002C666B" w:rsidRPr="009C7A0A">
        <w:t xml:space="preserve"> izmantošana Latvijā</w:t>
      </w:r>
      <w:r w:rsidR="00661E88" w:rsidRPr="009C7A0A">
        <w:t>, piemērojamību un spēkā esību</w:t>
      </w:r>
      <w:r w:rsidR="004266FC" w:rsidRPr="009C7A0A">
        <w:t xml:space="preserve">. </w:t>
      </w:r>
      <w:r w:rsidR="00C731C7" w:rsidRPr="009C7A0A">
        <w:t>P</w:t>
      </w:r>
      <w:r w:rsidR="00F95F32" w:rsidRPr="009C7A0A">
        <w:t>at</w:t>
      </w:r>
      <w:r w:rsidR="00C731C7" w:rsidRPr="009C7A0A">
        <w:t xml:space="preserve"> </w:t>
      </w:r>
      <w:r w:rsidR="00C731C7" w:rsidRPr="009C7A0A">
        <w:lastRenderedPageBreak/>
        <w:t>gadījumā</w:t>
      </w:r>
      <w:r w:rsidR="00F95F32" w:rsidRPr="009C7A0A">
        <w:t xml:space="preserve">, ja </w:t>
      </w:r>
      <w:r w:rsidR="00C06CDB" w:rsidRPr="009C7A0A">
        <w:t xml:space="preserve">PSRS būvniecības normas un </w:t>
      </w:r>
      <w:proofErr w:type="spellStart"/>
      <w:r w:rsidR="00AD5897" w:rsidRPr="009C7A0A">
        <w:t>SNiP</w:t>
      </w:r>
      <w:proofErr w:type="spellEnd"/>
      <w:r w:rsidR="00AD5897" w:rsidRPr="009C7A0A">
        <w:t xml:space="preserve"> </w:t>
      </w:r>
      <w:r w:rsidR="00C06CDB" w:rsidRPr="009C7A0A">
        <w:t xml:space="preserve">noteikumi </w:t>
      </w:r>
      <w:r w:rsidR="00F95F32" w:rsidRPr="009C7A0A">
        <w:t>būtu piemērojami, nav saprotams, kura noteikumu redakcija bija</w:t>
      </w:r>
      <w:r w:rsidR="00B54F53" w:rsidRPr="009C7A0A">
        <w:t xml:space="preserve"> </w:t>
      </w:r>
      <w:r w:rsidR="00484F02" w:rsidRPr="009C7A0A">
        <w:t>(vai ir)</w:t>
      </w:r>
      <w:r w:rsidR="00F95F32" w:rsidRPr="009C7A0A">
        <w:t xml:space="preserve"> spēkā un </w:t>
      </w:r>
      <w:r w:rsidR="00484F02" w:rsidRPr="009C7A0A">
        <w:t xml:space="preserve">bija </w:t>
      </w:r>
      <w:r w:rsidR="00F95F32" w:rsidRPr="009C7A0A">
        <w:t xml:space="preserve">piemērojama, jo </w:t>
      </w:r>
      <w:r w:rsidR="009E524F" w:rsidRPr="009C7A0A">
        <w:t xml:space="preserve">šo </w:t>
      </w:r>
      <w:r w:rsidR="00F95F32" w:rsidRPr="009C7A0A">
        <w:t>noteikumu teksts oficiāli nav pieejams ne latvie</w:t>
      </w:r>
      <w:r w:rsidR="0000178F" w:rsidRPr="009C7A0A">
        <w:t>šu</w:t>
      </w:r>
      <w:r w:rsidR="00F95F32" w:rsidRPr="009C7A0A">
        <w:t xml:space="preserve"> val</w:t>
      </w:r>
      <w:r w:rsidR="00C16307" w:rsidRPr="009C7A0A">
        <w:t>o</w:t>
      </w:r>
      <w:r w:rsidR="00F95F32" w:rsidRPr="009C7A0A">
        <w:t>dā, ne krievu valodā.</w:t>
      </w:r>
    </w:p>
    <w:p w14:paraId="1321E8D0" w14:textId="0274F0EF" w:rsidR="0063724F" w:rsidRPr="009C7A0A" w:rsidRDefault="007F5D99" w:rsidP="009C7A0A">
      <w:pPr>
        <w:widowControl w:val="0"/>
        <w:tabs>
          <w:tab w:val="left" w:pos="2811"/>
        </w:tabs>
        <w:spacing w:line="276" w:lineRule="auto"/>
        <w:ind w:firstLine="720"/>
        <w:contextualSpacing/>
        <w:jc w:val="both"/>
      </w:pPr>
      <w:r w:rsidRPr="009C7A0A">
        <w:t>[6.1</w:t>
      </w:r>
      <w:r w:rsidR="00E37A09" w:rsidRPr="009C7A0A">
        <w:t>6</w:t>
      </w:r>
      <w:r w:rsidRPr="009C7A0A">
        <w:t>]</w:t>
      </w:r>
      <w:r w:rsidR="00A45227" w:rsidRPr="009C7A0A">
        <w:t> </w:t>
      </w:r>
      <w:r w:rsidR="00FB0415" w:rsidRPr="009C7A0A">
        <w:t>Krimināllikuma 239. panta otrās daļas dispo</w:t>
      </w:r>
      <w:r w:rsidR="00C16307" w:rsidRPr="009C7A0A">
        <w:t>zīc</w:t>
      </w:r>
      <w:r w:rsidR="00FB0415" w:rsidRPr="009C7A0A">
        <w:t xml:space="preserve">ija nesatur konkrētus uzvedības priekšrakstus, bet </w:t>
      </w:r>
      <w:r w:rsidR="006F3113" w:rsidRPr="009C7A0A">
        <w:t>atsauci</w:t>
      </w:r>
      <w:r w:rsidR="00FB0415" w:rsidRPr="009C7A0A">
        <w:t xml:space="preserve"> uz citiem normatīvajiem</w:t>
      </w:r>
      <w:r w:rsidR="00D609FE" w:rsidRPr="009C7A0A">
        <w:t xml:space="preserve"> tiesību</w:t>
      </w:r>
      <w:r w:rsidR="00FB0415" w:rsidRPr="009C7A0A">
        <w:t xml:space="preserve"> aktiem, kuru pārkāpumu gadījumā iestājas personas kriminālatbildība</w:t>
      </w:r>
      <w:r w:rsidR="0046302C" w:rsidRPr="009C7A0A">
        <w:t xml:space="preserve">. Līdz ar to </w:t>
      </w:r>
      <w:r w:rsidR="0062780B" w:rsidRPr="009C7A0A">
        <w:t>tiesa, a</w:t>
      </w:r>
      <w:r w:rsidR="00D609FE" w:rsidRPr="009C7A0A">
        <w:t xml:space="preserve">tzīstot </w:t>
      </w:r>
      <w:r w:rsidR="00FB73DB">
        <w:rPr>
          <w:rFonts w:eastAsia="Calibri"/>
          <w:shd w:val="clear" w:color="auto" w:fill="FFFFFF"/>
        </w:rPr>
        <w:t>[pers. A]</w:t>
      </w:r>
      <w:r w:rsidR="00D609FE" w:rsidRPr="009C7A0A">
        <w:t xml:space="preserve"> par vainīgu </w:t>
      </w:r>
      <w:r w:rsidR="0062780B" w:rsidRPr="009C7A0A">
        <w:t xml:space="preserve">Krimināllikuma 239. panta otrajā daļā paredzētajā </w:t>
      </w:r>
      <w:r w:rsidR="00D609FE" w:rsidRPr="009C7A0A">
        <w:t>noziedzīg</w:t>
      </w:r>
      <w:r w:rsidR="0062780B" w:rsidRPr="009C7A0A">
        <w:t>aj</w:t>
      </w:r>
      <w:r w:rsidR="00D609FE" w:rsidRPr="009C7A0A">
        <w:t>ā nodarījum</w:t>
      </w:r>
      <w:r w:rsidR="0062780B" w:rsidRPr="009C7A0A">
        <w:t xml:space="preserve">ā, atsaucoties uz </w:t>
      </w:r>
      <w:proofErr w:type="spellStart"/>
      <w:r w:rsidR="0062780B" w:rsidRPr="009C7A0A">
        <w:t>SNiP</w:t>
      </w:r>
      <w:proofErr w:type="spellEnd"/>
      <w:r w:rsidR="00F56FFA" w:rsidRPr="009C7A0A">
        <w:t xml:space="preserve"> noteikumiem</w:t>
      </w:r>
      <w:r w:rsidR="0062780B" w:rsidRPr="009C7A0A">
        <w:t xml:space="preserve">, </w:t>
      </w:r>
      <w:r w:rsidR="00067645" w:rsidRPr="009C7A0A">
        <w:t>pārkāpusi Satversmes 90.</w:t>
      </w:r>
      <w:r w:rsidR="007B6336" w:rsidRPr="009C7A0A">
        <w:t> </w:t>
      </w:r>
      <w:r w:rsidR="00067645" w:rsidRPr="009C7A0A">
        <w:t>pantu</w:t>
      </w:r>
      <w:r w:rsidR="00FD31E8" w:rsidRPr="009C7A0A">
        <w:t xml:space="preserve"> un</w:t>
      </w:r>
      <w:r w:rsidR="00067645" w:rsidRPr="009C7A0A">
        <w:t xml:space="preserve"> 92. panta otro teikumu</w:t>
      </w:r>
      <w:r w:rsidR="0036105F" w:rsidRPr="009C7A0A">
        <w:t>, jo</w:t>
      </w:r>
      <w:r w:rsidR="00067645" w:rsidRPr="009C7A0A">
        <w:t xml:space="preserve"> nav </w:t>
      </w:r>
      <w:r w:rsidR="00BB4378" w:rsidRPr="009C7A0A">
        <w:t xml:space="preserve">ņēmusi vērā, ka </w:t>
      </w:r>
      <w:r w:rsidR="00960623" w:rsidRPr="009C7A0A">
        <w:t xml:space="preserve">šie </w:t>
      </w:r>
      <w:r w:rsidR="00A071CA" w:rsidRPr="009C7A0A">
        <w:t>būvniecības</w:t>
      </w:r>
      <w:r w:rsidR="006C65CA" w:rsidRPr="009C7A0A">
        <w:t xml:space="preserve"> jomu</w:t>
      </w:r>
      <w:r w:rsidR="00A071CA" w:rsidRPr="009C7A0A">
        <w:t xml:space="preserve"> reglamentējošie akti</w:t>
      </w:r>
      <w:r w:rsidR="007E57DC" w:rsidRPr="009C7A0A">
        <w:t xml:space="preserve"> </w:t>
      </w:r>
      <w:r w:rsidR="00BB4378" w:rsidRPr="009C7A0A">
        <w:t xml:space="preserve">nav izsludināti normatīvajos </w:t>
      </w:r>
      <w:r w:rsidR="006C65CA" w:rsidRPr="009C7A0A">
        <w:t xml:space="preserve">tiesību </w:t>
      </w:r>
      <w:r w:rsidR="00BB4378" w:rsidRPr="009C7A0A">
        <w:t>aktos noteiktajā kārtībā, nav pieejami, nav pietiekami skaidri un precīzi.</w:t>
      </w:r>
    </w:p>
    <w:p w14:paraId="0BFA0122" w14:textId="061B045C" w:rsidR="006C5DBF" w:rsidRPr="009C7A0A" w:rsidRDefault="006C5DBF" w:rsidP="009C7A0A">
      <w:pPr>
        <w:widowControl w:val="0"/>
        <w:tabs>
          <w:tab w:val="left" w:pos="2811"/>
        </w:tabs>
        <w:spacing w:line="276" w:lineRule="auto"/>
        <w:ind w:firstLine="720"/>
        <w:contextualSpacing/>
        <w:jc w:val="both"/>
      </w:pPr>
      <w:r w:rsidRPr="009C7A0A">
        <w:t>[6.1</w:t>
      </w:r>
      <w:r w:rsidR="00E37A09" w:rsidRPr="009C7A0A">
        <w:t>7</w:t>
      </w:r>
      <w:r w:rsidRPr="009C7A0A">
        <w:t>]</w:t>
      </w:r>
      <w:r w:rsidR="00A45227" w:rsidRPr="009C7A0A">
        <w:t> </w:t>
      </w:r>
      <w:r w:rsidR="00C10472" w:rsidRPr="009C7A0A">
        <w:t>Valsts</w:t>
      </w:r>
      <w:r w:rsidR="008C18E6" w:rsidRPr="009C7A0A">
        <w:t>, pieņemot būvnormatīvus LBN 203-97 un LBN 205-97</w:t>
      </w:r>
      <w:r w:rsidR="00C37E2C" w:rsidRPr="009C7A0A">
        <w:t xml:space="preserve"> un uzliekot </w:t>
      </w:r>
      <w:proofErr w:type="spellStart"/>
      <w:r w:rsidR="00C37E2C" w:rsidRPr="009C7A0A">
        <w:t>būvspeciālistiem</w:t>
      </w:r>
      <w:proofErr w:type="spellEnd"/>
      <w:r w:rsidR="00C37E2C" w:rsidRPr="009C7A0A">
        <w:t xml:space="preserve"> </w:t>
      </w:r>
      <w:r w:rsidR="0036105F" w:rsidRPr="009C7A0A">
        <w:t xml:space="preserve">pienākumu </w:t>
      </w:r>
      <w:r w:rsidR="00C37E2C" w:rsidRPr="009C7A0A">
        <w:t xml:space="preserve">piemērot </w:t>
      </w:r>
      <w:proofErr w:type="spellStart"/>
      <w:r w:rsidR="00C37E2C" w:rsidRPr="009C7A0A">
        <w:t>SNiP</w:t>
      </w:r>
      <w:proofErr w:type="spellEnd"/>
      <w:r w:rsidR="00C37E2C" w:rsidRPr="009C7A0A">
        <w:t xml:space="preserve"> noteikumus, kuru pārkāpums inkriminēts </w:t>
      </w:r>
      <w:r w:rsidR="00A30F54">
        <w:rPr>
          <w:rFonts w:eastAsia="Calibri"/>
          <w:shd w:val="clear" w:color="auto" w:fill="FFFFFF"/>
        </w:rPr>
        <w:t>[pers. A]</w:t>
      </w:r>
      <w:r w:rsidR="00C37E2C" w:rsidRPr="009C7A0A">
        <w:t xml:space="preserve">, </w:t>
      </w:r>
      <w:r w:rsidR="00171307" w:rsidRPr="009C7A0A">
        <w:t xml:space="preserve">un </w:t>
      </w:r>
      <w:r w:rsidR="00687DC8" w:rsidRPr="009C7A0A">
        <w:t>Ministru kabinets, ilgstoši ats</w:t>
      </w:r>
      <w:r w:rsidR="00615975" w:rsidRPr="009C7A0A">
        <w:t>t</w:t>
      </w:r>
      <w:r w:rsidR="00687DC8" w:rsidRPr="009C7A0A">
        <w:t xml:space="preserve">ājot spēkā šos normatīvus, </w:t>
      </w:r>
      <w:r w:rsidR="001C21AA" w:rsidRPr="009C7A0A">
        <w:t xml:space="preserve">nav ievērojusi </w:t>
      </w:r>
      <w:r w:rsidR="00C37E2C" w:rsidRPr="009C7A0A">
        <w:t>labas likumdošanas principu un no tā izrietošo tiesiskās drošības un likumības principu</w:t>
      </w:r>
      <w:r w:rsidR="005A220A" w:rsidRPr="009C7A0A">
        <w:t>.</w:t>
      </w:r>
    </w:p>
    <w:p w14:paraId="5620E966" w14:textId="30345A8E" w:rsidR="006878A7" w:rsidRPr="009C7A0A" w:rsidRDefault="00EC2D07" w:rsidP="009C7A0A">
      <w:pPr>
        <w:widowControl w:val="0"/>
        <w:tabs>
          <w:tab w:val="left" w:pos="2811"/>
        </w:tabs>
        <w:spacing w:line="276" w:lineRule="auto"/>
        <w:ind w:firstLine="720"/>
        <w:contextualSpacing/>
        <w:jc w:val="both"/>
      </w:pPr>
      <w:r w:rsidRPr="009C7A0A">
        <w:t>[6.1</w:t>
      </w:r>
      <w:r w:rsidR="00E37A09" w:rsidRPr="009C7A0A">
        <w:t>8</w:t>
      </w:r>
      <w:r w:rsidRPr="009C7A0A">
        <w:t>]</w:t>
      </w:r>
      <w:r w:rsidR="00A45227" w:rsidRPr="009C7A0A">
        <w:t> </w:t>
      </w:r>
      <w:r w:rsidR="007C7A67" w:rsidRPr="009C7A0A">
        <w:t>Apelācijas instances tiesa pārkāpusi Kriminālprocesa likuma 562. panta pirmo daļu</w:t>
      </w:r>
      <w:r w:rsidR="00171307" w:rsidRPr="009C7A0A">
        <w:t>,</w:t>
      </w:r>
      <w:r w:rsidR="007C7A67" w:rsidRPr="009C7A0A">
        <w:t xml:space="preserve"> nepamatoti piedzenot no </w:t>
      </w:r>
      <w:r w:rsidR="00853172">
        <w:rPr>
          <w:rFonts w:eastAsia="Calibri"/>
          <w:shd w:val="clear" w:color="auto" w:fill="FFFFFF"/>
        </w:rPr>
        <w:t>[pers. A]</w:t>
      </w:r>
      <w:r w:rsidR="007C7A67" w:rsidRPr="009C7A0A">
        <w:t xml:space="preserve"> kaitējuma kompensācij</w:t>
      </w:r>
      <w:r w:rsidR="00DC00D8" w:rsidRPr="009C7A0A">
        <w:t>u</w:t>
      </w:r>
      <w:r w:rsidR="007C7A67" w:rsidRPr="009C7A0A">
        <w:t xml:space="preserve"> </w:t>
      </w:r>
      <w:r w:rsidR="00B42093">
        <w:t>[pers. HK]</w:t>
      </w:r>
      <w:r w:rsidR="007C7A67" w:rsidRPr="009C7A0A">
        <w:t xml:space="preserve">, </w:t>
      </w:r>
      <w:r w:rsidR="00B42093">
        <w:t>[pers. FZ]</w:t>
      </w:r>
      <w:r w:rsidR="007C7A67" w:rsidRPr="009C7A0A">
        <w:t xml:space="preserve"> un </w:t>
      </w:r>
      <w:r w:rsidR="00B42093">
        <w:t>[pers. HL]</w:t>
      </w:r>
      <w:r w:rsidR="007C7A67" w:rsidRPr="009C7A0A">
        <w:t xml:space="preserve"> labā, jo minētās personas nebija iesniegušas apelācijas sūdzību par pirmās instances tiesas spriedumu.</w:t>
      </w:r>
    </w:p>
    <w:p w14:paraId="1BF6678D" w14:textId="361A95E4" w:rsidR="000703FF" w:rsidRPr="009C7A0A" w:rsidRDefault="006878A7" w:rsidP="009C7A0A">
      <w:pPr>
        <w:widowControl w:val="0"/>
        <w:tabs>
          <w:tab w:val="left" w:pos="2811"/>
        </w:tabs>
        <w:spacing w:line="276" w:lineRule="auto"/>
        <w:ind w:firstLine="720"/>
        <w:contextualSpacing/>
        <w:jc w:val="both"/>
      </w:pPr>
      <w:r w:rsidRPr="009C7A0A">
        <w:t>[6.1</w:t>
      </w:r>
      <w:r w:rsidR="00E37A09" w:rsidRPr="009C7A0A">
        <w:t>9</w:t>
      </w:r>
      <w:r w:rsidRPr="009C7A0A">
        <w:t>]</w:t>
      </w:r>
      <w:r w:rsidR="00496BDE" w:rsidRPr="009C7A0A">
        <w:t> </w:t>
      </w:r>
      <w:r w:rsidR="00227BC3" w:rsidRPr="009C7A0A">
        <w:t>Apelācijas instances tiesa nepamatoti atcēl</w:t>
      </w:r>
      <w:r w:rsidR="00DC00D8" w:rsidRPr="009C7A0A">
        <w:t>usi</w:t>
      </w:r>
      <w:r w:rsidR="00227BC3" w:rsidRPr="009C7A0A">
        <w:t xml:space="preserve"> blakus lēmumu </w:t>
      </w:r>
      <w:r w:rsidR="005B6D8D" w:rsidRPr="009C7A0A">
        <w:t>par</w:t>
      </w:r>
      <w:r w:rsidR="008C5DAB" w:rsidRPr="009C7A0A">
        <w:t xml:space="preserve"> </w:t>
      </w:r>
      <w:r w:rsidR="008C5DAB" w:rsidRPr="009C7A0A">
        <w:rPr>
          <w:bCs/>
          <w:color w:val="000000"/>
        </w:rPr>
        <w:t>kriminālprocesa uzsākšanu pret likvidētās</w:t>
      </w:r>
      <w:r w:rsidR="00914FDA" w:rsidRPr="009C7A0A">
        <w:rPr>
          <w:bCs/>
          <w:color w:val="000000"/>
        </w:rPr>
        <w:t xml:space="preserve"> </w:t>
      </w:r>
      <w:r w:rsidR="00BB72F6" w:rsidRPr="009C7A0A">
        <w:rPr>
          <w:bCs/>
          <w:color w:val="000000"/>
        </w:rPr>
        <w:t>SIA „</w:t>
      </w:r>
      <w:r w:rsidR="00A66C51">
        <w:rPr>
          <w:bCs/>
          <w:color w:val="000000"/>
        </w:rPr>
        <w:t>[Nosaukums</w:t>
      </w:r>
      <w:r w:rsidR="00F44235">
        <w:rPr>
          <w:bCs/>
          <w:color w:val="000000"/>
        </w:rPr>
        <w:t> </w:t>
      </w:r>
      <w:r w:rsidR="00A66C51">
        <w:rPr>
          <w:bCs/>
          <w:color w:val="000000"/>
        </w:rPr>
        <w:t>F]</w:t>
      </w:r>
      <w:r w:rsidR="00BB72F6" w:rsidRPr="009C7A0A">
        <w:rPr>
          <w:bCs/>
          <w:color w:val="000000"/>
        </w:rPr>
        <w:t>”</w:t>
      </w:r>
      <w:r w:rsidR="00227BC3" w:rsidRPr="009C7A0A">
        <w:t xml:space="preserve"> bijuš</w:t>
      </w:r>
      <w:r w:rsidR="00FB6B95" w:rsidRPr="009C7A0A">
        <w:t>a</w:t>
      </w:r>
      <w:r w:rsidR="0029102C" w:rsidRPr="009C7A0A">
        <w:t>jām</w:t>
      </w:r>
      <w:r w:rsidR="00227BC3" w:rsidRPr="009C7A0A">
        <w:t xml:space="preserve"> amatperson</w:t>
      </w:r>
      <w:r w:rsidR="00FB6B95" w:rsidRPr="009C7A0A">
        <w:t>ām</w:t>
      </w:r>
      <w:r w:rsidR="00227BC3" w:rsidRPr="009C7A0A">
        <w:t xml:space="preserve"> un darbiniek</w:t>
      </w:r>
      <w:r w:rsidR="00FB6B95" w:rsidRPr="009C7A0A">
        <w:t>iem</w:t>
      </w:r>
      <w:r w:rsidR="00227BC3" w:rsidRPr="009C7A0A">
        <w:t xml:space="preserve">, jo </w:t>
      </w:r>
      <w:r w:rsidR="00C34001" w:rsidRPr="009C7A0A">
        <w:t xml:space="preserve">šo personu rīcībā </w:t>
      </w:r>
      <w:r w:rsidR="00227BC3" w:rsidRPr="009C7A0A">
        <w:t>ir saskatāms Krimināllikuma 177. pant</w:t>
      </w:r>
      <w:r w:rsidR="005B6D8D" w:rsidRPr="009C7A0A">
        <w:t>ā paredzētā</w:t>
      </w:r>
      <w:r w:rsidR="00227BC3" w:rsidRPr="009C7A0A">
        <w:t xml:space="preserve"> noziedzīgā nodarījuma sastāvs</w:t>
      </w:r>
      <w:r w:rsidR="000703FF" w:rsidRPr="009C7A0A">
        <w:t>.</w:t>
      </w:r>
    </w:p>
    <w:p w14:paraId="38839836" w14:textId="12F63B6F" w:rsidR="003B51CF" w:rsidRPr="009C7A0A" w:rsidRDefault="000703FF" w:rsidP="009C7A0A">
      <w:pPr>
        <w:widowControl w:val="0"/>
        <w:tabs>
          <w:tab w:val="left" w:pos="2811"/>
        </w:tabs>
        <w:spacing w:line="276" w:lineRule="auto"/>
        <w:ind w:firstLine="720"/>
        <w:contextualSpacing/>
        <w:jc w:val="both"/>
      </w:pPr>
      <w:r w:rsidRPr="009C7A0A">
        <w:t>[6.</w:t>
      </w:r>
      <w:r w:rsidR="00E37A09" w:rsidRPr="009C7A0A">
        <w:t>20</w:t>
      </w:r>
      <w:r w:rsidRPr="009C7A0A">
        <w:t>]</w:t>
      </w:r>
      <w:r w:rsidR="00A45227" w:rsidRPr="009C7A0A">
        <w:t> </w:t>
      </w:r>
      <w:r w:rsidR="00AD1AF8" w:rsidRPr="009C7A0A">
        <w:t>Apelācijas instances tiesas blakus lēmums par pirmās instances tiesas pieļautajiem Kriminālprocesa likuma</w:t>
      </w:r>
      <w:r w:rsidR="00E46D14" w:rsidRPr="009C7A0A">
        <w:t xml:space="preserve"> 501. panta</w:t>
      </w:r>
      <w:r w:rsidR="008B28DB" w:rsidRPr="009C7A0A">
        <w:t xml:space="preserve"> un</w:t>
      </w:r>
      <w:r w:rsidR="00E46D14" w:rsidRPr="009C7A0A">
        <w:t xml:space="preserve"> 512. panta otrās daļas</w:t>
      </w:r>
      <w:r w:rsidR="00AD1AF8" w:rsidRPr="009C7A0A">
        <w:t xml:space="preserve"> pārkāpumiem</w:t>
      </w:r>
      <w:r w:rsidR="00714043" w:rsidRPr="009C7A0A">
        <w:t xml:space="preserve"> ir atceļams kā nepamatots</w:t>
      </w:r>
      <w:r w:rsidR="00BE16FA" w:rsidRPr="009C7A0A">
        <w:t>. No blakus lēmuma secināms, ka</w:t>
      </w:r>
      <w:r w:rsidR="00A013F9" w:rsidRPr="009C7A0A">
        <w:t xml:space="preserve"> konstatētie</w:t>
      </w:r>
      <w:r w:rsidR="00BE16FA" w:rsidRPr="009C7A0A">
        <w:t xml:space="preserve"> pārkāpumi </w:t>
      </w:r>
      <w:r w:rsidR="00A013F9" w:rsidRPr="009C7A0A">
        <w:t>ir</w:t>
      </w:r>
      <w:r w:rsidR="00AD1AF8" w:rsidRPr="009C7A0A">
        <w:t xml:space="preserve"> saistīti ar </w:t>
      </w:r>
      <w:r w:rsidR="002746E7" w:rsidRPr="009C7A0A">
        <w:t xml:space="preserve">garāmgājēju, veikala apmeklētāju, pārdevēju, kas neatradās notikuma vietā, </w:t>
      </w:r>
      <w:r w:rsidR="00AD1AF8" w:rsidRPr="009C7A0A">
        <w:t>liecību ne</w:t>
      </w:r>
      <w:r w:rsidR="00DA3B4F" w:rsidRPr="009C7A0A">
        <w:t>nola</w:t>
      </w:r>
      <w:r w:rsidR="00C16307" w:rsidRPr="009C7A0A">
        <w:t>s</w:t>
      </w:r>
      <w:r w:rsidR="00DA3B4F" w:rsidRPr="009C7A0A">
        <w:t>īšanu</w:t>
      </w:r>
      <w:r w:rsidR="002746E7" w:rsidRPr="009C7A0A">
        <w:t xml:space="preserve"> un neatreferēšanu</w:t>
      </w:r>
      <w:r w:rsidR="001A65B7" w:rsidRPr="009C7A0A">
        <w:t>,</w:t>
      </w:r>
      <w:r w:rsidR="009B397A" w:rsidRPr="009C7A0A">
        <w:t xml:space="preserve"> </w:t>
      </w:r>
      <w:r w:rsidR="00B82787" w:rsidRPr="009C7A0A">
        <w:t>norādot tikai dokumenta nosaukumu, sējumu un lapu, kurā dokuments atrodas</w:t>
      </w:r>
      <w:r w:rsidR="004931BB" w:rsidRPr="009C7A0A">
        <w:t>.</w:t>
      </w:r>
      <w:r w:rsidR="00A013F9" w:rsidRPr="009C7A0A">
        <w:t xml:space="preserve"> Tomēr</w:t>
      </w:r>
      <w:r w:rsidR="00AD1AF8" w:rsidRPr="009C7A0A">
        <w:t xml:space="preserve"> neviens no procesa dalībniekiem pret šo </w:t>
      </w:r>
      <w:proofErr w:type="spellStart"/>
      <w:r w:rsidR="00AD1AF8" w:rsidRPr="009C7A0A">
        <w:t>pirmstiesas</w:t>
      </w:r>
      <w:proofErr w:type="spellEnd"/>
      <w:r w:rsidR="00AD1AF8" w:rsidRPr="009C7A0A">
        <w:t xml:space="preserve"> procesā sniegto liecību izmantošanu</w:t>
      </w:r>
      <w:r w:rsidR="004931BB" w:rsidRPr="009C7A0A">
        <w:t xml:space="preserve"> pierādīšanā nav iebildis</w:t>
      </w:r>
      <w:r w:rsidR="008B4CF3" w:rsidRPr="009C7A0A">
        <w:t>,</w:t>
      </w:r>
      <w:r w:rsidR="00AD1AF8" w:rsidRPr="009C7A0A">
        <w:t xml:space="preserve"> </w:t>
      </w:r>
      <w:r w:rsidR="004931BB" w:rsidRPr="009C7A0A">
        <w:t>turklāt tādējādi</w:t>
      </w:r>
      <w:r w:rsidR="00F12DD2" w:rsidRPr="009C7A0A">
        <w:t xml:space="preserve"> </w:t>
      </w:r>
      <w:r w:rsidR="00E00204" w:rsidRPr="009C7A0A">
        <w:t>tiesa</w:t>
      </w:r>
      <w:r w:rsidR="008B4CF3" w:rsidRPr="009C7A0A">
        <w:t xml:space="preserve"> </w:t>
      </w:r>
      <w:r w:rsidR="004931BB" w:rsidRPr="009C7A0A">
        <w:t xml:space="preserve">ir </w:t>
      </w:r>
      <w:r w:rsidR="008B4CF3" w:rsidRPr="009C7A0A">
        <w:t>ievēroj</w:t>
      </w:r>
      <w:r w:rsidR="004931BB" w:rsidRPr="009C7A0A">
        <w:t>usi</w:t>
      </w:r>
      <w:r w:rsidR="008B4CF3" w:rsidRPr="009C7A0A">
        <w:t xml:space="preserve"> procesuālās ekonomijas principu</w:t>
      </w:r>
      <w:r w:rsidR="00D309B8" w:rsidRPr="009C7A0A">
        <w:t xml:space="preserve">. </w:t>
      </w:r>
      <w:r w:rsidR="00F12DD2" w:rsidRPr="009C7A0A">
        <w:t>Apelācijas instances tiesa, pieņemot šo blakus lēmumu</w:t>
      </w:r>
      <w:r w:rsidR="00D309B8" w:rsidRPr="009C7A0A">
        <w:t xml:space="preserve">, </w:t>
      </w:r>
      <w:r w:rsidR="00F45EC8" w:rsidRPr="009C7A0A">
        <w:t xml:space="preserve">pārkāpa </w:t>
      </w:r>
      <w:r w:rsidR="002C0773" w:rsidRPr="009C7A0A">
        <w:t xml:space="preserve">Eiropas Cilvēktiesību konvencijas 6. pantu, </w:t>
      </w:r>
      <w:r w:rsidR="00F45EC8" w:rsidRPr="009C7A0A">
        <w:t>Satversmes 83.</w:t>
      </w:r>
      <w:r w:rsidR="001D7DEF" w:rsidRPr="009C7A0A">
        <w:t>,</w:t>
      </w:r>
      <w:r w:rsidR="005666F1" w:rsidRPr="009C7A0A">
        <w:t>92.</w:t>
      </w:r>
      <w:r w:rsidR="00F45EC8" w:rsidRPr="009C7A0A">
        <w:t> pantu, likuma „Par tiesu varu” 10. panta pirmo daļu</w:t>
      </w:r>
      <w:r w:rsidR="002C0773" w:rsidRPr="009C7A0A">
        <w:t xml:space="preserve"> un </w:t>
      </w:r>
      <w:r w:rsidR="00F45EC8" w:rsidRPr="009C7A0A">
        <w:t>11. panta pirmo daļu</w:t>
      </w:r>
      <w:r w:rsidR="005666F1" w:rsidRPr="009C7A0A">
        <w:t>.</w:t>
      </w:r>
    </w:p>
    <w:p w14:paraId="4BEB1451" w14:textId="004DE267" w:rsidR="003E15ED" w:rsidRPr="009C7A0A" w:rsidRDefault="00F93FEA" w:rsidP="009C7A0A">
      <w:pPr>
        <w:widowControl w:val="0"/>
        <w:tabs>
          <w:tab w:val="left" w:pos="2811"/>
        </w:tabs>
        <w:spacing w:line="276" w:lineRule="auto"/>
        <w:ind w:firstLine="720"/>
        <w:contextualSpacing/>
        <w:jc w:val="both"/>
      </w:pPr>
      <w:r w:rsidRPr="009C7A0A">
        <w:t>[6.</w:t>
      </w:r>
      <w:r w:rsidR="00C16307" w:rsidRPr="009C7A0A">
        <w:t>21</w:t>
      </w:r>
      <w:r w:rsidRPr="009C7A0A">
        <w:t>]</w:t>
      </w:r>
      <w:r w:rsidR="00A45227" w:rsidRPr="009C7A0A">
        <w:t> </w:t>
      </w:r>
      <w:r w:rsidR="003E15ED" w:rsidRPr="009C7A0A">
        <w:t xml:space="preserve">Tiesa, atzīstot </w:t>
      </w:r>
      <w:r w:rsidR="00AE78F1">
        <w:rPr>
          <w:rFonts w:eastAsia="Calibri"/>
          <w:shd w:val="clear" w:color="auto" w:fill="FFFFFF"/>
        </w:rPr>
        <w:t>[pers. A]</w:t>
      </w:r>
      <w:r w:rsidR="00437942" w:rsidRPr="009C7A0A">
        <w:t xml:space="preserve"> par vainīgu</w:t>
      </w:r>
      <w:r w:rsidR="003E15ED" w:rsidRPr="009C7A0A">
        <w:t xml:space="preserve"> Krimināllikuma 239. panta otrajā daļā</w:t>
      </w:r>
      <w:r w:rsidR="00FC439E" w:rsidRPr="009C7A0A">
        <w:t>,</w:t>
      </w:r>
      <w:r w:rsidR="003E15ED" w:rsidRPr="009C7A0A">
        <w:t>123. panta otrajā daļā paredzēt</w:t>
      </w:r>
      <w:r w:rsidR="00437942" w:rsidRPr="009C7A0A">
        <w:t>aj</w:t>
      </w:r>
      <w:r w:rsidR="003E15ED" w:rsidRPr="009C7A0A">
        <w:t>os noziedzīg</w:t>
      </w:r>
      <w:r w:rsidR="00437942" w:rsidRPr="009C7A0A">
        <w:t>aj</w:t>
      </w:r>
      <w:r w:rsidR="003E15ED" w:rsidRPr="009C7A0A">
        <w:t>os nodarījum</w:t>
      </w:r>
      <w:r w:rsidR="00437942" w:rsidRPr="009C7A0A">
        <w:t>o</w:t>
      </w:r>
      <w:r w:rsidR="003E15ED" w:rsidRPr="009C7A0A">
        <w:t>s</w:t>
      </w:r>
      <w:r w:rsidR="00ED1123" w:rsidRPr="009C7A0A">
        <w:t xml:space="preserve"> un </w:t>
      </w:r>
      <w:r w:rsidR="008B760A" w:rsidRPr="009C7A0A">
        <w:t>piemērojot</w:t>
      </w:r>
      <w:r w:rsidR="00914FDA" w:rsidRPr="009C7A0A">
        <w:t xml:space="preserve"> </w:t>
      </w:r>
      <w:r w:rsidR="008B760A" w:rsidRPr="009C7A0A">
        <w:t>sodu</w:t>
      </w:r>
      <w:r w:rsidR="00FE5D1C" w:rsidRPr="009C7A0A">
        <w:t xml:space="preserve">, </w:t>
      </w:r>
      <w:r w:rsidR="00ED1123" w:rsidRPr="009C7A0A">
        <w:t>kā arī</w:t>
      </w:r>
      <w:r w:rsidR="00197A3D" w:rsidRPr="009C7A0A">
        <w:t>,</w:t>
      </w:r>
      <w:r w:rsidR="00ED1123" w:rsidRPr="009C7A0A">
        <w:t xml:space="preserve"> nosakot viņam galīgo sodu</w:t>
      </w:r>
      <w:r w:rsidR="00C73B05" w:rsidRPr="009C7A0A">
        <w:t xml:space="preserve"> pēc noziedzīgo nodarījumu kopības</w:t>
      </w:r>
      <w:r w:rsidR="00ED1123" w:rsidRPr="009C7A0A">
        <w:t>,</w:t>
      </w:r>
      <w:r w:rsidR="00C73B05" w:rsidRPr="009C7A0A">
        <w:t xml:space="preserve"> </w:t>
      </w:r>
      <w:r w:rsidR="004B1236" w:rsidRPr="009C7A0A">
        <w:t>ir pārkāpusi</w:t>
      </w:r>
      <w:r w:rsidR="00C73B05" w:rsidRPr="009C7A0A">
        <w:t xml:space="preserve"> </w:t>
      </w:r>
      <w:r w:rsidR="001D64D6" w:rsidRPr="009C7A0A">
        <w:t>Krimināllikuma 1. panta piekto daļu, 26. panta otro daļu, 46. panta pirm</w:t>
      </w:r>
      <w:r w:rsidR="004B1236" w:rsidRPr="009C7A0A">
        <w:t>o</w:t>
      </w:r>
      <w:r w:rsidR="001D64D6" w:rsidRPr="009C7A0A">
        <w:t xml:space="preserve"> daļ</w:t>
      </w:r>
      <w:r w:rsidR="004B1236" w:rsidRPr="009C7A0A">
        <w:t>u</w:t>
      </w:r>
      <w:r w:rsidR="001D64D6" w:rsidRPr="009C7A0A">
        <w:t xml:space="preserve"> un Kriminālprocesa likuma 25. panta pirmajā daļa noteikto dubultās sodīšanas aizlieguma</w:t>
      </w:r>
      <w:r w:rsidR="001D64D6" w:rsidRPr="009C7A0A">
        <w:rPr>
          <w:i/>
          <w:iCs/>
        </w:rPr>
        <w:t xml:space="preserve"> </w:t>
      </w:r>
      <w:r w:rsidR="001D64D6" w:rsidRPr="009C7A0A">
        <w:t>(</w:t>
      </w:r>
      <w:r w:rsidR="001D64D6" w:rsidRPr="009C7A0A">
        <w:rPr>
          <w:i/>
          <w:iCs/>
        </w:rPr>
        <w:t xml:space="preserve">ne </w:t>
      </w:r>
      <w:proofErr w:type="spellStart"/>
      <w:r w:rsidR="001D64D6" w:rsidRPr="009C7A0A">
        <w:rPr>
          <w:i/>
          <w:iCs/>
        </w:rPr>
        <w:t>bis</w:t>
      </w:r>
      <w:proofErr w:type="spellEnd"/>
      <w:r w:rsidR="001D64D6" w:rsidRPr="009C7A0A">
        <w:rPr>
          <w:i/>
          <w:iCs/>
        </w:rPr>
        <w:t xml:space="preserve"> </w:t>
      </w:r>
      <w:proofErr w:type="spellStart"/>
      <w:r w:rsidR="001D64D6" w:rsidRPr="009C7A0A">
        <w:rPr>
          <w:i/>
          <w:iCs/>
        </w:rPr>
        <w:t>in</w:t>
      </w:r>
      <w:proofErr w:type="spellEnd"/>
      <w:r w:rsidR="001D64D6" w:rsidRPr="009C7A0A">
        <w:rPr>
          <w:i/>
          <w:iCs/>
        </w:rPr>
        <w:t xml:space="preserve"> </w:t>
      </w:r>
      <w:proofErr w:type="spellStart"/>
      <w:r w:rsidR="001D64D6" w:rsidRPr="009C7A0A">
        <w:rPr>
          <w:i/>
          <w:iCs/>
        </w:rPr>
        <w:t>idem</w:t>
      </w:r>
      <w:proofErr w:type="spellEnd"/>
      <w:r w:rsidR="001D64D6" w:rsidRPr="009C7A0A">
        <w:t>) principu.</w:t>
      </w:r>
      <w:r w:rsidR="00F02C26" w:rsidRPr="009C7A0A">
        <w:t xml:space="preserve"> Atzīstot, ka </w:t>
      </w:r>
      <w:r w:rsidR="00126CF7">
        <w:rPr>
          <w:rFonts w:eastAsia="Calibri"/>
          <w:shd w:val="clear" w:color="auto" w:fill="FFFFFF"/>
        </w:rPr>
        <w:t>[pers. A]</w:t>
      </w:r>
      <w:r w:rsidR="00F02C26" w:rsidRPr="009C7A0A">
        <w:t xml:space="preserve"> nodarījums veido noziedzīgo nodarījumu ideālo kopību, </w:t>
      </w:r>
      <w:r w:rsidR="00571022" w:rsidRPr="009C7A0A">
        <w:t>tiesa būtiski pasliktinājusi apsūdzētā tiesisko stāvokli.</w:t>
      </w:r>
    </w:p>
    <w:p w14:paraId="7F7C3554" w14:textId="5771A530" w:rsidR="00643D92" w:rsidRPr="009C7A0A" w:rsidRDefault="000E1763" w:rsidP="009C7A0A">
      <w:pPr>
        <w:widowControl w:val="0"/>
        <w:tabs>
          <w:tab w:val="left" w:pos="2811"/>
        </w:tabs>
        <w:spacing w:line="276" w:lineRule="auto"/>
        <w:ind w:firstLine="720"/>
        <w:contextualSpacing/>
        <w:jc w:val="both"/>
      </w:pPr>
      <w:r w:rsidRPr="009C7A0A">
        <w:t>[6.2</w:t>
      </w:r>
      <w:r w:rsidR="00C16307" w:rsidRPr="009C7A0A">
        <w:t>2</w:t>
      </w:r>
      <w:r w:rsidRPr="009C7A0A">
        <w:t>]</w:t>
      </w:r>
      <w:r w:rsidR="00A45227" w:rsidRPr="009C7A0A">
        <w:t> </w:t>
      </w:r>
      <w:r w:rsidR="001F6BFB" w:rsidRPr="009C7A0A">
        <w:t>Tiesa spriedumā nav analizējusi</w:t>
      </w:r>
      <w:r w:rsidR="00031C67" w:rsidRPr="009C7A0A">
        <w:t xml:space="preserve">, kā </w:t>
      </w:r>
      <w:r w:rsidR="00C231F0" w:rsidRPr="009C7A0A">
        <w:t xml:space="preserve">izpaudās </w:t>
      </w:r>
      <w:r w:rsidR="00BE0E02">
        <w:rPr>
          <w:rFonts w:eastAsia="Calibri"/>
          <w:shd w:val="clear" w:color="auto" w:fill="FFFFFF"/>
        </w:rPr>
        <w:t>[pers. A]</w:t>
      </w:r>
      <w:r w:rsidR="00C231F0" w:rsidRPr="009C7A0A">
        <w:t xml:space="preserve"> rīcība</w:t>
      </w:r>
      <w:r w:rsidR="00CE7843" w:rsidRPr="009C7A0A">
        <w:t>, īstenojot</w:t>
      </w:r>
      <w:r w:rsidR="00031C67" w:rsidRPr="009C7A0A">
        <w:t xml:space="preserve"> Krimināllikuma 123. panta otrajā daļā </w:t>
      </w:r>
      <w:r w:rsidR="00E96CF9" w:rsidRPr="009C7A0A">
        <w:t>paredzētā noziedzīgā nodarījuma</w:t>
      </w:r>
      <w:r w:rsidR="00031C67" w:rsidRPr="009C7A0A">
        <w:t xml:space="preserve"> </w:t>
      </w:r>
      <w:r w:rsidR="00CE7843" w:rsidRPr="009C7A0A">
        <w:t>objektīvo pusi.</w:t>
      </w:r>
    </w:p>
    <w:p w14:paraId="5B9B0864" w14:textId="72254445" w:rsidR="000E1763" w:rsidRPr="009C7A0A" w:rsidRDefault="00B373D4" w:rsidP="009C7A0A">
      <w:pPr>
        <w:widowControl w:val="0"/>
        <w:tabs>
          <w:tab w:val="left" w:pos="2811"/>
        </w:tabs>
        <w:spacing w:line="276" w:lineRule="auto"/>
        <w:ind w:firstLine="720"/>
        <w:contextualSpacing/>
        <w:jc w:val="both"/>
      </w:pPr>
      <w:r w:rsidRPr="009C7A0A">
        <w:t>[6.</w:t>
      </w:r>
      <w:r w:rsidR="00C16307" w:rsidRPr="009C7A0A">
        <w:t>23</w:t>
      </w:r>
      <w:r w:rsidRPr="009C7A0A">
        <w:t>]</w:t>
      </w:r>
      <w:r w:rsidR="00A45227" w:rsidRPr="009C7A0A">
        <w:t> </w:t>
      </w:r>
      <w:r w:rsidR="000E1763" w:rsidRPr="009C7A0A">
        <w:t>Tiesa n</w:t>
      </w:r>
      <w:r w:rsidR="00940368" w:rsidRPr="009C7A0A">
        <w:t xml:space="preserve">av </w:t>
      </w:r>
      <w:r w:rsidR="004A1B66" w:rsidRPr="009C7A0A">
        <w:t>vērtējusi</w:t>
      </w:r>
      <w:r w:rsidR="000E1763" w:rsidRPr="009C7A0A">
        <w:t xml:space="preserve"> </w:t>
      </w:r>
      <w:r w:rsidR="008464DB">
        <w:rPr>
          <w:rFonts w:eastAsia="Calibri"/>
          <w:shd w:val="clear" w:color="auto" w:fill="FFFFFF"/>
        </w:rPr>
        <w:t>[pers. A]</w:t>
      </w:r>
      <w:r w:rsidR="000E1763" w:rsidRPr="009C7A0A">
        <w:t xml:space="preserve"> attieksmi (subjektīvā puse) pret viņam inkriminētajiem noziedzīgajiem nodarījumiem un </w:t>
      </w:r>
      <w:r w:rsidR="00CC5102" w:rsidRPr="009C7A0A">
        <w:t xml:space="preserve">nepamatoti </w:t>
      </w:r>
      <w:r w:rsidR="000E1763" w:rsidRPr="009C7A0A">
        <w:t>nav konstatējusi pamatu Krimināllikuma 10. panta ceturtās daļas piemērošanai.</w:t>
      </w:r>
    </w:p>
    <w:p w14:paraId="03D4BEFF" w14:textId="38D61A1C" w:rsidR="00973057" w:rsidRPr="009C7A0A" w:rsidRDefault="001B67E9" w:rsidP="009C7A0A">
      <w:pPr>
        <w:widowControl w:val="0"/>
        <w:tabs>
          <w:tab w:val="left" w:pos="2811"/>
        </w:tabs>
        <w:spacing w:line="276" w:lineRule="auto"/>
        <w:ind w:firstLine="720"/>
        <w:contextualSpacing/>
        <w:jc w:val="both"/>
      </w:pPr>
      <w:r w:rsidRPr="009C7A0A">
        <w:t>[6.</w:t>
      </w:r>
      <w:r w:rsidR="00C16307" w:rsidRPr="009C7A0A">
        <w:t>24</w:t>
      </w:r>
      <w:r w:rsidRPr="009C7A0A">
        <w:t>]</w:t>
      </w:r>
      <w:r w:rsidR="00A45227" w:rsidRPr="009C7A0A">
        <w:t> </w:t>
      </w:r>
      <w:r w:rsidR="00CE7843" w:rsidRPr="009C7A0A">
        <w:t xml:space="preserve">Tiesa pārkāpusi </w:t>
      </w:r>
      <w:r w:rsidR="000A2B61" w:rsidRPr="009C7A0A">
        <w:t>Kriminālproce</w:t>
      </w:r>
      <w:r w:rsidR="000C2583" w:rsidRPr="009C7A0A">
        <w:t>s</w:t>
      </w:r>
      <w:r w:rsidR="000A2B61" w:rsidRPr="009C7A0A">
        <w:t>a likuma 564. pa</w:t>
      </w:r>
      <w:r w:rsidR="00195849" w:rsidRPr="009C7A0A">
        <w:t>n</w:t>
      </w:r>
      <w:r w:rsidR="000A2B61" w:rsidRPr="009C7A0A">
        <w:t>ta ceturt</w:t>
      </w:r>
      <w:r w:rsidR="00CE7843" w:rsidRPr="009C7A0A">
        <w:t>o</w:t>
      </w:r>
      <w:r w:rsidR="000A2B61" w:rsidRPr="009C7A0A">
        <w:t xml:space="preserve"> daļ</w:t>
      </w:r>
      <w:r w:rsidR="00CE7843" w:rsidRPr="009C7A0A">
        <w:t xml:space="preserve">u, jo </w:t>
      </w:r>
      <w:r w:rsidR="00686ADD" w:rsidRPr="009C7A0A">
        <w:t>n</w:t>
      </w:r>
      <w:r w:rsidR="00CE7843" w:rsidRPr="009C7A0A">
        <w:t xml:space="preserve">av </w:t>
      </w:r>
      <w:r w:rsidR="000A2B61" w:rsidRPr="009C7A0A">
        <w:lastRenderedPageBreak/>
        <w:t>a</w:t>
      </w:r>
      <w:r w:rsidR="000453F9" w:rsidRPr="009C7A0A">
        <w:t>na</w:t>
      </w:r>
      <w:r w:rsidR="000A2B61" w:rsidRPr="009C7A0A">
        <w:t>lizēj</w:t>
      </w:r>
      <w:r w:rsidR="00CE7843" w:rsidRPr="009C7A0A">
        <w:t>usi</w:t>
      </w:r>
      <w:r w:rsidR="00686ADD" w:rsidRPr="009C7A0A">
        <w:t>,</w:t>
      </w:r>
      <w:r w:rsidR="000A2B61" w:rsidRPr="009C7A0A">
        <w:t xml:space="preserve"> kurā no būvprojekta un tā detalizācijas izstrādes stadijām </w:t>
      </w:r>
      <w:r w:rsidR="00510FDC">
        <w:rPr>
          <w:rFonts w:eastAsia="Calibri"/>
          <w:shd w:val="clear" w:color="auto" w:fill="FFFFFF"/>
        </w:rPr>
        <w:t>[pers. A]</w:t>
      </w:r>
      <w:r w:rsidR="000A2B61" w:rsidRPr="009C7A0A">
        <w:t xml:space="preserve"> pieļāvis darbību vai bezdarbību, kas </w:t>
      </w:r>
      <w:r w:rsidR="00195849" w:rsidRPr="009C7A0A">
        <w:t>izraisījusi</w:t>
      </w:r>
      <w:r w:rsidR="000A2B61" w:rsidRPr="009C7A0A">
        <w:t xml:space="preserve"> jumta nogruvumu un </w:t>
      </w:r>
      <w:r w:rsidR="00CB4320" w:rsidRPr="009C7A0A">
        <w:t xml:space="preserve">kuras rezultātā </w:t>
      </w:r>
      <w:r w:rsidR="000A2B61" w:rsidRPr="009C7A0A">
        <w:t xml:space="preserve">iestājušās </w:t>
      </w:r>
      <w:r w:rsidR="0099537A" w:rsidRPr="009C7A0A">
        <w:t xml:space="preserve">kaitīgās </w:t>
      </w:r>
      <w:r w:rsidR="000A2B61" w:rsidRPr="009C7A0A">
        <w:t>sekas.</w:t>
      </w:r>
    </w:p>
    <w:p w14:paraId="025EA02C" w14:textId="59EBB1D5" w:rsidR="00CA64FD" w:rsidRPr="009C7A0A" w:rsidRDefault="00973057" w:rsidP="009C7A0A">
      <w:pPr>
        <w:widowControl w:val="0"/>
        <w:tabs>
          <w:tab w:val="left" w:pos="2811"/>
        </w:tabs>
        <w:spacing w:line="276" w:lineRule="auto"/>
        <w:ind w:firstLine="720"/>
        <w:contextualSpacing/>
        <w:jc w:val="both"/>
      </w:pPr>
      <w:r w:rsidRPr="009C7A0A">
        <w:t>[6.</w:t>
      </w:r>
      <w:r w:rsidR="00C16307" w:rsidRPr="009C7A0A">
        <w:t>25</w:t>
      </w:r>
      <w:r w:rsidRPr="009C7A0A">
        <w:t>]</w:t>
      </w:r>
      <w:r w:rsidR="00A45227" w:rsidRPr="009C7A0A">
        <w:t> </w:t>
      </w:r>
      <w:r w:rsidR="00243C04" w:rsidRPr="009C7A0A">
        <w:t>Apelācijas instances tiesa nepareizi iztulkoj</w:t>
      </w:r>
      <w:r w:rsidR="00CE7843" w:rsidRPr="009C7A0A">
        <w:t>usi</w:t>
      </w:r>
      <w:r w:rsidR="00243C04" w:rsidRPr="009C7A0A">
        <w:t xml:space="preserve"> un piemēroj</w:t>
      </w:r>
      <w:r w:rsidR="00CE7843" w:rsidRPr="009C7A0A">
        <w:t>usi</w:t>
      </w:r>
      <w:r w:rsidR="00243C04" w:rsidRPr="009C7A0A">
        <w:t xml:space="preserve"> būvniecības normas, konstatējot, ka </w:t>
      </w:r>
      <w:r w:rsidR="006A7E0D">
        <w:rPr>
          <w:rFonts w:eastAsia="Calibri"/>
          <w:shd w:val="clear" w:color="auto" w:fill="FFFFFF"/>
        </w:rPr>
        <w:t>[pers. A]</w:t>
      </w:r>
      <w:r w:rsidR="00243C04" w:rsidRPr="009C7A0A">
        <w:t xml:space="preserve"> bija atbildīgs par metāla kopņu detalizācijas izstrādi un citu būvniecības dalībnieku pieļautajām kļūdām</w:t>
      </w:r>
      <w:r w:rsidR="005753AD" w:rsidRPr="009C7A0A">
        <w:t>.</w:t>
      </w:r>
    </w:p>
    <w:p w14:paraId="71A99F37" w14:textId="1CDB0E2D" w:rsidR="00DD70B9" w:rsidRPr="009C7A0A" w:rsidRDefault="00CA64FD" w:rsidP="009C7A0A">
      <w:pPr>
        <w:widowControl w:val="0"/>
        <w:tabs>
          <w:tab w:val="left" w:pos="2811"/>
        </w:tabs>
        <w:spacing w:line="276" w:lineRule="auto"/>
        <w:ind w:firstLine="720"/>
        <w:contextualSpacing/>
        <w:jc w:val="both"/>
      </w:pPr>
      <w:r w:rsidRPr="009C7A0A">
        <w:t>[6.</w:t>
      </w:r>
      <w:r w:rsidR="00C16307" w:rsidRPr="009C7A0A">
        <w:t>26</w:t>
      </w:r>
      <w:r w:rsidRPr="009C7A0A">
        <w:t>]</w:t>
      </w:r>
      <w:r w:rsidR="00A45227" w:rsidRPr="009C7A0A">
        <w:t> </w:t>
      </w:r>
      <w:r w:rsidR="00A06684" w:rsidRPr="009C7A0A">
        <w:t xml:space="preserve">Apelācijas instances tiesa savus secinājumus par </w:t>
      </w:r>
      <w:r w:rsidR="004F605F">
        <w:rPr>
          <w:rFonts w:eastAsia="Calibri"/>
          <w:shd w:val="clear" w:color="auto" w:fill="FFFFFF"/>
        </w:rPr>
        <w:t>[pers. A]</w:t>
      </w:r>
      <w:r w:rsidR="00DD70B9" w:rsidRPr="009C7A0A">
        <w:t xml:space="preserve"> pieļautu bezdarbību un</w:t>
      </w:r>
      <w:r w:rsidR="00A06684" w:rsidRPr="009C7A0A">
        <w:t xml:space="preserve"> atzinumus par viņa</w:t>
      </w:r>
      <w:r w:rsidR="00DD70B9" w:rsidRPr="009C7A0A">
        <w:t xml:space="preserve"> vain</w:t>
      </w:r>
      <w:r w:rsidR="00A06684" w:rsidRPr="009C7A0A">
        <w:t>īgumu</w:t>
      </w:r>
      <w:r w:rsidR="00DD70B9" w:rsidRPr="009C7A0A">
        <w:t xml:space="preserve"> </w:t>
      </w:r>
      <w:r w:rsidR="00FE77C4" w:rsidRPr="009C7A0A">
        <w:t xml:space="preserve">inkriminētajos </w:t>
      </w:r>
      <w:r w:rsidR="00DD70B9" w:rsidRPr="009C7A0A">
        <w:t>noziedzīg</w:t>
      </w:r>
      <w:r w:rsidR="00FE77C4" w:rsidRPr="009C7A0A">
        <w:t>ajos</w:t>
      </w:r>
      <w:r w:rsidR="00DD70B9" w:rsidRPr="009C7A0A">
        <w:t xml:space="preserve"> nodarījum</w:t>
      </w:r>
      <w:r w:rsidR="00FE77C4" w:rsidRPr="009C7A0A">
        <w:t>os</w:t>
      </w:r>
      <w:r w:rsidR="00DD70B9" w:rsidRPr="009C7A0A">
        <w:t xml:space="preserve"> pamatojusi ar pierādījumiem, kas neatbilst Kriminālprocesa likuma 128., 130. panta prasībām.</w:t>
      </w:r>
    </w:p>
    <w:p w14:paraId="7AA49C42" w14:textId="25C14A60" w:rsidR="00497824" w:rsidRPr="009C7A0A" w:rsidRDefault="00497824" w:rsidP="009C7A0A">
      <w:pPr>
        <w:widowControl w:val="0"/>
        <w:tabs>
          <w:tab w:val="left" w:pos="2811"/>
        </w:tabs>
        <w:spacing w:line="276" w:lineRule="auto"/>
        <w:ind w:firstLine="720"/>
        <w:contextualSpacing/>
        <w:jc w:val="both"/>
      </w:pPr>
    </w:p>
    <w:p w14:paraId="69AF3592" w14:textId="10CD52A4" w:rsidR="00146C0E" w:rsidRPr="009C7A0A" w:rsidRDefault="008B7E58" w:rsidP="005D653C">
      <w:pPr>
        <w:widowControl w:val="0"/>
        <w:spacing w:line="276" w:lineRule="auto"/>
        <w:ind w:firstLine="720"/>
        <w:contextualSpacing/>
        <w:jc w:val="both"/>
      </w:pPr>
      <w:r w:rsidRPr="009C7A0A">
        <w:t>[7] </w:t>
      </w:r>
      <w:r w:rsidR="00DE5A87" w:rsidRPr="009C7A0A">
        <w:t>Cietuš</w:t>
      </w:r>
      <w:r w:rsidR="00734196" w:rsidRPr="009C7A0A">
        <w:t xml:space="preserve">ie </w:t>
      </w:r>
      <w:r w:rsidR="002A1643">
        <w:t>[pers. C]</w:t>
      </w:r>
      <w:r w:rsidR="00BC1A7C" w:rsidRPr="009C7A0A">
        <w:t xml:space="preserve">, </w:t>
      </w:r>
      <w:r w:rsidR="002A1643">
        <w:t>[pers. D]</w:t>
      </w:r>
      <w:r w:rsidR="00BC1A7C" w:rsidRPr="009C7A0A">
        <w:t xml:space="preserve">, </w:t>
      </w:r>
      <w:r w:rsidR="002A1643">
        <w:t>[pers. F]</w:t>
      </w:r>
      <w:r w:rsidR="00BC1A7C" w:rsidRPr="009C7A0A">
        <w:t xml:space="preserve">, </w:t>
      </w:r>
      <w:r w:rsidR="002A1643">
        <w:t>[pers. G]</w:t>
      </w:r>
      <w:r w:rsidR="00BC1A7C" w:rsidRPr="009C7A0A">
        <w:t>,</w:t>
      </w:r>
      <w:r w:rsidR="00401417" w:rsidRPr="009C7A0A">
        <w:t xml:space="preserve"> </w:t>
      </w:r>
      <w:r w:rsidR="002A1643">
        <w:t>[pers. H]</w:t>
      </w:r>
      <w:r w:rsidR="00401417" w:rsidRPr="009C7A0A">
        <w:t xml:space="preserve">, </w:t>
      </w:r>
      <w:r w:rsidR="002A1643">
        <w:t>[pers. I]</w:t>
      </w:r>
      <w:r w:rsidR="00401417" w:rsidRPr="009C7A0A">
        <w:t xml:space="preserve">, </w:t>
      </w:r>
      <w:r w:rsidR="002A1643">
        <w:t>[pers. J]</w:t>
      </w:r>
      <w:r w:rsidR="00401417" w:rsidRPr="009C7A0A">
        <w:t xml:space="preserve">, </w:t>
      </w:r>
      <w:r w:rsidR="002A1643">
        <w:t>[pers. K]</w:t>
      </w:r>
      <w:r w:rsidR="00401417" w:rsidRPr="009C7A0A">
        <w:t xml:space="preserve">, </w:t>
      </w:r>
      <w:r w:rsidR="002A1643">
        <w:t>[pers. L]</w:t>
      </w:r>
      <w:r w:rsidR="00401417" w:rsidRPr="009C7A0A">
        <w:t xml:space="preserve">, </w:t>
      </w:r>
      <w:r w:rsidR="002A1643">
        <w:t>[pers. M]</w:t>
      </w:r>
      <w:r w:rsidR="00401417" w:rsidRPr="009C7A0A">
        <w:t xml:space="preserve">, </w:t>
      </w:r>
      <w:r w:rsidR="002A1643">
        <w:t>[pers. N]</w:t>
      </w:r>
      <w:r w:rsidR="00401417" w:rsidRPr="009C7A0A">
        <w:t xml:space="preserve">, </w:t>
      </w:r>
      <w:r w:rsidR="002A1643">
        <w:t>[pers. O]</w:t>
      </w:r>
      <w:r w:rsidR="000E0207" w:rsidRPr="009C7A0A">
        <w:t xml:space="preserve">, </w:t>
      </w:r>
      <w:r w:rsidR="002A1643">
        <w:t>[pers. P]</w:t>
      </w:r>
      <w:r w:rsidR="000E0207" w:rsidRPr="009C7A0A">
        <w:t xml:space="preserve">, </w:t>
      </w:r>
      <w:r w:rsidR="002A1643">
        <w:t>[pers. R]</w:t>
      </w:r>
      <w:r w:rsidR="008D7FA9" w:rsidRPr="009C7A0A">
        <w:t xml:space="preserve">, cietušie </w:t>
      </w:r>
      <w:r w:rsidR="002A1643">
        <w:t>[pers. S]</w:t>
      </w:r>
      <w:r w:rsidR="008D7FA9" w:rsidRPr="009C7A0A">
        <w:t xml:space="preserve"> un </w:t>
      </w:r>
      <w:r w:rsidR="002A1643">
        <w:t>[pers. T]</w:t>
      </w:r>
      <w:r w:rsidR="008D7FA9" w:rsidRPr="009C7A0A">
        <w:t xml:space="preserve">, </w:t>
      </w:r>
      <w:r w:rsidR="002A1643">
        <w:t>[pers. U]</w:t>
      </w:r>
      <w:r w:rsidR="008D7FA9" w:rsidRPr="009C7A0A">
        <w:t xml:space="preserve"> un </w:t>
      </w:r>
      <w:r w:rsidR="002A1643">
        <w:t>[pers. V]</w:t>
      </w:r>
      <w:r w:rsidR="008D7FA9" w:rsidRPr="009C7A0A">
        <w:t xml:space="preserve">, </w:t>
      </w:r>
      <w:r w:rsidR="002A1643">
        <w:t>[pers. Z]</w:t>
      </w:r>
      <w:r w:rsidR="008D7FA9" w:rsidRPr="009C7A0A">
        <w:t xml:space="preserve"> un </w:t>
      </w:r>
      <w:r w:rsidR="002A1643">
        <w:t>[pers. AA]</w:t>
      </w:r>
      <w:r w:rsidR="008D7FA9" w:rsidRPr="009C7A0A">
        <w:t xml:space="preserve">, </w:t>
      </w:r>
      <w:r w:rsidR="002A1643">
        <w:t>[pers. AB]</w:t>
      </w:r>
      <w:r w:rsidR="00313EA3" w:rsidRPr="009C7A0A">
        <w:t xml:space="preserve"> un </w:t>
      </w:r>
      <w:r w:rsidR="002A1643">
        <w:t>[pers. AC]</w:t>
      </w:r>
      <w:r w:rsidR="00313EA3" w:rsidRPr="009C7A0A">
        <w:t xml:space="preserve">, </w:t>
      </w:r>
      <w:r w:rsidR="002A1643">
        <w:t>[pers. A</w:t>
      </w:r>
      <w:r w:rsidR="00AC1F24">
        <w:t>D</w:t>
      </w:r>
      <w:r w:rsidR="002A1643">
        <w:t>]</w:t>
      </w:r>
      <w:r w:rsidR="00313EA3" w:rsidRPr="009C7A0A">
        <w:t xml:space="preserve"> un </w:t>
      </w:r>
      <w:r w:rsidR="002A1643">
        <w:t>[pers. AE]</w:t>
      </w:r>
      <w:r w:rsidR="00313EA3" w:rsidRPr="009C7A0A">
        <w:t xml:space="preserve">, cietušie </w:t>
      </w:r>
      <w:r w:rsidR="002A1643">
        <w:t>[pers. AF]</w:t>
      </w:r>
      <w:r w:rsidR="00313EA3" w:rsidRPr="009C7A0A">
        <w:t xml:space="preserve">, </w:t>
      </w:r>
      <w:r w:rsidR="002A1643">
        <w:t>[pers. AG]</w:t>
      </w:r>
      <w:r w:rsidR="00313EA3" w:rsidRPr="009C7A0A">
        <w:t xml:space="preserve"> un </w:t>
      </w:r>
      <w:r w:rsidR="002A1643">
        <w:t>[pers. AH]</w:t>
      </w:r>
      <w:r w:rsidR="00313EA3" w:rsidRPr="009C7A0A">
        <w:t xml:space="preserve">, </w:t>
      </w:r>
      <w:r w:rsidR="002A1643">
        <w:t>[pers. AI]</w:t>
      </w:r>
      <w:r w:rsidR="00313EA3" w:rsidRPr="009C7A0A">
        <w:t xml:space="preserve">, </w:t>
      </w:r>
      <w:r w:rsidR="002A1643">
        <w:t>[pers. JA]</w:t>
      </w:r>
      <w:r w:rsidR="00313EA3" w:rsidRPr="009C7A0A">
        <w:t xml:space="preserve"> un </w:t>
      </w:r>
      <w:r w:rsidR="002A1643">
        <w:t>[pers. AK]</w:t>
      </w:r>
      <w:r w:rsidR="00313EA3" w:rsidRPr="009C7A0A">
        <w:t xml:space="preserve">, </w:t>
      </w:r>
      <w:r w:rsidR="002A1643">
        <w:t>[pers. AL]</w:t>
      </w:r>
      <w:r w:rsidR="001D0CEC" w:rsidRPr="009C7A0A">
        <w:t xml:space="preserve">, </w:t>
      </w:r>
      <w:r w:rsidR="002A1643">
        <w:t>[pers. AM]</w:t>
      </w:r>
      <w:r w:rsidR="001D0CEC" w:rsidRPr="009C7A0A">
        <w:t xml:space="preserve"> un </w:t>
      </w:r>
      <w:r w:rsidR="002A1643">
        <w:t>[pers. AN]</w:t>
      </w:r>
      <w:r w:rsidR="001D0CEC" w:rsidRPr="009C7A0A">
        <w:t xml:space="preserve">, </w:t>
      </w:r>
      <w:r w:rsidR="002A1643">
        <w:t>[pers. AO]</w:t>
      </w:r>
      <w:r w:rsidR="001D0CEC" w:rsidRPr="009C7A0A">
        <w:t xml:space="preserve">, </w:t>
      </w:r>
      <w:r w:rsidR="002A1643">
        <w:t>[pers. AP]</w:t>
      </w:r>
      <w:r w:rsidR="001D0CEC" w:rsidRPr="009C7A0A">
        <w:t xml:space="preserve"> un </w:t>
      </w:r>
      <w:r w:rsidR="002A1643">
        <w:t>[pers. AR]</w:t>
      </w:r>
      <w:r w:rsidR="001D0CEC" w:rsidRPr="009C7A0A">
        <w:t xml:space="preserve">, </w:t>
      </w:r>
      <w:r w:rsidR="001D45C7" w:rsidRPr="009C7A0A">
        <w:t xml:space="preserve">cietušie </w:t>
      </w:r>
      <w:r w:rsidR="002A1643">
        <w:t>[pers. AT]</w:t>
      </w:r>
      <w:r w:rsidR="001D45C7" w:rsidRPr="009C7A0A">
        <w:t xml:space="preserve">, </w:t>
      </w:r>
      <w:r w:rsidR="002A1643">
        <w:t>[pers. AS]</w:t>
      </w:r>
      <w:r w:rsidR="001D45C7" w:rsidRPr="009C7A0A">
        <w:t xml:space="preserve">, </w:t>
      </w:r>
      <w:r w:rsidR="002A1643">
        <w:t>[pers. AU]</w:t>
      </w:r>
      <w:r w:rsidR="001D45C7" w:rsidRPr="009C7A0A">
        <w:t xml:space="preserve"> un </w:t>
      </w:r>
      <w:r w:rsidR="002A1643">
        <w:t>[pers. AV]</w:t>
      </w:r>
      <w:r w:rsidR="001D45C7" w:rsidRPr="009C7A0A">
        <w:t xml:space="preserve"> </w:t>
      </w:r>
      <w:r w:rsidR="00DD47C2" w:rsidRPr="009C7A0A">
        <w:rPr>
          <w:rFonts w:eastAsia="Calibri"/>
          <w:color w:val="000000" w:themeColor="text1"/>
        </w:rPr>
        <w:t xml:space="preserve">kasācijas sūdzībās lūdz atcelt apelācijas instances tiesas </w:t>
      </w:r>
      <w:r w:rsidR="00DD47C2" w:rsidRPr="009C7A0A">
        <w:rPr>
          <w:rFonts w:eastAsia="Calibri"/>
        </w:rPr>
        <w:t xml:space="preserve">spriedumu daļā par </w:t>
      </w:r>
      <w:r w:rsidR="002E5C5C">
        <w:rPr>
          <w:rFonts w:eastAsia="Calibri"/>
        </w:rPr>
        <w:t>[pers. BI]</w:t>
      </w:r>
      <w:r w:rsidR="00DD47C2" w:rsidRPr="009C7A0A">
        <w:rPr>
          <w:rFonts w:eastAsia="Calibri"/>
        </w:rPr>
        <w:t xml:space="preserve">, </w:t>
      </w:r>
      <w:r w:rsidR="002E5C5C">
        <w:rPr>
          <w:rFonts w:eastAsia="Calibri"/>
          <w:shd w:val="clear" w:color="auto" w:fill="FFFFFF"/>
        </w:rPr>
        <w:t>[pers. BJ]</w:t>
      </w:r>
      <w:r w:rsidR="00DD47C2" w:rsidRPr="009C7A0A">
        <w:rPr>
          <w:rFonts w:eastAsia="Calibri"/>
        </w:rPr>
        <w:t xml:space="preserve">, </w:t>
      </w:r>
      <w:r w:rsidR="002E5C5C">
        <w:rPr>
          <w:rFonts w:eastAsia="Calibri"/>
          <w:shd w:val="clear" w:color="auto" w:fill="FFFFFF"/>
        </w:rPr>
        <w:t>[pers. BK]</w:t>
      </w:r>
      <w:r w:rsidR="00DD47C2" w:rsidRPr="009C7A0A">
        <w:rPr>
          <w:rFonts w:eastAsia="Calibri"/>
        </w:rPr>
        <w:t xml:space="preserve"> un </w:t>
      </w:r>
      <w:r w:rsidR="002E5C5C">
        <w:rPr>
          <w:rFonts w:eastAsia="Calibri"/>
          <w:shd w:val="clear" w:color="auto" w:fill="FFFFFF"/>
        </w:rPr>
        <w:t>[pers. BL]</w:t>
      </w:r>
      <w:r w:rsidR="00DD47C2" w:rsidRPr="009C7A0A">
        <w:rPr>
          <w:rFonts w:eastAsia="Calibri"/>
        </w:rPr>
        <w:t xml:space="preserve"> atzīšanu par nevainīgiem pret viņiem celtajā apsūdzībā pēc Krimināllikuma 239. panta otrās daļas, 123. panta otrās daļas un attaisnošanu, daļā par </w:t>
      </w:r>
      <w:r w:rsidR="005D653C">
        <w:rPr>
          <w:rFonts w:eastAsia="Calibri"/>
          <w:shd w:val="clear" w:color="auto" w:fill="FFFFFF"/>
        </w:rPr>
        <w:t>[pers. BM]</w:t>
      </w:r>
      <w:r w:rsidR="00DD47C2" w:rsidRPr="009C7A0A">
        <w:rPr>
          <w:rFonts w:eastAsia="Calibri"/>
        </w:rPr>
        <w:t xml:space="preserve"> un </w:t>
      </w:r>
      <w:r w:rsidR="005D653C">
        <w:rPr>
          <w:rFonts w:eastAsia="Calibri"/>
        </w:rPr>
        <w:t>[pers. BN]</w:t>
      </w:r>
      <w:r w:rsidR="00DD47C2" w:rsidRPr="009C7A0A">
        <w:rPr>
          <w:rFonts w:eastAsia="Calibri"/>
        </w:rPr>
        <w:t xml:space="preserve"> atzīšanu par nevainīgiem pret viņiem celtajā apsūdzībā pēc Krimināllikuma 319. panta trešās daļas un attaisnošanu, daļā par kriminālprocesa </w:t>
      </w:r>
      <w:r w:rsidR="00DD47C2" w:rsidRPr="009C7A0A">
        <w:rPr>
          <w:rFonts w:eastAsia="Calibri"/>
          <w:color w:val="000000" w:themeColor="text1"/>
        </w:rPr>
        <w:t>izbeigšanu daļā par piespiedu ietekmēšanas līdzekļ</w:t>
      </w:r>
      <w:r w:rsidR="007565FC" w:rsidRPr="009C7A0A">
        <w:rPr>
          <w:rFonts w:eastAsia="Calibri"/>
          <w:color w:val="000000" w:themeColor="text1"/>
        </w:rPr>
        <w:t>a</w:t>
      </w:r>
      <w:r w:rsidR="00DD47C2" w:rsidRPr="009C7A0A">
        <w:rPr>
          <w:rFonts w:eastAsia="Calibri"/>
          <w:color w:val="000000" w:themeColor="text1"/>
        </w:rPr>
        <w:t xml:space="preserve"> piemērošanu </w:t>
      </w:r>
      <w:r w:rsidR="00976E2F" w:rsidRPr="009C7A0A">
        <w:rPr>
          <w:rFonts w:eastAsia="Calibri"/>
          <w:color w:val="000000" w:themeColor="text1"/>
        </w:rPr>
        <w:t xml:space="preserve">juridiskajām personām </w:t>
      </w:r>
      <w:r w:rsidR="00DD47C2" w:rsidRPr="009C7A0A">
        <w:rPr>
          <w:rFonts w:eastAsia="Calibri"/>
          <w:color w:val="000000" w:themeColor="text1"/>
        </w:rPr>
        <w:t>SIA „</w:t>
      </w:r>
      <w:r w:rsidR="002C236E">
        <w:rPr>
          <w:rFonts w:eastAsia="Calibri"/>
          <w:color w:val="000000" w:themeColor="text1"/>
        </w:rPr>
        <w:t>[Nosaukums</w:t>
      </w:r>
      <w:r w:rsidR="009240CC">
        <w:rPr>
          <w:rFonts w:eastAsia="Calibri"/>
          <w:color w:val="000000" w:themeColor="text1"/>
        </w:rPr>
        <w:t> </w:t>
      </w:r>
      <w:r w:rsidR="002C236E">
        <w:rPr>
          <w:rFonts w:eastAsia="Calibri"/>
          <w:color w:val="000000" w:themeColor="text1"/>
        </w:rPr>
        <w:t>B]</w:t>
      </w:r>
      <w:r w:rsidR="00DD47C2" w:rsidRPr="009C7A0A">
        <w:rPr>
          <w:rFonts w:eastAsia="Calibri"/>
          <w:color w:val="000000" w:themeColor="text1"/>
        </w:rPr>
        <w:t>”, SIA „</w:t>
      </w:r>
      <w:r w:rsidR="002C236E">
        <w:rPr>
          <w:rFonts w:eastAsia="Calibri"/>
          <w:color w:val="000000" w:themeColor="text1"/>
        </w:rPr>
        <w:t>[Nosaukums</w:t>
      </w:r>
      <w:r w:rsidR="009240CC">
        <w:rPr>
          <w:rFonts w:eastAsia="Calibri"/>
          <w:color w:val="000000" w:themeColor="text1"/>
        </w:rPr>
        <w:t> </w:t>
      </w:r>
      <w:r w:rsidR="002C236E">
        <w:rPr>
          <w:rFonts w:eastAsia="Calibri"/>
          <w:color w:val="000000" w:themeColor="text1"/>
        </w:rPr>
        <w:t>C]</w:t>
      </w:r>
      <w:r w:rsidR="00DD47C2" w:rsidRPr="009C7A0A">
        <w:rPr>
          <w:rFonts w:eastAsia="Calibri"/>
          <w:color w:val="000000" w:themeColor="text1"/>
        </w:rPr>
        <w:t>” un SIA „</w:t>
      </w:r>
      <w:r w:rsidR="002C236E">
        <w:rPr>
          <w:rFonts w:eastAsia="Calibri"/>
          <w:color w:val="000000" w:themeColor="text1"/>
        </w:rPr>
        <w:t>[Nosaukums</w:t>
      </w:r>
      <w:r w:rsidR="009240CC">
        <w:rPr>
          <w:rFonts w:eastAsia="Calibri"/>
          <w:color w:val="000000" w:themeColor="text1"/>
        </w:rPr>
        <w:t> </w:t>
      </w:r>
      <w:r w:rsidR="002C236E">
        <w:rPr>
          <w:rFonts w:eastAsia="Calibri"/>
          <w:color w:val="000000" w:themeColor="text1"/>
        </w:rPr>
        <w:t>D]</w:t>
      </w:r>
      <w:r w:rsidR="00DD47C2" w:rsidRPr="009C7A0A">
        <w:rPr>
          <w:rFonts w:eastAsia="Calibri"/>
          <w:color w:val="000000" w:themeColor="text1"/>
        </w:rPr>
        <w:t xml:space="preserve">”, </w:t>
      </w:r>
      <w:r w:rsidR="00DD47C2" w:rsidRPr="009C7A0A">
        <w:rPr>
          <w:rFonts w:eastAsia="Calibri"/>
        </w:rPr>
        <w:t xml:space="preserve">daļā par cietušajiem </w:t>
      </w:r>
      <w:r w:rsidR="00DD47C2" w:rsidRPr="009C7A0A">
        <w:t xml:space="preserve">noteikto kaitējuma kompensācijas apmēru un </w:t>
      </w:r>
      <w:r w:rsidR="00976E2F" w:rsidRPr="009C7A0A">
        <w:t xml:space="preserve">šajā daļā </w:t>
      </w:r>
      <w:r w:rsidR="00DD47C2" w:rsidRPr="009C7A0A">
        <w:rPr>
          <w:color w:val="000000" w:themeColor="text1"/>
        </w:rPr>
        <w:t xml:space="preserve">nosūtīt </w:t>
      </w:r>
      <w:r w:rsidR="00DD47C2" w:rsidRPr="009C7A0A">
        <w:t>lietu jaunai izskatīšanai apelācijas instances tiesā.</w:t>
      </w:r>
    </w:p>
    <w:p w14:paraId="3A9ACBF5" w14:textId="0CED222E" w:rsidR="00751021" w:rsidRPr="009C7A0A" w:rsidRDefault="00751021" w:rsidP="009C7A0A">
      <w:pPr>
        <w:widowControl w:val="0"/>
        <w:spacing w:line="276" w:lineRule="auto"/>
        <w:ind w:firstLine="720"/>
        <w:contextualSpacing/>
        <w:jc w:val="both"/>
      </w:pPr>
      <w:r w:rsidRPr="009C7A0A">
        <w:t>[7.1]</w:t>
      </w:r>
      <w:r w:rsidR="00EC4FFE" w:rsidRPr="009C7A0A">
        <w:t> </w:t>
      </w:r>
      <w:r w:rsidR="009126AF" w:rsidRPr="009C7A0A">
        <w:t>Cietuš</w:t>
      </w:r>
      <w:r w:rsidR="00331CD9" w:rsidRPr="009C7A0A">
        <w:t xml:space="preserve">ā </w:t>
      </w:r>
      <w:r w:rsidR="00310D78">
        <w:t>[pers. C]</w:t>
      </w:r>
      <w:r w:rsidR="009126AF" w:rsidRPr="009C7A0A">
        <w:t xml:space="preserve"> </w:t>
      </w:r>
      <w:r w:rsidRPr="009C7A0A">
        <w:t>kasācijas sūdzību pamato turpmāk norādītie argumenti.</w:t>
      </w:r>
    </w:p>
    <w:p w14:paraId="5F8F58E8" w14:textId="55FC9BEE" w:rsidR="00751021" w:rsidRPr="009C7A0A" w:rsidRDefault="00751021" w:rsidP="009C7A0A">
      <w:pPr>
        <w:widowControl w:val="0"/>
        <w:spacing w:line="276" w:lineRule="auto"/>
        <w:ind w:firstLine="720"/>
        <w:contextualSpacing/>
        <w:jc w:val="both"/>
      </w:pPr>
      <w:r w:rsidRPr="009C7A0A">
        <w:t>Nosakot kompensācijas apmēru, tiesai detalizēti jāatspoguļo un individuāli jāizvērtē: 1) radītais mantiskais zaudējums; 2) noziedzīgā nodarījuma smagums un izdarīšanas raksturs; 3) nodarītās fiziskās ciešanas, paliekošais sakropļojums un darbspēju zudums; 4) morālā aizskāruma dziļums un publiskums; 5) psihiskā trauma.</w:t>
      </w:r>
    </w:p>
    <w:p w14:paraId="1952B37F" w14:textId="12282975" w:rsidR="00751021" w:rsidRPr="009C7A0A" w:rsidRDefault="00751021" w:rsidP="009C7A0A">
      <w:pPr>
        <w:widowControl w:val="0"/>
        <w:spacing w:line="276" w:lineRule="auto"/>
        <w:ind w:firstLine="720"/>
        <w:contextualSpacing/>
        <w:jc w:val="both"/>
      </w:pPr>
      <w:r w:rsidRPr="009C7A0A">
        <w:t>Tiesa n</w:t>
      </w:r>
      <w:r w:rsidR="007565FC" w:rsidRPr="009C7A0A">
        <w:t>av</w:t>
      </w:r>
      <w:r w:rsidRPr="009C7A0A">
        <w:t xml:space="preserve"> individuāli izvērtējusi katra cietušā norādītos argumentus, ar kuriem tika pamatots </w:t>
      </w:r>
      <w:r w:rsidR="006721B8" w:rsidRPr="009C7A0A">
        <w:t xml:space="preserve">kaitējuma </w:t>
      </w:r>
      <w:r w:rsidRPr="009C7A0A">
        <w:t xml:space="preserve">kompensācijas </w:t>
      </w:r>
      <w:r w:rsidR="0048330E" w:rsidRPr="009C7A0A">
        <w:t xml:space="preserve">par morālo aizskārumu </w:t>
      </w:r>
      <w:r w:rsidRPr="009C7A0A">
        <w:t>apmērs, bet gan formāli notei</w:t>
      </w:r>
      <w:r w:rsidR="007565FC" w:rsidRPr="009C7A0A">
        <w:t>kusi</w:t>
      </w:r>
      <w:r w:rsidRPr="009C7A0A">
        <w:t xml:space="preserve"> vienu atlīdzināmo summu par ciešanām un pārdzīvojumiem</w:t>
      </w:r>
      <w:r w:rsidR="007565FC" w:rsidRPr="009C7A0A">
        <w:t xml:space="preserve"> sakarā ar ģimenes (tuvinieku) bojāeju</w:t>
      </w:r>
      <w:r w:rsidR="00A1321F" w:rsidRPr="009C7A0A">
        <w:t>.</w:t>
      </w:r>
    </w:p>
    <w:p w14:paraId="14BCC23E" w14:textId="58C73A6E" w:rsidR="00751021" w:rsidRPr="009C7A0A" w:rsidRDefault="00751021" w:rsidP="009C7A0A">
      <w:pPr>
        <w:widowControl w:val="0"/>
        <w:spacing w:line="276" w:lineRule="auto"/>
        <w:ind w:firstLine="720"/>
        <w:contextualSpacing/>
        <w:jc w:val="both"/>
      </w:pPr>
      <w:r w:rsidRPr="009C7A0A">
        <w:t xml:space="preserve">Tiesa nepamatoti atzinusi par vainīgu tikai apsūdzēto </w:t>
      </w:r>
      <w:r w:rsidR="009B38AC">
        <w:rPr>
          <w:rFonts w:eastAsia="Calibri"/>
          <w:shd w:val="clear" w:color="auto" w:fill="FFFFFF"/>
        </w:rPr>
        <w:t>[pers. A]</w:t>
      </w:r>
      <w:r w:rsidRPr="009C7A0A">
        <w:t xml:space="preserve"> viņam inkriminēt</w:t>
      </w:r>
      <w:r w:rsidR="006721B8" w:rsidRPr="009C7A0A">
        <w:t>ajos</w:t>
      </w:r>
      <w:r w:rsidRPr="009C7A0A">
        <w:t xml:space="preserve"> noziedzīg</w:t>
      </w:r>
      <w:r w:rsidR="006721B8" w:rsidRPr="009C7A0A">
        <w:t>ajos</w:t>
      </w:r>
      <w:r w:rsidRPr="009C7A0A">
        <w:t xml:space="preserve"> nodarījum</w:t>
      </w:r>
      <w:r w:rsidR="006721B8" w:rsidRPr="009C7A0A">
        <w:t>os</w:t>
      </w:r>
      <w:r w:rsidR="008F381D" w:rsidRPr="009C7A0A">
        <w:t xml:space="preserve"> un</w:t>
      </w:r>
      <w:r w:rsidRPr="009C7A0A">
        <w:t xml:space="preserve"> attaisnojusi pārējos apsūdzētos </w:t>
      </w:r>
      <w:r w:rsidR="00BD2C4F" w:rsidRPr="009C7A0A">
        <w:t xml:space="preserve">pret </w:t>
      </w:r>
      <w:r w:rsidRPr="009C7A0A">
        <w:t xml:space="preserve">viņiem </w:t>
      </w:r>
      <w:r w:rsidR="006721B8" w:rsidRPr="009C7A0A">
        <w:t>celtajā apsūdzībā</w:t>
      </w:r>
      <w:r w:rsidRPr="009C7A0A">
        <w:t xml:space="preserve">, jo ar tiesas izmeklēšanas laikā </w:t>
      </w:r>
      <w:r w:rsidR="009126AF" w:rsidRPr="009C7A0A">
        <w:t xml:space="preserve">iegūtajiem </w:t>
      </w:r>
      <w:r w:rsidRPr="009C7A0A">
        <w:t xml:space="preserve">pierādījumiem pilnībā </w:t>
      </w:r>
      <w:r w:rsidR="009126AF" w:rsidRPr="009C7A0A">
        <w:t xml:space="preserve">ir </w:t>
      </w:r>
      <w:r w:rsidRPr="009C7A0A">
        <w:t>pierādīt</w:t>
      </w:r>
      <w:r w:rsidR="009126AF" w:rsidRPr="009C7A0A">
        <w:t>s</w:t>
      </w:r>
      <w:r w:rsidRPr="009C7A0A">
        <w:t xml:space="preserve"> visu apsūdzēto vain</w:t>
      </w:r>
      <w:r w:rsidR="009126AF" w:rsidRPr="009C7A0A">
        <w:t>īgums</w:t>
      </w:r>
      <w:r w:rsidRPr="009C7A0A">
        <w:t>.</w:t>
      </w:r>
    </w:p>
    <w:p w14:paraId="0F016747" w14:textId="760677F5" w:rsidR="00AB6EB9" w:rsidRPr="009C7A0A" w:rsidRDefault="00751021" w:rsidP="009C7A0A">
      <w:pPr>
        <w:widowControl w:val="0"/>
        <w:spacing w:line="276" w:lineRule="auto"/>
        <w:ind w:firstLine="720"/>
        <w:contextualSpacing/>
        <w:jc w:val="both"/>
      </w:pPr>
      <w:r w:rsidRPr="009C7A0A">
        <w:t>Par neuzmanī</w:t>
      </w:r>
      <w:r w:rsidR="009126AF" w:rsidRPr="009C7A0A">
        <w:t>gu</w:t>
      </w:r>
      <w:r w:rsidRPr="009C7A0A">
        <w:t xml:space="preserve"> un paviršu attieksmi pret lietas faktiskajiem apstākļiem un cietušajiem uzskatāms tiesas sprieduma motīvu daļā norādītais, ka </w:t>
      </w:r>
      <w:r w:rsidR="002D7F00" w:rsidRPr="009C7A0A">
        <w:t xml:space="preserve">ir gājusi </w:t>
      </w:r>
      <w:r w:rsidRPr="009C7A0A">
        <w:t>bojā 51 persona, lai gan no ekspert</w:t>
      </w:r>
      <w:r w:rsidR="009126AF" w:rsidRPr="009C7A0A">
        <w:t>u</w:t>
      </w:r>
      <w:r w:rsidRPr="009C7A0A">
        <w:t xml:space="preserve"> atzinumiem </w:t>
      </w:r>
      <w:r w:rsidR="002D7F00" w:rsidRPr="009C7A0A">
        <w:t>secināms</w:t>
      </w:r>
      <w:r w:rsidRPr="009C7A0A">
        <w:t xml:space="preserve">, ka </w:t>
      </w:r>
      <w:r w:rsidR="009126AF" w:rsidRPr="009C7A0A">
        <w:t xml:space="preserve">ir </w:t>
      </w:r>
      <w:r w:rsidRPr="009C7A0A">
        <w:t>iestājusies 54 personu nāve.</w:t>
      </w:r>
    </w:p>
    <w:p w14:paraId="35E0C653" w14:textId="3205E6C0" w:rsidR="00782124" w:rsidRPr="009C7A0A" w:rsidRDefault="00AB6EB9" w:rsidP="009C7A0A">
      <w:pPr>
        <w:widowControl w:val="0"/>
        <w:spacing w:line="276" w:lineRule="auto"/>
        <w:ind w:firstLine="720"/>
        <w:contextualSpacing/>
        <w:jc w:val="both"/>
      </w:pPr>
      <w:r w:rsidRPr="009C7A0A">
        <w:t>[7.2]</w:t>
      </w:r>
      <w:r w:rsidR="00EC4FFE" w:rsidRPr="009C7A0A">
        <w:t> </w:t>
      </w:r>
      <w:r w:rsidR="00753FD7" w:rsidRPr="009C7A0A">
        <w:t>Cietušo</w:t>
      </w:r>
      <w:r w:rsidR="00090250" w:rsidRPr="009C7A0A">
        <w:t xml:space="preserve"> </w:t>
      </w:r>
      <w:r w:rsidR="008F4B6C">
        <w:t>[pers. D]</w:t>
      </w:r>
      <w:r w:rsidR="00090250" w:rsidRPr="009C7A0A">
        <w:t xml:space="preserve">, </w:t>
      </w:r>
      <w:r w:rsidR="008F4B6C">
        <w:rPr>
          <w:rFonts w:eastAsia="Calibri"/>
          <w:shd w:val="clear" w:color="auto" w:fill="FFFFFF"/>
        </w:rPr>
        <w:t>[pers. G]</w:t>
      </w:r>
      <w:r w:rsidR="009307BD" w:rsidRPr="009C7A0A">
        <w:t xml:space="preserve">, </w:t>
      </w:r>
      <w:r w:rsidR="008F4B6C">
        <w:rPr>
          <w:rFonts w:eastAsia="Calibri"/>
          <w:shd w:val="clear" w:color="auto" w:fill="FFFFFF"/>
        </w:rPr>
        <w:t>[pers. H]</w:t>
      </w:r>
      <w:r w:rsidR="009307BD" w:rsidRPr="009C7A0A">
        <w:t xml:space="preserve">, </w:t>
      </w:r>
      <w:r w:rsidR="008F4B6C">
        <w:rPr>
          <w:rFonts w:eastAsia="Calibri"/>
          <w:shd w:val="clear" w:color="auto" w:fill="FFFFFF"/>
        </w:rPr>
        <w:t>[pers. I]</w:t>
      </w:r>
      <w:r w:rsidR="009307BD" w:rsidRPr="009C7A0A">
        <w:t xml:space="preserve">, </w:t>
      </w:r>
      <w:r w:rsidR="008F4B6C">
        <w:rPr>
          <w:rFonts w:eastAsia="Calibri"/>
          <w:shd w:val="clear" w:color="auto" w:fill="FFFFFF"/>
        </w:rPr>
        <w:t>[pers. J]</w:t>
      </w:r>
      <w:r w:rsidR="009307BD" w:rsidRPr="009C7A0A">
        <w:t xml:space="preserve">, </w:t>
      </w:r>
      <w:r w:rsidR="008F4B6C">
        <w:rPr>
          <w:rFonts w:eastAsia="Calibri"/>
          <w:shd w:val="clear" w:color="auto" w:fill="FFFFFF"/>
        </w:rPr>
        <w:t>[pers. K]</w:t>
      </w:r>
      <w:r w:rsidR="009307BD" w:rsidRPr="009C7A0A">
        <w:t xml:space="preserve">, </w:t>
      </w:r>
      <w:r w:rsidR="008F4B6C">
        <w:rPr>
          <w:rFonts w:eastAsia="Calibri"/>
          <w:shd w:val="clear" w:color="auto" w:fill="FFFFFF"/>
        </w:rPr>
        <w:t>[pers. L]</w:t>
      </w:r>
      <w:r w:rsidR="009307BD" w:rsidRPr="009C7A0A">
        <w:t xml:space="preserve">, </w:t>
      </w:r>
      <w:r w:rsidR="008F4B6C">
        <w:rPr>
          <w:rFonts w:eastAsia="Calibri"/>
          <w:shd w:val="clear" w:color="auto" w:fill="FFFFFF"/>
        </w:rPr>
        <w:t>[pers. M]</w:t>
      </w:r>
      <w:r w:rsidR="009307BD" w:rsidRPr="009C7A0A">
        <w:t xml:space="preserve">, </w:t>
      </w:r>
      <w:r w:rsidR="008F4B6C">
        <w:rPr>
          <w:rFonts w:eastAsia="Calibri"/>
          <w:shd w:val="clear" w:color="auto" w:fill="FFFFFF"/>
        </w:rPr>
        <w:t>[pers. N]</w:t>
      </w:r>
      <w:r w:rsidR="009307BD" w:rsidRPr="009C7A0A">
        <w:t xml:space="preserve">, </w:t>
      </w:r>
      <w:r w:rsidR="008F4B6C">
        <w:rPr>
          <w:rFonts w:eastAsia="Calibri"/>
          <w:shd w:val="clear" w:color="auto" w:fill="FFFFFF"/>
        </w:rPr>
        <w:t>[pers. O]</w:t>
      </w:r>
      <w:r w:rsidR="009307BD" w:rsidRPr="009C7A0A">
        <w:t>,</w:t>
      </w:r>
      <w:r w:rsidR="008F4B6C" w:rsidRPr="008F4B6C">
        <w:rPr>
          <w:rFonts w:eastAsia="Calibri"/>
          <w:shd w:val="clear" w:color="auto" w:fill="FFFFFF"/>
        </w:rPr>
        <w:t xml:space="preserve"> </w:t>
      </w:r>
      <w:r w:rsidR="008F4B6C">
        <w:rPr>
          <w:rFonts w:eastAsia="Calibri"/>
          <w:shd w:val="clear" w:color="auto" w:fill="FFFFFF"/>
        </w:rPr>
        <w:t>[pers. P]</w:t>
      </w:r>
      <w:r w:rsidR="009307BD" w:rsidRPr="009C7A0A">
        <w:t xml:space="preserve">, </w:t>
      </w:r>
      <w:r w:rsidR="008F4B6C">
        <w:rPr>
          <w:rFonts w:eastAsia="Calibri"/>
          <w:shd w:val="clear" w:color="auto" w:fill="FFFFFF"/>
        </w:rPr>
        <w:t>[pers. R]</w:t>
      </w:r>
      <w:r w:rsidR="009307BD" w:rsidRPr="009C7A0A">
        <w:t xml:space="preserve">, </w:t>
      </w:r>
      <w:r w:rsidR="00753FD7" w:rsidRPr="009C7A0A">
        <w:t xml:space="preserve">cietušo </w:t>
      </w:r>
      <w:r w:rsidR="008F4B6C">
        <w:rPr>
          <w:rFonts w:eastAsia="Calibri"/>
          <w:shd w:val="clear" w:color="auto" w:fill="FFFFFF"/>
        </w:rPr>
        <w:t>[pers. S]</w:t>
      </w:r>
      <w:r w:rsidR="0065483D" w:rsidRPr="009C7A0A">
        <w:t xml:space="preserve"> un </w:t>
      </w:r>
      <w:r w:rsidR="008F4B6C">
        <w:rPr>
          <w:rFonts w:eastAsia="Calibri"/>
          <w:shd w:val="clear" w:color="auto" w:fill="FFFFFF"/>
        </w:rPr>
        <w:t>[pers. T]</w:t>
      </w:r>
      <w:r w:rsidR="0065483D" w:rsidRPr="009C7A0A">
        <w:t xml:space="preserve">, </w:t>
      </w:r>
      <w:r w:rsidR="008F4B6C">
        <w:rPr>
          <w:rFonts w:eastAsia="Calibri"/>
          <w:shd w:val="clear" w:color="auto" w:fill="FFFFFF"/>
        </w:rPr>
        <w:t>[pers. U]</w:t>
      </w:r>
      <w:r w:rsidR="00753FD7" w:rsidRPr="009C7A0A">
        <w:t xml:space="preserve"> un </w:t>
      </w:r>
      <w:r w:rsidR="008F4B6C">
        <w:rPr>
          <w:rFonts w:eastAsia="Calibri"/>
          <w:shd w:val="clear" w:color="auto" w:fill="FFFFFF"/>
        </w:rPr>
        <w:t>[pers. V]</w:t>
      </w:r>
      <w:r w:rsidR="00753FD7" w:rsidRPr="009C7A0A">
        <w:t xml:space="preserve">, </w:t>
      </w:r>
      <w:r w:rsidR="008F4B6C">
        <w:rPr>
          <w:rFonts w:eastAsia="Calibri"/>
          <w:shd w:val="clear" w:color="auto" w:fill="FFFFFF"/>
        </w:rPr>
        <w:t>[pers. Z]</w:t>
      </w:r>
      <w:r w:rsidR="00753FD7" w:rsidRPr="009C7A0A">
        <w:t xml:space="preserve"> un </w:t>
      </w:r>
      <w:r w:rsidR="008F4B6C">
        <w:rPr>
          <w:rFonts w:eastAsia="Calibri"/>
          <w:shd w:val="clear" w:color="auto" w:fill="FFFFFF"/>
        </w:rPr>
        <w:t>[pers. AA]</w:t>
      </w:r>
      <w:r w:rsidR="00753FD7" w:rsidRPr="009C7A0A">
        <w:t xml:space="preserve">, </w:t>
      </w:r>
      <w:r w:rsidR="008F4B6C">
        <w:rPr>
          <w:rFonts w:eastAsia="Calibri"/>
          <w:shd w:val="clear" w:color="auto" w:fill="FFFFFF"/>
        </w:rPr>
        <w:t>[pers. AB]</w:t>
      </w:r>
      <w:r w:rsidR="00753FD7" w:rsidRPr="009C7A0A">
        <w:t xml:space="preserve"> un</w:t>
      </w:r>
      <w:r w:rsidR="008F4B6C">
        <w:t xml:space="preserve"> </w:t>
      </w:r>
      <w:r w:rsidR="008F4B6C">
        <w:rPr>
          <w:rFonts w:eastAsia="Calibri"/>
          <w:shd w:val="clear" w:color="auto" w:fill="FFFFFF"/>
        </w:rPr>
        <w:t>[pers. AC]</w:t>
      </w:r>
      <w:r w:rsidR="00753FD7" w:rsidRPr="009C7A0A">
        <w:t xml:space="preserve">, </w:t>
      </w:r>
      <w:r w:rsidR="008F4B6C">
        <w:rPr>
          <w:rFonts w:eastAsia="Calibri"/>
          <w:shd w:val="clear" w:color="auto" w:fill="FFFFFF"/>
        </w:rPr>
        <w:t>[pers. AD]</w:t>
      </w:r>
      <w:r w:rsidR="00753FD7" w:rsidRPr="009C7A0A">
        <w:t xml:space="preserve"> un </w:t>
      </w:r>
      <w:r w:rsidR="008F4B6C">
        <w:rPr>
          <w:rFonts w:eastAsia="Calibri"/>
          <w:shd w:val="clear" w:color="auto" w:fill="FFFFFF"/>
        </w:rPr>
        <w:t>[pers. AE]</w:t>
      </w:r>
      <w:r w:rsidR="00753FD7" w:rsidRPr="009C7A0A">
        <w:t xml:space="preserve">, </w:t>
      </w:r>
      <w:r w:rsidR="00C91B35" w:rsidRPr="009C7A0A">
        <w:t xml:space="preserve">cietušo </w:t>
      </w:r>
      <w:r w:rsidR="008F4B6C">
        <w:rPr>
          <w:rFonts w:eastAsia="Calibri"/>
          <w:shd w:val="clear" w:color="auto" w:fill="FFFFFF"/>
        </w:rPr>
        <w:t>[pers. AF]</w:t>
      </w:r>
      <w:r w:rsidR="00C91B35" w:rsidRPr="009C7A0A">
        <w:t xml:space="preserve">, </w:t>
      </w:r>
      <w:r w:rsidR="008F4B6C">
        <w:rPr>
          <w:rFonts w:eastAsia="Calibri"/>
          <w:shd w:val="clear" w:color="auto" w:fill="FFFFFF"/>
        </w:rPr>
        <w:t>[pers. AG]</w:t>
      </w:r>
      <w:r w:rsidR="00C91B35" w:rsidRPr="009C7A0A">
        <w:t xml:space="preserve"> un </w:t>
      </w:r>
      <w:r w:rsidR="008F4B6C">
        <w:rPr>
          <w:rFonts w:eastAsia="Calibri"/>
          <w:shd w:val="clear" w:color="auto" w:fill="FFFFFF"/>
        </w:rPr>
        <w:t>[pers. AH]</w:t>
      </w:r>
      <w:r w:rsidR="00C91B35" w:rsidRPr="009C7A0A">
        <w:t xml:space="preserve">, </w:t>
      </w:r>
      <w:r w:rsidR="008F4B6C">
        <w:rPr>
          <w:rFonts w:eastAsia="Calibri"/>
          <w:shd w:val="clear" w:color="auto" w:fill="FFFFFF"/>
        </w:rPr>
        <w:t>[pers. AI]</w:t>
      </w:r>
      <w:r w:rsidR="00C91B35" w:rsidRPr="009C7A0A">
        <w:t xml:space="preserve">, </w:t>
      </w:r>
      <w:r w:rsidR="008F4B6C">
        <w:rPr>
          <w:rFonts w:eastAsia="Calibri"/>
          <w:shd w:val="clear" w:color="auto" w:fill="FFFFFF"/>
        </w:rPr>
        <w:t>[pers. AJ]</w:t>
      </w:r>
      <w:r w:rsidR="00C91B35" w:rsidRPr="009C7A0A">
        <w:t xml:space="preserve"> un </w:t>
      </w:r>
      <w:r w:rsidR="008F4B6C">
        <w:rPr>
          <w:rFonts w:eastAsia="Calibri"/>
          <w:shd w:val="clear" w:color="auto" w:fill="FFFFFF"/>
        </w:rPr>
        <w:t>[pers. AK]</w:t>
      </w:r>
      <w:r w:rsidR="00C91B35" w:rsidRPr="009C7A0A">
        <w:t xml:space="preserve">, </w:t>
      </w:r>
      <w:r w:rsidR="00DE7CA9">
        <w:lastRenderedPageBreak/>
        <w:t>[pers. AL]</w:t>
      </w:r>
      <w:r w:rsidR="00477046" w:rsidRPr="009C7A0A">
        <w:t xml:space="preserve">, </w:t>
      </w:r>
      <w:r w:rsidR="00DE7CA9">
        <w:rPr>
          <w:rFonts w:eastAsia="Calibri"/>
          <w:shd w:val="clear" w:color="auto" w:fill="FFFFFF"/>
        </w:rPr>
        <w:t>[pers. AM]</w:t>
      </w:r>
      <w:r w:rsidR="00477046" w:rsidRPr="009C7A0A">
        <w:t xml:space="preserve"> un </w:t>
      </w:r>
      <w:r w:rsidR="00DE7CA9">
        <w:rPr>
          <w:rFonts w:eastAsia="Calibri"/>
          <w:shd w:val="clear" w:color="auto" w:fill="FFFFFF"/>
        </w:rPr>
        <w:t>[pers. AN]</w:t>
      </w:r>
      <w:r w:rsidR="00477046" w:rsidRPr="009C7A0A">
        <w:t xml:space="preserve">, </w:t>
      </w:r>
      <w:r w:rsidR="00DE7CA9">
        <w:rPr>
          <w:rFonts w:eastAsia="Calibri"/>
          <w:shd w:val="clear" w:color="auto" w:fill="FFFFFF"/>
        </w:rPr>
        <w:t>[pers. AO]</w:t>
      </w:r>
      <w:r w:rsidR="00553671" w:rsidRPr="009C7A0A">
        <w:t xml:space="preserve">, </w:t>
      </w:r>
      <w:r w:rsidR="00DE7CA9">
        <w:rPr>
          <w:rFonts w:eastAsia="Calibri"/>
          <w:shd w:val="clear" w:color="auto" w:fill="FFFFFF"/>
        </w:rPr>
        <w:t>[pers. AP]</w:t>
      </w:r>
      <w:r w:rsidR="00553671" w:rsidRPr="009C7A0A">
        <w:t xml:space="preserve"> un </w:t>
      </w:r>
      <w:r w:rsidR="00DE7CA9">
        <w:rPr>
          <w:rFonts w:eastAsia="Calibri"/>
          <w:shd w:val="clear" w:color="auto" w:fill="FFFFFF"/>
        </w:rPr>
        <w:t>[pers. AR]</w:t>
      </w:r>
      <w:r w:rsidR="00553671" w:rsidRPr="009C7A0A">
        <w:t xml:space="preserve">, cietušo </w:t>
      </w:r>
      <w:r w:rsidR="00DE7CA9">
        <w:rPr>
          <w:rFonts w:eastAsia="Calibri"/>
          <w:shd w:val="clear" w:color="auto" w:fill="FFFFFF"/>
        </w:rPr>
        <w:t>[pers. AS]</w:t>
      </w:r>
      <w:r w:rsidR="00553671" w:rsidRPr="009C7A0A">
        <w:t xml:space="preserve">, </w:t>
      </w:r>
      <w:r w:rsidR="00DE7CA9">
        <w:rPr>
          <w:rFonts w:eastAsia="Calibri"/>
          <w:shd w:val="clear" w:color="auto" w:fill="FFFFFF"/>
        </w:rPr>
        <w:t>[pers. AT]</w:t>
      </w:r>
      <w:r w:rsidR="00553671" w:rsidRPr="009C7A0A">
        <w:t xml:space="preserve">, </w:t>
      </w:r>
      <w:r w:rsidR="00DE7CA9">
        <w:rPr>
          <w:rFonts w:eastAsia="Calibri"/>
          <w:shd w:val="clear" w:color="auto" w:fill="FFFFFF"/>
        </w:rPr>
        <w:t>[pers. AU]</w:t>
      </w:r>
      <w:r w:rsidR="00553671" w:rsidRPr="009C7A0A">
        <w:t xml:space="preserve"> un </w:t>
      </w:r>
      <w:r w:rsidR="00DE7CA9">
        <w:rPr>
          <w:rFonts w:eastAsia="Calibri"/>
          <w:shd w:val="clear" w:color="auto" w:fill="FFFFFF"/>
        </w:rPr>
        <w:t>[pers. AV]</w:t>
      </w:r>
      <w:r w:rsidR="00553671" w:rsidRPr="009C7A0A">
        <w:t xml:space="preserve"> </w:t>
      </w:r>
      <w:r w:rsidRPr="009C7A0A">
        <w:t>kasācijas sūdzīb</w:t>
      </w:r>
      <w:r w:rsidR="00782124" w:rsidRPr="009C7A0A">
        <w:t>ā</w:t>
      </w:r>
      <w:r w:rsidR="0028667F" w:rsidRPr="009C7A0A">
        <w:t>s</w:t>
      </w:r>
      <w:r w:rsidR="00782124" w:rsidRPr="009C7A0A">
        <w:t xml:space="preserve"> </w:t>
      </w:r>
      <w:r w:rsidR="009126AF" w:rsidRPr="009C7A0A">
        <w:t>atkārtoti</w:t>
      </w:r>
      <w:r w:rsidR="0028667F" w:rsidRPr="009C7A0A">
        <w:t xml:space="preserve"> </w:t>
      </w:r>
      <w:r w:rsidR="009126AF" w:rsidRPr="009C7A0A">
        <w:t>cietuš</w:t>
      </w:r>
      <w:r w:rsidR="00E80D0B" w:rsidRPr="009C7A0A">
        <w:t xml:space="preserve">ā </w:t>
      </w:r>
      <w:r w:rsidR="007A33C0">
        <w:t xml:space="preserve">[pers. C] </w:t>
      </w:r>
      <w:r w:rsidR="00782124" w:rsidRPr="009C7A0A">
        <w:t>kasācijas sūdzībā</w:t>
      </w:r>
      <w:r w:rsidR="00234518" w:rsidRPr="009C7A0A">
        <w:t xml:space="preserve"> </w:t>
      </w:r>
      <w:r w:rsidR="009126AF" w:rsidRPr="009C7A0A">
        <w:t xml:space="preserve">norādītie </w:t>
      </w:r>
      <w:r w:rsidR="00234518" w:rsidRPr="009C7A0A">
        <w:t>argument</w:t>
      </w:r>
      <w:r w:rsidR="009126AF" w:rsidRPr="009C7A0A">
        <w:t>i</w:t>
      </w:r>
      <w:r w:rsidR="00782124" w:rsidRPr="009C7A0A">
        <w:t>.</w:t>
      </w:r>
    </w:p>
    <w:p w14:paraId="0A4FAD61" w14:textId="5F07F252" w:rsidR="00F170A7" w:rsidRPr="009C7A0A" w:rsidRDefault="00F170A7" w:rsidP="009C7A0A">
      <w:pPr>
        <w:widowControl w:val="0"/>
        <w:spacing w:line="276" w:lineRule="auto"/>
        <w:ind w:firstLine="720"/>
        <w:contextualSpacing/>
        <w:jc w:val="both"/>
      </w:pPr>
      <w:r w:rsidRPr="009C7A0A">
        <w:t>[7.</w:t>
      </w:r>
      <w:r w:rsidR="003D0273" w:rsidRPr="009C7A0A">
        <w:t>3</w:t>
      </w:r>
      <w:r w:rsidRPr="009C7A0A">
        <w:t>]</w:t>
      </w:r>
      <w:r w:rsidR="001404FE" w:rsidRPr="009C7A0A">
        <w:t> </w:t>
      </w:r>
      <w:r w:rsidR="009126AF" w:rsidRPr="009C7A0A">
        <w:t xml:space="preserve">Cietušā </w:t>
      </w:r>
      <w:r w:rsidR="003B5194">
        <w:rPr>
          <w:rFonts w:eastAsia="Calibri"/>
          <w:shd w:val="clear" w:color="auto" w:fill="FFFFFF"/>
        </w:rPr>
        <w:t>[pers. F]</w:t>
      </w:r>
      <w:r w:rsidRPr="009C7A0A">
        <w:t xml:space="preserve"> kasācijas sūdzīb</w:t>
      </w:r>
      <w:r w:rsidR="00054B56" w:rsidRPr="009C7A0A">
        <w:t>u pamato turpmāk norādītie argumenti.</w:t>
      </w:r>
    </w:p>
    <w:p w14:paraId="280A88B7" w14:textId="263FECB0" w:rsidR="00331092" w:rsidRPr="009C7A0A" w:rsidRDefault="00CE40C3" w:rsidP="009C7A0A">
      <w:pPr>
        <w:widowControl w:val="0"/>
        <w:spacing w:line="276" w:lineRule="auto"/>
        <w:ind w:firstLine="720"/>
        <w:contextualSpacing/>
        <w:jc w:val="both"/>
      </w:pPr>
      <w:r w:rsidRPr="009C7A0A">
        <w:t xml:space="preserve">Tiesa nav ievērojusi soda noteikšanas vispārīgos principus un </w:t>
      </w:r>
      <w:r w:rsidR="003363FB" w:rsidRPr="009C7A0A">
        <w:t xml:space="preserve">nav </w:t>
      </w:r>
      <w:r w:rsidRPr="009C7A0A">
        <w:t>sasniegusi Krimināllikuma 35. pantā noteikto sod</w:t>
      </w:r>
      <w:r w:rsidR="003363FB" w:rsidRPr="009C7A0A">
        <w:t>a</w:t>
      </w:r>
      <w:r w:rsidRPr="009C7A0A">
        <w:t xml:space="preserve"> mērķi, </w:t>
      </w:r>
      <w:r w:rsidR="003363FB" w:rsidRPr="009C7A0A">
        <w:t xml:space="preserve">jo </w:t>
      </w:r>
      <w:r w:rsidR="00273451" w:rsidRPr="009C7A0A">
        <w:t xml:space="preserve">attaisnotie </w:t>
      </w:r>
      <w:r w:rsidR="003363FB" w:rsidRPr="009C7A0A">
        <w:t xml:space="preserve">apsūdzētie </w:t>
      </w:r>
      <w:r w:rsidRPr="009C7A0A">
        <w:t xml:space="preserve">nepamatoti </w:t>
      </w:r>
      <w:r w:rsidR="003363FB" w:rsidRPr="009C7A0A">
        <w:t xml:space="preserve">nav saukti </w:t>
      </w:r>
      <w:r w:rsidRPr="009C7A0A">
        <w:t xml:space="preserve">pie atbildības. </w:t>
      </w:r>
      <w:r w:rsidR="00331092" w:rsidRPr="009C7A0A">
        <w:t xml:space="preserve">Ar </w:t>
      </w:r>
      <w:r w:rsidR="00C00178" w:rsidRPr="009C7A0A">
        <w:t xml:space="preserve">lietā iegūtajiem </w:t>
      </w:r>
      <w:r w:rsidR="00331092" w:rsidRPr="009C7A0A">
        <w:t>pierādījumiem pilnībā pierādīt</w:t>
      </w:r>
      <w:r w:rsidR="00C00178" w:rsidRPr="009C7A0A">
        <w:t>s</w:t>
      </w:r>
      <w:r w:rsidR="00331092" w:rsidRPr="009C7A0A">
        <w:t xml:space="preserve"> visu apsūdzēto vain</w:t>
      </w:r>
      <w:r w:rsidR="00C00178" w:rsidRPr="009C7A0A">
        <w:t>īgums</w:t>
      </w:r>
      <w:r w:rsidR="00331092" w:rsidRPr="009C7A0A">
        <w:t xml:space="preserve"> viņiem inkriminētajos noziedzīgajos nodarījumos.</w:t>
      </w:r>
    </w:p>
    <w:p w14:paraId="25A94FE4" w14:textId="28CBAFFD" w:rsidR="00A47B5C" w:rsidRPr="009C7A0A" w:rsidRDefault="009900A8" w:rsidP="009C7A0A">
      <w:pPr>
        <w:widowControl w:val="0"/>
        <w:spacing w:line="276" w:lineRule="auto"/>
        <w:ind w:firstLine="720"/>
        <w:contextualSpacing/>
        <w:jc w:val="both"/>
      </w:pPr>
      <w:r w:rsidRPr="009C7A0A">
        <w:t>Pretēji likumam, kas neuzliek pienākumu pamatot kaitējuma kompensācijas</w:t>
      </w:r>
      <w:r w:rsidR="00F62F38" w:rsidRPr="009C7A0A">
        <w:t xml:space="preserve"> par morālo aizskārumu</w:t>
      </w:r>
      <w:r w:rsidRPr="009C7A0A">
        <w:t xml:space="preserve"> apmēru, cietušais </w:t>
      </w:r>
      <w:r w:rsidR="000433BE">
        <w:rPr>
          <w:rFonts w:eastAsia="Calibri"/>
          <w:shd w:val="clear" w:color="auto" w:fill="FFFFFF"/>
        </w:rPr>
        <w:t>[pers. F]</w:t>
      </w:r>
      <w:r w:rsidRPr="009C7A0A">
        <w:t xml:space="preserve"> gan </w:t>
      </w:r>
      <w:proofErr w:type="spellStart"/>
      <w:r w:rsidRPr="009C7A0A">
        <w:t>pirmstiesas</w:t>
      </w:r>
      <w:proofErr w:type="spellEnd"/>
      <w:r w:rsidRPr="009C7A0A">
        <w:t xml:space="preserve"> izmeklēšan</w:t>
      </w:r>
      <w:r w:rsidR="007B4F6D" w:rsidRPr="009C7A0A">
        <w:t>ā</w:t>
      </w:r>
      <w:r w:rsidRPr="009C7A0A">
        <w:t>, gan tiesas izmeklēšan</w:t>
      </w:r>
      <w:r w:rsidR="007B4F6D" w:rsidRPr="009C7A0A">
        <w:t>ā</w:t>
      </w:r>
      <w:r w:rsidRPr="009C7A0A">
        <w:t xml:space="preserve"> </w:t>
      </w:r>
      <w:r w:rsidR="00BA68A7" w:rsidRPr="009C7A0A">
        <w:t>kompensācijas apmēru</w:t>
      </w:r>
      <w:r w:rsidR="00F22EBD" w:rsidRPr="009C7A0A">
        <w:t xml:space="preserve"> pamatoja, </w:t>
      </w:r>
      <w:r w:rsidRPr="009C7A0A">
        <w:t>norād</w:t>
      </w:r>
      <w:r w:rsidR="000A07A5" w:rsidRPr="009C7A0A">
        <w:t>ot</w:t>
      </w:r>
      <w:r w:rsidRPr="009C7A0A">
        <w:t xml:space="preserve"> uz nodarīto ciešanu dziļumu un sekām</w:t>
      </w:r>
      <w:r w:rsidR="003E733A" w:rsidRPr="009C7A0A">
        <w:t>. Tiesa nav vērtējusi</w:t>
      </w:r>
      <w:r w:rsidR="00B00E8A" w:rsidRPr="009C7A0A">
        <w:t xml:space="preserve"> to</w:t>
      </w:r>
      <w:r w:rsidR="003E733A" w:rsidRPr="009C7A0A">
        <w:t xml:space="preserve">, ka cietušais </w:t>
      </w:r>
      <w:r w:rsidR="003A5C4F">
        <w:rPr>
          <w:rFonts w:eastAsia="Calibri"/>
          <w:shd w:val="clear" w:color="auto" w:fill="FFFFFF"/>
        </w:rPr>
        <w:t>[pers. F]</w:t>
      </w:r>
      <w:r w:rsidR="003E733A" w:rsidRPr="009C7A0A">
        <w:t xml:space="preserve"> pastāvīgi atrodas ārstniecības iestādēs</w:t>
      </w:r>
      <w:r w:rsidR="00307DDF" w:rsidRPr="009C7A0A">
        <w:t>,</w:t>
      </w:r>
      <w:r w:rsidR="003E733A" w:rsidRPr="009C7A0A">
        <w:t xml:space="preserve"> un ne</w:t>
      </w:r>
      <w:r w:rsidR="00005CC1" w:rsidRPr="009C7A0A">
        <w:t>p</w:t>
      </w:r>
      <w:r w:rsidR="003E733A" w:rsidRPr="009C7A0A">
        <w:t>a</w:t>
      </w:r>
      <w:r w:rsidR="00005CC1" w:rsidRPr="009C7A0A">
        <w:t>m</w:t>
      </w:r>
      <w:r w:rsidR="003E733A" w:rsidRPr="009C7A0A">
        <w:t>atoti sadalījusi cietušos kategorijās pēc miesas bojājumu smaguma pakāpes, neizvērtējot katra</w:t>
      </w:r>
      <w:r w:rsidR="00EB7199" w:rsidRPr="009C7A0A">
        <w:t>m</w:t>
      </w:r>
      <w:r w:rsidR="003E733A" w:rsidRPr="009C7A0A">
        <w:t xml:space="preserve"> cietuš</w:t>
      </w:r>
      <w:r w:rsidR="00EB7199" w:rsidRPr="009C7A0A">
        <w:t>ajam nodarīto</w:t>
      </w:r>
      <w:r w:rsidR="004D549A" w:rsidRPr="009C7A0A">
        <w:t xml:space="preserve"> kaitējumu</w:t>
      </w:r>
      <w:r w:rsidR="003E733A" w:rsidRPr="009C7A0A">
        <w:t xml:space="preserve"> individuāli.</w:t>
      </w:r>
    </w:p>
    <w:p w14:paraId="75BA6B97" w14:textId="6D8AA571" w:rsidR="00054B56" w:rsidRPr="009C7A0A" w:rsidRDefault="00796787" w:rsidP="008A7FA4">
      <w:pPr>
        <w:widowControl w:val="0"/>
        <w:spacing w:line="276" w:lineRule="auto"/>
        <w:ind w:firstLine="720"/>
        <w:contextualSpacing/>
        <w:jc w:val="both"/>
      </w:pPr>
      <w:r w:rsidRPr="009C7A0A">
        <w:t xml:space="preserve">Tiesa, nosakot </w:t>
      </w:r>
      <w:r w:rsidR="008A7FA4">
        <w:t xml:space="preserve">[pers. F] </w:t>
      </w:r>
      <w:r w:rsidRPr="009C7A0A">
        <w:t>kompensāciju par morālo</w:t>
      </w:r>
      <w:r w:rsidR="00422FDD" w:rsidRPr="009C7A0A">
        <w:t xml:space="preserve"> </w:t>
      </w:r>
      <w:r w:rsidR="00842361" w:rsidRPr="009C7A0A">
        <w:t>aizskārumu</w:t>
      </w:r>
      <w:r w:rsidRPr="009C7A0A">
        <w:t>, nav ņēmusi vērā Kriminālprocesa likuma 352.</w:t>
      </w:r>
      <w:r w:rsidR="002A3F41" w:rsidRPr="009C7A0A">
        <w:t> </w:t>
      </w:r>
      <w:r w:rsidRPr="009C7A0A">
        <w:t>panta pirmās daļas prasības</w:t>
      </w:r>
      <w:r w:rsidR="002A3F41" w:rsidRPr="009C7A0A">
        <w:t>.</w:t>
      </w:r>
      <w:r w:rsidR="00096F00" w:rsidRPr="009C7A0A">
        <w:t xml:space="preserve"> </w:t>
      </w:r>
      <w:r w:rsidR="00A47B5C" w:rsidRPr="009C7A0A">
        <w:t xml:space="preserve">Tiesa norādījusi, ka noteiktā kompensācija par kaitējumu aptver kaitējuma kompensāciju </w:t>
      </w:r>
      <w:r w:rsidR="00EB7199" w:rsidRPr="009C7A0A">
        <w:t xml:space="preserve">gan </w:t>
      </w:r>
      <w:r w:rsidR="00A47B5C" w:rsidRPr="009C7A0A">
        <w:t xml:space="preserve">par fiziskām, gan garīgām ciešanām, tomēr </w:t>
      </w:r>
      <w:r w:rsidR="00470C15" w:rsidRPr="009C7A0A">
        <w:t xml:space="preserve">spriedumā </w:t>
      </w:r>
      <w:r w:rsidR="00A47B5C" w:rsidRPr="009C7A0A">
        <w:t xml:space="preserve">nav </w:t>
      </w:r>
      <w:r w:rsidR="0025166A" w:rsidRPr="009C7A0A">
        <w:t>precizējusi</w:t>
      </w:r>
      <w:r w:rsidR="002B48F6" w:rsidRPr="009C7A0A">
        <w:t>, ar kādu summu</w:t>
      </w:r>
      <w:r w:rsidR="0025166A" w:rsidRPr="009C7A0A">
        <w:t xml:space="preserve"> novērtēts morālais un fiziskais aizskārums</w:t>
      </w:r>
      <w:r w:rsidR="00FC458C" w:rsidRPr="009C7A0A">
        <w:t xml:space="preserve"> atsevišķi.</w:t>
      </w:r>
      <w:r w:rsidR="00E23EC7" w:rsidRPr="009C7A0A">
        <w:t xml:space="preserve"> Turklāt tiesa nav </w:t>
      </w:r>
      <w:r w:rsidR="00784212" w:rsidRPr="009C7A0A">
        <w:t xml:space="preserve">pamatojusi, </w:t>
      </w:r>
      <w:r w:rsidR="003E53DA" w:rsidRPr="009C7A0A">
        <w:t xml:space="preserve">kādēļ </w:t>
      </w:r>
      <w:r w:rsidR="00784212" w:rsidRPr="009C7A0A">
        <w:t xml:space="preserve">kaitējuma kompensācija </w:t>
      </w:r>
      <w:r w:rsidR="003E53DA" w:rsidRPr="009C7A0A">
        <w:t>daļā par 880</w:t>
      </w:r>
      <w:r w:rsidR="008E6830" w:rsidRPr="009C7A0A">
        <w:t> </w:t>
      </w:r>
      <w:r w:rsidR="003E53DA" w:rsidRPr="009C7A0A">
        <w:t>000</w:t>
      </w:r>
      <w:r w:rsidR="008E6830" w:rsidRPr="009C7A0A">
        <w:t> </w:t>
      </w:r>
      <w:proofErr w:type="spellStart"/>
      <w:r w:rsidR="003E53DA" w:rsidRPr="009C7A0A">
        <w:rPr>
          <w:i/>
          <w:iCs/>
        </w:rPr>
        <w:t>euro</w:t>
      </w:r>
      <w:proofErr w:type="spellEnd"/>
      <w:r w:rsidR="008E6830" w:rsidRPr="009C7A0A">
        <w:t xml:space="preserve"> nav nosakāma.</w:t>
      </w:r>
    </w:p>
    <w:p w14:paraId="3A8EC9EC" w14:textId="12B251BA" w:rsidR="00AB6EB9" w:rsidRPr="009C7A0A" w:rsidRDefault="00AB6EB9" w:rsidP="009C7A0A">
      <w:pPr>
        <w:widowControl w:val="0"/>
        <w:spacing w:line="276" w:lineRule="auto"/>
        <w:ind w:firstLine="720"/>
        <w:contextualSpacing/>
        <w:jc w:val="both"/>
      </w:pPr>
    </w:p>
    <w:p w14:paraId="118A07EE" w14:textId="4F8179CE" w:rsidR="00DE5A87" w:rsidRPr="009C7A0A" w:rsidRDefault="0020356D" w:rsidP="00A222FA">
      <w:pPr>
        <w:widowControl w:val="0"/>
        <w:spacing w:line="276" w:lineRule="auto"/>
        <w:ind w:firstLine="720"/>
        <w:contextualSpacing/>
        <w:jc w:val="both"/>
      </w:pPr>
      <w:r w:rsidRPr="009C7A0A">
        <w:t>[8]</w:t>
      </w:r>
      <w:r w:rsidR="00EC4FFE" w:rsidRPr="009C7A0A">
        <w:t> </w:t>
      </w:r>
      <w:r w:rsidRPr="009C7A0A">
        <w:t>Cietu</w:t>
      </w:r>
      <w:r w:rsidR="002E6B3B" w:rsidRPr="009C7A0A">
        <w:t>sī</w:t>
      </w:r>
      <w:r w:rsidRPr="009C7A0A">
        <w:t xml:space="preserve"> </w:t>
      </w:r>
      <w:r w:rsidR="00A222FA">
        <w:t>[pers. B]</w:t>
      </w:r>
      <w:r w:rsidR="002E6B3B" w:rsidRPr="009C7A0A">
        <w:t xml:space="preserve"> un cietušie</w:t>
      </w:r>
      <w:r w:rsidRPr="009C7A0A">
        <w:t xml:space="preserve"> </w:t>
      </w:r>
      <w:r w:rsidR="00A222FA">
        <w:rPr>
          <w:rFonts w:eastAsia="Calibri"/>
        </w:rPr>
        <w:t>[pers. AZ]</w:t>
      </w:r>
      <w:r w:rsidR="00604CA9" w:rsidRPr="009C7A0A">
        <w:rPr>
          <w:rFonts w:eastAsia="Calibri"/>
        </w:rPr>
        <w:t xml:space="preserve">, </w:t>
      </w:r>
      <w:r w:rsidR="00A222FA">
        <w:rPr>
          <w:rFonts w:eastAsia="Calibri"/>
        </w:rPr>
        <w:t>[pers. BA]</w:t>
      </w:r>
      <w:r w:rsidR="0089230E" w:rsidRPr="009C7A0A">
        <w:rPr>
          <w:rFonts w:eastAsia="Calibri"/>
        </w:rPr>
        <w:t xml:space="preserve">, </w:t>
      </w:r>
      <w:r w:rsidR="00A222FA">
        <w:rPr>
          <w:rFonts w:eastAsia="Calibri"/>
        </w:rPr>
        <w:t>[pers. BB]</w:t>
      </w:r>
      <w:r w:rsidR="0089230E" w:rsidRPr="009C7A0A">
        <w:rPr>
          <w:rFonts w:eastAsia="Calibri"/>
        </w:rPr>
        <w:t xml:space="preserve">, </w:t>
      </w:r>
      <w:r w:rsidR="00A222FA">
        <w:rPr>
          <w:rFonts w:eastAsia="Calibri"/>
        </w:rPr>
        <w:t xml:space="preserve">[pers. BC] </w:t>
      </w:r>
      <w:r w:rsidR="0089230E" w:rsidRPr="009C7A0A">
        <w:rPr>
          <w:rFonts w:eastAsia="Calibri"/>
        </w:rPr>
        <w:t xml:space="preserve">un </w:t>
      </w:r>
      <w:r w:rsidR="00A222FA">
        <w:rPr>
          <w:rFonts w:eastAsia="Calibri"/>
        </w:rPr>
        <w:t xml:space="preserve">[pers. BD] </w:t>
      </w:r>
      <w:r w:rsidR="00734196" w:rsidRPr="009C7A0A">
        <w:rPr>
          <w:rFonts w:eastAsia="Calibri"/>
        </w:rPr>
        <w:t>kasācijas sūdzībā</w:t>
      </w:r>
      <w:r w:rsidR="00FD1D27" w:rsidRPr="009C7A0A">
        <w:rPr>
          <w:rFonts w:eastAsia="Calibri"/>
        </w:rPr>
        <w:t>s</w:t>
      </w:r>
      <w:r w:rsidR="00734196" w:rsidRPr="009C7A0A">
        <w:rPr>
          <w:rFonts w:eastAsia="Calibri"/>
        </w:rPr>
        <w:t xml:space="preserve"> lūdz atcelt apelācijas instances tiesas spriedumu daļā par</w:t>
      </w:r>
      <w:r w:rsidR="00AE4F8E" w:rsidRPr="009C7A0A">
        <w:rPr>
          <w:rFonts w:eastAsia="Calibri"/>
        </w:rPr>
        <w:t xml:space="preserve"> </w:t>
      </w:r>
      <w:r w:rsidR="003E426C">
        <w:rPr>
          <w:rFonts w:eastAsia="Calibri"/>
        </w:rPr>
        <w:t>[pers. BI]</w:t>
      </w:r>
      <w:r w:rsidR="00953A5A" w:rsidRPr="009C7A0A">
        <w:rPr>
          <w:rFonts w:eastAsia="Calibri"/>
        </w:rPr>
        <w:t xml:space="preserve">, </w:t>
      </w:r>
      <w:r w:rsidR="003E426C">
        <w:rPr>
          <w:rFonts w:eastAsia="Calibri"/>
        </w:rPr>
        <w:t>[pers. BJ]</w:t>
      </w:r>
      <w:r w:rsidR="00953A5A" w:rsidRPr="009C7A0A">
        <w:rPr>
          <w:rFonts w:eastAsia="Calibri"/>
        </w:rPr>
        <w:t xml:space="preserve">, </w:t>
      </w:r>
      <w:r w:rsidR="003E426C">
        <w:rPr>
          <w:rFonts w:eastAsia="Calibri"/>
        </w:rPr>
        <w:t>[pers. BK]</w:t>
      </w:r>
      <w:r w:rsidR="00953A5A" w:rsidRPr="009C7A0A">
        <w:rPr>
          <w:rFonts w:eastAsia="Calibri"/>
        </w:rPr>
        <w:t xml:space="preserve"> un </w:t>
      </w:r>
      <w:r w:rsidR="003E426C">
        <w:rPr>
          <w:rFonts w:eastAsia="Calibri"/>
        </w:rPr>
        <w:t>[pers. BL]</w:t>
      </w:r>
      <w:r w:rsidR="00953A5A" w:rsidRPr="009C7A0A">
        <w:rPr>
          <w:rFonts w:eastAsia="Calibri"/>
        </w:rPr>
        <w:t xml:space="preserve"> atzīšanu par nevainīgiem pret viņiem celtajā apsūdzībā pēc Krimināllikuma 239. panta otrās daļas, 123. panta otrās daļas un attaisnošanu, daļā par </w:t>
      </w:r>
      <w:r w:rsidR="0076011B">
        <w:rPr>
          <w:rFonts w:eastAsia="Calibri"/>
        </w:rPr>
        <w:t>[pers. BM]</w:t>
      </w:r>
      <w:r w:rsidR="00953A5A" w:rsidRPr="009C7A0A">
        <w:rPr>
          <w:rFonts w:eastAsia="Calibri"/>
        </w:rPr>
        <w:t xml:space="preserve"> un </w:t>
      </w:r>
      <w:r w:rsidR="0076011B">
        <w:rPr>
          <w:rFonts w:eastAsia="Calibri"/>
        </w:rPr>
        <w:t>[pers. BN]</w:t>
      </w:r>
      <w:r w:rsidR="00953A5A" w:rsidRPr="009C7A0A">
        <w:rPr>
          <w:rFonts w:eastAsia="Calibri"/>
        </w:rPr>
        <w:t xml:space="preserve"> atzīšanu par nevainīgiem pret viņiem celtajā apsūdzībā pēc Krimināllikuma 319. panta trešās daļas un attaisnošanu, </w:t>
      </w:r>
      <w:r w:rsidR="00497824" w:rsidRPr="009C7A0A">
        <w:rPr>
          <w:rFonts w:eastAsia="Calibri"/>
        </w:rPr>
        <w:t xml:space="preserve">daļā par </w:t>
      </w:r>
      <w:r w:rsidR="00DF21DF">
        <w:rPr>
          <w:rFonts w:eastAsia="Calibri"/>
        </w:rPr>
        <w:t>[pers. BO]</w:t>
      </w:r>
      <w:r w:rsidR="00497824" w:rsidRPr="009C7A0A">
        <w:rPr>
          <w:rFonts w:eastAsia="Calibri"/>
        </w:rPr>
        <w:t xml:space="preserve"> atzīšanu par nevainīgu pret viņu celtajā apsūdzībā pēc Krimināllikuma 146. panta otrās daļas un attaisnošanu, </w:t>
      </w:r>
      <w:r w:rsidR="00953A5A" w:rsidRPr="009C7A0A">
        <w:rPr>
          <w:rFonts w:eastAsia="Calibri"/>
        </w:rPr>
        <w:t>daļā par kriminālprocesa izbeigšanu daļā par piespiedu ietekmēšanas līdzekļ</w:t>
      </w:r>
      <w:r w:rsidR="002C6E92" w:rsidRPr="009C7A0A">
        <w:rPr>
          <w:rFonts w:eastAsia="Calibri"/>
        </w:rPr>
        <w:t>a</w:t>
      </w:r>
      <w:r w:rsidR="00953A5A" w:rsidRPr="009C7A0A">
        <w:rPr>
          <w:rFonts w:eastAsia="Calibri"/>
        </w:rPr>
        <w:t xml:space="preserve"> piemērošanu</w:t>
      </w:r>
      <w:r w:rsidR="00BD2C4F" w:rsidRPr="009C7A0A">
        <w:rPr>
          <w:rFonts w:eastAsia="Calibri"/>
        </w:rPr>
        <w:t xml:space="preserve"> juridiskajām personām</w:t>
      </w:r>
      <w:r w:rsidR="00953A5A" w:rsidRPr="009C7A0A">
        <w:rPr>
          <w:rFonts w:eastAsia="Calibri"/>
        </w:rPr>
        <w:t xml:space="preserve"> SIA „</w:t>
      </w:r>
      <w:r w:rsidR="00A20103">
        <w:rPr>
          <w:rFonts w:eastAsia="Calibri"/>
        </w:rPr>
        <w:t>[Nosaukums B]</w:t>
      </w:r>
      <w:r w:rsidR="00953A5A" w:rsidRPr="009C7A0A">
        <w:rPr>
          <w:rFonts w:eastAsia="Calibri"/>
        </w:rPr>
        <w:t>”, SIA „</w:t>
      </w:r>
      <w:r w:rsidR="00A20103">
        <w:rPr>
          <w:rFonts w:eastAsia="Calibri"/>
        </w:rPr>
        <w:t>[Nosaukums C]</w:t>
      </w:r>
      <w:r w:rsidR="00953A5A" w:rsidRPr="009C7A0A">
        <w:rPr>
          <w:rFonts w:eastAsia="Calibri"/>
        </w:rPr>
        <w:t>”</w:t>
      </w:r>
      <w:r w:rsidR="00374291" w:rsidRPr="009C7A0A">
        <w:rPr>
          <w:rFonts w:eastAsia="Calibri"/>
        </w:rPr>
        <w:t xml:space="preserve"> un</w:t>
      </w:r>
      <w:r w:rsidR="00953A5A" w:rsidRPr="009C7A0A">
        <w:rPr>
          <w:rFonts w:eastAsia="Calibri"/>
        </w:rPr>
        <w:t xml:space="preserve"> SIA „</w:t>
      </w:r>
      <w:r w:rsidR="00A20103">
        <w:rPr>
          <w:rFonts w:eastAsia="Calibri"/>
        </w:rPr>
        <w:t>[Nosaukums D</w:t>
      </w:r>
      <w:r w:rsidR="00606322">
        <w:rPr>
          <w:rFonts w:eastAsia="Calibri"/>
        </w:rPr>
        <w:t>]</w:t>
      </w:r>
      <w:r w:rsidR="00953A5A" w:rsidRPr="009C7A0A">
        <w:rPr>
          <w:rFonts w:eastAsia="Calibri"/>
        </w:rPr>
        <w:t>”, daļā par</w:t>
      </w:r>
      <w:r w:rsidR="009B7355" w:rsidRPr="009C7A0A">
        <w:rPr>
          <w:rFonts w:eastAsia="Calibri"/>
        </w:rPr>
        <w:t xml:space="preserve"> cietušajiem </w:t>
      </w:r>
      <w:r w:rsidR="009B7355" w:rsidRPr="009C7A0A">
        <w:t xml:space="preserve">noteikto kaitējuma kompensācijas apmēru un </w:t>
      </w:r>
      <w:r w:rsidR="00BD2C4F" w:rsidRPr="009C7A0A">
        <w:t xml:space="preserve">šajā daļā </w:t>
      </w:r>
      <w:r w:rsidR="00953A5A" w:rsidRPr="009C7A0A">
        <w:t>nosūtīt lietu jaunai izskatīšanai apelācijas instances tiesā</w:t>
      </w:r>
      <w:r w:rsidR="00B70517" w:rsidRPr="009C7A0A">
        <w:t>.</w:t>
      </w:r>
    </w:p>
    <w:p w14:paraId="616D3218" w14:textId="452BD34A" w:rsidR="008627F0" w:rsidRPr="009C7A0A" w:rsidRDefault="00960857" w:rsidP="009C7A0A">
      <w:pPr>
        <w:widowControl w:val="0"/>
        <w:spacing w:line="276" w:lineRule="auto"/>
        <w:ind w:firstLine="720"/>
        <w:contextualSpacing/>
        <w:jc w:val="both"/>
      </w:pPr>
      <w:r w:rsidRPr="009C7A0A">
        <w:t>[</w:t>
      </w:r>
      <w:r w:rsidR="008627F0" w:rsidRPr="009C7A0A">
        <w:t>8.1]</w:t>
      </w:r>
      <w:r w:rsidR="00702A32" w:rsidRPr="009C7A0A">
        <w:t> </w:t>
      </w:r>
      <w:r w:rsidR="004420A9" w:rsidRPr="009C7A0A">
        <w:t xml:space="preserve">Cietušās </w:t>
      </w:r>
      <w:r w:rsidR="006C1B68">
        <w:t>[pers. B]</w:t>
      </w:r>
      <w:r w:rsidR="003C6CEA" w:rsidRPr="009C7A0A">
        <w:t xml:space="preserve"> </w:t>
      </w:r>
      <w:r w:rsidR="008627F0" w:rsidRPr="009C7A0A">
        <w:t>kasācijas sūdzību pamato turpmāk norādītie argumenti.</w:t>
      </w:r>
    </w:p>
    <w:p w14:paraId="6B27B1C8" w14:textId="28074104" w:rsidR="008627F0" w:rsidRPr="009C7A0A" w:rsidRDefault="008627F0" w:rsidP="009C7A0A">
      <w:pPr>
        <w:widowControl w:val="0"/>
        <w:spacing w:line="276" w:lineRule="auto"/>
        <w:ind w:firstLine="720"/>
        <w:contextualSpacing/>
        <w:jc w:val="both"/>
      </w:pPr>
      <w:r w:rsidRPr="009C7A0A">
        <w:t xml:space="preserve">Tiesa nepamatoti atzinusi par vainīgu tikai apsūdzēto </w:t>
      </w:r>
      <w:r w:rsidR="003B1BBE">
        <w:rPr>
          <w:rFonts w:eastAsia="Calibri"/>
          <w:shd w:val="clear" w:color="auto" w:fill="FFFFFF"/>
        </w:rPr>
        <w:t>[pers. A]</w:t>
      </w:r>
      <w:r w:rsidRPr="009C7A0A">
        <w:t xml:space="preserve"> viņam inkriminēt</w:t>
      </w:r>
      <w:r w:rsidR="00BD2C4F" w:rsidRPr="009C7A0A">
        <w:t>ajos</w:t>
      </w:r>
      <w:r w:rsidRPr="009C7A0A">
        <w:t xml:space="preserve"> noziedzīg</w:t>
      </w:r>
      <w:r w:rsidR="00BD2C4F" w:rsidRPr="009C7A0A">
        <w:t>ajos</w:t>
      </w:r>
      <w:r w:rsidRPr="009C7A0A">
        <w:t xml:space="preserve"> nodarījum</w:t>
      </w:r>
      <w:r w:rsidR="00BD2C4F" w:rsidRPr="009C7A0A">
        <w:t>os</w:t>
      </w:r>
      <w:r w:rsidRPr="009C7A0A">
        <w:t xml:space="preserve">, bet attaisnojusi pārējos apsūdzētos </w:t>
      </w:r>
      <w:r w:rsidR="00BD2C4F" w:rsidRPr="009C7A0A">
        <w:t xml:space="preserve">pret </w:t>
      </w:r>
      <w:r w:rsidRPr="009C7A0A">
        <w:t xml:space="preserve">viņiem </w:t>
      </w:r>
      <w:r w:rsidR="00BD2C4F" w:rsidRPr="009C7A0A">
        <w:t>celtajā apsūdzībā</w:t>
      </w:r>
      <w:r w:rsidRPr="009C7A0A">
        <w:t>, jo būvniecības procesā savstarpēji mijiedarbojās vairāku profesiju pārstāvji un tika iesaistītas vairākas atbildīgās personas, līdz ar to nevar veidoties situācija, k</w:t>
      </w:r>
      <w:r w:rsidR="006C768F" w:rsidRPr="009C7A0A">
        <w:t>a</w:t>
      </w:r>
      <w:r w:rsidRPr="009C7A0A">
        <w:t xml:space="preserve"> pie atbildības tiek saukta tikai viena persona.</w:t>
      </w:r>
    </w:p>
    <w:p w14:paraId="6CDC3286" w14:textId="114DDB10" w:rsidR="008627F0" w:rsidRPr="009C7A0A" w:rsidRDefault="008627F0" w:rsidP="009C7A0A">
      <w:pPr>
        <w:widowControl w:val="0"/>
        <w:spacing w:line="276" w:lineRule="auto"/>
        <w:ind w:firstLine="720"/>
        <w:contextualSpacing/>
        <w:jc w:val="both"/>
      </w:pPr>
      <w:r w:rsidRPr="009C7A0A">
        <w:t xml:space="preserve">Nosakot kompensācijas apmēru, tiesa </w:t>
      </w:r>
      <w:r w:rsidR="00462EAD" w:rsidRPr="009C7A0A">
        <w:t xml:space="preserve">nav </w:t>
      </w:r>
      <w:r w:rsidRPr="009C7A0A">
        <w:t>pienācīgi izvērtējusi visus Kriminālprocesa likuma 352. pantā</w:t>
      </w:r>
      <w:r w:rsidR="006C768F" w:rsidRPr="009C7A0A">
        <w:t xml:space="preserve"> norādītos apstākļus</w:t>
      </w:r>
      <w:r w:rsidRPr="009C7A0A">
        <w:t xml:space="preserve">, kas novedis pie nesamērīgi zema kompensācijas apmēra. Tāpat nav pieļaujams, </w:t>
      </w:r>
      <w:r w:rsidR="008170D0" w:rsidRPr="009C7A0A">
        <w:t>ka</w:t>
      </w:r>
      <w:r w:rsidR="0081166C" w:rsidRPr="009C7A0A">
        <w:t xml:space="preserve"> cietušajiem pienākošās kaitējuma k</w:t>
      </w:r>
      <w:r w:rsidRPr="009C7A0A">
        <w:t>ompensācija</w:t>
      </w:r>
      <w:r w:rsidR="0081166C" w:rsidRPr="009C7A0A">
        <w:t>s</w:t>
      </w:r>
      <w:r w:rsidRPr="009C7A0A">
        <w:t xml:space="preserve"> ti</w:t>
      </w:r>
      <w:r w:rsidR="008170D0" w:rsidRPr="009C7A0A">
        <w:t>ek</w:t>
      </w:r>
      <w:r w:rsidRPr="009C7A0A">
        <w:t xml:space="preserve"> noteiktas</w:t>
      </w:r>
      <w:r w:rsidR="00F51138" w:rsidRPr="009C7A0A">
        <w:t>, ņemot vērā</w:t>
      </w:r>
      <w:r w:rsidRPr="009C7A0A">
        <w:t xml:space="preserve"> </w:t>
      </w:r>
      <w:r w:rsidR="0081166C" w:rsidRPr="009C7A0A">
        <w:t xml:space="preserve">vienīgi </w:t>
      </w:r>
      <w:r w:rsidRPr="009C7A0A">
        <w:t>radniecīb</w:t>
      </w:r>
      <w:r w:rsidR="00DB6987" w:rsidRPr="009C7A0A">
        <w:t>as pakāpi</w:t>
      </w:r>
      <w:r w:rsidR="00F51138" w:rsidRPr="009C7A0A">
        <w:t xml:space="preserve"> un neievērojot Kriminālprocesa likuma 352.</w:t>
      </w:r>
      <w:r w:rsidR="004D13AC" w:rsidRPr="009C7A0A">
        <w:t> </w:t>
      </w:r>
      <w:r w:rsidR="00F51138" w:rsidRPr="009C7A0A">
        <w:t>panta pirmās daļas prasības</w:t>
      </w:r>
      <w:r w:rsidRPr="009C7A0A">
        <w:t>.</w:t>
      </w:r>
    </w:p>
    <w:p w14:paraId="531A1892" w14:textId="3C192627" w:rsidR="00976D12" w:rsidRPr="009C7A0A" w:rsidRDefault="008627F0" w:rsidP="009C7A0A">
      <w:pPr>
        <w:widowControl w:val="0"/>
        <w:spacing w:line="276" w:lineRule="auto"/>
        <w:ind w:firstLine="720"/>
        <w:contextualSpacing/>
        <w:jc w:val="both"/>
      </w:pPr>
      <w:r w:rsidRPr="009C7A0A">
        <w:t>[8.</w:t>
      </w:r>
      <w:r w:rsidR="00CF5A92" w:rsidRPr="009C7A0A">
        <w:t>2</w:t>
      </w:r>
      <w:r w:rsidRPr="009C7A0A">
        <w:t>]</w:t>
      </w:r>
      <w:r w:rsidR="00702A32" w:rsidRPr="009C7A0A">
        <w:t> </w:t>
      </w:r>
      <w:r w:rsidR="00DE768C" w:rsidRPr="009C7A0A">
        <w:t xml:space="preserve">Cietušo </w:t>
      </w:r>
      <w:r w:rsidR="00755579">
        <w:rPr>
          <w:rFonts w:eastAsia="Calibri"/>
          <w:shd w:val="clear" w:color="auto" w:fill="FFFFFF"/>
        </w:rPr>
        <w:t>[pers. AZ]</w:t>
      </w:r>
      <w:r w:rsidR="00DE768C" w:rsidRPr="009C7A0A">
        <w:rPr>
          <w:rFonts w:eastAsia="Calibri"/>
          <w:color w:val="000000" w:themeColor="text1"/>
        </w:rPr>
        <w:t xml:space="preserve">, </w:t>
      </w:r>
      <w:r w:rsidR="00755579">
        <w:rPr>
          <w:rFonts w:eastAsia="Calibri"/>
          <w:shd w:val="clear" w:color="auto" w:fill="FFFFFF"/>
        </w:rPr>
        <w:t>[pers. BA]</w:t>
      </w:r>
      <w:r w:rsidR="00DE768C" w:rsidRPr="009C7A0A">
        <w:rPr>
          <w:rFonts w:eastAsia="Calibri"/>
          <w:color w:val="000000" w:themeColor="text1"/>
        </w:rPr>
        <w:t>,</w:t>
      </w:r>
      <w:r w:rsidRPr="009C7A0A">
        <w:rPr>
          <w:rFonts w:eastAsia="Calibri"/>
          <w:color w:val="000000" w:themeColor="text1"/>
        </w:rPr>
        <w:t xml:space="preserve"> </w:t>
      </w:r>
      <w:r w:rsidR="00755579">
        <w:rPr>
          <w:rFonts w:eastAsia="Calibri"/>
          <w:shd w:val="clear" w:color="auto" w:fill="FFFFFF"/>
        </w:rPr>
        <w:t>[pers. BB]</w:t>
      </w:r>
      <w:r w:rsidR="00DE768C" w:rsidRPr="009C7A0A">
        <w:rPr>
          <w:rFonts w:eastAsia="Calibri"/>
          <w:color w:val="000000" w:themeColor="text1"/>
        </w:rPr>
        <w:t xml:space="preserve">, </w:t>
      </w:r>
      <w:r w:rsidR="00755579">
        <w:rPr>
          <w:rFonts w:eastAsia="Calibri"/>
          <w:shd w:val="clear" w:color="auto" w:fill="FFFFFF"/>
        </w:rPr>
        <w:t>[pers. BC]</w:t>
      </w:r>
      <w:r w:rsidR="00DE768C" w:rsidRPr="009C7A0A">
        <w:rPr>
          <w:rFonts w:eastAsia="Calibri"/>
          <w:color w:val="000000" w:themeColor="text1"/>
        </w:rPr>
        <w:t xml:space="preserve"> un </w:t>
      </w:r>
      <w:r w:rsidR="00755579">
        <w:rPr>
          <w:rFonts w:eastAsia="Calibri"/>
          <w:shd w:val="clear" w:color="auto" w:fill="FFFFFF"/>
        </w:rPr>
        <w:t xml:space="preserve">[pers. BD] </w:t>
      </w:r>
      <w:r w:rsidRPr="009C7A0A">
        <w:rPr>
          <w:rFonts w:eastAsia="Calibri"/>
          <w:color w:val="000000" w:themeColor="text1"/>
        </w:rPr>
        <w:t xml:space="preserve">kasācijas sūdzībā </w:t>
      </w:r>
      <w:r w:rsidR="006C768F" w:rsidRPr="009C7A0A">
        <w:t>atkārtoti cietušās</w:t>
      </w:r>
      <w:r w:rsidR="00C17AD8" w:rsidRPr="009C7A0A">
        <w:t xml:space="preserve"> </w:t>
      </w:r>
      <w:r w:rsidR="00755579">
        <w:rPr>
          <w:rFonts w:eastAsia="Calibri"/>
          <w:shd w:val="clear" w:color="auto" w:fill="FFFFFF"/>
        </w:rPr>
        <w:t>[pers. B]</w:t>
      </w:r>
      <w:r w:rsidRPr="009C7A0A">
        <w:rPr>
          <w:rFonts w:eastAsia="Calibri"/>
          <w:color w:val="000000" w:themeColor="text1"/>
        </w:rPr>
        <w:t xml:space="preserve"> </w:t>
      </w:r>
      <w:r w:rsidRPr="009C7A0A">
        <w:t>kasācijas sūdzībā</w:t>
      </w:r>
      <w:r w:rsidR="009047CD" w:rsidRPr="009C7A0A">
        <w:t xml:space="preserve"> paust</w:t>
      </w:r>
      <w:r w:rsidR="006C768F" w:rsidRPr="009C7A0A">
        <w:t>ie</w:t>
      </w:r>
      <w:r w:rsidR="009047CD" w:rsidRPr="009C7A0A">
        <w:t xml:space="preserve"> argument</w:t>
      </w:r>
      <w:r w:rsidR="00C17AD8" w:rsidRPr="009C7A0A">
        <w:t>i</w:t>
      </w:r>
      <w:r w:rsidRPr="009C7A0A">
        <w:t>.</w:t>
      </w:r>
    </w:p>
    <w:p w14:paraId="10FB7AA6" w14:textId="387DA26D" w:rsidR="00604CA9" w:rsidRPr="009C7A0A" w:rsidRDefault="00604CA9" w:rsidP="009C7A0A">
      <w:pPr>
        <w:widowControl w:val="0"/>
        <w:spacing w:line="276" w:lineRule="auto"/>
        <w:ind w:firstLine="720"/>
        <w:contextualSpacing/>
        <w:jc w:val="both"/>
      </w:pPr>
    </w:p>
    <w:p w14:paraId="43EE7B8A" w14:textId="3E3CD7F4" w:rsidR="008564EF" w:rsidRPr="009C7A0A" w:rsidRDefault="008564EF" w:rsidP="009C7A0A">
      <w:pPr>
        <w:widowControl w:val="0"/>
        <w:spacing w:line="276" w:lineRule="auto"/>
        <w:ind w:firstLine="720"/>
        <w:contextualSpacing/>
        <w:jc w:val="both"/>
      </w:pPr>
      <w:r w:rsidRPr="009C7A0A">
        <w:t>[9]</w:t>
      </w:r>
      <w:r w:rsidR="00702A32" w:rsidRPr="009C7A0A">
        <w:t> </w:t>
      </w:r>
      <w:r w:rsidR="00604CA9" w:rsidRPr="009C7A0A">
        <w:t xml:space="preserve">Cietusī </w:t>
      </w:r>
      <w:r w:rsidR="00CC047C">
        <w:rPr>
          <w:rFonts w:eastAsia="Calibri"/>
          <w:shd w:val="clear" w:color="auto" w:fill="FFFFFF"/>
        </w:rPr>
        <w:t>[pers. E]</w:t>
      </w:r>
      <w:r w:rsidR="00604CA9" w:rsidRPr="009C7A0A">
        <w:t xml:space="preserve"> </w:t>
      </w:r>
      <w:r w:rsidR="007C26AF" w:rsidRPr="009C7A0A">
        <w:rPr>
          <w:rFonts w:eastAsia="Calibri"/>
        </w:rPr>
        <w:t xml:space="preserve">kasācijas sūdzībā lūdz </w:t>
      </w:r>
      <w:r w:rsidRPr="009C7A0A">
        <w:rPr>
          <w:rFonts w:eastAsia="Calibri"/>
        </w:rPr>
        <w:t xml:space="preserve">atcelt apelācijas instances tiesas spriedumu daļā par </w:t>
      </w:r>
      <w:r w:rsidR="00460636">
        <w:rPr>
          <w:rFonts w:eastAsia="Calibri"/>
        </w:rPr>
        <w:t>[pers. BP]</w:t>
      </w:r>
      <w:r w:rsidRPr="009C7A0A">
        <w:rPr>
          <w:rFonts w:eastAsia="Calibri"/>
        </w:rPr>
        <w:t xml:space="preserve"> atzīšanu par nevainīgu pret viņu celtajā apsūdzībā pēc Krimināllikuma 146. panta otrās daļas un attaisnošanu, daļā par </w:t>
      </w:r>
      <w:r w:rsidRPr="009C7A0A">
        <w:rPr>
          <w:rFonts w:eastAsia="Calibri"/>
          <w:color w:val="000000" w:themeColor="text1"/>
        </w:rPr>
        <w:t>cietuš</w:t>
      </w:r>
      <w:r w:rsidR="00350C92" w:rsidRPr="009C7A0A">
        <w:rPr>
          <w:rFonts w:eastAsia="Calibri"/>
          <w:color w:val="000000" w:themeColor="text1"/>
        </w:rPr>
        <w:t>ajai</w:t>
      </w:r>
      <w:r w:rsidRPr="009C7A0A">
        <w:rPr>
          <w:rFonts w:eastAsia="Calibri"/>
          <w:color w:val="000000" w:themeColor="text1"/>
        </w:rPr>
        <w:t xml:space="preserve"> </w:t>
      </w:r>
      <w:r w:rsidRPr="009C7A0A">
        <w:t xml:space="preserve">noteikto kaitējuma kompensācijas apmēru un </w:t>
      </w:r>
      <w:r w:rsidR="00976436" w:rsidRPr="009C7A0A">
        <w:t xml:space="preserve">šajā daļā </w:t>
      </w:r>
      <w:r w:rsidRPr="009C7A0A">
        <w:rPr>
          <w:color w:val="000000" w:themeColor="text1"/>
        </w:rPr>
        <w:t xml:space="preserve">nosūtīt </w:t>
      </w:r>
      <w:r w:rsidRPr="009C7A0A">
        <w:t>lietu jaunai izskatīšanai apelācijas instances tiesā.</w:t>
      </w:r>
    </w:p>
    <w:p w14:paraId="047817CC" w14:textId="0E37E9F0" w:rsidR="003A624E" w:rsidRPr="009C7A0A" w:rsidRDefault="003A624E" w:rsidP="009C7A0A">
      <w:pPr>
        <w:widowControl w:val="0"/>
        <w:spacing w:line="276" w:lineRule="auto"/>
        <w:ind w:firstLine="720"/>
        <w:contextualSpacing/>
        <w:jc w:val="both"/>
      </w:pPr>
      <w:r w:rsidRPr="009C7A0A">
        <w:t>Kasācijas sūdzību pamato turpmāk norādītie argumenti.</w:t>
      </w:r>
    </w:p>
    <w:p w14:paraId="3AD72551" w14:textId="741069DC" w:rsidR="00CC37F2" w:rsidRPr="009C7A0A" w:rsidRDefault="003E70E1" w:rsidP="009C7A0A">
      <w:pPr>
        <w:widowControl w:val="0"/>
        <w:spacing w:line="276" w:lineRule="auto"/>
        <w:ind w:firstLine="720"/>
        <w:contextualSpacing/>
        <w:jc w:val="both"/>
        <w:rPr>
          <w:rFonts w:eastAsia="Calibri"/>
          <w:color w:val="000000" w:themeColor="text1"/>
        </w:rPr>
      </w:pPr>
      <w:r w:rsidRPr="009C7A0A">
        <w:rPr>
          <w:rFonts w:eastAsia="Calibri"/>
          <w:color w:val="000000" w:themeColor="text1"/>
        </w:rPr>
        <w:t>Liecību sniegšanas laikā p</w:t>
      </w:r>
      <w:r w:rsidR="00DE35E3" w:rsidRPr="009C7A0A">
        <w:rPr>
          <w:rFonts w:eastAsia="Calibri"/>
          <w:color w:val="000000" w:themeColor="text1"/>
        </w:rPr>
        <w:t xml:space="preserve">irmās instances tiesā </w:t>
      </w:r>
      <w:r w:rsidR="006C768F" w:rsidRPr="009C7A0A">
        <w:rPr>
          <w:rFonts w:eastAsia="Calibri"/>
          <w:color w:val="000000" w:themeColor="text1"/>
        </w:rPr>
        <w:t xml:space="preserve">cietušajai </w:t>
      </w:r>
      <w:r w:rsidR="00DE35E3" w:rsidRPr="009C7A0A">
        <w:rPr>
          <w:rFonts w:eastAsia="Calibri"/>
          <w:color w:val="000000" w:themeColor="text1"/>
        </w:rPr>
        <w:t>n</w:t>
      </w:r>
      <w:r w:rsidRPr="009C7A0A">
        <w:rPr>
          <w:rFonts w:eastAsia="Calibri"/>
          <w:color w:val="000000" w:themeColor="text1"/>
        </w:rPr>
        <w:t xml:space="preserve">av </w:t>
      </w:r>
      <w:r w:rsidR="00DE35E3" w:rsidRPr="009C7A0A">
        <w:rPr>
          <w:rFonts w:eastAsia="Calibri"/>
          <w:color w:val="000000" w:themeColor="text1"/>
        </w:rPr>
        <w:t>tik</w:t>
      </w:r>
      <w:r w:rsidRPr="009C7A0A">
        <w:rPr>
          <w:rFonts w:eastAsia="Calibri"/>
          <w:color w:val="000000" w:themeColor="text1"/>
        </w:rPr>
        <w:t>uši</w:t>
      </w:r>
      <w:r w:rsidR="00DE35E3" w:rsidRPr="009C7A0A">
        <w:rPr>
          <w:rFonts w:eastAsia="Calibri"/>
          <w:color w:val="000000" w:themeColor="text1"/>
        </w:rPr>
        <w:t xml:space="preserve"> nodrošināti ērti apstākļi, lai </w:t>
      </w:r>
      <w:r w:rsidR="006C768F" w:rsidRPr="009C7A0A">
        <w:rPr>
          <w:rFonts w:eastAsia="Calibri"/>
          <w:color w:val="000000" w:themeColor="text1"/>
        </w:rPr>
        <w:t xml:space="preserve">varētu </w:t>
      </w:r>
      <w:r w:rsidR="00DE35E3" w:rsidRPr="009C7A0A">
        <w:rPr>
          <w:rFonts w:eastAsia="Calibri"/>
          <w:color w:val="000000" w:themeColor="text1"/>
        </w:rPr>
        <w:t>novietot dokumentus uz oratora pults</w:t>
      </w:r>
      <w:r w:rsidR="00C475A6" w:rsidRPr="009C7A0A">
        <w:rPr>
          <w:rFonts w:eastAsia="Calibri"/>
          <w:color w:val="000000" w:themeColor="text1"/>
        </w:rPr>
        <w:t xml:space="preserve">, kas radīja grūtības koncentrēties liecības sniegšanai, turpretim apsūdzētajiem tika nodrošinātas labiekārtotas vietas pie galdiem. </w:t>
      </w:r>
      <w:r w:rsidR="00AD2C53" w:rsidRPr="009C7A0A">
        <w:rPr>
          <w:rFonts w:eastAsia="Calibri"/>
          <w:color w:val="000000" w:themeColor="text1"/>
        </w:rPr>
        <w:t xml:space="preserve">Tiesa </w:t>
      </w:r>
      <w:r w:rsidR="00AB0017" w:rsidRPr="009C7A0A">
        <w:rPr>
          <w:rFonts w:eastAsia="Calibri"/>
          <w:color w:val="000000" w:themeColor="text1"/>
        </w:rPr>
        <w:t xml:space="preserve">nepamatoti </w:t>
      </w:r>
      <w:r w:rsidR="00AD2C53" w:rsidRPr="009C7A0A">
        <w:rPr>
          <w:rFonts w:eastAsia="Calibri"/>
          <w:color w:val="000000" w:themeColor="text1"/>
        </w:rPr>
        <w:t>attei</w:t>
      </w:r>
      <w:r w:rsidRPr="009C7A0A">
        <w:rPr>
          <w:rFonts w:eastAsia="Calibri"/>
          <w:color w:val="000000" w:themeColor="text1"/>
        </w:rPr>
        <w:t>kusies</w:t>
      </w:r>
      <w:r w:rsidR="00AD2C53" w:rsidRPr="009C7A0A">
        <w:rPr>
          <w:rFonts w:eastAsia="Calibri"/>
          <w:color w:val="000000" w:themeColor="text1"/>
        </w:rPr>
        <w:t xml:space="preserve"> pieņemt dokumentus, kas apliecina </w:t>
      </w:r>
      <w:r w:rsidRPr="009C7A0A">
        <w:rPr>
          <w:rFonts w:eastAsia="Calibri"/>
          <w:color w:val="000000" w:themeColor="text1"/>
        </w:rPr>
        <w:t>cietušās</w:t>
      </w:r>
      <w:r w:rsidR="00AD2C53" w:rsidRPr="009C7A0A">
        <w:rPr>
          <w:rFonts w:eastAsia="Calibri"/>
          <w:color w:val="000000" w:themeColor="text1"/>
        </w:rPr>
        <w:t xml:space="preserve"> vārdu patiesumu.</w:t>
      </w:r>
      <w:r w:rsidR="00746EFD" w:rsidRPr="009C7A0A">
        <w:rPr>
          <w:rFonts w:eastAsia="Calibri"/>
          <w:color w:val="000000" w:themeColor="text1"/>
        </w:rPr>
        <w:t xml:space="preserve"> </w:t>
      </w:r>
      <w:r w:rsidRPr="009C7A0A">
        <w:rPr>
          <w:rFonts w:eastAsia="Calibri"/>
          <w:color w:val="000000" w:themeColor="text1"/>
        </w:rPr>
        <w:t>Savukārt</w:t>
      </w:r>
      <w:r w:rsidR="00973193" w:rsidRPr="009C7A0A">
        <w:rPr>
          <w:rFonts w:eastAsia="Calibri"/>
          <w:color w:val="000000" w:themeColor="text1"/>
        </w:rPr>
        <w:t>,</w:t>
      </w:r>
      <w:r w:rsidRPr="009C7A0A">
        <w:rPr>
          <w:rFonts w:eastAsia="Calibri"/>
          <w:color w:val="000000" w:themeColor="text1"/>
        </w:rPr>
        <w:t xml:space="preserve"> i</w:t>
      </w:r>
      <w:r w:rsidR="003A2777" w:rsidRPr="009C7A0A">
        <w:rPr>
          <w:rFonts w:eastAsia="Calibri"/>
          <w:color w:val="000000" w:themeColor="text1"/>
        </w:rPr>
        <w:t xml:space="preserve">ztiesājot lietu apelācijas instances tiesā, </w:t>
      </w:r>
      <w:r w:rsidR="00AB0017" w:rsidRPr="009C7A0A">
        <w:rPr>
          <w:rFonts w:eastAsia="Calibri"/>
          <w:color w:val="000000" w:themeColor="text1"/>
        </w:rPr>
        <w:t xml:space="preserve">netika </w:t>
      </w:r>
      <w:r w:rsidR="00355110" w:rsidRPr="009C7A0A">
        <w:rPr>
          <w:rFonts w:eastAsia="Calibri"/>
          <w:color w:val="000000" w:themeColor="text1"/>
        </w:rPr>
        <w:t>ievērots</w:t>
      </w:r>
      <w:r w:rsidR="003A2777" w:rsidRPr="009C7A0A">
        <w:rPr>
          <w:rFonts w:eastAsia="Calibri"/>
          <w:color w:val="000000" w:themeColor="text1"/>
        </w:rPr>
        <w:t xml:space="preserve"> </w:t>
      </w:r>
      <w:r w:rsidR="003229F6" w:rsidRPr="009C7A0A">
        <w:t>Eiropas Cilvēktiesību konvencijas</w:t>
      </w:r>
      <w:r w:rsidR="003A2777" w:rsidRPr="009C7A0A">
        <w:rPr>
          <w:rFonts w:eastAsia="Calibri"/>
          <w:color w:val="000000" w:themeColor="text1"/>
        </w:rPr>
        <w:t xml:space="preserve"> 1., 2.</w:t>
      </w:r>
      <w:r w:rsidR="002009CE" w:rsidRPr="009C7A0A">
        <w:rPr>
          <w:rFonts w:eastAsia="Calibri"/>
          <w:color w:val="000000" w:themeColor="text1"/>
        </w:rPr>
        <w:t xml:space="preserve"> un</w:t>
      </w:r>
      <w:r w:rsidR="003A2777" w:rsidRPr="009C7A0A">
        <w:rPr>
          <w:rFonts w:eastAsia="Calibri"/>
          <w:color w:val="000000" w:themeColor="text1"/>
        </w:rPr>
        <w:t xml:space="preserve"> 10. pants</w:t>
      </w:r>
      <w:r w:rsidR="00D82BCA" w:rsidRPr="009C7A0A">
        <w:rPr>
          <w:rFonts w:eastAsia="Calibri"/>
          <w:color w:val="000000" w:themeColor="text1"/>
        </w:rPr>
        <w:t xml:space="preserve"> (</w:t>
      </w:r>
      <w:r w:rsidR="00B33B21" w:rsidRPr="009C7A0A">
        <w:rPr>
          <w:rFonts w:eastAsia="Calibri"/>
          <w:color w:val="000000" w:themeColor="text1"/>
        </w:rPr>
        <w:t xml:space="preserve">proti, </w:t>
      </w:r>
      <w:r w:rsidR="00D82BCA" w:rsidRPr="009C7A0A">
        <w:rPr>
          <w:rFonts w:eastAsia="Calibri"/>
          <w:color w:val="000000" w:themeColor="text1"/>
        </w:rPr>
        <w:t>pienākums ievērot cilvēktiesības</w:t>
      </w:r>
      <w:r w:rsidR="00B33B21" w:rsidRPr="009C7A0A">
        <w:rPr>
          <w:rFonts w:eastAsia="Calibri"/>
          <w:color w:val="000000" w:themeColor="text1"/>
        </w:rPr>
        <w:t>,</w:t>
      </w:r>
      <w:r w:rsidR="00D82BCA" w:rsidRPr="009C7A0A">
        <w:rPr>
          <w:rFonts w:eastAsia="Calibri"/>
          <w:color w:val="000000" w:themeColor="text1"/>
        </w:rPr>
        <w:t xml:space="preserve"> tiesības uz dzīvību</w:t>
      </w:r>
      <w:r w:rsidR="00B33B21" w:rsidRPr="009C7A0A">
        <w:rPr>
          <w:rFonts w:eastAsia="Calibri"/>
          <w:color w:val="000000" w:themeColor="text1"/>
        </w:rPr>
        <w:t xml:space="preserve"> un </w:t>
      </w:r>
      <w:r w:rsidR="00860712" w:rsidRPr="009C7A0A">
        <w:rPr>
          <w:rFonts w:eastAsia="Calibri"/>
          <w:color w:val="000000" w:themeColor="text1"/>
        </w:rPr>
        <w:t>izteiksmes brīvība)</w:t>
      </w:r>
      <w:r w:rsidR="00B33B21" w:rsidRPr="009C7A0A">
        <w:rPr>
          <w:rFonts w:eastAsia="Calibri"/>
          <w:color w:val="000000" w:themeColor="text1"/>
        </w:rPr>
        <w:t>. T</w:t>
      </w:r>
      <w:r w:rsidR="00355110" w:rsidRPr="009C7A0A">
        <w:rPr>
          <w:rFonts w:eastAsia="Calibri"/>
          <w:color w:val="000000" w:themeColor="text1"/>
        </w:rPr>
        <w:t xml:space="preserve">urklāt </w:t>
      </w:r>
      <w:r w:rsidR="00B33B21" w:rsidRPr="009C7A0A">
        <w:rPr>
          <w:rFonts w:eastAsia="Calibri"/>
          <w:color w:val="000000" w:themeColor="text1"/>
        </w:rPr>
        <w:t xml:space="preserve">apelācijas instances </w:t>
      </w:r>
      <w:r w:rsidR="00F56E07" w:rsidRPr="009C7A0A">
        <w:rPr>
          <w:rFonts w:eastAsia="Calibri"/>
          <w:color w:val="000000" w:themeColor="text1"/>
        </w:rPr>
        <w:t>tiesa</w:t>
      </w:r>
      <w:r w:rsidR="00355110" w:rsidRPr="009C7A0A">
        <w:rPr>
          <w:rFonts w:eastAsia="Calibri"/>
          <w:color w:val="000000" w:themeColor="text1"/>
        </w:rPr>
        <w:t xml:space="preserve"> pārkāpusi tiesības uz taisnīgu tiesu, jo </w:t>
      </w:r>
      <w:r w:rsidR="00F56E07" w:rsidRPr="009C7A0A">
        <w:rPr>
          <w:rFonts w:eastAsia="Calibri"/>
          <w:color w:val="000000" w:themeColor="text1"/>
        </w:rPr>
        <w:t>n</w:t>
      </w:r>
      <w:r w:rsidRPr="009C7A0A">
        <w:rPr>
          <w:rFonts w:eastAsia="Calibri"/>
          <w:color w:val="000000" w:themeColor="text1"/>
        </w:rPr>
        <w:t xml:space="preserve">av </w:t>
      </w:r>
      <w:r w:rsidR="00F56E07" w:rsidRPr="009C7A0A">
        <w:rPr>
          <w:rFonts w:eastAsia="Calibri"/>
          <w:color w:val="000000" w:themeColor="text1"/>
        </w:rPr>
        <w:t>ļāv</w:t>
      </w:r>
      <w:r w:rsidRPr="009C7A0A">
        <w:rPr>
          <w:rFonts w:eastAsia="Calibri"/>
          <w:color w:val="000000" w:themeColor="text1"/>
        </w:rPr>
        <w:t xml:space="preserve">usi cietušajai </w:t>
      </w:r>
      <w:r w:rsidR="00F56E07" w:rsidRPr="009C7A0A">
        <w:rPr>
          <w:rFonts w:eastAsia="Calibri"/>
          <w:color w:val="000000" w:themeColor="text1"/>
        </w:rPr>
        <w:t>izteikties ties</w:t>
      </w:r>
      <w:r w:rsidRPr="009C7A0A">
        <w:rPr>
          <w:rFonts w:eastAsia="Calibri"/>
          <w:color w:val="000000" w:themeColor="text1"/>
        </w:rPr>
        <w:t>as</w:t>
      </w:r>
      <w:r w:rsidR="00F56E07" w:rsidRPr="009C7A0A">
        <w:rPr>
          <w:rFonts w:eastAsia="Calibri"/>
          <w:color w:val="000000" w:themeColor="text1"/>
        </w:rPr>
        <w:t xml:space="preserve"> debatēs</w:t>
      </w:r>
      <w:r w:rsidR="00B33B21" w:rsidRPr="009C7A0A">
        <w:rPr>
          <w:rFonts w:eastAsia="Calibri"/>
          <w:color w:val="000000" w:themeColor="text1"/>
        </w:rPr>
        <w:t xml:space="preserve"> un tādējādi liegusi cietušajai </w:t>
      </w:r>
      <w:r w:rsidR="00FA7FC0">
        <w:rPr>
          <w:rFonts w:eastAsia="Calibri"/>
          <w:shd w:val="clear" w:color="auto" w:fill="FFFFFF"/>
        </w:rPr>
        <w:t xml:space="preserve">[pers. E] </w:t>
      </w:r>
      <w:r w:rsidR="00CE5293" w:rsidRPr="009C7A0A">
        <w:rPr>
          <w:rFonts w:eastAsia="Calibri"/>
          <w:color w:val="000000" w:themeColor="text1"/>
        </w:rPr>
        <w:t>paust savus argumentus</w:t>
      </w:r>
      <w:r w:rsidR="00F56E07" w:rsidRPr="009C7A0A">
        <w:rPr>
          <w:rFonts w:eastAsia="Calibri"/>
          <w:color w:val="000000" w:themeColor="text1"/>
        </w:rPr>
        <w:t>.</w:t>
      </w:r>
    </w:p>
    <w:p w14:paraId="6356F28F" w14:textId="62B9181C" w:rsidR="004967A2" w:rsidRPr="009C7A0A" w:rsidRDefault="00F329D6" w:rsidP="009C7A0A">
      <w:pPr>
        <w:widowControl w:val="0"/>
        <w:spacing w:line="276" w:lineRule="auto"/>
        <w:ind w:firstLine="720"/>
        <w:contextualSpacing/>
        <w:jc w:val="both"/>
        <w:rPr>
          <w:rFonts w:eastAsia="Calibri"/>
          <w:color w:val="000000" w:themeColor="text1"/>
        </w:rPr>
      </w:pPr>
      <w:r w:rsidRPr="009C7A0A">
        <w:rPr>
          <w:rFonts w:eastAsia="Calibri"/>
          <w:color w:val="000000" w:themeColor="text1"/>
        </w:rPr>
        <w:t xml:space="preserve">Apsūdzētās </w:t>
      </w:r>
      <w:r w:rsidR="00FA7FC0">
        <w:rPr>
          <w:rFonts w:eastAsia="Calibri"/>
          <w:shd w:val="clear" w:color="auto" w:fill="FFFFFF"/>
        </w:rPr>
        <w:t xml:space="preserve">[pers. BO] </w:t>
      </w:r>
      <w:r w:rsidRPr="009C7A0A">
        <w:rPr>
          <w:rFonts w:eastAsia="Calibri"/>
          <w:color w:val="000000" w:themeColor="text1"/>
        </w:rPr>
        <w:t xml:space="preserve">rīcība, neizrādot </w:t>
      </w:r>
      <w:r w:rsidR="00767BB7" w:rsidRPr="009C7A0A">
        <w:rPr>
          <w:rFonts w:eastAsia="Calibri"/>
          <w:color w:val="000000" w:themeColor="text1"/>
        </w:rPr>
        <w:t xml:space="preserve">interesi </w:t>
      </w:r>
      <w:r w:rsidRPr="009C7A0A">
        <w:rPr>
          <w:rFonts w:eastAsia="Calibri"/>
          <w:color w:val="000000" w:themeColor="text1"/>
        </w:rPr>
        <w:t xml:space="preserve">par darbinieku apstākļu pasliktināšanos un nenovērtējot </w:t>
      </w:r>
      <w:r w:rsidR="003E70E1" w:rsidRPr="009C7A0A">
        <w:rPr>
          <w:rFonts w:eastAsia="Calibri"/>
          <w:color w:val="000000" w:themeColor="text1"/>
        </w:rPr>
        <w:t>izmaiņas</w:t>
      </w:r>
      <w:r w:rsidRPr="009C7A0A">
        <w:rPr>
          <w:rFonts w:eastAsia="Calibri"/>
          <w:color w:val="000000" w:themeColor="text1"/>
        </w:rPr>
        <w:t xml:space="preserve"> darba apstākļ</w:t>
      </w:r>
      <w:r w:rsidR="00973193" w:rsidRPr="009C7A0A">
        <w:rPr>
          <w:rFonts w:eastAsia="Calibri"/>
          <w:color w:val="000000" w:themeColor="text1"/>
        </w:rPr>
        <w:t>o</w:t>
      </w:r>
      <w:r w:rsidRPr="009C7A0A">
        <w:rPr>
          <w:rFonts w:eastAsia="Calibri"/>
          <w:color w:val="000000" w:themeColor="text1"/>
        </w:rPr>
        <w:t>s, proti,</w:t>
      </w:r>
      <w:r w:rsidR="003E70E1" w:rsidRPr="009C7A0A">
        <w:rPr>
          <w:rFonts w:eastAsia="Calibri"/>
          <w:color w:val="000000" w:themeColor="text1"/>
        </w:rPr>
        <w:t xml:space="preserve"> to, ka</w:t>
      </w:r>
      <w:r w:rsidRPr="009C7A0A">
        <w:rPr>
          <w:rFonts w:eastAsia="Calibri"/>
          <w:color w:val="000000" w:themeColor="text1"/>
        </w:rPr>
        <w:t xml:space="preserve"> jumta remontdarbu laikā darbinieku telpā tecēja ūdens, atzīstama </w:t>
      </w:r>
      <w:r w:rsidR="003E70E1" w:rsidRPr="009C7A0A">
        <w:rPr>
          <w:rFonts w:eastAsia="Calibri"/>
          <w:color w:val="000000" w:themeColor="text1"/>
        </w:rPr>
        <w:t>par</w:t>
      </w:r>
      <w:r w:rsidRPr="009C7A0A">
        <w:rPr>
          <w:rFonts w:eastAsia="Calibri"/>
          <w:color w:val="000000" w:themeColor="text1"/>
        </w:rPr>
        <w:t xml:space="preserve"> bezdarbīb</w:t>
      </w:r>
      <w:r w:rsidR="00973193" w:rsidRPr="009C7A0A">
        <w:rPr>
          <w:rFonts w:eastAsia="Calibri"/>
          <w:color w:val="000000" w:themeColor="text1"/>
        </w:rPr>
        <w:t>u</w:t>
      </w:r>
      <w:r w:rsidR="004B1915" w:rsidRPr="009C7A0A">
        <w:rPr>
          <w:rFonts w:eastAsia="Calibri"/>
          <w:color w:val="000000" w:themeColor="text1"/>
        </w:rPr>
        <w:t xml:space="preserve"> un nolaidīb</w:t>
      </w:r>
      <w:r w:rsidR="003E70E1" w:rsidRPr="009C7A0A">
        <w:rPr>
          <w:rFonts w:eastAsia="Calibri"/>
          <w:color w:val="000000" w:themeColor="text1"/>
        </w:rPr>
        <w:t>u</w:t>
      </w:r>
      <w:r w:rsidR="004B1915" w:rsidRPr="009C7A0A">
        <w:rPr>
          <w:rFonts w:eastAsia="Calibri"/>
          <w:color w:val="000000" w:themeColor="text1"/>
        </w:rPr>
        <w:t xml:space="preserve"> savu pienākumu veikšanā.</w:t>
      </w:r>
    </w:p>
    <w:p w14:paraId="76A3FA72" w14:textId="1150186F" w:rsidR="00B20585" w:rsidRPr="009C7A0A" w:rsidRDefault="00F35949" w:rsidP="009C7A0A">
      <w:pPr>
        <w:widowControl w:val="0"/>
        <w:spacing w:line="276" w:lineRule="auto"/>
        <w:ind w:firstLine="720"/>
        <w:contextualSpacing/>
        <w:jc w:val="both"/>
        <w:rPr>
          <w:rFonts w:eastAsia="Calibri"/>
          <w:color w:val="000000" w:themeColor="text1"/>
        </w:rPr>
      </w:pPr>
      <w:r w:rsidRPr="009C7A0A">
        <w:rPr>
          <w:rFonts w:eastAsia="Calibri"/>
          <w:color w:val="000000" w:themeColor="text1"/>
        </w:rPr>
        <w:t>Darbinieki netika informēti par modernizētiem ugunsdrošības trauksmes signāliem ar verbālu ierakstu</w:t>
      </w:r>
      <w:r w:rsidR="0034167B" w:rsidRPr="009C7A0A">
        <w:rPr>
          <w:rFonts w:eastAsia="Calibri"/>
          <w:color w:val="000000" w:themeColor="text1"/>
        </w:rPr>
        <w:t xml:space="preserve"> un bija apjukuši, </w:t>
      </w:r>
      <w:r w:rsidR="000C0F6C" w:rsidRPr="009C7A0A">
        <w:rPr>
          <w:rFonts w:eastAsia="Calibri"/>
          <w:color w:val="000000" w:themeColor="text1"/>
        </w:rPr>
        <w:t xml:space="preserve">to </w:t>
      </w:r>
      <w:r w:rsidR="0034167B" w:rsidRPr="009C7A0A">
        <w:rPr>
          <w:rFonts w:eastAsia="Calibri"/>
          <w:color w:val="000000" w:themeColor="text1"/>
        </w:rPr>
        <w:t>izdzirdot,</w:t>
      </w:r>
      <w:r w:rsidRPr="009C7A0A">
        <w:rPr>
          <w:rFonts w:eastAsia="Calibri"/>
          <w:color w:val="000000" w:themeColor="text1"/>
        </w:rPr>
        <w:t xml:space="preserve"> </w:t>
      </w:r>
      <w:r w:rsidR="002B09D9" w:rsidRPr="009C7A0A">
        <w:rPr>
          <w:rFonts w:eastAsia="Calibri"/>
          <w:color w:val="000000" w:themeColor="text1"/>
        </w:rPr>
        <w:t xml:space="preserve">tādēļ palika savās vietās un turpināja strādāt, kamēr apsargs meklēja signalizācijas iedarbināšanās cēloni. </w:t>
      </w:r>
      <w:r w:rsidR="00FC177D" w:rsidRPr="009C7A0A">
        <w:rPr>
          <w:rFonts w:eastAsia="Calibri"/>
          <w:color w:val="000000" w:themeColor="text1"/>
        </w:rPr>
        <w:t>Savukārt instruktāžas un instrukciju nepilnība</w:t>
      </w:r>
      <w:r w:rsidR="00976436" w:rsidRPr="009C7A0A">
        <w:rPr>
          <w:rFonts w:eastAsia="Calibri"/>
          <w:color w:val="000000" w:themeColor="text1"/>
        </w:rPr>
        <w:t xml:space="preserve"> un</w:t>
      </w:r>
      <w:r w:rsidR="00FC177D" w:rsidRPr="009C7A0A">
        <w:rPr>
          <w:rFonts w:eastAsia="Calibri"/>
          <w:color w:val="000000" w:themeColor="text1"/>
        </w:rPr>
        <w:t xml:space="preserve"> </w:t>
      </w:r>
      <w:r w:rsidR="00561EAF">
        <w:rPr>
          <w:rFonts w:eastAsia="Calibri"/>
          <w:color w:val="000000" w:themeColor="text1"/>
        </w:rPr>
        <w:t>[pers. BO]</w:t>
      </w:r>
      <w:r w:rsidR="00FC177D" w:rsidRPr="009C7A0A">
        <w:rPr>
          <w:rFonts w:eastAsia="Calibri"/>
          <w:color w:val="000000" w:themeColor="text1"/>
        </w:rPr>
        <w:t xml:space="preserve"> </w:t>
      </w:r>
      <w:r w:rsidR="00F26230" w:rsidRPr="009C7A0A">
        <w:rPr>
          <w:rFonts w:eastAsia="Calibri"/>
          <w:color w:val="000000" w:themeColor="text1"/>
        </w:rPr>
        <w:t xml:space="preserve">kā speciālista </w:t>
      </w:r>
      <w:r w:rsidR="00FC177D" w:rsidRPr="009C7A0A">
        <w:rPr>
          <w:rFonts w:eastAsia="Calibri"/>
          <w:color w:val="000000" w:themeColor="text1"/>
        </w:rPr>
        <w:t>pavirša</w:t>
      </w:r>
      <w:r w:rsidR="00F26230" w:rsidRPr="009C7A0A">
        <w:rPr>
          <w:rFonts w:eastAsia="Calibri"/>
          <w:color w:val="000000" w:themeColor="text1"/>
        </w:rPr>
        <w:t xml:space="preserve"> attieksme noveda pie Satversmes 93. pant</w:t>
      </w:r>
      <w:r w:rsidR="00C63434" w:rsidRPr="009C7A0A">
        <w:rPr>
          <w:rFonts w:eastAsia="Calibri"/>
          <w:color w:val="000000" w:themeColor="text1"/>
        </w:rPr>
        <w:t>ā garantēto tiesību uz dzīvību</w:t>
      </w:r>
      <w:r w:rsidR="00F26230" w:rsidRPr="009C7A0A">
        <w:rPr>
          <w:rFonts w:eastAsia="Calibri"/>
          <w:color w:val="000000" w:themeColor="text1"/>
        </w:rPr>
        <w:t xml:space="preserve"> pārkāpuma</w:t>
      </w:r>
      <w:r w:rsidR="00235F7F" w:rsidRPr="009C7A0A">
        <w:rPr>
          <w:rFonts w:eastAsia="Calibri"/>
          <w:color w:val="000000" w:themeColor="text1"/>
        </w:rPr>
        <w:t>, jo</w:t>
      </w:r>
      <w:r w:rsidR="00D90958" w:rsidRPr="009C7A0A">
        <w:rPr>
          <w:rFonts w:eastAsia="Calibri"/>
          <w:color w:val="000000" w:themeColor="text1"/>
        </w:rPr>
        <w:t>, sabrūkot veikala jumtam,</w:t>
      </w:r>
      <w:r w:rsidR="00235F7F" w:rsidRPr="009C7A0A">
        <w:rPr>
          <w:rFonts w:eastAsia="Calibri"/>
          <w:color w:val="000000" w:themeColor="text1"/>
        </w:rPr>
        <w:t xml:space="preserve"> ir gājusi bojā cietušās </w:t>
      </w:r>
      <w:r w:rsidR="00561EAF">
        <w:rPr>
          <w:rFonts w:eastAsia="Calibri"/>
          <w:color w:val="000000" w:themeColor="text1"/>
        </w:rPr>
        <w:t>[pers. E]</w:t>
      </w:r>
      <w:r w:rsidR="00235F7F" w:rsidRPr="009C7A0A">
        <w:rPr>
          <w:rFonts w:eastAsia="Calibri"/>
          <w:color w:val="000000" w:themeColor="text1"/>
        </w:rPr>
        <w:t xml:space="preserve"> meita </w:t>
      </w:r>
      <w:r w:rsidR="00561EAF">
        <w:rPr>
          <w:rFonts w:eastAsia="Calibri"/>
          <w:color w:val="000000" w:themeColor="text1"/>
        </w:rPr>
        <w:t>[pers. LT]</w:t>
      </w:r>
      <w:r w:rsidR="00F26230" w:rsidRPr="009C7A0A">
        <w:rPr>
          <w:rFonts w:eastAsia="Calibri"/>
          <w:color w:val="000000" w:themeColor="text1"/>
        </w:rPr>
        <w:t>.</w:t>
      </w:r>
    </w:p>
    <w:p w14:paraId="5539EDB5" w14:textId="714DAB7A" w:rsidR="00B02C83" w:rsidRPr="009C7A0A" w:rsidRDefault="00B20585" w:rsidP="009C7A0A">
      <w:pPr>
        <w:widowControl w:val="0"/>
        <w:spacing w:line="276" w:lineRule="auto"/>
        <w:ind w:firstLine="720"/>
        <w:contextualSpacing/>
        <w:jc w:val="both"/>
        <w:rPr>
          <w:rFonts w:eastAsia="Calibri"/>
          <w:color w:val="000000" w:themeColor="text1"/>
        </w:rPr>
      </w:pPr>
      <w:r w:rsidRPr="009C7A0A">
        <w:rPr>
          <w:rFonts w:eastAsia="Calibri"/>
          <w:color w:val="000000" w:themeColor="text1"/>
        </w:rPr>
        <w:t>Nosakot kompensācijas apmēru, tiesa nepamatoti atsaukusies uz Talsu traģēdijas lietu.</w:t>
      </w:r>
    </w:p>
    <w:p w14:paraId="6B520906" w14:textId="77777777" w:rsidR="00B02C83" w:rsidRPr="009C7A0A" w:rsidRDefault="00B02C83" w:rsidP="009C7A0A">
      <w:pPr>
        <w:widowControl w:val="0"/>
        <w:spacing w:line="276" w:lineRule="auto"/>
        <w:ind w:firstLine="720"/>
        <w:contextualSpacing/>
        <w:jc w:val="both"/>
        <w:rPr>
          <w:rFonts w:eastAsia="Calibri"/>
          <w:color w:val="000000" w:themeColor="text1"/>
        </w:rPr>
      </w:pPr>
    </w:p>
    <w:p w14:paraId="2351D77E" w14:textId="515E25BB" w:rsidR="00127E50" w:rsidRPr="009C7A0A" w:rsidRDefault="00127E50" w:rsidP="009C7A0A">
      <w:pPr>
        <w:widowControl w:val="0"/>
        <w:spacing w:line="276" w:lineRule="auto"/>
        <w:ind w:firstLine="720"/>
        <w:contextualSpacing/>
        <w:jc w:val="both"/>
        <w:rPr>
          <w:rFonts w:eastAsia="Calibri"/>
        </w:rPr>
      </w:pPr>
      <w:r w:rsidRPr="009C7A0A">
        <w:t>[10]</w:t>
      </w:r>
      <w:r w:rsidR="00702A32" w:rsidRPr="009C7A0A">
        <w:t> </w:t>
      </w:r>
      <w:r w:rsidRPr="009C7A0A">
        <w:t xml:space="preserve">Cietušās </w:t>
      </w:r>
      <w:r w:rsidR="0044037C">
        <w:t>[pers. BE]</w:t>
      </w:r>
      <w:r w:rsidR="00011A59" w:rsidRPr="009C7A0A">
        <w:t xml:space="preserve"> liku</w:t>
      </w:r>
      <w:r w:rsidRPr="009C7A0A">
        <w:t>m</w:t>
      </w:r>
      <w:r w:rsidR="00011A59" w:rsidRPr="009C7A0A">
        <w:t xml:space="preserve">iskais pārstāvis cietušais </w:t>
      </w:r>
      <w:r w:rsidR="0044037C">
        <w:t>[pers. BF]</w:t>
      </w:r>
      <w:r w:rsidR="00CC37F2" w:rsidRPr="009C7A0A">
        <w:t xml:space="preserve"> </w:t>
      </w:r>
      <w:r w:rsidR="007C26AF" w:rsidRPr="009C7A0A">
        <w:rPr>
          <w:rFonts w:eastAsia="Calibri"/>
          <w:color w:val="000000" w:themeColor="text1"/>
        </w:rPr>
        <w:t xml:space="preserve">kasācijas sūdzībā lūdz </w:t>
      </w:r>
      <w:r w:rsidRPr="009C7A0A">
        <w:rPr>
          <w:rFonts w:eastAsia="Calibri"/>
          <w:color w:val="000000" w:themeColor="text1"/>
        </w:rPr>
        <w:t xml:space="preserve">atcelt apelācijas instances tiesas spriedumu </w:t>
      </w:r>
      <w:r w:rsidRPr="009C7A0A">
        <w:rPr>
          <w:rFonts w:eastAsia="Calibri"/>
        </w:rPr>
        <w:t>daļā par cietuša</w:t>
      </w:r>
      <w:r w:rsidR="00F16B4D" w:rsidRPr="009C7A0A">
        <w:rPr>
          <w:rFonts w:eastAsia="Calibri"/>
        </w:rPr>
        <w:t xml:space="preserve">jai </w:t>
      </w:r>
      <w:r w:rsidR="00AA6902">
        <w:rPr>
          <w:rFonts w:eastAsia="Calibri"/>
        </w:rPr>
        <w:t>[pers. BE]</w:t>
      </w:r>
      <w:r w:rsidR="007A0513" w:rsidRPr="009C7A0A">
        <w:rPr>
          <w:rFonts w:eastAsia="Calibri"/>
        </w:rPr>
        <w:t xml:space="preserve"> </w:t>
      </w:r>
      <w:r w:rsidRPr="009C7A0A">
        <w:t>noteikto kaitējuma kompensācijas apmēru un nosūtīt lietu šajā daļā jaunai izskatīšanai apelācijas instances tiesā.</w:t>
      </w:r>
    </w:p>
    <w:p w14:paraId="7F3704B1" w14:textId="77777777" w:rsidR="003A624E" w:rsidRPr="009C7A0A" w:rsidRDefault="003A624E" w:rsidP="009C7A0A">
      <w:pPr>
        <w:widowControl w:val="0"/>
        <w:spacing w:line="276" w:lineRule="auto"/>
        <w:ind w:firstLine="720"/>
        <w:contextualSpacing/>
        <w:jc w:val="both"/>
      </w:pPr>
      <w:r w:rsidRPr="009C7A0A">
        <w:t>Kasācijas sūdzību pamato turpmāk norādītie argumenti.</w:t>
      </w:r>
    </w:p>
    <w:p w14:paraId="1658AE1E" w14:textId="4854CACD" w:rsidR="00121D06" w:rsidRPr="009C7A0A" w:rsidRDefault="006126F1" w:rsidP="009C7A0A">
      <w:pPr>
        <w:widowControl w:val="0"/>
        <w:spacing w:line="276" w:lineRule="auto"/>
        <w:ind w:firstLine="720"/>
        <w:contextualSpacing/>
        <w:jc w:val="both"/>
      </w:pPr>
      <w:r w:rsidRPr="009C7A0A">
        <w:t>Nosakot kompensācijas apmēru, tiesa</w:t>
      </w:r>
      <w:r w:rsidR="002E3398" w:rsidRPr="009C7A0A">
        <w:t xml:space="preserve"> nav ņēmusi vērā, ka cietusī </w:t>
      </w:r>
      <w:r w:rsidR="00E048B9">
        <w:rPr>
          <w:rFonts w:eastAsia="Calibri"/>
          <w:shd w:val="clear" w:color="auto" w:fill="FFFFFF"/>
        </w:rPr>
        <w:t>[pers. BE]</w:t>
      </w:r>
      <w:r w:rsidR="002E3398" w:rsidRPr="009C7A0A">
        <w:t xml:space="preserve"> ir īpaš</w:t>
      </w:r>
      <w:r w:rsidR="00330A7D" w:rsidRPr="009C7A0A">
        <w:t>i</w:t>
      </w:r>
      <w:r w:rsidR="002E3398" w:rsidRPr="009C7A0A">
        <w:t xml:space="preserve"> aizsargājams cietušais – nepilngadīg</w:t>
      </w:r>
      <w:r w:rsidR="00330A7D" w:rsidRPr="009C7A0A">
        <w:t>ā –</w:t>
      </w:r>
      <w:r w:rsidR="002E3398" w:rsidRPr="009C7A0A">
        <w:t xml:space="preserve">, </w:t>
      </w:r>
      <w:r w:rsidR="00330A7D" w:rsidRPr="009C7A0A">
        <w:t xml:space="preserve">turklāt </w:t>
      </w:r>
      <w:r w:rsidR="00340CC0" w:rsidRPr="009C7A0A">
        <w:t xml:space="preserve">viņa </w:t>
      </w:r>
      <w:r w:rsidR="002E3398" w:rsidRPr="009C7A0A">
        <w:t>zaudēj</w:t>
      </w:r>
      <w:r w:rsidR="00330A7D" w:rsidRPr="009C7A0A">
        <w:t>usi</w:t>
      </w:r>
      <w:r w:rsidR="002E3398" w:rsidRPr="009C7A0A">
        <w:t xml:space="preserve"> māti</w:t>
      </w:r>
      <w:r w:rsidR="007F643D" w:rsidRPr="009C7A0A">
        <w:t>,</w:t>
      </w:r>
      <w:r w:rsidR="00330A7D" w:rsidRPr="009C7A0A">
        <w:t xml:space="preserve"> tādēļ</w:t>
      </w:r>
      <w:r w:rsidR="007F643D" w:rsidRPr="009C7A0A">
        <w:t xml:space="preserve"> kompensācija būtu nosakāma pilnā apmērā</w:t>
      </w:r>
      <w:r w:rsidR="00340CC0" w:rsidRPr="009C7A0A">
        <w:t xml:space="preserve">. </w:t>
      </w:r>
      <w:r w:rsidR="00330A7D" w:rsidRPr="009C7A0A">
        <w:t>Turklāt</w:t>
      </w:r>
      <w:r w:rsidR="00456584" w:rsidRPr="009C7A0A">
        <w:t>,</w:t>
      </w:r>
      <w:r w:rsidR="00330A7D" w:rsidRPr="009C7A0A">
        <w:t xml:space="preserve"> n</w:t>
      </w:r>
      <w:r w:rsidR="004E64E9" w:rsidRPr="009C7A0A">
        <w:t>osakot kompensācijas apmēru atbilstoši konkrētā noziedzīgā nodarījuma obj</w:t>
      </w:r>
      <w:r w:rsidR="00964BC9" w:rsidRPr="009C7A0A">
        <w:t>e</w:t>
      </w:r>
      <w:r w:rsidR="004E64E9" w:rsidRPr="009C7A0A">
        <w:t xml:space="preserve">ktam, nevis </w:t>
      </w:r>
      <w:r w:rsidRPr="009C7A0A">
        <w:t>aizskāruma sek</w:t>
      </w:r>
      <w:r w:rsidR="00964BC9" w:rsidRPr="009C7A0A">
        <w:t>ām</w:t>
      </w:r>
      <w:r w:rsidR="009C210B" w:rsidRPr="009C7A0A">
        <w:t>, kuras radušās</w:t>
      </w:r>
      <w:r w:rsidRPr="009C7A0A">
        <w:t xml:space="preserve"> katram cietušajam</w:t>
      </w:r>
      <w:r w:rsidR="009C210B" w:rsidRPr="009C7A0A">
        <w:t xml:space="preserve"> individuāli</w:t>
      </w:r>
      <w:r w:rsidRPr="009C7A0A">
        <w:t xml:space="preserve">, </w:t>
      </w:r>
      <w:r w:rsidR="004E64E9" w:rsidRPr="009C7A0A">
        <w:t>tiesa pārkāpusi Kriminālprocesa likuma 15. pantu</w:t>
      </w:r>
      <w:r w:rsidR="00F953D3" w:rsidRPr="009C7A0A">
        <w:t>,</w:t>
      </w:r>
      <w:r w:rsidR="00D36B9E">
        <w:t xml:space="preserve"> </w:t>
      </w:r>
      <w:r w:rsidR="004E64E9" w:rsidRPr="009C7A0A">
        <w:t>564. panta ceturto daļu.</w:t>
      </w:r>
    </w:p>
    <w:p w14:paraId="37BFDA6A" w14:textId="77777777" w:rsidR="003B43D9" w:rsidRPr="009C7A0A" w:rsidRDefault="003B43D9" w:rsidP="009C7A0A">
      <w:pPr>
        <w:widowControl w:val="0"/>
        <w:spacing w:line="276" w:lineRule="auto"/>
        <w:ind w:firstLine="720"/>
        <w:contextualSpacing/>
        <w:jc w:val="both"/>
      </w:pPr>
    </w:p>
    <w:p w14:paraId="244A1020" w14:textId="2DAF1F34" w:rsidR="007B6463" w:rsidRPr="009C7A0A" w:rsidRDefault="00630C0D" w:rsidP="009C7A0A">
      <w:pPr>
        <w:widowControl w:val="0"/>
        <w:spacing w:line="276" w:lineRule="auto"/>
        <w:ind w:firstLine="720"/>
        <w:contextualSpacing/>
        <w:jc w:val="both"/>
      </w:pPr>
      <w:r w:rsidRPr="009C7A0A">
        <w:t>[11]</w:t>
      </w:r>
      <w:r w:rsidR="00A45227" w:rsidRPr="009C7A0A">
        <w:t> </w:t>
      </w:r>
      <w:r w:rsidRPr="009C7A0A">
        <w:t xml:space="preserve">Cietušā </w:t>
      </w:r>
      <w:r w:rsidR="00E048B9">
        <w:t>[pers. BG]</w:t>
      </w:r>
      <w:r w:rsidR="00011A59" w:rsidRPr="009C7A0A">
        <w:t xml:space="preserve"> pārstāve zvērināta advokāte J. </w:t>
      </w:r>
      <w:proofErr w:type="spellStart"/>
      <w:r w:rsidR="00011A59" w:rsidRPr="009C7A0A">
        <w:t>Tverjanoviča-Bore</w:t>
      </w:r>
      <w:proofErr w:type="spellEnd"/>
      <w:r w:rsidR="007C26AF" w:rsidRPr="009C7A0A">
        <w:t xml:space="preserve"> </w:t>
      </w:r>
      <w:r w:rsidR="007C26AF" w:rsidRPr="009C7A0A">
        <w:rPr>
          <w:rFonts w:eastAsia="Calibri"/>
        </w:rPr>
        <w:t>kasācijas sūdzībā lūdz</w:t>
      </w:r>
      <w:r w:rsidRPr="009C7A0A">
        <w:rPr>
          <w:rFonts w:eastAsia="Calibri"/>
        </w:rPr>
        <w:t xml:space="preserve"> atcelt apelācijas instances tiesas spriedumu daļā par </w:t>
      </w:r>
      <w:r w:rsidR="00A933B2">
        <w:rPr>
          <w:rFonts w:eastAsia="Calibri"/>
        </w:rPr>
        <w:t>[pers. BI]</w:t>
      </w:r>
      <w:r w:rsidRPr="009C7A0A">
        <w:rPr>
          <w:rFonts w:eastAsia="Calibri"/>
        </w:rPr>
        <w:t xml:space="preserve">, </w:t>
      </w:r>
      <w:r w:rsidR="00A933B2">
        <w:rPr>
          <w:rFonts w:eastAsia="Calibri"/>
        </w:rPr>
        <w:t>[pers. BJ]</w:t>
      </w:r>
      <w:r w:rsidRPr="009C7A0A">
        <w:rPr>
          <w:rFonts w:eastAsia="Calibri"/>
        </w:rPr>
        <w:t xml:space="preserve">, </w:t>
      </w:r>
      <w:r w:rsidR="00A933B2">
        <w:rPr>
          <w:rFonts w:eastAsia="Calibri"/>
        </w:rPr>
        <w:t>[pers. BK]</w:t>
      </w:r>
      <w:r w:rsidRPr="009C7A0A">
        <w:rPr>
          <w:rFonts w:eastAsia="Calibri"/>
        </w:rPr>
        <w:t xml:space="preserve"> un </w:t>
      </w:r>
      <w:r w:rsidR="00A933B2">
        <w:rPr>
          <w:rFonts w:eastAsia="Calibri"/>
        </w:rPr>
        <w:t>[pers. BL]</w:t>
      </w:r>
      <w:r w:rsidRPr="009C7A0A">
        <w:rPr>
          <w:rFonts w:eastAsia="Calibri"/>
        </w:rPr>
        <w:t xml:space="preserve"> atzīšanu par nevainīgiem pret viņiem celtajā apsūdzībā pēc Krimināllikuma 239. panta otrās daļas, 123. panta otrās daļas un attaisnošanu, daļā par </w:t>
      </w:r>
      <w:r w:rsidR="00377C31">
        <w:rPr>
          <w:rFonts w:eastAsia="Calibri"/>
        </w:rPr>
        <w:t>[pers. BM]</w:t>
      </w:r>
      <w:r w:rsidRPr="009C7A0A">
        <w:rPr>
          <w:rFonts w:eastAsia="Calibri"/>
        </w:rPr>
        <w:t xml:space="preserve"> un </w:t>
      </w:r>
      <w:r w:rsidR="00377C31">
        <w:rPr>
          <w:rFonts w:eastAsia="Calibri"/>
        </w:rPr>
        <w:t>[pers. BN]</w:t>
      </w:r>
      <w:r w:rsidRPr="009C7A0A">
        <w:rPr>
          <w:rFonts w:eastAsia="Calibri"/>
        </w:rPr>
        <w:t xml:space="preserve"> atzīšanu par nevainīgiem pret viņiem </w:t>
      </w:r>
      <w:r w:rsidRPr="009C7A0A">
        <w:rPr>
          <w:rFonts w:eastAsia="Calibri"/>
        </w:rPr>
        <w:lastRenderedPageBreak/>
        <w:t xml:space="preserve">celtajā apsūdzībā pēc Krimināllikuma 319. panta trešās daļas un attaisnošanu, daļā par </w:t>
      </w:r>
      <w:r w:rsidR="00F2196B">
        <w:rPr>
          <w:rFonts w:eastAsia="Calibri"/>
        </w:rPr>
        <w:t>[pers. BO]</w:t>
      </w:r>
      <w:r w:rsidRPr="009C7A0A">
        <w:rPr>
          <w:rFonts w:eastAsia="Calibri"/>
        </w:rPr>
        <w:t xml:space="preserve"> atzīšanu par nevainīgu pret viņu celtajā apsūdzībā pēc Krimināllikuma 146. panta otrās daļas un attaisnošanu, </w:t>
      </w:r>
      <w:r w:rsidR="00C44723" w:rsidRPr="009C7A0A">
        <w:rPr>
          <w:rFonts w:eastAsia="Calibri"/>
        </w:rPr>
        <w:t xml:space="preserve">daļā par kriminālprocesa izbeigšanu par </w:t>
      </w:r>
      <w:r w:rsidR="00D53306">
        <w:rPr>
          <w:rFonts w:eastAsia="Calibri"/>
        </w:rPr>
        <w:t xml:space="preserve">[pers. BG] </w:t>
      </w:r>
      <w:r w:rsidR="00C44723" w:rsidRPr="009C7A0A">
        <w:rPr>
          <w:rFonts w:eastAsia="Calibri"/>
        </w:rPr>
        <w:t>pieteikto kaitējuma kompensāciju</w:t>
      </w:r>
      <w:r w:rsidR="002E5B8A" w:rsidRPr="009C7A0A">
        <w:rPr>
          <w:rFonts w:eastAsia="Calibri"/>
        </w:rPr>
        <w:t xml:space="preserve"> par morālo aizskārumu</w:t>
      </w:r>
      <w:r w:rsidR="00C44723" w:rsidRPr="009C7A0A">
        <w:rPr>
          <w:rFonts w:eastAsia="Calibri"/>
        </w:rPr>
        <w:t xml:space="preserve">, </w:t>
      </w:r>
      <w:r w:rsidRPr="009C7A0A">
        <w:rPr>
          <w:rFonts w:eastAsia="Calibri"/>
        </w:rPr>
        <w:t xml:space="preserve">daļā par kriminālprocesa izbeigšanu par piespiedu ietekmēšanas līdzekļu piemērošanu </w:t>
      </w:r>
      <w:r w:rsidR="009C210B" w:rsidRPr="009C7A0A">
        <w:rPr>
          <w:rFonts w:eastAsia="Calibri"/>
        </w:rPr>
        <w:t xml:space="preserve">juridiskajām personām </w:t>
      </w:r>
      <w:r w:rsidRPr="002C34D5">
        <w:rPr>
          <w:rFonts w:eastAsia="Calibri"/>
        </w:rPr>
        <w:t>SIA „</w:t>
      </w:r>
      <w:r w:rsidR="002C34D5" w:rsidRPr="002C34D5">
        <w:rPr>
          <w:rFonts w:eastAsia="Calibri"/>
        </w:rPr>
        <w:t>[Nosaukums B]</w:t>
      </w:r>
      <w:r w:rsidRPr="002C34D5">
        <w:rPr>
          <w:rFonts w:eastAsia="Calibri"/>
        </w:rPr>
        <w:t>”, SIA „</w:t>
      </w:r>
      <w:r w:rsidR="002C34D5" w:rsidRPr="002C34D5">
        <w:rPr>
          <w:rFonts w:eastAsia="Calibri"/>
        </w:rPr>
        <w:t>[Nosaukums C]</w:t>
      </w:r>
      <w:r w:rsidRPr="002C34D5">
        <w:rPr>
          <w:rFonts w:eastAsia="Calibri"/>
        </w:rPr>
        <w:t>” un SIA „</w:t>
      </w:r>
      <w:r w:rsidR="002C34D5" w:rsidRPr="002C34D5">
        <w:rPr>
          <w:rFonts w:eastAsia="Calibri"/>
        </w:rPr>
        <w:t>[Nosaukums D]</w:t>
      </w:r>
      <w:r w:rsidRPr="002C34D5">
        <w:rPr>
          <w:rFonts w:eastAsia="Calibri"/>
        </w:rPr>
        <w:t>”</w:t>
      </w:r>
      <w:r w:rsidR="00A11225" w:rsidRPr="009C7A0A">
        <w:t xml:space="preserve"> un</w:t>
      </w:r>
      <w:r w:rsidRPr="009C7A0A">
        <w:t xml:space="preserve"> </w:t>
      </w:r>
      <w:r w:rsidR="009C210B" w:rsidRPr="009C7A0A">
        <w:t xml:space="preserve">šajā daļā </w:t>
      </w:r>
      <w:r w:rsidRPr="009C7A0A">
        <w:t>nosūtīt lietu jaunai izskatīšanai apelācijas instances tiesā</w:t>
      </w:r>
      <w:r w:rsidR="00016F85" w:rsidRPr="009C7A0A">
        <w:t>,</w:t>
      </w:r>
      <w:r w:rsidR="00C23148" w:rsidRPr="009C7A0A">
        <w:t xml:space="preserve"> kā arī</w:t>
      </w:r>
      <w:r w:rsidR="00016F85" w:rsidRPr="009C7A0A">
        <w:t xml:space="preserve"> atcelt Rīgas apgabaltiesas 2023. gada 24. janvāra blakus lēmumu par </w:t>
      </w:r>
      <w:r w:rsidR="0092072A" w:rsidRPr="009C7A0A">
        <w:t>zvērinātas advokātes J. </w:t>
      </w:r>
      <w:proofErr w:type="spellStart"/>
      <w:r w:rsidR="0092072A" w:rsidRPr="009C7A0A">
        <w:t>Tverjanovičas-Bores</w:t>
      </w:r>
      <w:proofErr w:type="spellEnd"/>
      <w:r w:rsidR="0092072A" w:rsidRPr="009C7A0A">
        <w:t xml:space="preserve"> rīcību.</w:t>
      </w:r>
    </w:p>
    <w:p w14:paraId="3FE028FE" w14:textId="77777777" w:rsidR="003A624E" w:rsidRPr="009C7A0A" w:rsidRDefault="003A624E" w:rsidP="009C7A0A">
      <w:pPr>
        <w:widowControl w:val="0"/>
        <w:spacing w:line="276" w:lineRule="auto"/>
        <w:ind w:firstLine="720"/>
        <w:contextualSpacing/>
        <w:jc w:val="both"/>
      </w:pPr>
      <w:r w:rsidRPr="009C7A0A">
        <w:t>Kasācijas sūdzību pamato turpmāk norādītie argumenti.</w:t>
      </w:r>
    </w:p>
    <w:p w14:paraId="29559AEA" w14:textId="45993929" w:rsidR="007B6463" w:rsidRPr="009C7A0A" w:rsidRDefault="00A11225" w:rsidP="00627D53">
      <w:pPr>
        <w:widowControl w:val="0"/>
        <w:spacing w:line="276" w:lineRule="auto"/>
        <w:ind w:firstLine="720"/>
        <w:contextualSpacing/>
        <w:jc w:val="both"/>
        <w:rPr>
          <w:rFonts w:eastAsia="Calibri"/>
        </w:rPr>
      </w:pPr>
      <w:r w:rsidRPr="009C7A0A">
        <w:rPr>
          <w:rFonts w:eastAsia="Calibri"/>
        </w:rPr>
        <w:t xml:space="preserve">Tiesas rīcība, saucot pie atbildības tikai apsūdzēto </w:t>
      </w:r>
      <w:r w:rsidR="00627D53">
        <w:rPr>
          <w:rFonts w:eastAsia="Calibri"/>
        </w:rPr>
        <w:t>[pers. A]</w:t>
      </w:r>
      <w:r w:rsidRPr="009C7A0A">
        <w:rPr>
          <w:rFonts w:eastAsia="Calibri"/>
        </w:rPr>
        <w:t>, uzskatāma p</w:t>
      </w:r>
      <w:r w:rsidR="00033774" w:rsidRPr="009C7A0A">
        <w:rPr>
          <w:rFonts w:eastAsia="Calibri"/>
        </w:rPr>
        <w:t>ar valsts neatbilstošu un nesamērīgu reakciju</w:t>
      </w:r>
      <w:r w:rsidRPr="009C7A0A">
        <w:rPr>
          <w:rFonts w:eastAsia="Calibri"/>
        </w:rPr>
        <w:t>,</w:t>
      </w:r>
      <w:r w:rsidR="004D13AC" w:rsidRPr="009C7A0A">
        <w:rPr>
          <w:rFonts w:eastAsia="Calibri"/>
        </w:rPr>
        <w:t xml:space="preserve"> </w:t>
      </w:r>
      <w:r w:rsidRPr="009C7A0A">
        <w:rPr>
          <w:rFonts w:eastAsia="Calibri"/>
        </w:rPr>
        <w:t xml:space="preserve">ar kuru netiks </w:t>
      </w:r>
      <w:r w:rsidR="00033774" w:rsidRPr="009C7A0A">
        <w:rPr>
          <w:rFonts w:eastAsia="Calibri"/>
        </w:rPr>
        <w:t>sasnie</w:t>
      </w:r>
      <w:r w:rsidRPr="009C7A0A">
        <w:rPr>
          <w:rFonts w:eastAsia="Calibri"/>
        </w:rPr>
        <w:t>gts</w:t>
      </w:r>
      <w:r w:rsidR="00033774" w:rsidRPr="009C7A0A">
        <w:rPr>
          <w:rFonts w:eastAsia="Calibri"/>
        </w:rPr>
        <w:t xml:space="preserve"> Krimināl</w:t>
      </w:r>
      <w:r w:rsidR="004C0064" w:rsidRPr="009C7A0A">
        <w:rPr>
          <w:rFonts w:eastAsia="Calibri"/>
        </w:rPr>
        <w:t>l</w:t>
      </w:r>
      <w:r w:rsidR="00033774" w:rsidRPr="009C7A0A">
        <w:rPr>
          <w:rFonts w:eastAsia="Calibri"/>
        </w:rPr>
        <w:t>ikuma 35. pantā noteikt</w:t>
      </w:r>
      <w:r w:rsidRPr="009C7A0A">
        <w:rPr>
          <w:rFonts w:eastAsia="Calibri"/>
        </w:rPr>
        <w:t>ais</w:t>
      </w:r>
      <w:r w:rsidR="00033774" w:rsidRPr="009C7A0A">
        <w:rPr>
          <w:rFonts w:eastAsia="Calibri"/>
        </w:rPr>
        <w:t xml:space="preserve"> soda mērķi</w:t>
      </w:r>
      <w:r w:rsidRPr="009C7A0A">
        <w:rPr>
          <w:rFonts w:eastAsia="Calibri"/>
        </w:rPr>
        <w:t>s</w:t>
      </w:r>
      <w:r w:rsidR="00033774" w:rsidRPr="009C7A0A">
        <w:rPr>
          <w:rFonts w:eastAsia="Calibri"/>
        </w:rPr>
        <w:t xml:space="preserve">, </w:t>
      </w:r>
      <w:r w:rsidRPr="009C7A0A">
        <w:rPr>
          <w:rFonts w:eastAsia="Calibri"/>
        </w:rPr>
        <w:t>jo</w:t>
      </w:r>
      <w:r w:rsidR="00033774" w:rsidRPr="009C7A0A">
        <w:rPr>
          <w:rFonts w:eastAsia="Calibri"/>
        </w:rPr>
        <w:t xml:space="preserve"> jau </w:t>
      </w:r>
      <w:proofErr w:type="spellStart"/>
      <w:r w:rsidR="00033774" w:rsidRPr="009C7A0A">
        <w:rPr>
          <w:rFonts w:eastAsia="Calibri"/>
        </w:rPr>
        <w:t>pirmstiesas</w:t>
      </w:r>
      <w:proofErr w:type="spellEnd"/>
      <w:r w:rsidR="00033774" w:rsidRPr="009C7A0A">
        <w:rPr>
          <w:rFonts w:eastAsia="Calibri"/>
        </w:rPr>
        <w:t xml:space="preserve"> </w:t>
      </w:r>
      <w:r w:rsidR="007E2586" w:rsidRPr="009C7A0A">
        <w:rPr>
          <w:rFonts w:eastAsia="Calibri"/>
        </w:rPr>
        <w:t>procesā</w:t>
      </w:r>
      <w:r w:rsidR="00033774" w:rsidRPr="009C7A0A">
        <w:rPr>
          <w:rFonts w:eastAsia="Calibri"/>
        </w:rPr>
        <w:t xml:space="preserve"> tiesībaizsardzības iestādēs tika secināts, ka nogruvums nav vienas personas kļūda, bet gan sistēmas un tajā iesais</w:t>
      </w:r>
      <w:r w:rsidR="00E96CF9" w:rsidRPr="009C7A0A">
        <w:rPr>
          <w:rFonts w:eastAsia="Calibri"/>
        </w:rPr>
        <w:t>t</w:t>
      </w:r>
      <w:r w:rsidR="00033774" w:rsidRPr="009C7A0A">
        <w:rPr>
          <w:rFonts w:eastAsia="Calibri"/>
        </w:rPr>
        <w:t>īto personu kļūdu sērija, jo katram apsūdzētajam objekta būvniecības procesā bija sav</w:t>
      </w:r>
      <w:r w:rsidRPr="009C7A0A">
        <w:rPr>
          <w:rFonts w:eastAsia="Calibri"/>
        </w:rPr>
        <w:t>i</w:t>
      </w:r>
      <w:r w:rsidR="00033774" w:rsidRPr="009C7A0A">
        <w:rPr>
          <w:rFonts w:eastAsia="Calibri"/>
        </w:rPr>
        <w:t xml:space="preserve"> pienākum</w:t>
      </w:r>
      <w:r w:rsidRPr="009C7A0A">
        <w:rPr>
          <w:rFonts w:eastAsia="Calibri"/>
        </w:rPr>
        <w:t>i</w:t>
      </w:r>
      <w:r w:rsidR="00033774" w:rsidRPr="009C7A0A">
        <w:rPr>
          <w:rFonts w:eastAsia="Calibri"/>
        </w:rPr>
        <w:t xml:space="preserve"> un uzdevum</w:t>
      </w:r>
      <w:r w:rsidRPr="009C7A0A">
        <w:rPr>
          <w:rFonts w:eastAsia="Calibri"/>
        </w:rPr>
        <w:t>i</w:t>
      </w:r>
      <w:r w:rsidR="00033774" w:rsidRPr="009C7A0A">
        <w:rPr>
          <w:rFonts w:eastAsia="Calibri"/>
        </w:rPr>
        <w:t>, sava atbildības joma un kompetence.</w:t>
      </w:r>
    </w:p>
    <w:p w14:paraId="523CFADF" w14:textId="712E2148" w:rsidR="00A31FD2" w:rsidRPr="009C7A0A" w:rsidRDefault="00A31FD2" w:rsidP="00380603">
      <w:pPr>
        <w:widowControl w:val="0"/>
        <w:spacing w:line="276" w:lineRule="auto"/>
        <w:ind w:firstLine="720"/>
        <w:contextualSpacing/>
        <w:jc w:val="both"/>
        <w:rPr>
          <w:rFonts w:eastAsia="Calibri"/>
        </w:rPr>
      </w:pPr>
      <w:r w:rsidRPr="009C7A0A">
        <w:rPr>
          <w:rFonts w:eastAsia="Calibri"/>
        </w:rPr>
        <w:t xml:space="preserve">Tiesa </w:t>
      </w:r>
      <w:r w:rsidR="0002069C" w:rsidRPr="009C7A0A">
        <w:rPr>
          <w:rFonts w:eastAsia="Calibri"/>
        </w:rPr>
        <w:t>nav</w:t>
      </w:r>
      <w:r w:rsidR="00BF2DDA" w:rsidRPr="009C7A0A">
        <w:rPr>
          <w:rFonts w:eastAsia="Calibri"/>
        </w:rPr>
        <w:t xml:space="preserve"> </w:t>
      </w:r>
      <w:r w:rsidR="0002069C" w:rsidRPr="009C7A0A">
        <w:rPr>
          <w:rFonts w:eastAsia="Calibri"/>
        </w:rPr>
        <w:t>pienācīg</w:t>
      </w:r>
      <w:r w:rsidR="00A11225" w:rsidRPr="009C7A0A">
        <w:rPr>
          <w:rFonts w:eastAsia="Calibri"/>
        </w:rPr>
        <w:t>i</w:t>
      </w:r>
      <w:r w:rsidR="0002069C" w:rsidRPr="009C7A0A">
        <w:rPr>
          <w:rFonts w:eastAsia="Calibri"/>
        </w:rPr>
        <w:t xml:space="preserve"> </w:t>
      </w:r>
      <w:r w:rsidR="00A11225" w:rsidRPr="009C7A0A">
        <w:rPr>
          <w:rFonts w:eastAsia="Calibri"/>
        </w:rPr>
        <w:t>iz</w:t>
      </w:r>
      <w:r w:rsidR="0002069C" w:rsidRPr="009C7A0A">
        <w:rPr>
          <w:rFonts w:eastAsia="Calibri"/>
        </w:rPr>
        <w:t>vērtēju</w:t>
      </w:r>
      <w:r w:rsidR="00A11225" w:rsidRPr="009C7A0A">
        <w:rPr>
          <w:rFonts w:eastAsia="Calibri"/>
        </w:rPr>
        <w:t>si</w:t>
      </w:r>
      <w:r w:rsidR="0002069C" w:rsidRPr="009C7A0A">
        <w:rPr>
          <w:rFonts w:eastAsia="Calibri"/>
        </w:rPr>
        <w:t xml:space="preserve"> cietušā </w:t>
      </w:r>
      <w:r w:rsidR="00380603">
        <w:rPr>
          <w:rFonts w:eastAsia="Calibri"/>
        </w:rPr>
        <w:t>[pers. BG]</w:t>
      </w:r>
      <w:r w:rsidR="0002069C" w:rsidRPr="009C7A0A">
        <w:rPr>
          <w:rFonts w:eastAsia="Calibri"/>
        </w:rPr>
        <w:t xml:space="preserve"> apelācijas sūdzīb</w:t>
      </w:r>
      <w:r w:rsidR="004C0064" w:rsidRPr="009C7A0A">
        <w:rPr>
          <w:rFonts w:eastAsia="Calibri"/>
        </w:rPr>
        <w:t>ā</w:t>
      </w:r>
      <w:r w:rsidR="0002069C" w:rsidRPr="009C7A0A">
        <w:rPr>
          <w:rFonts w:eastAsia="Calibri"/>
        </w:rPr>
        <w:t xml:space="preserve"> </w:t>
      </w:r>
      <w:r w:rsidR="004C0064" w:rsidRPr="009C7A0A">
        <w:rPr>
          <w:rFonts w:eastAsia="Calibri"/>
        </w:rPr>
        <w:t>norādīt</w:t>
      </w:r>
      <w:r w:rsidR="00A11225" w:rsidRPr="009C7A0A">
        <w:rPr>
          <w:rFonts w:eastAsia="Calibri"/>
        </w:rPr>
        <w:t>o</w:t>
      </w:r>
      <w:r w:rsidR="009B5417" w:rsidRPr="009C7A0A">
        <w:rPr>
          <w:rFonts w:eastAsia="Calibri"/>
        </w:rPr>
        <w:t>,</w:t>
      </w:r>
      <w:r w:rsidR="004C0064" w:rsidRPr="009C7A0A">
        <w:rPr>
          <w:rFonts w:eastAsia="Calibri"/>
        </w:rPr>
        <w:t xml:space="preserve"> ka</w:t>
      </w:r>
      <w:r w:rsidR="009B5417" w:rsidRPr="009C7A0A">
        <w:rPr>
          <w:rFonts w:eastAsia="Calibri"/>
        </w:rPr>
        <w:t xml:space="preserve"> </w:t>
      </w:r>
      <w:r w:rsidR="00380603">
        <w:rPr>
          <w:rFonts w:eastAsia="Calibri"/>
        </w:rPr>
        <w:t>[pers. A]</w:t>
      </w:r>
      <w:r w:rsidR="008216BA" w:rsidRPr="009C7A0A">
        <w:rPr>
          <w:rFonts w:eastAsia="Calibri"/>
        </w:rPr>
        <w:t xml:space="preserve"> noteiktais sods nav samērīgs ar noziedzīgā nodarījuma smagumu, publiskumu un izraisītajām smag</w:t>
      </w:r>
      <w:r w:rsidR="00691734" w:rsidRPr="009C7A0A">
        <w:rPr>
          <w:rFonts w:eastAsia="Calibri"/>
        </w:rPr>
        <w:t>ajām</w:t>
      </w:r>
      <w:r w:rsidR="008216BA" w:rsidRPr="009C7A0A">
        <w:rPr>
          <w:rFonts w:eastAsia="Calibri"/>
        </w:rPr>
        <w:t xml:space="preserve"> sekām</w:t>
      </w:r>
      <w:r w:rsidR="002953FE" w:rsidRPr="009C7A0A">
        <w:rPr>
          <w:rFonts w:eastAsia="Calibri"/>
        </w:rPr>
        <w:t>.</w:t>
      </w:r>
    </w:p>
    <w:p w14:paraId="6D8D0397" w14:textId="122C69D2" w:rsidR="004E691F" w:rsidRPr="009C7A0A" w:rsidRDefault="00E96CF9" w:rsidP="009C7A0A">
      <w:pPr>
        <w:widowControl w:val="0"/>
        <w:spacing w:line="276" w:lineRule="auto"/>
        <w:ind w:firstLine="720"/>
        <w:contextualSpacing/>
        <w:jc w:val="both"/>
        <w:rPr>
          <w:rFonts w:eastAsia="Calibri"/>
        </w:rPr>
      </w:pPr>
      <w:r w:rsidRPr="009C7A0A">
        <w:rPr>
          <w:rFonts w:eastAsia="Calibri"/>
        </w:rPr>
        <w:t>Lai arī</w:t>
      </w:r>
      <w:r w:rsidR="00F665B0" w:rsidRPr="009C7A0A">
        <w:rPr>
          <w:rFonts w:eastAsia="Calibri"/>
        </w:rPr>
        <w:t xml:space="preserve"> cietušais </w:t>
      </w:r>
      <w:r w:rsidR="007862DE">
        <w:rPr>
          <w:rFonts w:eastAsia="Calibri"/>
        </w:rPr>
        <w:t>[pers. BG]</w:t>
      </w:r>
      <w:r w:rsidR="00F665B0" w:rsidRPr="009C7A0A">
        <w:rPr>
          <w:rFonts w:eastAsia="Calibri"/>
        </w:rPr>
        <w:t xml:space="preserve"> pēc pirmās instances tiesas sprieduma pasludināšanas</w:t>
      </w:r>
      <w:r w:rsidR="00A11225" w:rsidRPr="009C7A0A">
        <w:rPr>
          <w:rFonts w:eastAsia="Calibri"/>
        </w:rPr>
        <w:t xml:space="preserve"> ir miris</w:t>
      </w:r>
      <w:r w:rsidR="00F665B0" w:rsidRPr="009C7A0A">
        <w:rPr>
          <w:rFonts w:eastAsia="Calibri"/>
        </w:rPr>
        <w:t>, tiesa</w:t>
      </w:r>
      <w:r w:rsidR="00DD71E4" w:rsidRPr="009C7A0A">
        <w:rPr>
          <w:rFonts w:eastAsia="Calibri"/>
        </w:rPr>
        <w:t>i</w:t>
      </w:r>
      <w:r w:rsidR="00F665B0" w:rsidRPr="009C7A0A">
        <w:rPr>
          <w:rFonts w:eastAsia="Calibri"/>
        </w:rPr>
        <w:t xml:space="preserve"> nebija pamata izbeigt kriminālprocesu daļā par </w:t>
      </w:r>
      <w:r w:rsidR="00DB73B4">
        <w:rPr>
          <w:rFonts w:eastAsia="Calibri"/>
        </w:rPr>
        <w:t>[pers. BG]</w:t>
      </w:r>
      <w:r w:rsidR="00F665B0" w:rsidRPr="009C7A0A">
        <w:rPr>
          <w:rFonts w:eastAsia="Calibri"/>
        </w:rPr>
        <w:t xml:space="preserve"> pieteikto kompensāciju, jo </w:t>
      </w:r>
      <w:r w:rsidR="00DB73B4">
        <w:rPr>
          <w:rFonts w:eastAsia="Calibri"/>
        </w:rPr>
        <w:t>[pers. BG]</w:t>
      </w:r>
      <w:r w:rsidR="00F665B0" w:rsidRPr="009C7A0A">
        <w:rPr>
          <w:rFonts w:eastAsia="Calibri"/>
        </w:rPr>
        <w:t xml:space="preserve"> tiesības uz kaitējuma </w:t>
      </w:r>
      <w:r w:rsidR="00836394" w:rsidRPr="009C7A0A">
        <w:rPr>
          <w:rFonts w:eastAsia="Calibri"/>
        </w:rPr>
        <w:t xml:space="preserve">par morālā aizskāruma </w:t>
      </w:r>
      <w:r w:rsidR="00F665B0" w:rsidRPr="009C7A0A">
        <w:rPr>
          <w:rFonts w:eastAsia="Calibri"/>
        </w:rPr>
        <w:t xml:space="preserve">atlīdzinājumu rodas ar noziedzīgā nodarījuma izdarīšanas brīdi, nevis ar kompensācijas pieteikuma iesniegšanas brīdi. Prasījuma tiesības par kaitējuma </w:t>
      </w:r>
      <w:r w:rsidR="00BC5971" w:rsidRPr="009C7A0A">
        <w:rPr>
          <w:rFonts w:eastAsia="Calibri"/>
        </w:rPr>
        <w:t xml:space="preserve">par morālā aizskāruma </w:t>
      </w:r>
      <w:r w:rsidR="00F665B0" w:rsidRPr="009C7A0A">
        <w:rPr>
          <w:rFonts w:eastAsia="Calibri"/>
        </w:rPr>
        <w:t>atlīdzinājumu ietilpst mantojumā</w:t>
      </w:r>
      <w:r w:rsidR="00A11225" w:rsidRPr="009C7A0A">
        <w:rPr>
          <w:rFonts w:eastAsia="Calibri"/>
        </w:rPr>
        <w:t>.</w:t>
      </w:r>
    </w:p>
    <w:p w14:paraId="7C15202B" w14:textId="291C1984" w:rsidR="00271899" w:rsidRPr="009C7A0A" w:rsidRDefault="00AD7499" w:rsidP="009C7A0A">
      <w:pPr>
        <w:widowControl w:val="0"/>
        <w:spacing w:line="276" w:lineRule="auto"/>
        <w:ind w:firstLine="720"/>
        <w:contextualSpacing/>
        <w:jc w:val="both"/>
      </w:pPr>
      <w:r w:rsidRPr="009C7A0A">
        <w:rPr>
          <w:rFonts w:eastAsia="Calibri"/>
        </w:rPr>
        <w:t xml:space="preserve">Tiesa, pieņemot blakus lēmumu </w:t>
      </w:r>
      <w:r w:rsidRPr="009C7A0A">
        <w:t>par zvērinātas advokātes J.</w:t>
      </w:r>
      <w:r w:rsidR="004D13AC" w:rsidRPr="009C7A0A">
        <w:t> </w:t>
      </w:r>
      <w:proofErr w:type="spellStart"/>
      <w:r w:rsidR="004D13AC" w:rsidRPr="009C7A0A">
        <w:t>Tverjanovičas-Bores</w:t>
      </w:r>
      <w:proofErr w:type="spellEnd"/>
      <w:r w:rsidR="004D13AC" w:rsidRPr="009C7A0A">
        <w:t xml:space="preserve"> rīcību,</w:t>
      </w:r>
      <w:r w:rsidRPr="009C7A0A">
        <w:t xml:space="preserve"> nepamatoti konstatēj</w:t>
      </w:r>
      <w:r w:rsidR="00A11225" w:rsidRPr="009C7A0A">
        <w:t>usi</w:t>
      </w:r>
      <w:r w:rsidRPr="009C7A0A">
        <w:t>, ka advokātes rīcība liec</w:t>
      </w:r>
      <w:r w:rsidR="00974668" w:rsidRPr="009C7A0A">
        <w:t>i</w:t>
      </w:r>
      <w:r w:rsidRPr="009C7A0A">
        <w:t xml:space="preserve">na par paviršu attieksmi pret saviem profesionālajiem pienākumiem. Pretēji lēmumā norādītajam advokāte bija tiesīga kriminālprocesa ietvaros rīkoties mirušā cietušā </w:t>
      </w:r>
      <w:r w:rsidR="00D21B42">
        <w:rPr>
          <w:rFonts w:eastAsia="Calibri"/>
        </w:rPr>
        <w:t>[pers. BG]</w:t>
      </w:r>
      <w:r w:rsidRPr="009C7A0A">
        <w:t xml:space="preserve"> vārdā, uzstājoties tiesas debatēs un uzturot </w:t>
      </w:r>
      <w:r w:rsidR="00C23F68">
        <w:rPr>
          <w:rFonts w:eastAsia="Calibri"/>
        </w:rPr>
        <w:t>[pers. BG]</w:t>
      </w:r>
      <w:r w:rsidRPr="009C7A0A">
        <w:t xml:space="preserve"> apelācijas sūdzību, lai panāktu dotā uzdevuma izpildi un likumīgo interešu aizsardzību</w:t>
      </w:r>
      <w:r w:rsidR="00271899" w:rsidRPr="009C7A0A">
        <w:t xml:space="preserve"> atbilstoši 2016. gada </w:t>
      </w:r>
      <w:r w:rsidR="005C4075" w:rsidRPr="009C7A0A">
        <w:t>29. aprīļa pilnvara</w:t>
      </w:r>
      <w:r w:rsidR="00747348" w:rsidRPr="009C7A0A">
        <w:t>i</w:t>
      </w:r>
      <w:r w:rsidR="00D53462" w:rsidRPr="009C7A0A">
        <w:t xml:space="preserve">, </w:t>
      </w:r>
      <w:r w:rsidR="004E79A2" w:rsidRPr="009C7A0A">
        <w:t xml:space="preserve">turklāt </w:t>
      </w:r>
      <w:r w:rsidR="00D53462" w:rsidRPr="009C7A0A">
        <w:t>tiesas debašu laik</w:t>
      </w:r>
      <w:r w:rsidR="002152AB" w:rsidRPr="009C7A0A">
        <w:t>ā</w:t>
      </w:r>
      <w:r w:rsidR="00D53462" w:rsidRPr="009C7A0A">
        <w:t xml:space="preserve"> advokātei </w:t>
      </w:r>
      <w:r w:rsidR="002152AB" w:rsidRPr="009C7A0A">
        <w:t xml:space="preserve">vēl </w:t>
      </w:r>
      <w:r w:rsidR="00D53462" w:rsidRPr="009C7A0A">
        <w:t xml:space="preserve">nebija zināms par cietušā </w:t>
      </w:r>
      <w:r w:rsidR="004242A7">
        <w:rPr>
          <w:rFonts w:eastAsia="Calibri"/>
        </w:rPr>
        <w:t>[pers. BG]</w:t>
      </w:r>
      <w:r w:rsidR="00D53462" w:rsidRPr="009C7A0A">
        <w:t xml:space="preserve"> nāvi.</w:t>
      </w:r>
      <w:r w:rsidR="0055121D" w:rsidRPr="009C7A0A">
        <w:t xml:space="preserve"> Tiesa nav norādījusi, ar kuru brīdi advokātei bija jāpārstāj veikt savi </w:t>
      </w:r>
      <w:r w:rsidR="002B680B" w:rsidRPr="009C7A0A">
        <w:t xml:space="preserve">kā </w:t>
      </w:r>
      <w:r w:rsidR="004E79A2" w:rsidRPr="009C7A0A">
        <w:t xml:space="preserve">pilnvarotās personas </w:t>
      </w:r>
      <w:r w:rsidR="0055121D" w:rsidRPr="009C7A0A">
        <w:t>pienākumi.</w:t>
      </w:r>
    </w:p>
    <w:p w14:paraId="25B89EC3" w14:textId="4297EA6E" w:rsidR="00AF7F82" w:rsidRPr="009C7A0A" w:rsidRDefault="00D53727" w:rsidP="009C7A0A">
      <w:pPr>
        <w:widowControl w:val="0"/>
        <w:spacing w:line="276" w:lineRule="auto"/>
        <w:ind w:firstLine="720"/>
        <w:contextualSpacing/>
        <w:jc w:val="both"/>
      </w:pPr>
      <w:r w:rsidRPr="009C7A0A">
        <w:t xml:space="preserve">Tiesa nepamatoti secinājusi, ka cietušā iesāktā tiesvedība pret aizskārēju jāizbeidz, ja cietušais tiesvedības laikā </w:t>
      </w:r>
      <w:r w:rsidR="004E79A2" w:rsidRPr="009C7A0A">
        <w:t>ir miris</w:t>
      </w:r>
      <w:r w:rsidRPr="009C7A0A">
        <w:t>. Šāds tiesas secinājums nav pamatots, jo prasījumu par persona</w:t>
      </w:r>
      <w:r w:rsidR="004E79A2" w:rsidRPr="009C7A0A">
        <w:t xml:space="preserve">i </w:t>
      </w:r>
      <w:r w:rsidRPr="009C7A0A">
        <w:t xml:space="preserve">nodarītā kaitējuma </w:t>
      </w:r>
      <w:r w:rsidR="00C55D5B" w:rsidRPr="009C7A0A">
        <w:t xml:space="preserve">par morālo aizskārumu </w:t>
      </w:r>
      <w:r w:rsidRPr="009C7A0A">
        <w:t>atlīdzināšanu nepadara par īpaši personisku</w:t>
      </w:r>
      <w:r w:rsidR="008D1861" w:rsidRPr="009C7A0A">
        <w:t>,</w:t>
      </w:r>
      <w:r w:rsidRPr="009C7A0A">
        <w:t xml:space="preserve"> cietušā ciešanas</w:t>
      </w:r>
      <w:r w:rsidR="004E79A2" w:rsidRPr="009C7A0A">
        <w:t xml:space="preserve"> un</w:t>
      </w:r>
      <w:r w:rsidRPr="009C7A0A">
        <w:t xml:space="preserve"> prasījuma izvērtēšanā nav nozīmes tam, kādā apmērā cietušais vērtē savas sāpes, jo </w:t>
      </w:r>
      <w:r w:rsidR="004E79A2" w:rsidRPr="009C7A0A">
        <w:t xml:space="preserve">atlīdzības </w:t>
      </w:r>
      <w:r w:rsidRPr="009C7A0A">
        <w:t>apmēru nosaka tiesa pēc sava ieskata par taisnīgu atlīdzinājumu cietušajam.</w:t>
      </w:r>
    </w:p>
    <w:p w14:paraId="26E54B01" w14:textId="37B8C41A" w:rsidR="0098108A" w:rsidRPr="009C7A0A" w:rsidRDefault="00F42466" w:rsidP="009C7A0A">
      <w:pPr>
        <w:widowControl w:val="0"/>
        <w:spacing w:line="276" w:lineRule="auto"/>
        <w:ind w:firstLine="720"/>
        <w:contextualSpacing/>
        <w:jc w:val="both"/>
      </w:pPr>
      <w:r w:rsidRPr="009C7A0A">
        <w:t>Tiesa nav argumentējusi, kādu likuma normas būtisku pārkāpumu advokāte ir pieļāvusi, kāds kaitējums tika nodarīts tiesas proces</w:t>
      </w:r>
      <w:r w:rsidR="003833C5" w:rsidRPr="009C7A0A">
        <w:t xml:space="preserve">ā </w:t>
      </w:r>
      <w:r w:rsidRPr="009C7A0A">
        <w:t>cietušajiem</w:t>
      </w:r>
      <w:r w:rsidR="003833C5" w:rsidRPr="009C7A0A">
        <w:t xml:space="preserve"> </w:t>
      </w:r>
      <w:r w:rsidRPr="009C7A0A">
        <w:t>u. c.</w:t>
      </w:r>
    </w:p>
    <w:p w14:paraId="7451DC69" w14:textId="730ADE95" w:rsidR="00F57A5A" w:rsidRPr="009C7A0A" w:rsidRDefault="005B4971" w:rsidP="009C7A0A">
      <w:pPr>
        <w:widowControl w:val="0"/>
        <w:spacing w:line="276" w:lineRule="auto"/>
        <w:ind w:firstLine="720"/>
        <w:contextualSpacing/>
        <w:jc w:val="both"/>
      </w:pPr>
      <w:r w:rsidRPr="009C7A0A">
        <w:t xml:space="preserve">Par </w:t>
      </w:r>
      <w:r w:rsidR="004E79A2" w:rsidRPr="009C7A0A">
        <w:t xml:space="preserve">rupju </w:t>
      </w:r>
      <w:r w:rsidRPr="009C7A0A">
        <w:t>neuzmanību pret lietas faktiskajiem apstākļiem uzskatāms tiesas spriedum</w:t>
      </w:r>
      <w:r w:rsidR="007C12E9" w:rsidRPr="009C7A0A">
        <w:t>ā</w:t>
      </w:r>
      <w:r w:rsidRPr="009C7A0A">
        <w:t xml:space="preserve"> norādītais</w:t>
      </w:r>
      <w:r w:rsidR="007C12E9" w:rsidRPr="009C7A0A">
        <w:t xml:space="preserve"> nepareiz</w:t>
      </w:r>
      <w:r w:rsidR="004E79A2" w:rsidRPr="009C7A0A">
        <w:t>ai</w:t>
      </w:r>
      <w:r w:rsidR="007C12E9" w:rsidRPr="009C7A0A">
        <w:t>s bojāgājušo skaits.</w:t>
      </w:r>
    </w:p>
    <w:p w14:paraId="1BDD016E" w14:textId="77777777" w:rsidR="00F57A5A" w:rsidRPr="009C7A0A" w:rsidRDefault="00F57A5A" w:rsidP="009C7A0A">
      <w:pPr>
        <w:widowControl w:val="0"/>
        <w:spacing w:line="276" w:lineRule="auto"/>
        <w:ind w:firstLine="720"/>
        <w:contextualSpacing/>
        <w:jc w:val="both"/>
        <w:rPr>
          <w:rFonts w:eastAsia="Calibri"/>
        </w:rPr>
      </w:pPr>
    </w:p>
    <w:p w14:paraId="44171B10" w14:textId="78EC7D84" w:rsidR="00CC37F2" w:rsidRPr="009C7A0A" w:rsidRDefault="007B6463" w:rsidP="009C7A0A">
      <w:pPr>
        <w:widowControl w:val="0"/>
        <w:spacing w:line="276" w:lineRule="auto"/>
        <w:ind w:firstLine="720"/>
        <w:contextualSpacing/>
        <w:jc w:val="both"/>
        <w:rPr>
          <w:rFonts w:eastAsia="Calibri"/>
          <w:color w:val="000000" w:themeColor="text1"/>
        </w:rPr>
      </w:pPr>
      <w:r w:rsidRPr="009C7A0A">
        <w:rPr>
          <w:rFonts w:eastAsia="Calibri"/>
        </w:rPr>
        <w:t>[12]</w:t>
      </w:r>
      <w:r w:rsidR="001B5753" w:rsidRPr="009C7A0A">
        <w:rPr>
          <w:rFonts w:eastAsia="Calibri"/>
        </w:rPr>
        <w:t> </w:t>
      </w:r>
      <w:r w:rsidR="00011A59" w:rsidRPr="009C7A0A">
        <w:t>Miruš</w:t>
      </w:r>
      <w:r w:rsidR="00826B57" w:rsidRPr="009C7A0A">
        <w:t>ā</w:t>
      </w:r>
      <w:r w:rsidR="00011A59" w:rsidRPr="009C7A0A">
        <w:t xml:space="preserve">s </w:t>
      </w:r>
      <w:r w:rsidR="00826B57" w:rsidRPr="009C7A0A">
        <w:t>apsūdzētās</w:t>
      </w:r>
      <w:r w:rsidR="00011A59" w:rsidRPr="009C7A0A">
        <w:t xml:space="preserve"> </w:t>
      </w:r>
      <w:r w:rsidR="007F72FA">
        <w:t>[pers. BH]</w:t>
      </w:r>
      <w:r w:rsidR="00011A59" w:rsidRPr="009C7A0A">
        <w:t xml:space="preserve"> aizstāve zvērināta advokāte I. Timermane</w:t>
      </w:r>
      <w:r w:rsidR="007C26AF" w:rsidRPr="009C7A0A">
        <w:t xml:space="preserve"> </w:t>
      </w:r>
      <w:r w:rsidR="007C26AF" w:rsidRPr="009C7A0A">
        <w:rPr>
          <w:rFonts w:eastAsia="Calibri"/>
        </w:rPr>
        <w:lastRenderedPageBreak/>
        <w:t xml:space="preserve">kasācijas sūdzībā lūdz </w:t>
      </w:r>
      <w:r w:rsidR="00DC6964" w:rsidRPr="009C7A0A">
        <w:rPr>
          <w:rFonts w:eastAsia="Calibri"/>
        </w:rPr>
        <w:t>atcelt</w:t>
      </w:r>
      <w:r w:rsidR="00BC2277" w:rsidRPr="009C7A0A">
        <w:rPr>
          <w:rFonts w:eastAsia="Calibri"/>
        </w:rPr>
        <w:t xml:space="preserve"> </w:t>
      </w:r>
      <w:r w:rsidR="00745012" w:rsidRPr="009C7A0A">
        <w:t>Rīgas apgabaltiesas 2023. gada 24. janvāra spriedumu daļā</w:t>
      </w:r>
      <w:r w:rsidR="007134AC" w:rsidRPr="009C7A0A">
        <w:t>, ar kuru</w:t>
      </w:r>
      <w:r w:rsidR="00745012" w:rsidRPr="009C7A0A">
        <w:t xml:space="preserve"> </w:t>
      </w:r>
      <w:r w:rsidR="007134AC" w:rsidRPr="009C7A0A">
        <w:t>kriminālprocess pret</w:t>
      </w:r>
      <w:r w:rsidR="00745012" w:rsidRPr="009C7A0A">
        <w:t xml:space="preserve"> </w:t>
      </w:r>
      <w:r w:rsidR="00C34566">
        <w:t>[pers. BH]</w:t>
      </w:r>
      <w:r w:rsidR="007134AC" w:rsidRPr="009C7A0A">
        <w:t xml:space="preserve"> izbeigts</w:t>
      </w:r>
      <w:r w:rsidR="006E6507" w:rsidRPr="009C7A0A">
        <w:t>.</w:t>
      </w:r>
    </w:p>
    <w:p w14:paraId="23D5E841" w14:textId="04B8CBEF" w:rsidR="003A624E" w:rsidRPr="009C7A0A" w:rsidRDefault="003A624E" w:rsidP="009C7A0A">
      <w:pPr>
        <w:widowControl w:val="0"/>
        <w:spacing w:line="276" w:lineRule="auto"/>
        <w:ind w:firstLine="720"/>
        <w:contextualSpacing/>
        <w:jc w:val="both"/>
      </w:pPr>
      <w:r w:rsidRPr="009C7A0A">
        <w:t>Kasācijas sūdzību</w:t>
      </w:r>
      <w:r w:rsidR="00697B44" w:rsidRPr="009C7A0A">
        <w:t xml:space="preserve"> </w:t>
      </w:r>
      <w:r w:rsidRPr="009C7A0A">
        <w:t>pamato turpmāk norādītie argumenti.</w:t>
      </w:r>
    </w:p>
    <w:p w14:paraId="739D8D2F" w14:textId="2B084F42" w:rsidR="008F6242" w:rsidRPr="009C7A0A" w:rsidRDefault="00D82913" w:rsidP="009C7A0A">
      <w:pPr>
        <w:widowControl w:val="0"/>
        <w:spacing w:line="276" w:lineRule="auto"/>
        <w:ind w:firstLine="720"/>
        <w:contextualSpacing/>
        <w:jc w:val="both"/>
      </w:pPr>
      <w:r w:rsidRPr="009C7A0A">
        <w:t xml:space="preserve">Tiesa </w:t>
      </w:r>
      <w:r w:rsidR="0082613A" w:rsidRPr="009C7A0A">
        <w:t xml:space="preserve">atstājusi </w:t>
      </w:r>
      <w:r w:rsidRPr="009C7A0A">
        <w:t xml:space="preserve">bez ievērības zvērinātas advokātes I. Timermanes pieteikumu par mirušās apsūdzētās </w:t>
      </w:r>
      <w:r w:rsidR="00D82230">
        <w:t>[pers. BH]</w:t>
      </w:r>
      <w:r w:rsidRPr="009C7A0A">
        <w:t xml:space="preserve"> reabilitāciju</w:t>
      </w:r>
      <w:r w:rsidR="00D57B03" w:rsidRPr="009C7A0A">
        <w:t xml:space="preserve">. Aizstāve lūdza izbeigt kriminālprocesu pret </w:t>
      </w:r>
      <w:r w:rsidR="00A044EF">
        <w:t>[pers. BH]</w:t>
      </w:r>
      <w:r w:rsidR="00D57B03" w:rsidRPr="009C7A0A">
        <w:t>, pamatojoties uz Kriminālprocesa likuma 377. panta 1. un 2. punktu</w:t>
      </w:r>
      <w:r w:rsidR="00A715BF" w:rsidRPr="009C7A0A">
        <w:t xml:space="preserve">. </w:t>
      </w:r>
      <w:r w:rsidR="009F1FEA" w:rsidRPr="009C7A0A">
        <w:t>Savukārt a</w:t>
      </w:r>
      <w:r w:rsidR="00A715BF" w:rsidRPr="009C7A0A">
        <w:t>pelācijas instances tiesa, atsaucoties uz Kriminālprocesa likuma 377. panta 5. punktu</w:t>
      </w:r>
      <w:r w:rsidR="001B7F6F" w:rsidRPr="009C7A0A">
        <w:t xml:space="preserve"> un </w:t>
      </w:r>
      <w:r w:rsidR="00A715BF" w:rsidRPr="009C7A0A">
        <w:t>tulkojot šo likuma normu kopsakarā ar Kriminālprocesa likuma 481. panta 1.</w:t>
      </w:r>
      <w:r w:rsidR="00A715BF" w:rsidRPr="009C7A0A">
        <w:rPr>
          <w:vertAlign w:val="superscript"/>
        </w:rPr>
        <w:t>1</w:t>
      </w:r>
      <w:r w:rsidR="00A715BF" w:rsidRPr="009C7A0A">
        <w:t> daļu</w:t>
      </w:r>
      <w:r w:rsidR="008D2791" w:rsidRPr="009C7A0A">
        <w:t>,</w:t>
      </w:r>
      <w:r w:rsidR="00A715BF" w:rsidRPr="009C7A0A">
        <w:t xml:space="preserve">560. panta ceturto daļu, </w:t>
      </w:r>
      <w:r w:rsidR="001B7F6F" w:rsidRPr="009C7A0A">
        <w:t>atzinusi, ka lietas izskatīšana tiesā, ja apsūdzētais ir miris, pieļaujama tikai tajos gadījumos, kad process nepieciešams, lai mirušo reabilitētu.</w:t>
      </w:r>
    </w:p>
    <w:p w14:paraId="00416FBD" w14:textId="4F3E4528" w:rsidR="00A41D8D" w:rsidRPr="009C7A0A" w:rsidRDefault="009F1FEA" w:rsidP="009C7A0A">
      <w:pPr>
        <w:widowControl w:val="0"/>
        <w:spacing w:line="276" w:lineRule="auto"/>
        <w:ind w:firstLine="720"/>
        <w:contextualSpacing/>
        <w:jc w:val="both"/>
      </w:pPr>
      <w:r w:rsidRPr="009C7A0A">
        <w:t>Tādējādi a</w:t>
      </w:r>
      <w:r w:rsidR="0027323B" w:rsidRPr="009C7A0A">
        <w:t>pelācijas instances t</w:t>
      </w:r>
      <w:r w:rsidR="00A77BB1" w:rsidRPr="009C7A0A">
        <w:t>iesa pieļāv</w:t>
      </w:r>
      <w:r w:rsidR="00327B98" w:rsidRPr="009C7A0A">
        <w:t>usi</w:t>
      </w:r>
      <w:r w:rsidR="00A77BB1" w:rsidRPr="009C7A0A">
        <w:t xml:space="preserve"> kļūdu Kriminālprocesa likuma 377.</w:t>
      </w:r>
      <w:r w:rsidR="00327B98" w:rsidRPr="009C7A0A">
        <w:t> </w:t>
      </w:r>
      <w:r w:rsidR="00A77BB1" w:rsidRPr="009C7A0A">
        <w:t xml:space="preserve">panta </w:t>
      </w:r>
      <w:r w:rsidR="0027323B" w:rsidRPr="009C7A0A">
        <w:t xml:space="preserve">5. punkta </w:t>
      </w:r>
      <w:r w:rsidR="00A77BB1" w:rsidRPr="009C7A0A">
        <w:t xml:space="preserve">piemērošanā, </w:t>
      </w:r>
      <w:r w:rsidR="00327B98" w:rsidRPr="009C7A0A">
        <w:t xml:space="preserve">jo </w:t>
      </w:r>
      <w:r w:rsidR="0027323B" w:rsidRPr="009C7A0A">
        <w:t xml:space="preserve">spriedumā </w:t>
      </w:r>
      <w:r w:rsidR="00327B98" w:rsidRPr="009C7A0A">
        <w:t xml:space="preserve">nav paudusi atzinumu par </w:t>
      </w:r>
      <w:r w:rsidR="00C7214F">
        <w:t>[pers. BH]</w:t>
      </w:r>
      <w:r w:rsidR="00327B98" w:rsidRPr="009C7A0A">
        <w:t xml:space="preserve"> atzīšanu par nevainīgu pret viņu celtajā apsūdzībā pēc Krimināllikuma 319. panta trešās daļas.</w:t>
      </w:r>
    </w:p>
    <w:p w14:paraId="1201EA27" w14:textId="480200FA" w:rsidR="00E7457A" w:rsidRPr="009C7A0A" w:rsidRDefault="00787758" w:rsidP="009C7A0A">
      <w:pPr>
        <w:widowControl w:val="0"/>
        <w:spacing w:line="276" w:lineRule="auto"/>
        <w:ind w:firstLine="720"/>
        <w:contextualSpacing/>
        <w:jc w:val="both"/>
      </w:pPr>
      <w:r w:rsidRPr="009C7A0A">
        <w:t>Ņemot vērā, ka Kriminālprocesa likuma 377. panta 5. punktā paredzētais kriminālprocesa izbeigšanas pamats ir nereabilitējošs</w:t>
      </w:r>
      <w:r w:rsidR="00E7457A" w:rsidRPr="009C7A0A">
        <w:t xml:space="preserve">, kasācijas instances tiesai tiek lūgts grozīt apelācijas instances tiesas sprieduma motīvu daļu un </w:t>
      </w:r>
      <w:r w:rsidR="00155E20" w:rsidRPr="009C7A0A">
        <w:t>kriminālproces</w:t>
      </w:r>
      <w:r w:rsidR="00F137F0" w:rsidRPr="009C7A0A">
        <w:t>u</w:t>
      </w:r>
      <w:r w:rsidR="00155E20" w:rsidRPr="009C7A0A">
        <w:t xml:space="preserve"> pret </w:t>
      </w:r>
      <w:r w:rsidR="002B29C4">
        <w:t>[pers. BH]</w:t>
      </w:r>
      <w:r w:rsidR="00F137F0" w:rsidRPr="009C7A0A">
        <w:t xml:space="preserve"> izbeigt</w:t>
      </w:r>
      <w:r w:rsidR="00155E20" w:rsidRPr="009C7A0A">
        <w:t>, pamatojoties uz Kriminālprocesa likuma 377.</w:t>
      </w:r>
      <w:r w:rsidR="00CC07CC" w:rsidRPr="009C7A0A">
        <w:t> </w:t>
      </w:r>
      <w:r w:rsidR="00155E20" w:rsidRPr="009C7A0A">
        <w:t>panta 1. un 2.</w:t>
      </w:r>
      <w:r w:rsidR="00CC07CC" w:rsidRPr="009C7A0A">
        <w:t> </w:t>
      </w:r>
      <w:r w:rsidR="00155E20" w:rsidRPr="009C7A0A">
        <w:t>punktu</w:t>
      </w:r>
      <w:r w:rsidR="00233C5B" w:rsidRPr="009C7A0A">
        <w:t> </w:t>
      </w:r>
      <w:r w:rsidR="00CC07CC" w:rsidRPr="009C7A0A">
        <w:t>– proti, norādot, ka</w:t>
      </w:r>
      <w:r w:rsidR="003D2A6F" w:rsidRPr="009C7A0A">
        <w:t xml:space="preserve"> </w:t>
      </w:r>
      <w:r w:rsidR="00AD784E">
        <w:t>[pers. BH]</w:t>
      </w:r>
      <w:r w:rsidR="003D2A6F" w:rsidRPr="009C7A0A">
        <w:t xml:space="preserve"> nav vainojama </w:t>
      </w:r>
      <w:r w:rsidR="008D2B8A" w:rsidRPr="009C7A0A">
        <w:t>pret viņu celtajā</w:t>
      </w:r>
      <w:r w:rsidR="003D2A6F" w:rsidRPr="009C7A0A">
        <w:t xml:space="preserve"> apsūdzībā</w:t>
      </w:r>
      <w:r w:rsidR="00544F04" w:rsidRPr="009C7A0A">
        <w:t>, un izbeidzot kriminālprocesu uz reabilitējošā pamata.</w:t>
      </w:r>
    </w:p>
    <w:p w14:paraId="5A7701BE" w14:textId="56C4A410" w:rsidR="002F40E6" w:rsidRPr="009C7A0A" w:rsidRDefault="004A00E4" w:rsidP="009C7A0A">
      <w:pPr>
        <w:widowControl w:val="0"/>
        <w:spacing w:line="276" w:lineRule="auto"/>
        <w:ind w:firstLine="720"/>
        <w:contextualSpacing/>
        <w:jc w:val="both"/>
      </w:pPr>
      <w:r w:rsidRPr="009C7A0A">
        <w:t xml:space="preserve">Apelācijas instances tiesa </w:t>
      </w:r>
      <w:r w:rsidR="00A558B6" w:rsidRPr="009C7A0A">
        <w:t xml:space="preserve">nepareizi piemērojusi Kriminālprocesa likuma 560. panta ceturto daļu un </w:t>
      </w:r>
      <w:r w:rsidRPr="009C7A0A">
        <w:t xml:space="preserve">nepamatoti </w:t>
      </w:r>
      <w:r w:rsidR="001E3167" w:rsidRPr="009C7A0A">
        <w:t xml:space="preserve">izskatījusi apelācijas protestu daļā pret </w:t>
      </w:r>
      <w:r w:rsidR="009C0168">
        <w:t>[pers. BH]</w:t>
      </w:r>
      <w:r w:rsidR="00555E0F" w:rsidRPr="009C7A0A">
        <w:t> </w:t>
      </w:r>
      <w:r w:rsidR="002A4A00" w:rsidRPr="009C7A0A">
        <w:t>– mirušo apsūdzēto, kura ar pirmās instances tiesas spriedumu atzīta par nevainīgu pret viņu celtajā apsūdzībā un attaisnota</w:t>
      </w:r>
      <w:r w:rsidR="009075DA" w:rsidRPr="009C7A0A">
        <w:t xml:space="preserve">. </w:t>
      </w:r>
      <w:r w:rsidR="00DE3EA1" w:rsidRPr="009C7A0A">
        <w:t xml:space="preserve">Ņemot vērā, ka kriminālprocess </w:t>
      </w:r>
      <w:r w:rsidR="00553409" w:rsidRPr="009C7A0A">
        <w:t xml:space="preserve">pret </w:t>
      </w:r>
      <w:r w:rsidR="008A2E37">
        <w:t>[pers. BH]</w:t>
      </w:r>
      <w:r w:rsidR="00553409" w:rsidRPr="009C7A0A">
        <w:t xml:space="preserve"> </w:t>
      </w:r>
      <w:r w:rsidR="008A6EC2" w:rsidRPr="009C7A0A">
        <w:t>izbeig</w:t>
      </w:r>
      <w:r w:rsidR="00DE3EA1" w:rsidRPr="009C7A0A">
        <w:t>ts</w:t>
      </w:r>
      <w:r w:rsidR="008A6EC2" w:rsidRPr="009C7A0A">
        <w:t xml:space="preserve"> </w:t>
      </w:r>
      <w:r w:rsidR="00DE3EA1" w:rsidRPr="009C7A0A">
        <w:t xml:space="preserve">uz </w:t>
      </w:r>
      <w:r w:rsidR="008A6EC2" w:rsidRPr="009C7A0A">
        <w:t>nereabilitējošā pamata</w:t>
      </w:r>
      <w:r w:rsidR="00DE3EA1" w:rsidRPr="009C7A0A">
        <w:t xml:space="preserve">, tiesai bija </w:t>
      </w:r>
      <w:r w:rsidR="00325738" w:rsidRPr="009C7A0A">
        <w:t>jāievēro</w:t>
      </w:r>
      <w:r w:rsidR="00DE3EA1" w:rsidRPr="009C7A0A">
        <w:t xml:space="preserve"> Kriminālpr</w:t>
      </w:r>
      <w:r w:rsidR="00325738" w:rsidRPr="009C7A0A">
        <w:t>o</w:t>
      </w:r>
      <w:r w:rsidR="00DE3EA1" w:rsidRPr="009C7A0A">
        <w:t>cesa likuma 77., 610. un 614.</w:t>
      </w:r>
      <w:r w:rsidR="00DE2A26" w:rsidRPr="009C7A0A">
        <w:t>–</w:t>
      </w:r>
      <w:r w:rsidR="00DE3EA1" w:rsidRPr="009C7A0A">
        <w:t>616.</w:t>
      </w:r>
      <w:r w:rsidR="00325738" w:rsidRPr="009C7A0A">
        <w:t> </w:t>
      </w:r>
      <w:r w:rsidR="00DE3EA1" w:rsidRPr="009C7A0A">
        <w:t>panta prasības</w:t>
      </w:r>
      <w:r w:rsidR="00325738" w:rsidRPr="009C7A0A">
        <w:t xml:space="preserve">, lai nodrošinātu aizstāvei </w:t>
      </w:r>
      <w:r w:rsidR="003B05A2" w:rsidRPr="009C7A0A">
        <w:t xml:space="preserve">iespēju panākt mirušās </w:t>
      </w:r>
      <w:r w:rsidR="008A2E37">
        <w:t>[pers. BH]</w:t>
      </w:r>
      <w:r w:rsidR="003B05A2" w:rsidRPr="009C7A0A">
        <w:t xml:space="preserve"> reabilitāciju.</w:t>
      </w:r>
    </w:p>
    <w:p w14:paraId="255C9FBA" w14:textId="6F66DB6E" w:rsidR="004A00E4" w:rsidRPr="009C7A0A" w:rsidRDefault="0029233E" w:rsidP="009C7A0A">
      <w:pPr>
        <w:widowControl w:val="0"/>
        <w:spacing w:line="276" w:lineRule="auto"/>
        <w:ind w:firstLine="720"/>
        <w:contextualSpacing/>
        <w:jc w:val="both"/>
      </w:pPr>
      <w:r w:rsidRPr="009C7A0A">
        <w:t xml:space="preserve">Nesniedzot lietas iztiesāšanas laikā konstatētajiem faktiem novērtējumu, apelācijas instances tiesa pārkāpusi Kriminālprocesa likuma 1., 19. un 564. panta prasības. </w:t>
      </w:r>
      <w:r w:rsidR="009B663B" w:rsidRPr="009C7A0A">
        <w:t>Minētie pārkāpumi</w:t>
      </w:r>
      <w:r w:rsidR="000D2B81" w:rsidRPr="009C7A0A">
        <w:t xml:space="preserve"> novēršam</w:t>
      </w:r>
      <w:r w:rsidR="009B663B" w:rsidRPr="009C7A0A">
        <w:t>i</w:t>
      </w:r>
      <w:r w:rsidR="00CA593D" w:rsidRPr="009C7A0A">
        <w:t>,</w:t>
      </w:r>
      <w:r w:rsidR="000D2B81" w:rsidRPr="009C7A0A">
        <w:t xml:space="preserve"> </w:t>
      </w:r>
      <w:r w:rsidR="006E5A89" w:rsidRPr="009C7A0A">
        <w:t>a</w:t>
      </w:r>
      <w:r w:rsidR="009575C9" w:rsidRPr="009C7A0A">
        <w:t xml:space="preserve">tceļot apelācijas instances tiesas spriedumu </w:t>
      </w:r>
      <w:r w:rsidR="00F04D2B" w:rsidRPr="009C7A0A">
        <w:t xml:space="preserve">iepriekš norādītajā </w:t>
      </w:r>
      <w:r w:rsidR="009575C9" w:rsidRPr="009C7A0A">
        <w:t>daļā</w:t>
      </w:r>
      <w:r w:rsidR="00F04D2B" w:rsidRPr="009C7A0A">
        <w:t xml:space="preserve"> </w:t>
      </w:r>
      <w:r w:rsidR="009575C9" w:rsidRPr="009C7A0A">
        <w:t>un izbeidzot kriminālprocesu</w:t>
      </w:r>
      <w:r w:rsidR="00F04D2B" w:rsidRPr="009C7A0A">
        <w:t>,</w:t>
      </w:r>
      <w:r w:rsidR="009575C9" w:rsidRPr="009C7A0A">
        <w:t xml:space="preserve"> pamatojoties uz Kriminālprocesa likuma 377. panta 1. un 2. punktu</w:t>
      </w:r>
      <w:r w:rsidR="000D2B81" w:rsidRPr="009C7A0A">
        <w:t>.</w:t>
      </w:r>
    </w:p>
    <w:p w14:paraId="01545B94" w14:textId="28DB84F9" w:rsidR="004807F2" w:rsidRPr="009C7A0A" w:rsidRDefault="00276B7F" w:rsidP="009C7A0A">
      <w:pPr>
        <w:widowControl w:val="0"/>
        <w:spacing w:line="276" w:lineRule="auto"/>
        <w:ind w:firstLine="720"/>
        <w:contextualSpacing/>
        <w:jc w:val="both"/>
      </w:pPr>
      <w:r w:rsidRPr="009C7A0A">
        <w:t>Izņemot norādīto, apelācijas instances t</w:t>
      </w:r>
      <w:r w:rsidR="000454CC" w:rsidRPr="009C7A0A">
        <w:t xml:space="preserve">iesa </w:t>
      </w:r>
      <w:r w:rsidR="00152E6F" w:rsidRPr="009C7A0A">
        <w:t xml:space="preserve">2022. gada 12. septembra tiesas sēdē </w:t>
      </w:r>
      <w:r w:rsidR="000454CC" w:rsidRPr="009C7A0A">
        <w:t>atteikusies vērtēt krimināllietas 86. sējumā esošās fotogrāfijas un CD</w:t>
      </w:r>
      <w:r w:rsidR="000B378F" w:rsidRPr="009C7A0A">
        <w:t> </w:t>
      </w:r>
      <w:r w:rsidR="000454CC" w:rsidRPr="009C7A0A">
        <w:t>diskā ierakstīt</w:t>
      </w:r>
      <w:r w:rsidR="00C8035C" w:rsidRPr="009C7A0A">
        <w:t>o</w:t>
      </w:r>
      <w:r w:rsidR="000454CC" w:rsidRPr="009C7A0A">
        <w:t xml:space="preserve"> </w:t>
      </w:r>
      <w:r w:rsidR="000B378F" w:rsidRPr="009C7A0A">
        <w:t>„</w:t>
      </w:r>
      <w:proofErr w:type="spellStart"/>
      <w:r w:rsidR="000454CC" w:rsidRPr="009C7A0A">
        <w:t>Power</w:t>
      </w:r>
      <w:proofErr w:type="spellEnd"/>
      <w:r w:rsidR="000B378F" w:rsidRPr="009C7A0A">
        <w:t> </w:t>
      </w:r>
      <w:proofErr w:type="spellStart"/>
      <w:r w:rsidR="000454CC" w:rsidRPr="009C7A0A">
        <w:t>Point</w:t>
      </w:r>
      <w:proofErr w:type="spellEnd"/>
      <w:r w:rsidR="000B378F" w:rsidRPr="009C7A0A">
        <w:t>”</w:t>
      </w:r>
      <w:r w:rsidR="000454CC" w:rsidRPr="009C7A0A">
        <w:t xml:space="preserve"> prezentāciju</w:t>
      </w:r>
      <w:r w:rsidR="00223F08" w:rsidRPr="009C7A0A">
        <w:t>. Šāda tiesas rīcība nav pamatota</w:t>
      </w:r>
      <w:r w:rsidR="000454CC" w:rsidRPr="009C7A0A">
        <w:t xml:space="preserve">, jo minētie pierādījumi atbilst Kriminālprocesa likuma 127. panta </w:t>
      </w:r>
      <w:r w:rsidR="00152E6F" w:rsidRPr="009C7A0A">
        <w:t xml:space="preserve">prasībām un tiesiski </w:t>
      </w:r>
      <w:r w:rsidR="005765EE" w:rsidRPr="009C7A0A">
        <w:t>pievienoti krimināllietas materiāliem</w:t>
      </w:r>
      <w:r w:rsidR="00B31719" w:rsidRPr="009C7A0A">
        <w:t>.</w:t>
      </w:r>
      <w:bookmarkEnd w:id="0"/>
    </w:p>
    <w:p w14:paraId="7BA0C7EC" w14:textId="77777777" w:rsidR="008460C1" w:rsidRPr="009C7A0A" w:rsidRDefault="008460C1" w:rsidP="009C7A0A">
      <w:pPr>
        <w:widowControl w:val="0"/>
        <w:spacing w:line="276" w:lineRule="auto"/>
        <w:contextualSpacing/>
        <w:jc w:val="both"/>
      </w:pPr>
    </w:p>
    <w:p w14:paraId="682780B7" w14:textId="77777777" w:rsidR="009C591A" w:rsidRPr="009C7A0A" w:rsidRDefault="009C591A" w:rsidP="009C7A0A">
      <w:pPr>
        <w:spacing w:line="276" w:lineRule="auto"/>
        <w:jc w:val="center"/>
        <w:rPr>
          <w:b/>
        </w:rPr>
      </w:pPr>
      <w:r w:rsidRPr="009C7A0A">
        <w:rPr>
          <w:b/>
        </w:rPr>
        <w:t>Motīvu daļa</w:t>
      </w:r>
    </w:p>
    <w:p w14:paraId="5238A961" w14:textId="77777777" w:rsidR="00A8188A" w:rsidRPr="009C7A0A" w:rsidRDefault="00A8188A" w:rsidP="009C7A0A">
      <w:pPr>
        <w:spacing w:line="276" w:lineRule="auto"/>
        <w:jc w:val="center"/>
        <w:rPr>
          <w:b/>
        </w:rPr>
      </w:pPr>
    </w:p>
    <w:p w14:paraId="1FCAA7FC" w14:textId="5BD3273A" w:rsidR="005569E2" w:rsidRPr="009C7A0A" w:rsidRDefault="00A8188A" w:rsidP="009C7A0A">
      <w:pPr>
        <w:widowControl w:val="0"/>
        <w:spacing w:line="276" w:lineRule="auto"/>
        <w:ind w:firstLine="720"/>
        <w:jc w:val="both"/>
      </w:pPr>
      <w:r w:rsidRPr="009C7A0A">
        <w:t>[13] </w:t>
      </w:r>
      <w:r w:rsidR="005569E2" w:rsidRPr="009C7A0A">
        <w:t>Senāts atzī</w:t>
      </w:r>
      <w:r w:rsidR="0046006B" w:rsidRPr="009C7A0A">
        <w:t>st</w:t>
      </w:r>
      <w:r w:rsidR="005569E2" w:rsidRPr="009C7A0A">
        <w:t xml:space="preserve">, ka apsūdzētā </w:t>
      </w:r>
      <w:r w:rsidR="008A2E37">
        <w:rPr>
          <w:rFonts w:eastAsia="Calibri"/>
        </w:rPr>
        <w:t>[pers. A]</w:t>
      </w:r>
      <w:r w:rsidR="005569E2" w:rsidRPr="009C7A0A">
        <w:t xml:space="preserve"> lūgums par lietas izskatīšanu mutvārdu procesā ir noraidāms.</w:t>
      </w:r>
    </w:p>
    <w:p w14:paraId="3C9B2E89" w14:textId="4F1ADA64" w:rsidR="005569E2" w:rsidRPr="009C7A0A" w:rsidRDefault="005569E2" w:rsidP="009C7A0A">
      <w:pPr>
        <w:widowControl w:val="0"/>
        <w:spacing w:line="276" w:lineRule="auto"/>
        <w:ind w:firstLine="720"/>
        <w:jc w:val="both"/>
      </w:pPr>
      <w:r w:rsidRPr="009C7A0A">
        <w:t>Saskaņā ar Kriminālprocesa likuma 583.</w:t>
      </w:r>
      <w:r w:rsidR="00740E2E" w:rsidRPr="009C7A0A">
        <w:t> </w:t>
      </w:r>
      <w:r w:rsidRPr="009C7A0A">
        <w:t xml:space="preserve">panta pirmo daļu, ierosinot kasācijas tiesvedību, tiesa nosaka lietas izskatīšanu rakstveida procesā vai izskatīšanu tiesas sēdē. No šā panta otrās daļas izriet, ka lietas izskatīšanu rakstveida procesā nosaka, ja iespējams pieņemt lēmumu pēc lietā esošajiem materiāliem. Ja nepieciešami papildu paskaidrojumi </w:t>
      </w:r>
      <w:r w:rsidRPr="009C7A0A">
        <w:lastRenderedPageBreak/>
        <w:t>no personām, kurām ir tiesības piedalīties procesā, vai, pēc Augstākās tiesas ieskata, attiecīgajai lietai var būt īpaša nozīme likuma normu interpretēšanā, nosaka lietas izskatīšanu tiesas sēdē.</w:t>
      </w:r>
    </w:p>
    <w:p w14:paraId="6DF93946" w14:textId="28551C42" w:rsidR="005569E2" w:rsidRPr="009C7A0A" w:rsidRDefault="005569E2" w:rsidP="009C7A0A">
      <w:pPr>
        <w:widowControl w:val="0"/>
        <w:spacing w:line="276" w:lineRule="auto"/>
        <w:ind w:firstLine="720"/>
        <w:jc w:val="both"/>
      </w:pPr>
      <w:r w:rsidRPr="009C7A0A">
        <w:t>Senāts atzīst, ka lēmumu iespējams pieņemt pēc lietā esošajiem materiāliem, jo papildu paskaidrojumi no personām, kurām ir tiesības piedalīties procesā, nav nepieciešami, un konkrētajai lietai nav īpašas nozīmes likuma normu interpretēšanā.</w:t>
      </w:r>
    </w:p>
    <w:p w14:paraId="34D3583E" w14:textId="77777777" w:rsidR="006626A4" w:rsidRPr="009C7A0A" w:rsidRDefault="006626A4" w:rsidP="009C7A0A">
      <w:pPr>
        <w:widowControl w:val="0"/>
        <w:spacing w:line="276" w:lineRule="auto"/>
        <w:ind w:firstLine="720"/>
        <w:jc w:val="both"/>
      </w:pPr>
    </w:p>
    <w:p w14:paraId="3206C98A" w14:textId="0AF9863C" w:rsidR="00A8188A" w:rsidRPr="009C7A0A" w:rsidRDefault="006626A4" w:rsidP="009C7A0A">
      <w:pPr>
        <w:widowControl w:val="0"/>
        <w:spacing w:line="276" w:lineRule="auto"/>
        <w:ind w:firstLine="720"/>
        <w:jc w:val="both"/>
      </w:pPr>
      <w:r w:rsidRPr="009C7A0A">
        <w:t>[14] </w:t>
      </w:r>
      <w:r w:rsidR="00A8188A" w:rsidRPr="009C7A0A">
        <w:t xml:space="preserve">Senāts konstatē, ka cietusī </w:t>
      </w:r>
      <w:r w:rsidR="003C6175">
        <w:t>[pers. E]</w:t>
      </w:r>
      <w:r w:rsidR="00A8188A" w:rsidRPr="009C7A0A">
        <w:t xml:space="preserve"> kasācijas sūdzībā lūdz atcelt apelācijas instances tiesas spriedumu daļā, tai skaitā par apsūdzētās </w:t>
      </w:r>
      <w:r w:rsidR="003C6175">
        <w:t>[pers. BO]</w:t>
      </w:r>
      <w:r w:rsidR="00A8188A" w:rsidRPr="009C7A0A">
        <w:t xml:space="preserve"> atzīšanu par nevainīgu pret viņu celtajā apsūdzībā pēc Krimināllikuma 146.</w:t>
      </w:r>
      <w:r w:rsidR="008625FE" w:rsidRPr="009C7A0A">
        <w:t> </w:t>
      </w:r>
      <w:r w:rsidR="00A8188A" w:rsidRPr="009C7A0A">
        <w:t>panta otrās daļas un attaisnošanu.</w:t>
      </w:r>
    </w:p>
    <w:p w14:paraId="496E7CC9" w14:textId="0F094D7B" w:rsidR="00A8188A" w:rsidRPr="009C7A0A" w:rsidRDefault="00A8188A" w:rsidP="00D75CE9">
      <w:pPr>
        <w:widowControl w:val="0"/>
        <w:spacing w:line="276" w:lineRule="auto"/>
        <w:ind w:firstLine="720"/>
        <w:contextualSpacing/>
        <w:jc w:val="both"/>
      </w:pPr>
      <w:r w:rsidRPr="009C7A0A">
        <w:t xml:space="preserve">No lietas materiāliem izriet, ka </w:t>
      </w:r>
      <w:r w:rsidR="00CB6A23">
        <w:t>[pers. BO]</w:t>
      </w:r>
      <w:r w:rsidRPr="009C7A0A">
        <w:t xml:space="preserve"> celta apsūdzība pēc Krimināllikuma 146.</w:t>
      </w:r>
      <w:r w:rsidR="008625FE" w:rsidRPr="009C7A0A">
        <w:t> </w:t>
      </w:r>
      <w:r w:rsidRPr="009C7A0A">
        <w:t xml:space="preserve">panta otrās daļas (redakcijā, kas stājās spēkā </w:t>
      </w:r>
      <w:r w:rsidR="00D911DF" w:rsidRPr="009C7A0A">
        <w:t>2013. gada</w:t>
      </w:r>
      <w:r w:rsidRPr="009C7A0A">
        <w:t xml:space="preserve"> 1.</w:t>
      </w:r>
      <w:r w:rsidR="00D911DF" w:rsidRPr="009C7A0A">
        <w:t> </w:t>
      </w:r>
      <w:r w:rsidRPr="009C7A0A">
        <w:t xml:space="preserve">aprīlī) par to, ka viņa, būdama persona, </w:t>
      </w:r>
      <w:r w:rsidRPr="007C69ED">
        <w:t>kas SIA</w:t>
      </w:r>
      <w:r w:rsidR="008625FE" w:rsidRPr="007C69ED">
        <w:t> </w:t>
      </w:r>
      <w:r w:rsidRPr="007C69ED">
        <w:t>„</w:t>
      </w:r>
      <w:r w:rsidR="007C69ED" w:rsidRPr="007C69ED">
        <w:t>[Nosaukums E]</w:t>
      </w:r>
      <w:r w:rsidRPr="007C69ED">
        <w:t>” atbildīga par darba aizsardzību reglamentējošo normatīvo aktu prasību ievērošanu, pārkāpa šo normatīvo aktu prasības, kā rezultātā iestājās četru SIA</w:t>
      </w:r>
      <w:r w:rsidR="008625FE" w:rsidRPr="007C69ED">
        <w:t xml:space="preserve"> </w:t>
      </w:r>
      <w:r w:rsidRPr="007C69ED">
        <w:t>„</w:t>
      </w:r>
      <w:r w:rsidR="007C69ED" w:rsidRPr="007C69ED">
        <w:t>[Nosaukums</w:t>
      </w:r>
      <w:r w:rsidR="007C69ED">
        <w:t> E]</w:t>
      </w:r>
      <w:r w:rsidRPr="009C7A0A">
        <w:t xml:space="preserve">” darbinieku – </w:t>
      </w:r>
      <w:r w:rsidR="00CB6A23">
        <w:t>[pers. LU]</w:t>
      </w:r>
      <w:r w:rsidRPr="009C7A0A">
        <w:t xml:space="preserve">, </w:t>
      </w:r>
      <w:r w:rsidR="00CB6A23">
        <w:t>[pers. LV]</w:t>
      </w:r>
      <w:r w:rsidRPr="009C7A0A">
        <w:t xml:space="preserve">, </w:t>
      </w:r>
      <w:r w:rsidR="00CB6A23">
        <w:t>[pers. LZ]</w:t>
      </w:r>
      <w:r w:rsidRPr="009C7A0A">
        <w:t xml:space="preserve">, </w:t>
      </w:r>
      <w:r w:rsidR="00CB6A23">
        <w:t>[pers. MA]</w:t>
      </w:r>
      <w:r w:rsidRPr="009C7A0A">
        <w:t xml:space="preserve"> – nāve, darbiniekam </w:t>
      </w:r>
      <w:r w:rsidR="005755B3">
        <w:t>[pers. F]</w:t>
      </w:r>
      <w:r w:rsidRPr="009C7A0A">
        <w:t xml:space="preserve"> tika nodarīti vidēja smaguma miesas bojājumi, bet </w:t>
      </w:r>
      <w:r w:rsidR="007807AC" w:rsidRPr="009C7A0A">
        <w:t xml:space="preserve">darbiniekam </w:t>
      </w:r>
      <w:r w:rsidR="002B2B39">
        <w:t>[pers.</w:t>
      </w:r>
      <w:r w:rsidR="00A86732">
        <w:t> </w:t>
      </w:r>
      <w:r w:rsidR="007D3363">
        <w:t>FT</w:t>
      </w:r>
      <w:r w:rsidR="002B2B39">
        <w:t>]</w:t>
      </w:r>
      <w:r w:rsidRPr="009C7A0A">
        <w:t xml:space="preserve"> tika nodarīti smagi miesas bojājumi. Savukārt no Valsts policijas Galvenās Kriminālpolicijas pārvaldes </w:t>
      </w:r>
      <w:proofErr w:type="spellStart"/>
      <w:r w:rsidRPr="009C7A0A">
        <w:t>Kriminālizmeklēšanas</w:t>
      </w:r>
      <w:proofErr w:type="spellEnd"/>
      <w:r w:rsidRPr="009C7A0A">
        <w:t xml:space="preserve"> pārvaldes 2014.</w:t>
      </w:r>
      <w:r w:rsidR="008625FE" w:rsidRPr="009C7A0A">
        <w:t> </w:t>
      </w:r>
      <w:r w:rsidRPr="009C7A0A">
        <w:t>gada 3.</w:t>
      </w:r>
      <w:r w:rsidR="008625FE" w:rsidRPr="009C7A0A">
        <w:t> </w:t>
      </w:r>
      <w:r w:rsidRPr="009C7A0A">
        <w:t>janvāra un 2014.</w:t>
      </w:r>
      <w:r w:rsidR="008625FE" w:rsidRPr="009C7A0A">
        <w:t> </w:t>
      </w:r>
      <w:r w:rsidRPr="009C7A0A">
        <w:t>gada 6.</w:t>
      </w:r>
      <w:r w:rsidR="008625FE" w:rsidRPr="009C7A0A">
        <w:t> </w:t>
      </w:r>
      <w:r w:rsidRPr="009C7A0A">
        <w:t xml:space="preserve">februāra lēmumiem izriet, ka </w:t>
      </w:r>
      <w:r w:rsidR="00D75CE9">
        <w:t>[pers. E]</w:t>
      </w:r>
      <w:r w:rsidRPr="009C7A0A">
        <w:t xml:space="preserve"> atzīta par cietušo sakarā ar meitas </w:t>
      </w:r>
      <w:r w:rsidR="00D75CE9">
        <w:t>[pers. LT]</w:t>
      </w:r>
      <w:r w:rsidRPr="009C7A0A">
        <w:t xml:space="preserve"> nāvi.</w:t>
      </w:r>
    </w:p>
    <w:p w14:paraId="2EB61A11" w14:textId="660F7A2C" w:rsidR="00A8188A" w:rsidRPr="009C7A0A" w:rsidRDefault="00A8188A" w:rsidP="00D03D1D">
      <w:pPr>
        <w:widowControl w:val="0"/>
        <w:spacing w:line="276" w:lineRule="auto"/>
        <w:ind w:firstLine="720"/>
        <w:contextualSpacing/>
        <w:jc w:val="both"/>
      </w:pPr>
      <w:r w:rsidRPr="009C7A0A">
        <w:t xml:space="preserve">Senāts atzīst, ka apsūdzētajai </w:t>
      </w:r>
      <w:r w:rsidR="00D03D1D">
        <w:t>[pers. BO]</w:t>
      </w:r>
      <w:r w:rsidRPr="009C7A0A">
        <w:t xml:space="preserve"> inkriminētais noziedzīgais nodarījums neaizskar cietušās </w:t>
      </w:r>
      <w:r w:rsidR="00D03D1D">
        <w:t>[pers.</w:t>
      </w:r>
      <w:r w:rsidR="00B372DA">
        <w:t> E</w:t>
      </w:r>
      <w:r w:rsidR="00D03D1D">
        <w:t>]</w:t>
      </w:r>
      <w:r w:rsidRPr="009C7A0A">
        <w:t xml:space="preserve"> intereses šajā kriminālprocesā.</w:t>
      </w:r>
    </w:p>
    <w:p w14:paraId="1B12B8FF" w14:textId="6CEFAD95" w:rsidR="00A8188A" w:rsidRPr="009C7A0A" w:rsidRDefault="00A8188A" w:rsidP="004A6FBE">
      <w:pPr>
        <w:widowControl w:val="0"/>
        <w:spacing w:line="276" w:lineRule="auto"/>
        <w:ind w:firstLine="720"/>
        <w:contextualSpacing/>
        <w:jc w:val="both"/>
      </w:pPr>
      <w:r w:rsidRPr="009C7A0A">
        <w:t xml:space="preserve">Cietušās </w:t>
      </w:r>
      <w:r w:rsidR="004A6FBE">
        <w:t>[pers.</w:t>
      </w:r>
      <w:r w:rsidR="00B34CA0">
        <w:t> </w:t>
      </w:r>
      <w:r w:rsidR="004A6FBE">
        <w:t>E]</w:t>
      </w:r>
      <w:r w:rsidRPr="009C7A0A">
        <w:t xml:space="preserve"> kasācijas sūdzība šajā daļā neatbilst Kriminālprocesa likuma 97.</w:t>
      </w:r>
      <w:r w:rsidR="00D63F29" w:rsidRPr="009C7A0A">
        <w:t> </w:t>
      </w:r>
      <w:r w:rsidRPr="009C7A0A">
        <w:t>panta otrās daļas</w:t>
      </w:r>
      <w:r w:rsidR="00D63F29" w:rsidRPr="009C7A0A">
        <w:t>,</w:t>
      </w:r>
      <w:r w:rsidR="006626A4" w:rsidRPr="009C7A0A">
        <w:t xml:space="preserve"> </w:t>
      </w:r>
      <w:r w:rsidRPr="009C7A0A">
        <w:t>571.</w:t>
      </w:r>
      <w:r w:rsidR="00D63F29" w:rsidRPr="009C7A0A">
        <w:t> </w:t>
      </w:r>
      <w:r w:rsidRPr="009C7A0A">
        <w:t xml:space="preserve">panta otrās daļas </w:t>
      </w:r>
      <w:r w:rsidR="00D911DF" w:rsidRPr="009C7A0A">
        <w:t xml:space="preserve">nosacījumiem </w:t>
      </w:r>
      <w:r w:rsidR="00A76012" w:rsidRPr="009C7A0A">
        <w:t xml:space="preserve">par </w:t>
      </w:r>
      <w:r w:rsidRPr="009C7A0A">
        <w:t xml:space="preserve">cietušā tiesībām kasācijas instances tiesā. Proti, cietušais Kriminālprocesa likumā minētās tiesības, </w:t>
      </w:r>
      <w:r w:rsidR="000A7510" w:rsidRPr="009C7A0A">
        <w:t xml:space="preserve">tai </w:t>
      </w:r>
      <w:r w:rsidRPr="009C7A0A">
        <w:t>skaitā apelācijas instances tiesas nolēmuma pārsūdzību kasācijas instances tiesā, var īstenot tikai tajā kriminālprocesa daļā, kura tieši attiecas uz noziedzīgu nodarījumu, ar kuru viņam nodarīts kaitējums un kas aizskar viņa tiesības un intereses.</w:t>
      </w:r>
    </w:p>
    <w:p w14:paraId="53EB6583" w14:textId="4B09F089" w:rsidR="00A8188A" w:rsidRPr="009C7A0A" w:rsidRDefault="00A8188A" w:rsidP="009C7A0A">
      <w:pPr>
        <w:widowControl w:val="0"/>
        <w:spacing w:line="276" w:lineRule="auto"/>
        <w:ind w:firstLine="720"/>
        <w:contextualSpacing/>
        <w:jc w:val="both"/>
      </w:pPr>
      <w:r w:rsidRPr="009C7A0A">
        <w:t xml:space="preserve">Arī tiesību doktrīnā </w:t>
      </w:r>
      <w:r w:rsidR="005569E2" w:rsidRPr="009C7A0A">
        <w:t>norādīts: ja</w:t>
      </w:r>
      <w:r w:rsidRPr="009C7A0A">
        <w:t xml:space="preserve"> process ir par vairākiem noziedzīgiem nodarījumiem, tad cietušais savas tiesības šajā procesā var realizēt tikai daļā procesa, t.</w:t>
      </w:r>
      <w:r w:rsidR="009855E9" w:rsidRPr="009C7A0A">
        <w:t> </w:t>
      </w:r>
      <w:r w:rsidRPr="009C7A0A">
        <w:t>i., kas skar viņa intereses. Šis princips attiecas uz visu procesu un ir ar lielu sistemātiski organizatorisku nozīmi (</w:t>
      </w:r>
      <w:r w:rsidRPr="009C7A0A">
        <w:rPr>
          <w:i/>
          <w:iCs/>
        </w:rPr>
        <w:t>Strada-Rozenberga</w:t>
      </w:r>
      <w:r w:rsidR="0046006B" w:rsidRPr="009C7A0A">
        <w:rPr>
          <w:i/>
          <w:iCs/>
        </w:rPr>
        <w:t> </w:t>
      </w:r>
      <w:r w:rsidRPr="009C7A0A">
        <w:rPr>
          <w:i/>
          <w:iCs/>
        </w:rPr>
        <w:t>K. 97.</w:t>
      </w:r>
      <w:r w:rsidR="00B05D1E" w:rsidRPr="009C7A0A">
        <w:rPr>
          <w:i/>
          <w:iCs/>
        </w:rPr>
        <w:t> </w:t>
      </w:r>
      <w:r w:rsidRPr="009C7A0A">
        <w:rPr>
          <w:i/>
          <w:iCs/>
        </w:rPr>
        <w:t xml:space="preserve">panta komentārs. </w:t>
      </w:r>
      <w:proofErr w:type="spellStart"/>
      <w:r w:rsidRPr="009C7A0A">
        <w:rPr>
          <w:i/>
          <w:iCs/>
        </w:rPr>
        <w:t>Grām</w:t>
      </w:r>
      <w:proofErr w:type="spellEnd"/>
      <w:r w:rsidRPr="009C7A0A">
        <w:rPr>
          <w:i/>
          <w:iCs/>
        </w:rPr>
        <w:t>.: Kriminālprocesa likuma komentāri. A</w:t>
      </w:r>
      <w:r w:rsidR="006E49E1" w:rsidRPr="009C7A0A">
        <w:rPr>
          <w:i/>
          <w:iCs/>
        </w:rPr>
        <w:t> </w:t>
      </w:r>
      <w:r w:rsidRPr="009C7A0A">
        <w:rPr>
          <w:i/>
          <w:iCs/>
        </w:rPr>
        <w:t>daļa. Zinātniska monogrāfija prof.</w:t>
      </w:r>
      <w:r w:rsidR="00592AE1">
        <w:rPr>
          <w:i/>
          <w:iCs/>
        </w:rPr>
        <w:t> </w:t>
      </w:r>
      <w:r w:rsidRPr="009C7A0A">
        <w:rPr>
          <w:i/>
          <w:iCs/>
        </w:rPr>
        <w:t>K.</w:t>
      </w:r>
      <w:r w:rsidR="00B05D1E" w:rsidRPr="009C7A0A">
        <w:rPr>
          <w:i/>
          <w:iCs/>
        </w:rPr>
        <w:t> </w:t>
      </w:r>
      <w:proofErr w:type="spellStart"/>
      <w:r w:rsidRPr="009C7A0A">
        <w:rPr>
          <w:i/>
          <w:iCs/>
        </w:rPr>
        <w:t>Stradas</w:t>
      </w:r>
      <w:proofErr w:type="spellEnd"/>
      <w:r w:rsidRPr="009C7A0A">
        <w:rPr>
          <w:i/>
          <w:iCs/>
        </w:rPr>
        <w:t>-Rozenbergas zinātniskā redakcijā. Rīga: Latvijas Vēstnesis, 2019, 347.</w:t>
      </w:r>
      <w:r w:rsidR="00B05D1E" w:rsidRPr="009C7A0A">
        <w:rPr>
          <w:i/>
          <w:iCs/>
        </w:rPr>
        <w:t> </w:t>
      </w:r>
      <w:r w:rsidRPr="009C7A0A">
        <w:rPr>
          <w:i/>
          <w:iCs/>
        </w:rPr>
        <w:t>lpp.</w:t>
      </w:r>
      <w:r w:rsidRPr="009C7A0A">
        <w:t>).</w:t>
      </w:r>
    </w:p>
    <w:p w14:paraId="4E81DE5F" w14:textId="721BEB02" w:rsidR="009C591A" w:rsidRPr="009C7A0A" w:rsidRDefault="00A8188A" w:rsidP="009C7A0A">
      <w:pPr>
        <w:widowControl w:val="0"/>
        <w:spacing w:line="276" w:lineRule="auto"/>
        <w:ind w:firstLine="720"/>
        <w:contextualSpacing/>
        <w:jc w:val="both"/>
      </w:pPr>
      <w:r w:rsidRPr="009C7A0A">
        <w:t xml:space="preserve">Ievērojot minēto, Senāts atzīst, ka šajā daļā cietušās </w:t>
      </w:r>
      <w:r w:rsidR="00E95AA5">
        <w:t>[pers. E]</w:t>
      </w:r>
      <w:r w:rsidRPr="009C7A0A">
        <w:t xml:space="preserve"> kasācijas sūdzība</w:t>
      </w:r>
      <w:r w:rsidR="00D911DF" w:rsidRPr="009C7A0A">
        <w:t xml:space="preserve"> nav izskatāma</w:t>
      </w:r>
      <w:r w:rsidRPr="009C7A0A">
        <w:t>.</w:t>
      </w:r>
    </w:p>
    <w:p w14:paraId="5A85F6D4" w14:textId="77777777" w:rsidR="00A8188A" w:rsidRPr="009C7A0A" w:rsidRDefault="00A8188A" w:rsidP="009C7A0A">
      <w:pPr>
        <w:widowControl w:val="0"/>
        <w:spacing w:line="276" w:lineRule="auto"/>
        <w:ind w:firstLine="720"/>
        <w:contextualSpacing/>
        <w:jc w:val="both"/>
      </w:pPr>
    </w:p>
    <w:p w14:paraId="673CBFF2" w14:textId="3266C63E" w:rsidR="009C591A" w:rsidRPr="009C7A0A" w:rsidRDefault="009C591A" w:rsidP="009C7A0A">
      <w:pPr>
        <w:spacing w:line="276" w:lineRule="auto"/>
        <w:ind w:firstLine="720"/>
        <w:jc w:val="both"/>
      </w:pPr>
      <w:r w:rsidRPr="009C7A0A">
        <w:t>[</w:t>
      </w:r>
      <w:r w:rsidR="00A8188A" w:rsidRPr="009C7A0A">
        <w:t>1</w:t>
      </w:r>
      <w:r w:rsidR="00C214B9" w:rsidRPr="009C7A0A">
        <w:t>5</w:t>
      </w:r>
      <w:r w:rsidRPr="009C7A0A">
        <w:t>] Izskatāmajā lietā tiesību</w:t>
      </w:r>
      <w:r w:rsidRPr="009C7A0A">
        <w:rPr>
          <w:rStyle w:val="CommentReference"/>
          <w:sz w:val="24"/>
          <w:szCs w:val="24"/>
        </w:rPr>
        <w:t xml:space="preserve"> j</w:t>
      </w:r>
      <w:r w:rsidRPr="009C7A0A">
        <w:t>autājums, uz kuru jāatbild Senātam</w:t>
      </w:r>
      <w:r w:rsidR="00642582" w:rsidRPr="009C7A0A">
        <w:t xml:space="preserve"> – </w:t>
      </w:r>
      <w:r w:rsidRPr="009C7A0A">
        <w:t>vai</w:t>
      </w:r>
      <w:r w:rsidRPr="009C7A0A">
        <w:rPr>
          <w:rStyle w:val="CommentReference"/>
          <w:sz w:val="24"/>
          <w:szCs w:val="24"/>
        </w:rPr>
        <w:t xml:space="preserve"> glābēju iesaistīšana noziedzīga nodarījuma seku likvid</w:t>
      </w:r>
      <w:r w:rsidR="004A6000" w:rsidRPr="009C7A0A">
        <w:rPr>
          <w:rStyle w:val="CommentReference"/>
          <w:sz w:val="24"/>
          <w:szCs w:val="24"/>
        </w:rPr>
        <w:t>ēšanā</w:t>
      </w:r>
      <w:r w:rsidRPr="009C7A0A">
        <w:t xml:space="preserve"> pārtrauc sākotnējā apdraudējuma tālāko iedarbību un izraisītās sekas.</w:t>
      </w:r>
    </w:p>
    <w:p w14:paraId="209C9429" w14:textId="67316AA9" w:rsidR="009C591A" w:rsidRPr="009C7A0A" w:rsidRDefault="009C591A" w:rsidP="009C7A0A">
      <w:pPr>
        <w:pStyle w:val="BodyText2"/>
        <w:spacing w:line="276" w:lineRule="auto"/>
        <w:ind w:firstLine="720"/>
        <w:jc w:val="both"/>
        <w:rPr>
          <w:rFonts w:ascii="Times New Roman" w:hAnsi="Times New Roman"/>
          <w:sz w:val="24"/>
          <w:szCs w:val="24"/>
        </w:rPr>
      </w:pPr>
      <w:r w:rsidRPr="009C7A0A">
        <w:rPr>
          <w:rFonts w:ascii="Times New Roman" w:hAnsi="Times New Roman"/>
          <w:sz w:val="24"/>
          <w:szCs w:val="24"/>
        </w:rPr>
        <w:t>[</w:t>
      </w:r>
      <w:r w:rsidR="00A8188A" w:rsidRPr="009C7A0A">
        <w:rPr>
          <w:rFonts w:ascii="Times New Roman" w:hAnsi="Times New Roman"/>
          <w:sz w:val="24"/>
          <w:szCs w:val="24"/>
        </w:rPr>
        <w:t>1</w:t>
      </w:r>
      <w:r w:rsidR="00C214B9" w:rsidRPr="009C7A0A">
        <w:rPr>
          <w:rFonts w:ascii="Times New Roman" w:hAnsi="Times New Roman"/>
          <w:sz w:val="24"/>
          <w:szCs w:val="24"/>
        </w:rPr>
        <w:t>5</w:t>
      </w:r>
      <w:r w:rsidRPr="009C7A0A">
        <w:rPr>
          <w:rFonts w:ascii="Times New Roman" w:hAnsi="Times New Roman"/>
          <w:sz w:val="24"/>
          <w:szCs w:val="24"/>
        </w:rPr>
        <w:t>.1] </w:t>
      </w:r>
      <w:r w:rsidR="004A6000" w:rsidRPr="009C7A0A">
        <w:rPr>
          <w:rFonts w:ascii="Times New Roman" w:hAnsi="Times New Roman"/>
          <w:sz w:val="24"/>
          <w:szCs w:val="24"/>
        </w:rPr>
        <w:t xml:space="preserve">Lai atbildētu uz šo jautājumu, </w:t>
      </w:r>
      <w:r w:rsidRPr="009C7A0A">
        <w:rPr>
          <w:rFonts w:ascii="Times New Roman" w:hAnsi="Times New Roman"/>
          <w:sz w:val="24"/>
          <w:szCs w:val="24"/>
        </w:rPr>
        <w:t>Senātam vispirms</w:t>
      </w:r>
      <w:r w:rsidR="004A6000" w:rsidRPr="009C7A0A">
        <w:rPr>
          <w:rFonts w:ascii="Times New Roman" w:hAnsi="Times New Roman"/>
          <w:sz w:val="24"/>
          <w:szCs w:val="24"/>
        </w:rPr>
        <w:t xml:space="preserve"> ir</w:t>
      </w:r>
      <w:r w:rsidRPr="009C7A0A">
        <w:rPr>
          <w:rFonts w:ascii="Times New Roman" w:hAnsi="Times New Roman"/>
          <w:sz w:val="24"/>
          <w:szCs w:val="24"/>
        </w:rPr>
        <w:t xml:space="preserve"> jānoskaidro cēloņsakarības jēdziena saturs un metode, ar kuru pārbaudāma cēloņsakarības esība.</w:t>
      </w:r>
    </w:p>
    <w:p w14:paraId="31ECBC4A" w14:textId="2194BDDD" w:rsidR="009C591A" w:rsidRPr="009C7A0A" w:rsidRDefault="009C591A" w:rsidP="009C7A0A">
      <w:pPr>
        <w:pStyle w:val="BodyText2"/>
        <w:spacing w:line="276" w:lineRule="auto"/>
        <w:ind w:firstLine="720"/>
        <w:jc w:val="both"/>
        <w:rPr>
          <w:rFonts w:ascii="Times New Roman" w:hAnsi="Times New Roman"/>
          <w:sz w:val="24"/>
          <w:szCs w:val="24"/>
        </w:rPr>
      </w:pPr>
      <w:r w:rsidRPr="009C7A0A">
        <w:rPr>
          <w:rFonts w:ascii="Times New Roman" w:hAnsi="Times New Roman"/>
          <w:sz w:val="24"/>
          <w:szCs w:val="24"/>
        </w:rPr>
        <w:t>Cēloņsakarība ir materiālo sastāvu noziedzīgo nodarījumu objektīvās puses pazīme</w:t>
      </w:r>
      <w:r w:rsidR="004A6000" w:rsidRPr="009C7A0A">
        <w:rPr>
          <w:rFonts w:ascii="Times New Roman" w:hAnsi="Times New Roman"/>
          <w:sz w:val="24"/>
          <w:szCs w:val="24"/>
        </w:rPr>
        <w:t>.</w:t>
      </w:r>
    </w:p>
    <w:p w14:paraId="62004317" w14:textId="77777777" w:rsidR="009C591A" w:rsidRPr="009C7A0A" w:rsidRDefault="009C591A" w:rsidP="009C7A0A">
      <w:pPr>
        <w:pStyle w:val="BodyText2"/>
        <w:spacing w:line="276" w:lineRule="auto"/>
        <w:ind w:firstLine="720"/>
        <w:jc w:val="both"/>
        <w:rPr>
          <w:rFonts w:ascii="Times New Roman" w:hAnsi="Times New Roman"/>
          <w:sz w:val="24"/>
          <w:szCs w:val="24"/>
        </w:rPr>
      </w:pPr>
      <w:r w:rsidRPr="009C7A0A">
        <w:rPr>
          <w:rFonts w:ascii="Times New Roman" w:hAnsi="Times New Roman"/>
          <w:sz w:val="24"/>
          <w:szCs w:val="24"/>
        </w:rPr>
        <w:lastRenderedPageBreak/>
        <w:t>Krimināltiesību teorijā un praksē pastāv konsekvents nosacījums, ka persona par noziedzīga nodarījuma izdarīšanu atbild tikai tādos gadījumos, kad ir pierādīta cēloņsakarība starp prettiesisko darbību vai bezdarbību un tām sekām, kas iestājušās šīs darbības vai bezdarbības rezultātā.</w:t>
      </w:r>
    </w:p>
    <w:p w14:paraId="3F1AABE3" w14:textId="771546B1" w:rsidR="009C591A" w:rsidRPr="009C7A0A" w:rsidRDefault="009C591A" w:rsidP="009C7A0A">
      <w:pPr>
        <w:pStyle w:val="BodyText2"/>
        <w:spacing w:line="276" w:lineRule="auto"/>
        <w:ind w:firstLine="720"/>
        <w:jc w:val="both"/>
        <w:rPr>
          <w:rFonts w:ascii="Times New Roman" w:hAnsi="Times New Roman"/>
          <w:sz w:val="24"/>
          <w:szCs w:val="24"/>
        </w:rPr>
      </w:pPr>
      <w:r w:rsidRPr="009C7A0A">
        <w:rPr>
          <w:rFonts w:ascii="Times New Roman" w:hAnsi="Times New Roman"/>
          <w:sz w:val="24"/>
          <w:szCs w:val="24"/>
        </w:rPr>
        <w:t>Tiesību zinātnē</w:t>
      </w:r>
      <w:r w:rsidR="00D911DF" w:rsidRPr="009C7A0A">
        <w:rPr>
          <w:rFonts w:ascii="Times New Roman" w:hAnsi="Times New Roman"/>
          <w:sz w:val="24"/>
          <w:szCs w:val="24"/>
        </w:rPr>
        <w:t xml:space="preserve"> izteikti </w:t>
      </w:r>
      <w:r w:rsidRPr="009C7A0A">
        <w:rPr>
          <w:rFonts w:ascii="Times New Roman" w:hAnsi="Times New Roman"/>
          <w:sz w:val="24"/>
          <w:szCs w:val="24"/>
        </w:rPr>
        <w:t>atšķirīgi viedokļi, kāda cēloņsakarības teorija ir piemērojama, lai noskaidrotu objektīvo saikni starp prettiesisko darbību vai bezdarbību un radītajām laika ziņā sekojošajām kaitīgajām sekām.</w:t>
      </w:r>
    </w:p>
    <w:p w14:paraId="7D40F7D5" w14:textId="56D782CF" w:rsidR="009C591A" w:rsidRPr="009C7A0A" w:rsidRDefault="009C591A" w:rsidP="009C7A0A">
      <w:pPr>
        <w:pStyle w:val="BodyText2"/>
        <w:spacing w:line="276" w:lineRule="auto"/>
        <w:ind w:firstLine="720"/>
        <w:jc w:val="both"/>
        <w:rPr>
          <w:rFonts w:ascii="Times New Roman" w:hAnsi="Times New Roman"/>
          <w:sz w:val="24"/>
          <w:szCs w:val="24"/>
        </w:rPr>
      </w:pPr>
      <w:r w:rsidRPr="009C7A0A">
        <w:rPr>
          <w:rFonts w:ascii="Times New Roman" w:hAnsi="Times New Roman"/>
          <w:sz w:val="24"/>
          <w:szCs w:val="24"/>
        </w:rPr>
        <w:t>Latvijas krimināltiesību teorijā pa</w:t>
      </w:r>
      <w:r w:rsidR="00D911DF" w:rsidRPr="009C7A0A">
        <w:rPr>
          <w:rFonts w:ascii="Times New Roman" w:hAnsi="Times New Roman"/>
          <w:sz w:val="24"/>
          <w:szCs w:val="24"/>
        </w:rPr>
        <w:t>usts v</w:t>
      </w:r>
      <w:r w:rsidRPr="009C7A0A">
        <w:rPr>
          <w:rFonts w:ascii="Times New Roman" w:hAnsi="Times New Roman"/>
          <w:sz w:val="24"/>
          <w:szCs w:val="24"/>
        </w:rPr>
        <w:t>iedoklis, ka darbībai vai bezdarbībai jābūt galvenajam faktoram, kas izraisījis sekas. Cēloņsakarība tiek skaidrota kā objektīvā saikne starp prettiesisko darbību vai bezdarbību un radītajām laika ziņā sekojošajām kaitīgajām sekām, kurā darbība vai bezdarbība sagatavo un nosaka seku iestāšanās reālu iespēju, un darbība vai bezdarbība ir galvenais noteicošais faktors, kas neizbēgami radījis kaitīgās sekas (</w:t>
      </w:r>
      <w:r w:rsidRPr="009C7A0A">
        <w:rPr>
          <w:rFonts w:ascii="Times New Roman" w:hAnsi="Times New Roman"/>
          <w:i/>
          <w:iCs/>
          <w:sz w:val="24"/>
          <w:szCs w:val="24"/>
        </w:rPr>
        <w:t xml:space="preserve">Krastiņš U., </w:t>
      </w:r>
      <w:proofErr w:type="spellStart"/>
      <w:r w:rsidRPr="009C7A0A">
        <w:rPr>
          <w:rFonts w:ascii="Times New Roman" w:hAnsi="Times New Roman"/>
          <w:i/>
          <w:iCs/>
          <w:sz w:val="24"/>
          <w:szCs w:val="24"/>
        </w:rPr>
        <w:t>Liholaja</w:t>
      </w:r>
      <w:proofErr w:type="spellEnd"/>
      <w:r w:rsidRPr="009C7A0A">
        <w:rPr>
          <w:rFonts w:ascii="Times New Roman" w:hAnsi="Times New Roman"/>
          <w:i/>
          <w:iCs/>
          <w:sz w:val="24"/>
          <w:szCs w:val="24"/>
        </w:rPr>
        <w:t> V. Krimināllikuma komentāri. Pirmā daļa (I-VIII</w:t>
      </w:r>
      <w:r w:rsidRPr="009C7A0A">
        <w:rPr>
          <w:rFonts w:ascii="Times New Roman" w:hAnsi="Times New Roman"/>
          <w:i/>
          <w:iCs/>
          <w:sz w:val="24"/>
          <w:szCs w:val="24"/>
          <w:vertAlign w:val="superscript"/>
        </w:rPr>
        <w:t>1</w:t>
      </w:r>
      <w:r w:rsidR="009C03F7" w:rsidRPr="009C7A0A">
        <w:rPr>
          <w:rFonts w:ascii="Times New Roman" w:hAnsi="Times New Roman"/>
          <w:i/>
          <w:iCs/>
          <w:sz w:val="24"/>
          <w:szCs w:val="24"/>
        </w:rPr>
        <w:t> </w:t>
      </w:r>
      <w:r w:rsidRPr="009C7A0A">
        <w:rPr>
          <w:rFonts w:ascii="Times New Roman" w:hAnsi="Times New Roman"/>
          <w:i/>
          <w:iCs/>
          <w:sz w:val="24"/>
          <w:szCs w:val="24"/>
        </w:rPr>
        <w:t>nodaļa). Rīga: Tiesu namu aģentūra,</w:t>
      </w:r>
      <w:r w:rsidR="00AE7F81" w:rsidRPr="009C7A0A">
        <w:rPr>
          <w:rFonts w:ascii="Times New Roman" w:hAnsi="Times New Roman"/>
          <w:i/>
          <w:iCs/>
          <w:sz w:val="24"/>
          <w:szCs w:val="24"/>
        </w:rPr>
        <w:t xml:space="preserve"> </w:t>
      </w:r>
      <w:r w:rsidRPr="009C7A0A">
        <w:rPr>
          <w:rFonts w:ascii="Times New Roman" w:hAnsi="Times New Roman"/>
          <w:i/>
          <w:iCs/>
          <w:sz w:val="24"/>
          <w:szCs w:val="24"/>
        </w:rPr>
        <w:t>2015,</w:t>
      </w:r>
      <w:r w:rsidR="00AE7F81" w:rsidRPr="009C7A0A">
        <w:rPr>
          <w:rFonts w:ascii="Times New Roman" w:hAnsi="Times New Roman"/>
          <w:i/>
          <w:iCs/>
          <w:sz w:val="24"/>
          <w:szCs w:val="24"/>
        </w:rPr>
        <w:t xml:space="preserve"> </w:t>
      </w:r>
      <w:r w:rsidRPr="009C7A0A">
        <w:rPr>
          <w:rFonts w:ascii="Times New Roman" w:hAnsi="Times New Roman"/>
          <w:i/>
          <w:iCs/>
          <w:sz w:val="24"/>
          <w:szCs w:val="24"/>
        </w:rPr>
        <w:t>65. lpp.</w:t>
      </w:r>
      <w:r w:rsidRPr="009C7A0A">
        <w:rPr>
          <w:rFonts w:ascii="Times New Roman" w:hAnsi="Times New Roman"/>
          <w:sz w:val="24"/>
          <w:szCs w:val="24"/>
        </w:rPr>
        <w:t>).</w:t>
      </w:r>
    </w:p>
    <w:p w14:paraId="40709473" w14:textId="24C224A7" w:rsidR="009C591A" w:rsidRPr="009C7A0A" w:rsidRDefault="009C591A" w:rsidP="009C7A0A">
      <w:pPr>
        <w:pStyle w:val="BodyText2"/>
        <w:spacing w:line="276" w:lineRule="auto"/>
        <w:ind w:firstLine="720"/>
        <w:jc w:val="both"/>
        <w:rPr>
          <w:rFonts w:ascii="Times New Roman" w:hAnsi="Times New Roman"/>
          <w:sz w:val="24"/>
          <w:szCs w:val="24"/>
        </w:rPr>
      </w:pPr>
      <w:r w:rsidRPr="009C7A0A">
        <w:rPr>
          <w:rFonts w:ascii="Times New Roman" w:hAnsi="Times New Roman"/>
          <w:sz w:val="24"/>
          <w:szCs w:val="24"/>
        </w:rPr>
        <w:t>Šāds cēloņsakarības skaidrojums tiek uzturēts arī jaunākajā krimināltiesību doktrīnā (</w:t>
      </w:r>
      <w:r w:rsidRPr="009C7A0A">
        <w:rPr>
          <w:rFonts w:ascii="Times New Roman" w:hAnsi="Times New Roman"/>
          <w:i/>
          <w:iCs/>
          <w:sz w:val="24"/>
          <w:szCs w:val="24"/>
        </w:rPr>
        <w:t xml:space="preserve">Krastiņš U., </w:t>
      </w:r>
      <w:proofErr w:type="spellStart"/>
      <w:r w:rsidRPr="009C7A0A">
        <w:rPr>
          <w:rFonts w:ascii="Times New Roman" w:hAnsi="Times New Roman"/>
          <w:i/>
          <w:iCs/>
          <w:sz w:val="24"/>
          <w:szCs w:val="24"/>
        </w:rPr>
        <w:t>Liholaja</w:t>
      </w:r>
      <w:proofErr w:type="spellEnd"/>
      <w:r w:rsidRPr="009C7A0A">
        <w:rPr>
          <w:rFonts w:ascii="Times New Roman" w:hAnsi="Times New Roman"/>
          <w:i/>
          <w:iCs/>
          <w:sz w:val="24"/>
          <w:szCs w:val="24"/>
        </w:rPr>
        <w:t> V. Krimināltiesības. Vispārīgā daļa. Mācību grāmata. Ceturtais papildinātais izdevums. Rīga: Tiesu namu aģentūra, 2024, 131. lpp.</w:t>
      </w:r>
      <w:r w:rsidRPr="009C7A0A">
        <w:rPr>
          <w:rFonts w:ascii="Times New Roman" w:hAnsi="Times New Roman"/>
          <w:sz w:val="24"/>
          <w:szCs w:val="24"/>
        </w:rPr>
        <w:t>).</w:t>
      </w:r>
    </w:p>
    <w:p w14:paraId="39FBD32C" w14:textId="77777777" w:rsidR="009C591A" w:rsidRPr="009C7A0A" w:rsidRDefault="009C591A" w:rsidP="009C7A0A">
      <w:pPr>
        <w:pStyle w:val="BodyText2"/>
        <w:spacing w:line="276" w:lineRule="auto"/>
        <w:ind w:firstLine="720"/>
        <w:jc w:val="both"/>
        <w:rPr>
          <w:rFonts w:ascii="Times New Roman" w:hAnsi="Times New Roman"/>
          <w:sz w:val="24"/>
          <w:szCs w:val="24"/>
        </w:rPr>
      </w:pPr>
      <w:r w:rsidRPr="009C7A0A">
        <w:rPr>
          <w:rFonts w:ascii="Times New Roman" w:hAnsi="Times New Roman"/>
          <w:sz w:val="24"/>
          <w:szCs w:val="24"/>
        </w:rPr>
        <w:t>Tādējādi atbilstoši galvenā cēloņa teorijai tiek meklēts tāds cēlonis, kam ir izšķiroša loma seku radīšanā.</w:t>
      </w:r>
    </w:p>
    <w:p w14:paraId="315CD433" w14:textId="77777777" w:rsidR="00AD0D46" w:rsidRPr="009C7A0A" w:rsidRDefault="009C591A" w:rsidP="009C7A0A">
      <w:pPr>
        <w:pStyle w:val="BodyText2"/>
        <w:spacing w:line="276" w:lineRule="auto"/>
        <w:ind w:firstLine="720"/>
        <w:jc w:val="both"/>
        <w:rPr>
          <w:rFonts w:ascii="Times New Roman" w:hAnsi="Times New Roman"/>
          <w:sz w:val="24"/>
          <w:szCs w:val="24"/>
        </w:rPr>
      </w:pPr>
      <w:r w:rsidRPr="009C7A0A">
        <w:rPr>
          <w:rFonts w:ascii="Times New Roman" w:hAnsi="Times New Roman"/>
          <w:sz w:val="24"/>
          <w:szCs w:val="24"/>
        </w:rPr>
        <w:t xml:space="preserve">Vienlaikus Latvijas juridiskajā literatūrā, atkāpjoties no valdošā viedokļa krimināltiesību teorijā, </w:t>
      </w:r>
      <w:r w:rsidR="004A6000" w:rsidRPr="009C7A0A">
        <w:rPr>
          <w:rFonts w:ascii="Times New Roman" w:hAnsi="Times New Roman"/>
          <w:sz w:val="24"/>
          <w:szCs w:val="24"/>
        </w:rPr>
        <w:t xml:space="preserve">ir </w:t>
      </w:r>
      <w:r w:rsidRPr="009C7A0A">
        <w:rPr>
          <w:rFonts w:ascii="Times New Roman" w:hAnsi="Times New Roman"/>
          <w:sz w:val="24"/>
          <w:szCs w:val="24"/>
        </w:rPr>
        <w:t xml:space="preserve">pausts viedoklis, ka cēloņsakarības pamatošanai būtu izmantojama ekvivalences teorija, kas krimināltiesībās ārvalstīs (piemēram, Vācijā un Austrijā) guvusi vislielāko atbalstu. </w:t>
      </w:r>
    </w:p>
    <w:p w14:paraId="7677F69F" w14:textId="4F691034" w:rsidR="00AD0D46" w:rsidRPr="009C7A0A" w:rsidRDefault="00AD0D46" w:rsidP="009C7A0A">
      <w:pPr>
        <w:spacing w:line="276" w:lineRule="auto"/>
        <w:ind w:firstLine="720"/>
        <w:jc w:val="both"/>
      </w:pPr>
      <w:bookmarkStart w:id="4" w:name="_Hlk174433457"/>
      <w:r w:rsidRPr="009C7A0A">
        <w:t>Saskaņā ar ekvivalences</w:t>
      </w:r>
      <w:bookmarkEnd w:id="4"/>
      <w:r w:rsidRPr="009C7A0A">
        <w:t xml:space="preserve"> teoriju katrs nosacījums, kas veicinājis to, ka iestājušās noteiktas sekas, ir viens no cēloņiem. Turklāt visi cēloņi tiek uzskatīti par līdzvērtīgiem, dalījums svarīgos un nesvarīgos nav pieļaujams, bet vēlāks cēlonis var novērst sākotnējā cēloņa iedarbību un radīt jaunu cēloņu virkni. Cēloņsakarība ir ne tikai tad, ja tās pašas sekas neiestātos vispār, bet arī tad, ja tās pašas sekas iestātos, taču citā veidā, laikā vai vietā, vai ja tās iestātos tajā pašā laikā un vietā, taču būtu mazāk smagas</w:t>
      </w:r>
      <w:r w:rsidRPr="009C7A0A">
        <w:rPr>
          <w:rFonts w:eastAsiaTheme="minorHAnsi"/>
        </w:rPr>
        <w:t xml:space="preserve"> (</w:t>
      </w:r>
      <w:r w:rsidRPr="009C7A0A">
        <w:rPr>
          <w:rFonts w:eastAsiaTheme="minorHAnsi"/>
          <w:i/>
          <w:iCs/>
        </w:rPr>
        <w:t>Leja M. Cēloņsakarības pārbaude krimināltiesībās pēc ekvivalences teorijas principiem. Jurista Vārds, 06.11.2018., Nr. 45 (1051);</w:t>
      </w:r>
      <w:r w:rsidRPr="009C7A0A">
        <w:rPr>
          <w:rFonts w:eastAsiaTheme="minorHAnsi"/>
        </w:rPr>
        <w:t xml:space="preserve"> </w:t>
      </w:r>
      <w:r w:rsidRPr="009C7A0A">
        <w:rPr>
          <w:rFonts w:eastAsiaTheme="minorHAnsi"/>
          <w:i/>
          <w:iCs/>
        </w:rPr>
        <w:t>Leja M. Krimināltiesību aktuālie jautājumi un to risinājumi Latvijā, Austrijā, Šveicē, Vācijā.</w:t>
      </w:r>
      <w:r w:rsidRPr="009C7A0A">
        <w:rPr>
          <w:rFonts w:eastAsiaTheme="minorHAnsi"/>
        </w:rPr>
        <w:t xml:space="preserve"> </w:t>
      </w:r>
      <w:r w:rsidRPr="009C7A0A">
        <w:rPr>
          <w:rFonts w:eastAsiaTheme="minorHAnsi"/>
          <w:i/>
          <w:iCs/>
        </w:rPr>
        <w:t>Noziedzīga nodarījuma uzbūve; cēloņsakarība; vaina; krimināltiesību normu interpretācija un</w:t>
      </w:r>
      <w:r w:rsidRPr="009C7A0A">
        <w:rPr>
          <w:rFonts w:eastAsiaTheme="minorHAnsi"/>
        </w:rPr>
        <w:t xml:space="preserve"> </w:t>
      </w:r>
      <w:r w:rsidRPr="009C7A0A">
        <w:rPr>
          <w:rFonts w:eastAsiaTheme="minorHAnsi"/>
          <w:i/>
          <w:iCs/>
        </w:rPr>
        <w:t>spēks laikā. I daļa. Rīga: Tiesu namu aģentūra, 2019, 492.</w:t>
      </w:r>
      <w:r w:rsidRPr="009C7A0A">
        <w:t>–</w:t>
      </w:r>
      <w:r w:rsidRPr="009C7A0A">
        <w:rPr>
          <w:rFonts w:eastAsiaTheme="minorHAnsi"/>
          <w:i/>
          <w:iCs/>
        </w:rPr>
        <w:t>493. lpp</w:t>
      </w:r>
      <w:r w:rsidRPr="009C7A0A">
        <w:rPr>
          <w:rFonts w:eastAsiaTheme="minorHAnsi"/>
        </w:rPr>
        <w:t>.)</w:t>
      </w:r>
      <w:r w:rsidRPr="009C7A0A">
        <w:t>.</w:t>
      </w:r>
    </w:p>
    <w:p w14:paraId="33767D55" w14:textId="5146551E" w:rsidR="009C591A" w:rsidRPr="009C7A0A" w:rsidRDefault="009C591A" w:rsidP="009C7A0A">
      <w:pPr>
        <w:shd w:val="clear" w:color="auto" w:fill="FFFFFF"/>
        <w:spacing w:line="276" w:lineRule="auto"/>
        <w:ind w:firstLine="720"/>
        <w:jc w:val="both"/>
        <w:rPr>
          <w:rFonts w:eastAsiaTheme="minorHAnsi"/>
        </w:rPr>
      </w:pPr>
      <w:r w:rsidRPr="009C7A0A">
        <w:rPr>
          <w:rFonts w:eastAsiaTheme="minorHAnsi"/>
        </w:rPr>
        <w:t>Galvenā cēloņa kritērijs daudzos gadījumos nav derīgs cēloņsakarības pārbaudē, jo nereti kaitīgās sekas iestājas, vairākiem cēloņiem apvienojoties, piemēram, ja kaitīgās sekas iestājas pēc tam, kad vienas personas tīšām darbībām pievienojas citas personas neuzmanīga rīcība. Šo kritēriju lielākoties nav iespējams izmantot arī noziedzīgos nodarījumos bezdarbības formā, jo šajos gadījumos galvenais seku iestāšanās faktors parasti ir citas personas aktīvas darbības, kuras bezdarbību pieļāvusī persona nav novērsusi (</w:t>
      </w:r>
      <w:r w:rsidRPr="009C7A0A">
        <w:rPr>
          <w:rFonts w:eastAsiaTheme="minorHAnsi"/>
          <w:i/>
          <w:iCs/>
        </w:rPr>
        <w:t>Leja M. Krimināltiesību aktuālie jautājumi un to risinājumi Latvijā, Austrijā, Šveicē, Vācijā.</w:t>
      </w:r>
      <w:r w:rsidRPr="009C7A0A">
        <w:rPr>
          <w:rFonts w:eastAsiaTheme="minorHAnsi"/>
        </w:rPr>
        <w:t xml:space="preserve"> </w:t>
      </w:r>
      <w:r w:rsidRPr="009C7A0A">
        <w:rPr>
          <w:rFonts w:eastAsiaTheme="minorHAnsi"/>
          <w:i/>
          <w:iCs/>
        </w:rPr>
        <w:t>Noziedzīga nodarījuma uzbūve; cēloņsakarība; vaina; krimināltiesību normu interpretācija un</w:t>
      </w:r>
      <w:r w:rsidRPr="009C7A0A">
        <w:rPr>
          <w:rFonts w:eastAsiaTheme="minorHAnsi"/>
        </w:rPr>
        <w:t xml:space="preserve"> </w:t>
      </w:r>
      <w:r w:rsidRPr="009C7A0A">
        <w:rPr>
          <w:rFonts w:eastAsiaTheme="minorHAnsi"/>
          <w:i/>
          <w:iCs/>
        </w:rPr>
        <w:t>spēks laikā. I daļa. Rīga: Tiesu namu aģentūra, 2019, 485.–486. lpp</w:t>
      </w:r>
      <w:r w:rsidRPr="009C7A0A">
        <w:rPr>
          <w:rFonts w:eastAsiaTheme="minorHAnsi"/>
        </w:rPr>
        <w:t>.).</w:t>
      </w:r>
    </w:p>
    <w:p w14:paraId="63B2FA3F" w14:textId="263C0DF6" w:rsidR="009C591A" w:rsidRPr="009C7A0A" w:rsidRDefault="009C591A" w:rsidP="009C7A0A">
      <w:pPr>
        <w:pStyle w:val="BodyText2"/>
        <w:spacing w:line="276" w:lineRule="auto"/>
        <w:ind w:firstLine="720"/>
        <w:jc w:val="both"/>
        <w:rPr>
          <w:rFonts w:ascii="Times New Roman" w:hAnsi="Times New Roman"/>
          <w:sz w:val="24"/>
          <w:szCs w:val="24"/>
        </w:rPr>
      </w:pPr>
      <w:r w:rsidRPr="009C7A0A">
        <w:rPr>
          <w:rFonts w:ascii="Times New Roman" w:hAnsi="Times New Roman"/>
          <w:sz w:val="24"/>
          <w:szCs w:val="24"/>
        </w:rPr>
        <w:t xml:space="preserve">Senāts piekrīt minētajai atziņai, jo nereti kaitīgās sekas iestājas vairākiem cēloņiem apvienojoties, piemēram, ja sekas izraisa vairāku personu neuzmanīgas rīcības </w:t>
      </w:r>
      <w:r w:rsidRPr="009C7A0A">
        <w:rPr>
          <w:rFonts w:ascii="Times New Roman" w:hAnsi="Times New Roman"/>
          <w:sz w:val="24"/>
          <w:szCs w:val="24"/>
        </w:rPr>
        <w:lastRenderedPageBreak/>
        <w:t>„summēšanās”.</w:t>
      </w:r>
      <w:r w:rsidR="00BC3AD0" w:rsidRPr="009C7A0A">
        <w:rPr>
          <w:rFonts w:ascii="Times New Roman" w:hAnsi="Times New Roman"/>
          <w:sz w:val="24"/>
          <w:szCs w:val="24"/>
        </w:rPr>
        <w:t xml:space="preserve"> </w:t>
      </w:r>
      <w:r w:rsidR="00AF22BF" w:rsidRPr="009C7A0A">
        <w:rPr>
          <w:rFonts w:ascii="Times New Roman" w:hAnsi="Times New Roman"/>
          <w:sz w:val="24"/>
          <w:szCs w:val="24"/>
        </w:rPr>
        <w:t xml:space="preserve">Turklāt, </w:t>
      </w:r>
      <w:r w:rsidRPr="009C7A0A">
        <w:rPr>
          <w:rFonts w:ascii="Times New Roman" w:hAnsi="Times New Roman"/>
          <w:sz w:val="24"/>
          <w:szCs w:val="24"/>
        </w:rPr>
        <w:t xml:space="preserve">ja neuzmanības pakāpe ir līdzvērtīga vai precīzi nav salīdzināma, identificēt galveno (noteicošo) faktoru </w:t>
      </w:r>
      <w:r w:rsidR="00AF22BF" w:rsidRPr="009C7A0A">
        <w:rPr>
          <w:rFonts w:ascii="Times New Roman" w:hAnsi="Times New Roman"/>
          <w:sz w:val="24"/>
          <w:szCs w:val="24"/>
        </w:rPr>
        <w:t xml:space="preserve">parasti </w:t>
      </w:r>
      <w:r w:rsidRPr="009C7A0A">
        <w:rPr>
          <w:rFonts w:ascii="Times New Roman" w:hAnsi="Times New Roman"/>
          <w:sz w:val="24"/>
          <w:szCs w:val="24"/>
        </w:rPr>
        <w:t>nav iespējams</w:t>
      </w:r>
      <w:r w:rsidR="00AF22BF" w:rsidRPr="009C7A0A">
        <w:rPr>
          <w:rFonts w:ascii="Times New Roman" w:hAnsi="Times New Roman"/>
          <w:sz w:val="24"/>
          <w:szCs w:val="24"/>
        </w:rPr>
        <w:t>.</w:t>
      </w:r>
    </w:p>
    <w:p w14:paraId="643730F4" w14:textId="114FB5F4" w:rsidR="009C591A" w:rsidRPr="009C7A0A" w:rsidRDefault="009C591A" w:rsidP="009C7A0A">
      <w:pPr>
        <w:pStyle w:val="BodyText2"/>
        <w:spacing w:line="276" w:lineRule="auto"/>
        <w:ind w:firstLine="720"/>
        <w:jc w:val="both"/>
        <w:rPr>
          <w:rFonts w:ascii="Times New Roman" w:hAnsi="Times New Roman"/>
          <w:color w:val="000000" w:themeColor="text1"/>
          <w:sz w:val="24"/>
          <w:szCs w:val="24"/>
        </w:rPr>
      </w:pPr>
      <w:r w:rsidRPr="009C7A0A">
        <w:rPr>
          <w:rFonts w:ascii="Times New Roman" w:hAnsi="Times New Roman"/>
          <w:sz w:val="24"/>
          <w:szCs w:val="24"/>
        </w:rPr>
        <w:t>Senāts jau iepriekš paudis atziņu,</w:t>
      </w:r>
      <w:r w:rsidRPr="009C7A0A">
        <w:rPr>
          <w:rFonts w:ascii="Times New Roman" w:hAnsi="Times New Roman"/>
          <w:b/>
          <w:bCs/>
          <w:sz w:val="24"/>
          <w:szCs w:val="24"/>
        </w:rPr>
        <w:t xml:space="preserve"> </w:t>
      </w:r>
      <w:r w:rsidRPr="009C7A0A">
        <w:rPr>
          <w:rFonts w:ascii="Times New Roman" w:eastAsiaTheme="minorHAnsi" w:hAnsi="Times New Roman"/>
          <w:sz w:val="24"/>
          <w:szCs w:val="24"/>
        </w:rPr>
        <w:t xml:space="preserve">ka cēlonis nezaudē savu juridisko nozīmi, ja bez tā arī citi cēloņi veicinājuši seku iestāšanos. Ekvivalences teorijas principu izmantošanu Senāts akceptējis jau </w:t>
      </w:r>
      <w:r w:rsidRPr="009C7A0A">
        <w:rPr>
          <w:rFonts w:ascii="Times New Roman" w:hAnsi="Times New Roman"/>
          <w:color w:val="000000" w:themeColor="text1"/>
          <w:sz w:val="24"/>
          <w:szCs w:val="24"/>
        </w:rPr>
        <w:t>2019. gada 15. oktobra lēmumā lietā Nr. SKK</w:t>
      </w:r>
      <w:r w:rsidRPr="009C7A0A">
        <w:rPr>
          <w:rFonts w:ascii="Times New Roman" w:hAnsi="Times New Roman"/>
          <w:sz w:val="24"/>
          <w:szCs w:val="24"/>
        </w:rPr>
        <w:noBreakHyphen/>
      </w:r>
      <w:r w:rsidRPr="009C7A0A">
        <w:rPr>
          <w:rFonts w:ascii="Times New Roman" w:hAnsi="Times New Roman"/>
          <w:color w:val="000000" w:themeColor="text1"/>
          <w:sz w:val="24"/>
          <w:szCs w:val="24"/>
        </w:rPr>
        <w:t>357/2019 (</w:t>
      </w:r>
      <w:r w:rsidR="000D1D0B">
        <w:rPr>
          <w:rFonts w:ascii="Times New Roman" w:hAnsi="Times New Roman"/>
          <w:color w:val="000000" w:themeColor="text1"/>
          <w:sz w:val="24"/>
          <w:szCs w:val="24"/>
        </w:rPr>
        <w:t>sk. </w:t>
      </w:r>
      <w:r w:rsidR="000D1D0B" w:rsidRPr="000D1D0B">
        <w:rPr>
          <w:rFonts w:ascii="Times New Roman" w:hAnsi="Times New Roman"/>
          <w:i/>
          <w:iCs/>
          <w:color w:val="000000" w:themeColor="text1"/>
          <w:sz w:val="24"/>
          <w:szCs w:val="24"/>
        </w:rPr>
        <w:t xml:space="preserve">Senāta </w:t>
      </w:r>
      <w:r w:rsidRPr="000D1D0B">
        <w:rPr>
          <w:rFonts w:ascii="Times New Roman" w:hAnsi="Times New Roman"/>
          <w:i/>
          <w:iCs/>
          <w:sz w:val="24"/>
          <w:szCs w:val="24"/>
        </w:rPr>
        <w:t>2023. gada lēmuma lietā Nr. </w:t>
      </w:r>
      <w:hyperlink r:id="rId10" w:history="1">
        <w:r w:rsidRPr="005846EA">
          <w:rPr>
            <w:rStyle w:val="Hyperlink"/>
            <w:rFonts w:ascii="Times New Roman" w:hAnsi="Times New Roman"/>
            <w:i/>
            <w:iCs/>
            <w:sz w:val="24"/>
            <w:szCs w:val="24"/>
          </w:rPr>
          <w:t>SKK</w:t>
        </w:r>
        <w:r w:rsidRPr="005846EA">
          <w:rPr>
            <w:rStyle w:val="Hyperlink"/>
            <w:rFonts w:ascii="Times New Roman" w:hAnsi="Times New Roman"/>
            <w:i/>
            <w:iCs/>
            <w:sz w:val="24"/>
            <w:szCs w:val="24"/>
          </w:rPr>
          <w:noBreakHyphen/>
          <w:t>[P]/2023</w:t>
        </w:r>
      </w:hyperlink>
      <w:r w:rsidRPr="000D1D0B">
        <w:rPr>
          <w:rFonts w:ascii="Times New Roman" w:hAnsi="Times New Roman"/>
          <w:i/>
          <w:iCs/>
          <w:sz w:val="24"/>
          <w:szCs w:val="24"/>
        </w:rPr>
        <w:t>,</w:t>
      </w:r>
      <w:r w:rsidR="005846EA">
        <w:rPr>
          <w:rFonts w:ascii="Times New Roman" w:hAnsi="Times New Roman"/>
          <w:i/>
          <w:iCs/>
          <w:sz w:val="24"/>
          <w:szCs w:val="24"/>
        </w:rPr>
        <w:t xml:space="preserve"> </w:t>
      </w:r>
      <w:r w:rsidRPr="000D1D0B">
        <w:rPr>
          <w:rFonts w:ascii="Times New Roman" w:hAnsi="Times New Roman"/>
          <w:i/>
          <w:iCs/>
          <w:sz w:val="24"/>
          <w:szCs w:val="24"/>
        </w:rPr>
        <w:t>8.2. punkt</w:t>
      </w:r>
      <w:r w:rsidR="005846EA">
        <w:rPr>
          <w:rFonts w:ascii="Times New Roman" w:hAnsi="Times New Roman"/>
          <w:i/>
          <w:iCs/>
          <w:sz w:val="24"/>
          <w:szCs w:val="24"/>
        </w:rPr>
        <w:t>u, pieejams Augstākās tiesas tīmekļvietnē</w:t>
      </w:r>
      <w:r w:rsidRPr="009C7A0A">
        <w:rPr>
          <w:rFonts w:ascii="Times New Roman" w:hAnsi="Times New Roman"/>
          <w:sz w:val="24"/>
          <w:szCs w:val="24"/>
        </w:rPr>
        <w:t>)</w:t>
      </w:r>
      <w:r w:rsidRPr="009C7A0A">
        <w:rPr>
          <w:rFonts w:ascii="Times New Roman" w:hAnsi="Times New Roman"/>
          <w:color w:val="000000" w:themeColor="text1"/>
          <w:sz w:val="24"/>
          <w:szCs w:val="24"/>
        </w:rPr>
        <w:t>.</w:t>
      </w:r>
    </w:p>
    <w:p w14:paraId="14591B65" w14:textId="773C0AD6" w:rsidR="009C591A" w:rsidRPr="009C7A0A" w:rsidRDefault="009C591A" w:rsidP="009C7A0A">
      <w:pPr>
        <w:pStyle w:val="BodyText2"/>
        <w:spacing w:line="276" w:lineRule="auto"/>
        <w:ind w:firstLine="720"/>
        <w:jc w:val="both"/>
        <w:rPr>
          <w:rFonts w:ascii="Times New Roman" w:hAnsi="Times New Roman"/>
          <w:sz w:val="24"/>
          <w:szCs w:val="24"/>
        </w:rPr>
      </w:pPr>
      <w:r w:rsidRPr="009C7A0A">
        <w:rPr>
          <w:rFonts w:ascii="Times New Roman" w:hAnsi="Times New Roman"/>
          <w:sz w:val="24"/>
          <w:szCs w:val="24"/>
        </w:rPr>
        <w:t>Senāts norāda, ka kriminālatbildība ir bargākais juridiskās atbildības veids, tāpēc cēloņsakarību neveido jebkurš nosacījums, kas jebkādā veidā ietekmē seku iestāšanās laiku un/vai vietu. Cēloņsakarība nav konstatējama gadījumā, ja nodarījums nebūtiski ietekmē seku iestāšanās laiku, vienlaikus neietekmējot seku iestāšanos kopumā. Piemēram, nodarījums nenozīmīgi paātrina būves sabrukšanu (tas ir, procesu), bet neietekmē sekas – būves sabrukumu.</w:t>
      </w:r>
    </w:p>
    <w:p w14:paraId="397CB1FB" w14:textId="54E4EEA8" w:rsidR="009C591A" w:rsidRPr="009C7A0A" w:rsidRDefault="009C591A" w:rsidP="009C7A0A">
      <w:pPr>
        <w:pStyle w:val="BodyText2"/>
        <w:spacing w:line="276" w:lineRule="auto"/>
        <w:ind w:firstLine="720"/>
        <w:jc w:val="both"/>
        <w:rPr>
          <w:rFonts w:ascii="Times New Roman" w:hAnsi="Times New Roman"/>
          <w:sz w:val="24"/>
          <w:szCs w:val="24"/>
        </w:rPr>
      </w:pPr>
      <w:r w:rsidRPr="009C7A0A">
        <w:rPr>
          <w:rFonts w:ascii="Times New Roman" w:hAnsi="Times New Roman"/>
          <w:sz w:val="24"/>
          <w:szCs w:val="24"/>
        </w:rPr>
        <w:t>Tādējādi tiesām, pārbaudot cēloņsakarības esību, ir jāvērtē, kāda mērā nodarījums sekmēja seku iestāšanos gadījumā, ja šīs sekas</w:t>
      </w:r>
      <w:r w:rsidR="00EA4EEE" w:rsidRPr="009C7A0A">
        <w:rPr>
          <w:rFonts w:ascii="Times New Roman" w:hAnsi="Times New Roman"/>
          <w:sz w:val="24"/>
          <w:szCs w:val="24"/>
        </w:rPr>
        <w:t xml:space="preserve"> nenovēršami</w:t>
      </w:r>
      <w:r w:rsidRPr="009C7A0A">
        <w:rPr>
          <w:rFonts w:ascii="Times New Roman" w:hAnsi="Times New Roman"/>
          <w:sz w:val="24"/>
          <w:szCs w:val="24"/>
        </w:rPr>
        <w:t xml:space="preserve"> </w:t>
      </w:r>
      <w:r w:rsidR="00EA4EEE" w:rsidRPr="009C7A0A">
        <w:rPr>
          <w:rFonts w:ascii="Times New Roman" w:hAnsi="Times New Roman"/>
          <w:sz w:val="24"/>
          <w:szCs w:val="24"/>
        </w:rPr>
        <w:t>i</w:t>
      </w:r>
      <w:r w:rsidRPr="009C7A0A">
        <w:rPr>
          <w:rFonts w:ascii="Times New Roman" w:hAnsi="Times New Roman"/>
          <w:sz w:val="24"/>
          <w:szCs w:val="24"/>
        </w:rPr>
        <w:t>estātos citā laikā vai vietā. Šādam vērtējumam jābūt pamatotam ar izskatāmajā lietā konstatētajiem faktiem, nepiešķirot izšķirošu nozīmi seku iestāšanās laikam.</w:t>
      </w:r>
    </w:p>
    <w:p w14:paraId="7FC4BE2D" w14:textId="7B173CD3" w:rsidR="009C591A" w:rsidRPr="009C7A0A" w:rsidRDefault="009C591A" w:rsidP="009C7A0A">
      <w:pPr>
        <w:spacing w:line="276" w:lineRule="auto"/>
        <w:ind w:firstLine="720"/>
        <w:jc w:val="both"/>
      </w:pPr>
      <w:r w:rsidRPr="009C7A0A">
        <w:t>Senāts norāda, ka cēloņsakarība kā noziedzīga nodarījuma sastāva pazīme izriet no normas uzbūves, tās konstatēšanas nepieciešamību nosa</w:t>
      </w:r>
      <w:r w:rsidR="00AD3C3E" w:rsidRPr="009C7A0A">
        <w:t>ka</w:t>
      </w:r>
      <w:r w:rsidRPr="009C7A0A">
        <w:t xml:space="preserve"> noziedzīga nodarījuma sastāvā </w:t>
      </w:r>
      <w:r w:rsidR="004201BC" w:rsidRPr="009C7A0A">
        <w:t>paredzēt</w:t>
      </w:r>
      <w:r w:rsidR="00AD3C3E" w:rsidRPr="009C7A0A">
        <w:t>ās</w:t>
      </w:r>
      <w:r w:rsidRPr="009C7A0A">
        <w:t xml:space="preserve"> kaitīg</w:t>
      </w:r>
      <w:r w:rsidR="00AD3C3E" w:rsidRPr="009C7A0A">
        <w:t>ās</w:t>
      </w:r>
      <w:r w:rsidRPr="009C7A0A">
        <w:t xml:space="preserve"> sek</w:t>
      </w:r>
      <w:r w:rsidR="00AD3C3E" w:rsidRPr="009C7A0A">
        <w:t>as</w:t>
      </w:r>
      <w:r w:rsidRPr="009C7A0A">
        <w:t>. Līdz ar to, krimināltiesībās noskaidrojot cēloņsakarības esību, ir nepieciešams konstatēt, vai nodarījums (darbība vai bezdarbība), kas atrodas cēloniskā sakarā ar sekām, atbilst noziedzīga nodarījuma objektīvās puses pazīmēm.</w:t>
      </w:r>
    </w:p>
    <w:p w14:paraId="39C0B5F1" w14:textId="28730E3E" w:rsidR="009C591A" w:rsidRPr="009C7A0A" w:rsidRDefault="009C591A" w:rsidP="009C7A0A">
      <w:pPr>
        <w:spacing w:line="276" w:lineRule="auto"/>
        <w:ind w:firstLine="720"/>
        <w:jc w:val="both"/>
        <w:rPr>
          <w:i/>
          <w:iCs/>
          <w:color w:val="000000" w:themeColor="text1"/>
        </w:rPr>
      </w:pPr>
      <w:r w:rsidRPr="009C7A0A">
        <w:rPr>
          <w:color w:val="000000" w:themeColor="text1"/>
        </w:rPr>
        <w:t xml:space="preserve">Krimināltiesību teorijā kā palīglīdzeklis cēloņsakarības noskaidrošanai ir izstrādāta mācība par objektīvo </w:t>
      </w:r>
      <w:proofErr w:type="spellStart"/>
      <w:r w:rsidRPr="009C7A0A">
        <w:rPr>
          <w:color w:val="000000" w:themeColor="text1"/>
        </w:rPr>
        <w:t>attiecināmību</w:t>
      </w:r>
      <w:proofErr w:type="spellEnd"/>
      <w:r w:rsidRPr="009C7A0A">
        <w:rPr>
          <w:i/>
          <w:iCs/>
        </w:rPr>
        <w:t xml:space="preserve"> </w:t>
      </w:r>
      <w:r w:rsidRPr="009C7A0A">
        <w:t>(„</w:t>
      </w:r>
      <w:proofErr w:type="spellStart"/>
      <w:r w:rsidRPr="009C7A0A">
        <w:rPr>
          <w:i/>
          <w:iCs/>
        </w:rPr>
        <w:t>zurechnen</w:t>
      </w:r>
      <w:proofErr w:type="spellEnd"/>
      <w:r w:rsidRPr="009C7A0A">
        <w:t xml:space="preserve">” – tulkojumā </w:t>
      </w:r>
      <w:r w:rsidR="00AD0D46" w:rsidRPr="009C7A0A">
        <w:t>n</w:t>
      </w:r>
      <w:r w:rsidRPr="009C7A0A">
        <w:t>ozīmē „attiecināt”, „pieskaitīt”)</w:t>
      </w:r>
      <w:r w:rsidRPr="009C7A0A">
        <w:rPr>
          <w:color w:val="000000" w:themeColor="text1"/>
        </w:rPr>
        <w:t xml:space="preserve">. Saskaņā ar šo mācību </w:t>
      </w:r>
      <w:r w:rsidRPr="009C7A0A">
        <w:rPr>
          <w:iCs/>
          <w:color w:val="000000" w:themeColor="text1"/>
        </w:rPr>
        <w:t xml:space="preserve">vispirms pārbaudāms, </w:t>
      </w:r>
      <w:bookmarkStart w:id="5" w:name="_Hlk181091198"/>
      <w:r w:rsidRPr="009C7A0A">
        <w:rPr>
          <w:iCs/>
          <w:color w:val="000000" w:themeColor="text1"/>
        </w:rPr>
        <w:t>vai nodarījums ne vien formāli atbilst noziedzīga nodarījuma sastāvam,</w:t>
      </w:r>
      <w:bookmarkEnd w:id="5"/>
      <w:r w:rsidRPr="009C7A0A">
        <w:rPr>
          <w:iCs/>
          <w:color w:val="000000" w:themeColor="text1"/>
        </w:rPr>
        <w:t xml:space="preserve"> bet papildus arī tas, vai nodarījums ir sociāli </w:t>
      </w:r>
      <w:r w:rsidR="00EA4EEE" w:rsidRPr="009C7A0A">
        <w:rPr>
          <w:iCs/>
          <w:color w:val="000000" w:themeColor="text1"/>
        </w:rPr>
        <w:t>nozīmīgi b</w:t>
      </w:r>
      <w:r w:rsidRPr="009C7A0A">
        <w:rPr>
          <w:iCs/>
          <w:color w:val="000000" w:themeColor="text1"/>
        </w:rPr>
        <w:t xml:space="preserve">īstams. Tam jārada krimināltiesiski nozīmīgs risks noteiktām (pārbaudāmā delikta tipiskām) </w:t>
      </w:r>
      <w:r w:rsidR="00BD2C60" w:rsidRPr="009C7A0A">
        <w:rPr>
          <w:iCs/>
          <w:color w:val="000000" w:themeColor="text1"/>
        </w:rPr>
        <w:t>sekām</w:t>
      </w:r>
      <w:r w:rsidRPr="009C7A0A">
        <w:rPr>
          <w:iCs/>
          <w:color w:val="000000" w:themeColor="text1"/>
        </w:rPr>
        <w:t xml:space="preserve"> un šajā ziņā jāatsedz deliktam specifisks briesmu rādiuss. Ja tas tā nav, atbildība par konkrēto nodarījumu neiestājas jau šī iemesla dēļ </w:t>
      </w:r>
      <w:bookmarkStart w:id="6" w:name="_Hlk184368754"/>
      <w:r w:rsidRPr="009C7A0A">
        <w:rPr>
          <w:iCs/>
          <w:color w:val="000000" w:themeColor="text1"/>
        </w:rPr>
        <w:t>(</w:t>
      </w:r>
      <w:proofErr w:type="spellStart"/>
      <w:r w:rsidRPr="009C7A0A">
        <w:rPr>
          <w:bCs/>
          <w:i/>
          <w:iCs/>
          <w:color w:val="000000" w:themeColor="text1"/>
          <w:spacing w:val="-3"/>
        </w:rPr>
        <w:t>Steininger</w:t>
      </w:r>
      <w:proofErr w:type="spellEnd"/>
      <w:r w:rsidRPr="009C7A0A">
        <w:rPr>
          <w:bCs/>
          <w:i/>
          <w:iCs/>
          <w:color w:val="000000" w:themeColor="text1"/>
          <w:spacing w:val="-3"/>
        </w:rPr>
        <w:t xml:space="preserve"> E. </w:t>
      </w:r>
      <w:proofErr w:type="spellStart"/>
      <w:r w:rsidRPr="009C7A0A">
        <w:rPr>
          <w:bCs/>
          <w:i/>
          <w:iCs/>
          <w:color w:val="000000" w:themeColor="text1"/>
          <w:spacing w:val="-3"/>
        </w:rPr>
        <w:t>Strafrecht</w:t>
      </w:r>
      <w:proofErr w:type="spellEnd"/>
      <w:r w:rsidRPr="009C7A0A">
        <w:rPr>
          <w:bCs/>
          <w:i/>
          <w:iCs/>
          <w:color w:val="000000" w:themeColor="text1"/>
          <w:spacing w:val="-3"/>
        </w:rPr>
        <w:t xml:space="preserve">. </w:t>
      </w:r>
      <w:proofErr w:type="spellStart"/>
      <w:r w:rsidRPr="009C7A0A">
        <w:rPr>
          <w:bCs/>
          <w:i/>
          <w:iCs/>
          <w:color w:val="000000" w:themeColor="text1"/>
          <w:spacing w:val="-3"/>
        </w:rPr>
        <w:t>Allgemeiner</w:t>
      </w:r>
      <w:proofErr w:type="spellEnd"/>
      <w:r w:rsidRPr="009C7A0A">
        <w:rPr>
          <w:bCs/>
          <w:i/>
          <w:iCs/>
          <w:color w:val="000000" w:themeColor="text1"/>
          <w:spacing w:val="-3"/>
        </w:rPr>
        <w:t xml:space="preserve"> </w:t>
      </w:r>
      <w:proofErr w:type="spellStart"/>
      <w:r w:rsidRPr="009C7A0A">
        <w:rPr>
          <w:bCs/>
          <w:i/>
          <w:iCs/>
          <w:color w:val="000000" w:themeColor="text1"/>
          <w:spacing w:val="-3"/>
        </w:rPr>
        <w:t>Teil</w:t>
      </w:r>
      <w:proofErr w:type="spellEnd"/>
      <w:r w:rsidRPr="009C7A0A">
        <w:rPr>
          <w:bCs/>
          <w:i/>
          <w:iCs/>
          <w:color w:val="000000" w:themeColor="text1"/>
          <w:spacing w:val="-3"/>
        </w:rPr>
        <w:t xml:space="preserve">: </w:t>
      </w:r>
      <w:proofErr w:type="spellStart"/>
      <w:r w:rsidRPr="009C7A0A">
        <w:rPr>
          <w:i/>
          <w:iCs/>
          <w:color w:val="000000" w:themeColor="text1"/>
          <w:spacing w:val="-3"/>
        </w:rPr>
        <w:t>Eine</w:t>
      </w:r>
      <w:proofErr w:type="spellEnd"/>
      <w:r w:rsidRPr="009C7A0A">
        <w:rPr>
          <w:i/>
          <w:iCs/>
          <w:color w:val="000000" w:themeColor="text1"/>
          <w:spacing w:val="-3"/>
        </w:rPr>
        <w:t xml:space="preserve"> </w:t>
      </w:r>
      <w:proofErr w:type="spellStart"/>
      <w:r w:rsidRPr="009C7A0A">
        <w:rPr>
          <w:i/>
          <w:iCs/>
          <w:color w:val="000000" w:themeColor="text1"/>
          <w:spacing w:val="-3"/>
        </w:rPr>
        <w:t>Einführung</w:t>
      </w:r>
      <w:proofErr w:type="spellEnd"/>
      <w:r w:rsidRPr="009C7A0A">
        <w:rPr>
          <w:i/>
          <w:iCs/>
          <w:color w:val="000000" w:themeColor="text1"/>
          <w:spacing w:val="-3"/>
        </w:rPr>
        <w:t xml:space="preserve">. </w:t>
      </w:r>
      <w:proofErr w:type="spellStart"/>
      <w:r w:rsidRPr="009C7A0A">
        <w:rPr>
          <w:i/>
          <w:iCs/>
          <w:color w:val="000000" w:themeColor="text1"/>
          <w:spacing w:val="-3"/>
        </w:rPr>
        <w:t>Grundlagen</w:t>
      </w:r>
      <w:proofErr w:type="spellEnd"/>
      <w:r w:rsidRPr="009C7A0A">
        <w:rPr>
          <w:i/>
          <w:iCs/>
          <w:color w:val="000000" w:themeColor="text1"/>
          <w:spacing w:val="-3"/>
        </w:rPr>
        <w:t xml:space="preserve"> – </w:t>
      </w:r>
      <w:proofErr w:type="spellStart"/>
      <w:r w:rsidRPr="009C7A0A">
        <w:rPr>
          <w:i/>
          <w:iCs/>
          <w:color w:val="000000" w:themeColor="text1"/>
          <w:spacing w:val="-3"/>
        </w:rPr>
        <w:t>Das</w:t>
      </w:r>
      <w:proofErr w:type="spellEnd"/>
      <w:r w:rsidRPr="009C7A0A">
        <w:rPr>
          <w:i/>
          <w:iCs/>
          <w:color w:val="000000" w:themeColor="text1"/>
          <w:spacing w:val="-3"/>
        </w:rPr>
        <w:t xml:space="preserve"> </w:t>
      </w:r>
      <w:proofErr w:type="spellStart"/>
      <w:r w:rsidRPr="009C7A0A">
        <w:rPr>
          <w:i/>
          <w:iCs/>
          <w:color w:val="000000" w:themeColor="text1"/>
          <w:spacing w:val="-3"/>
        </w:rPr>
        <w:t>vollendete</w:t>
      </w:r>
      <w:proofErr w:type="spellEnd"/>
      <w:r w:rsidRPr="009C7A0A">
        <w:rPr>
          <w:i/>
          <w:iCs/>
          <w:color w:val="000000" w:themeColor="text1"/>
          <w:spacing w:val="-3"/>
        </w:rPr>
        <w:t xml:space="preserve"> </w:t>
      </w:r>
      <w:proofErr w:type="spellStart"/>
      <w:r w:rsidRPr="009C7A0A">
        <w:rPr>
          <w:i/>
          <w:iCs/>
          <w:color w:val="000000" w:themeColor="text1"/>
          <w:spacing w:val="-3"/>
        </w:rPr>
        <w:t>vorsätzliche</w:t>
      </w:r>
      <w:proofErr w:type="spellEnd"/>
      <w:r w:rsidRPr="009C7A0A">
        <w:rPr>
          <w:i/>
          <w:iCs/>
          <w:color w:val="000000" w:themeColor="text1"/>
          <w:spacing w:val="-3"/>
        </w:rPr>
        <w:t xml:space="preserve"> </w:t>
      </w:r>
      <w:proofErr w:type="spellStart"/>
      <w:r w:rsidRPr="009C7A0A">
        <w:rPr>
          <w:i/>
          <w:iCs/>
          <w:color w:val="000000" w:themeColor="text1"/>
          <w:spacing w:val="-3"/>
        </w:rPr>
        <w:t>Erfolgsdelikt</w:t>
      </w:r>
      <w:proofErr w:type="spellEnd"/>
      <w:r w:rsidRPr="009C7A0A">
        <w:rPr>
          <w:i/>
          <w:iCs/>
          <w:color w:val="000000" w:themeColor="text1"/>
          <w:spacing w:val="-3"/>
        </w:rPr>
        <w:t xml:space="preserve">. </w:t>
      </w:r>
      <w:proofErr w:type="spellStart"/>
      <w:r w:rsidRPr="009C7A0A">
        <w:rPr>
          <w:i/>
          <w:iCs/>
          <w:color w:val="000000" w:themeColor="text1"/>
          <w:spacing w:val="-3"/>
        </w:rPr>
        <w:t>Band</w:t>
      </w:r>
      <w:proofErr w:type="spellEnd"/>
      <w:r w:rsidRPr="009C7A0A">
        <w:rPr>
          <w:i/>
          <w:iCs/>
          <w:color w:val="000000" w:themeColor="text1"/>
          <w:spacing w:val="-3"/>
        </w:rPr>
        <w:t xml:space="preserve"> 1. </w:t>
      </w:r>
      <w:proofErr w:type="spellStart"/>
      <w:r w:rsidRPr="009C7A0A">
        <w:rPr>
          <w:i/>
          <w:iCs/>
          <w:color w:val="000000" w:themeColor="text1"/>
          <w:spacing w:val="-3"/>
        </w:rPr>
        <w:t>Wien</w:t>
      </w:r>
      <w:proofErr w:type="spellEnd"/>
      <w:r w:rsidRPr="009C7A0A">
        <w:rPr>
          <w:i/>
          <w:iCs/>
          <w:color w:val="000000" w:themeColor="text1"/>
          <w:spacing w:val="-3"/>
        </w:rPr>
        <w:t xml:space="preserve">: Linde </w:t>
      </w:r>
      <w:proofErr w:type="spellStart"/>
      <w:r w:rsidRPr="009C7A0A">
        <w:rPr>
          <w:i/>
          <w:iCs/>
          <w:color w:val="000000" w:themeColor="text1"/>
          <w:spacing w:val="-3"/>
        </w:rPr>
        <w:t>Verlag</w:t>
      </w:r>
      <w:proofErr w:type="spellEnd"/>
      <w:r w:rsidRPr="009C7A0A">
        <w:rPr>
          <w:i/>
          <w:iCs/>
          <w:color w:val="000000" w:themeColor="text1"/>
          <w:spacing w:val="-3"/>
        </w:rPr>
        <w:t>, 2013, S. 187</w:t>
      </w:r>
      <w:r w:rsidRPr="009C7A0A">
        <w:rPr>
          <w:color w:val="000000" w:themeColor="text1"/>
        </w:rPr>
        <w:t>)</w:t>
      </w:r>
      <w:r w:rsidRPr="009C7A0A">
        <w:rPr>
          <w:i/>
          <w:iCs/>
          <w:color w:val="000000" w:themeColor="text1"/>
        </w:rPr>
        <w:t>.</w:t>
      </w:r>
    </w:p>
    <w:bookmarkEnd w:id="6"/>
    <w:p w14:paraId="3110A01D" w14:textId="3605510D" w:rsidR="009C591A" w:rsidRPr="009C7A0A" w:rsidRDefault="00BD2C60" w:rsidP="009C7A0A">
      <w:pPr>
        <w:spacing w:line="276" w:lineRule="auto"/>
        <w:ind w:firstLine="720"/>
        <w:jc w:val="both"/>
        <w:rPr>
          <w:rStyle w:val="Hyperlink"/>
          <w:iCs/>
          <w:color w:val="auto"/>
          <w:u w:val="none"/>
        </w:rPr>
      </w:pPr>
      <w:r w:rsidRPr="009C7A0A">
        <w:t>Mācība</w:t>
      </w:r>
      <w:r w:rsidR="009C591A" w:rsidRPr="009C7A0A">
        <w:t xml:space="preserve"> par objektīvo </w:t>
      </w:r>
      <w:proofErr w:type="spellStart"/>
      <w:r w:rsidR="009C591A" w:rsidRPr="009C7A0A">
        <w:t>attiecināmību</w:t>
      </w:r>
      <w:proofErr w:type="spellEnd"/>
      <w:r w:rsidR="009C591A" w:rsidRPr="009C7A0A">
        <w:t xml:space="preserve"> ir atzīta ne tikai kontinentālajās tiesībās, bet arī anglosakšu tiesībās.</w:t>
      </w:r>
    </w:p>
    <w:p w14:paraId="65DB4FE6" w14:textId="0CD19D68" w:rsidR="009C591A" w:rsidRPr="009C7A0A" w:rsidRDefault="009C591A" w:rsidP="009C7A0A">
      <w:pPr>
        <w:spacing w:line="276" w:lineRule="auto"/>
        <w:ind w:firstLine="720"/>
        <w:jc w:val="both"/>
        <w:rPr>
          <w:rStyle w:val="Hyperlink"/>
          <w:bCs/>
          <w:iCs/>
          <w:color w:val="auto"/>
          <w:u w:val="none"/>
        </w:rPr>
      </w:pPr>
      <w:r w:rsidRPr="009C7A0A">
        <w:t xml:space="preserve">Objektīvās </w:t>
      </w:r>
      <w:proofErr w:type="spellStart"/>
      <w:r w:rsidRPr="009C7A0A">
        <w:t>attiecināmības</w:t>
      </w:r>
      <w:proofErr w:type="spellEnd"/>
      <w:r w:rsidRPr="009C7A0A">
        <w:t xml:space="preserve"> izvirzītie mērķi ir nošķirt netaisnību un izslēgt pārmērīgu kait</w:t>
      </w:r>
      <w:r w:rsidR="00BD2C60" w:rsidRPr="009C7A0A">
        <w:t>īguma</w:t>
      </w:r>
      <w:r w:rsidRPr="009C7A0A">
        <w:t xml:space="preserve"> piedēvēšanu prettiesiskai rīcībai (</w:t>
      </w:r>
      <w:proofErr w:type="spellStart"/>
      <w:r w:rsidRPr="009C7A0A">
        <w:rPr>
          <w:i/>
          <w:iCs/>
        </w:rPr>
        <w:t>versanti</w:t>
      </w:r>
      <w:proofErr w:type="spellEnd"/>
      <w:r w:rsidRPr="009C7A0A">
        <w:rPr>
          <w:i/>
          <w:iCs/>
        </w:rPr>
        <w:t xml:space="preserve"> </w:t>
      </w:r>
      <w:proofErr w:type="spellStart"/>
      <w:r w:rsidRPr="009C7A0A">
        <w:rPr>
          <w:i/>
          <w:iCs/>
        </w:rPr>
        <w:t>in</w:t>
      </w:r>
      <w:proofErr w:type="spellEnd"/>
      <w:r w:rsidRPr="009C7A0A">
        <w:rPr>
          <w:i/>
          <w:iCs/>
        </w:rPr>
        <w:t xml:space="preserve"> re </w:t>
      </w:r>
      <w:proofErr w:type="spellStart"/>
      <w:r w:rsidRPr="009C7A0A">
        <w:rPr>
          <w:i/>
          <w:iCs/>
        </w:rPr>
        <w:t>illicita</w:t>
      </w:r>
      <w:proofErr w:type="spellEnd"/>
      <w:r w:rsidRPr="009C7A0A">
        <w:rPr>
          <w:i/>
          <w:iCs/>
        </w:rPr>
        <w:t xml:space="preserve"> </w:t>
      </w:r>
      <w:proofErr w:type="spellStart"/>
      <w:r w:rsidRPr="009C7A0A">
        <w:rPr>
          <w:i/>
          <w:iCs/>
        </w:rPr>
        <w:t>imputantur</w:t>
      </w:r>
      <w:proofErr w:type="spellEnd"/>
      <w:r w:rsidRPr="009C7A0A">
        <w:rPr>
          <w:i/>
          <w:iCs/>
        </w:rPr>
        <w:t xml:space="preserve"> </w:t>
      </w:r>
      <w:proofErr w:type="spellStart"/>
      <w:r w:rsidRPr="009C7A0A">
        <w:rPr>
          <w:i/>
          <w:iCs/>
        </w:rPr>
        <w:t>omnia</w:t>
      </w:r>
      <w:proofErr w:type="spellEnd"/>
      <w:r w:rsidRPr="009C7A0A">
        <w:rPr>
          <w:i/>
          <w:iCs/>
        </w:rPr>
        <w:t xml:space="preserve"> </w:t>
      </w:r>
      <w:proofErr w:type="spellStart"/>
      <w:r w:rsidRPr="009C7A0A">
        <w:rPr>
          <w:i/>
          <w:iCs/>
        </w:rPr>
        <w:t>quae</w:t>
      </w:r>
      <w:proofErr w:type="spellEnd"/>
      <w:r w:rsidRPr="009C7A0A">
        <w:rPr>
          <w:i/>
          <w:iCs/>
        </w:rPr>
        <w:t xml:space="preserve"> </w:t>
      </w:r>
      <w:proofErr w:type="spellStart"/>
      <w:r w:rsidRPr="009C7A0A">
        <w:rPr>
          <w:i/>
          <w:iCs/>
        </w:rPr>
        <w:t>sequuntur</w:t>
      </w:r>
      <w:proofErr w:type="spellEnd"/>
      <w:r w:rsidRPr="009C7A0A">
        <w:rPr>
          <w:i/>
          <w:iCs/>
        </w:rPr>
        <w:t xml:space="preserve"> </w:t>
      </w:r>
      <w:proofErr w:type="spellStart"/>
      <w:r w:rsidRPr="009C7A0A">
        <w:rPr>
          <w:i/>
          <w:iCs/>
        </w:rPr>
        <w:t>ex</w:t>
      </w:r>
      <w:proofErr w:type="spellEnd"/>
      <w:r w:rsidRPr="009C7A0A">
        <w:rPr>
          <w:i/>
          <w:iCs/>
        </w:rPr>
        <w:t xml:space="preserve"> </w:t>
      </w:r>
      <w:proofErr w:type="spellStart"/>
      <w:r w:rsidRPr="009C7A0A">
        <w:rPr>
          <w:i/>
          <w:iCs/>
        </w:rPr>
        <w:t>delicto</w:t>
      </w:r>
      <w:proofErr w:type="spellEnd"/>
      <w:r w:rsidR="00CD57BD" w:rsidRPr="009C7A0A">
        <w:t xml:space="preserve"> – tulkojumā nozīmē „</w:t>
      </w:r>
      <w:r w:rsidRPr="009C7A0A">
        <w:t>kurš iebrauc aizlie</w:t>
      </w:r>
      <w:r w:rsidR="00AF22BF" w:rsidRPr="009C7A0A">
        <w:t>g</w:t>
      </w:r>
      <w:r w:rsidRPr="009C7A0A">
        <w:t>tā teritorijā, atbild par visām sekām, kas izriet no neatļautās rīcības</w:t>
      </w:r>
      <w:r w:rsidR="00CD57BD" w:rsidRPr="009C7A0A">
        <w:t>”</w:t>
      </w:r>
      <w:r w:rsidRPr="009C7A0A">
        <w:t xml:space="preserve">). Doktrīna koncentrējas uz atbilstību starp apdraudējumu izraisošo darbību un materializētu apdraudējumu, un izmanto divpakāpju testu: a) vai apsūdzētā rīcība radīja prettiesisku apdraudējumu, kas izraisīja attiecīgo aizliegto kaitējumu; un b) vai faktiskais kaitējums ir tieši šī apdraudējuma materializācija </w:t>
      </w:r>
      <w:bookmarkStart w:id="7" w:name="_Hlk184368772"/>
      <w:r w:rsidRPr="009C7A0A">
        <w:t>(</w:t>
      </w:r>
      <w:bookmarkStart w:id="8" w:name="_Toc175666605"/>
      <w:proofErr w:type="spellStart"/>
      <w:r w:rsidRPr="009C7A0A">
        <w:rPr>
          <w:bCs/>
          <w:i/>
        </w:rPr>
        <w:t>Stuckenberg</w:t>
      </w:r>
      <w:proofErr w:type="spellEnd"/>
      <w:r w:rsidRPr="009C7A0A">
        <w:rPr>
          <w:bCs/>
          <w:i/>
        </w:rPr>
        <w:t xml:space="preserve"> C. F., </w:t>
      </w:r>
      <w:proofErr w:type="spellStart"/>
      <w:r w:rsidRPr="009C7A0A">
        <w:rPr>
          <w:bCs/>
          <w:i/>
        </w:rPr>
        <w:t>Causation</w:t>
      </w:r>
      <w:proofErr w:type="spellEnd"/>
      <w:r w:rsidRPr="009C7A0A">
        <w:rPr>
          <w:bCs/>
          <w:i/>
        </w:rPr>
        <w:t xml:space="preserve">, </w:t>
      </w:r>
      <w:proofErr w:type="spellStart"/>
      <w:r w:rsidRPr="009C7A0A">
        <w:rPr>
          <w:bCs/>
          <w:i/>
        </w:rPr>
        <w:t>in</w:t>
      </w:r>
      <w:proofErr w:type="spellEnd"/>
      <w:r w:rsidRPr="009C7A0A">
        <w:rPr>
          <w:bCs/>
          <w:i/>
        </w:rPr>
        <w:t xml:space="preserve">: </w:t>
      </w:r>
      <w:proofErr w:type="spellStart"/>
      <w:r w:rsidRPr="009C7A0A">
        <w:rPr>
          <w:bCs/>
          <w:i/>
        </w:rPr>
        <w:t>The</w:t>
      </w:r>
      <w:proofErr w:type="spellEnd"/>
      <w:r w:rsidRPr="009C7A0A">
        <w:rPr>
          <w:bCs/>
          <w:i/>
        </w:rPr>
        <w:t xml:space="preserve"> </w:t>
      </w:r>
      <w:proofErr w:type="spellStart"/>
      <w:r w:rsidRPr="009C7A0A">
        <w:rPr>
          <w:bCs/>
          <w:i/>
        </w:rPr>
        <w:t>Oxford</w:t>
      </w:r>
      <w:proofErr w:type="spellEnd"/>
      <w:r w:rsidRPr="009C7A0A">
        <w:rPr>
          <w:bCs/>
          <w:i/>
        </w:rPr>
        <w:t xml:space="preserve"> </w:t>
      </w:r>
      <w:proofErr w:type="spellStart"/>
      <w:r w:rsidRPr="009C7A0A">
        <w:rPr>
          <w:bCs/>
          <w:i/>
        </w:rPr>
        <w:t>Handbook</w:t>
      </w:r>
      <w:proofErr w:type="spellEnd"/>
      <w:r w:rsidRPr="009C7A0A">
        <w:rPr>
          <w:bCs/>
          <w:i/>
        </w:rPr>
        <w:t xml:space="preserve"> </w:t>
      </w:r>
      <w:proofErr w:type="spellStart"/>
      <w:r w:rsidRPr="009C7A0A">
        <w:rPr>
          <w:bCs/>
          <w:i/>
        </w:rPr>
        <w:t>of</w:t>
      </w:r>
      <w:proofErr w:type="spellEnd"/>
      <w:r w:rsidRPr="009C7A0A">
        <w:rPr>
          <w:bCs/>
          <w:i/>
        </w:rPr>
        <w:t xml:space="preserve"> </w:t>
      </w:r>
      <w:proofErr w:type="spellStart"/>
      <w:r w:rsidRPr="009C7A0A">
        <w:rPr>
          <w:bCs/>
          <w:i/>
        </w:rPr>
        <w:t>Criminal</w:t>
      </w:r>
      <w:proofErr w:type="spellEnd"/>
      <w:r w:rsidRPr="009C7A0A">
        <w:rPr>
          <w:bCs/>
          <w:i/>
        </w:rPr>
        <w:t xml:space="preserve"> </w:t>
      </w:r>
      <w:proofErr w:type="spellStart"/>
      <w:r w:rsidRPr="009C7A0A">
        <w:rPr>
          <w:bCs/>
          <w:i/>
        </w:rPr>
        <w:t>Law</w:t>
      </w:r>
      <w:proofErr w:type="spellEnd"/>
      <w:r w:rsidRPr="009C7A0A">
        <w:rPr>
          <w:bCs/>
          <w:i/>
        </w:rPr>
        <w:t xml:space="preserve">, </w:t>
      </w:r>
      <w:proofErr w:type="spellStart"/>
      <w:r w:rsidRPr="009C7A0A">
        <w:rPr>
          <w:bCs/>
          <w:i/>
        </w:rPr>
        <w:t>Oxford</w:t>
      </w:r>
      <w:proofErr w:type="spellEnd"/>
      <w:r w:rsidRPr="009C7A0A">
        <w:rPr>
          <w:bCs/>
          <w:i/>
        </w:rPr>
        <w:t xml:space="preserve"> </w:t>
      </w:r>
      <w:proofErr w:type="spellStart"/>
      <w:r w:rsidRPr="009C7A0A">
        <w:rPr>
          <w:bCs/>
          <w:i/>
        </w:rPr>
        <w:t>Handbooks</w:t>
      </w:r>
      <w:proofErr w:type="spellEnd"/>
      <w:r w:rsidRPr="009C7A0A">
        <w:rPr>
          <w:bCs/>
          <w:i/>
        </w:rPr>
        <w:t xml:space="preserve"> </w:t>
      </w:r>
      <w:proofErr w:type="spellStart"/>
      <w:r w:rsidRPr="009C7A0A">
        <w:rPr>
          <w:bCs/>
          <w:i/>
        </w:rPr>
        <w:t>in</w:t>
      </w:r>
      <w:proofErr w:type="spellEnd"/>
      <w:r w:rsidRPr="009C7A0A">
        <w:rPr>
          <w:bCs/>
          <w:i/>
        </w:rPr>
        <w:t xml:space="preserve"> </w:t>
      </w:r>
      <w:proofErr w:type="spellStart"/>
      <w:r w:rsidRPr="009C7A0A">
        <w:rPr>
          <w:bCs/>
          <w:i/>
        </w:rPr>
        <w:t>Law</w:t>
      </w:r>
      <w:proofErr w:type="spellEnd"/>
      <w:r w:rsidRPr="009C7A0A">
        <w:rPr>
          <w:bCs/>
          <w:i/>
        </w:rPr>
        <w:t>, 2014, </w:t>
      </w:r>
      <w:bookmarkEnd w:id="8"/>
      <w:proofErr w:type="spellStart"/>
      <w:r w:rsidRPr="009C7A0A">
        <w:rPr>
          <w:i/>
        </w:rPr>
        <w:t>pp</w:t>
      </w:r>
      <w:proofErr w:type="spellEnd"/>
      <w:r w:rsidRPr="009C7A0A">
        <w:rPr>
          <w:i/>
        </w:rPr>
        <w:t>. 487.</w:t>
      </w:r>
      <w:r w:rsidRPr="009C7A0A">
        <w:rPr>
          <w:rStyle w:val="Hyperlink"/>
          <w:bCs/>
          <w:iCs/>
          <w:color w:val="auto"/>
          <w:u w:val="none"/>
        </w:rPr>
        <w:t>).</w:t>
      </w:r>
    </w:p>
    <w:bookmarkEnd w:id="7"/>
    <w:p w14:paraId="299522D1" w14:textId="460D77BA" w:rsidR="009C591A" w:rsidRPr="009C7A0A" w:rsidRDefault="009C591A" w:rsidP="009C7A0A">
      <w:pPr>
        <w:spacing w:line="276" w:lineRule="auto"/>
        <w:ind w:firstLine="720"/>
        <w:jc w:val="both"/>
        <w:rPr>
          <w:rStyle w:val="Hyperlink"/>
          <w:color w:val="auto"/>
          <w:u w:val="none"/>
        </w:rPr>
      </w:pPr>
      <w:r w:rsidRPr="009C7A0A">
        <w:t xml:space="preserve">Tādējādi secināms, ka tiesai, noskaidrojot </w:t>
      </w:r>
      <w:r w:rsidR="00BD2C60" w:rsidRPr="009C7A0A">
        <w:t>s</w:t>
      </w:r>
      <w:r w:rsidRPr="009C7A0A">
        <w:t xml:space="preserve">aikni starp prettiesisku darbību vai bezdarbību un </w:t>
      </w:r>
      <w:r w:rsidR="004201BC" w:rsidRPr="009C7A0A">
        <w:t xml:space="preserve">iestājušām </w:t>
      </w:r>
      <w:r w:rsidR="00AD3C3E" w:rsidRPr="009C7A0A">
        <w:t>s</w:t>
      </w:r>
      <w:r w:rsidRPr="009C7A0A">
        <w:t xml:space="preserve">ekām, ir jāņem vērā inkriminētā noziedzīgā nodarījuma objektīvās pazīmes, kuras raksturo konkrēto noziedzīgā nodarījuma sastāvu, tai skaitā nodarījuma faktiskās darbības, un jāpārliecinās, vai konkrētās sekas ir personas radītā </w:t>
      </w:r>
      <w:r w:rsidRPr="009C7A0A">
        <w:lastRenderedPageBreak/>
        <w:t>neatļautā apdraudējuma rezultāts. Cēloņsakarība nav konstatējama gadījumā, ja persona rīkojās nevērīgi vai pieļāva bezdarbību un radīja apdraudējuma risku, kas neizraisīja inkriminētā noziedzīgā nodarījuma kaitīgās sekas.</w:t>
      </w:r>
    </w:p>
    <w:p w14:paraId="596573DB" w14:textId="60ED926E" w:rsidR="009C591A" w:rsidRPr="009C7A0A" w:rsidRDefault="009C591A" w:rsidP="009C7A0A">
      <w:pPr>
        <w:spacing w:line="276" w:lineRule="auto"/>
        <w:ind w:firstLine="720"/>
        <w:jc w:val="both"/>
        <w:rPr>
          <w:bCs/>
          <w:iCs/>
        </w:rPr>
      </w:pPr>
      <w:r w:rsidRPr="009C7A0A">
        <w:t xml:space="preserve">Juridiskajā literatūrā objektīvās </w:t>
      </w:r>
      <w:proofErr w:type="spellStart"/>
      <w:r w:rsidRPr="009C7A0A">
        <w:t>attiecināmības</w:t>
      </w:r>
      <w:proofErr w:type="spellEnd"/>
      <w:r w:rsidRPr="009C7A0A">
        <w:t xml:space="preserve"> kontekstā tiek pētīts tiesību normas aizsardzības mērķis. Tiek piedāvāts, ka tiesību normas aizsardzības sfēra ir jāvērtē no trim </w:t>
      </w:r>
      <w:proofErr w:type="spellStart"/>
      <w:r w:rsidRPr="009C7A0A">
        <w:t>skatpunktiem</w:t>
      </w:r>
      <w:proofErr w:type="spellEnd"/>
      <w:r w:rsidRPr="009C7A0A">
        <w:t>. Pirmkārt, vai šī norma aizsargā arī to personu, kura ir cietusi, proti, vai cietušais pieder pie to personu grupas, kuras aizsardzībai pārkāptā norma ir pieņemta (personiskā aizsardzības sfēra). Otrkārt, vai zaudējumi, kuru atlīdzība tiek prasīta, ir tāda veida zaudējumi, kurus ar izdoto normu bija paredzēts novērst (materiālā aizsardzības sfēra). Treškārt, vai zaudējumi tika izraisīti tādā veidā, kādā ar pārkāpto normu bija paredzēts tos novērst (modālā aizsardzības sfēra) (</w:t>
      </w:r>
      <w:r w:rsidRPr="009C7A0A">
        <w:rPr>
          <w:i/>
          <w:iCs/>
        </w:rPr>
        <w:t>Strazdiņš Ģ. Ieskats cēloniskā sakarā vērtēšanas pamatos. Jurista Vārds, 02.05.2017., Nr. 19 (973), 23. lpp.</w:t>
      </w:r>
      <w:r w:rsidRPr="009C7A0A">
        <w:t>).</w:t>
      </w:r>
    </w:p>
    <w:p w14:paraId="241A80C9" w14:textId="3A673013" w:rsidR="009C591A" w:rsidRPr="009C7A0A" w:rsidRDefault="009C591A" w:rsidP="009C7A0A">
      <w:pPr>
        <w:spacing w:line="276" w:lineRule="auto"/>
        <w:ind w:firstLine="720"/>
        <w:jc w:val="both"/>
        <w:rPr>
          <w:rFonts w:eastAsiaTheme="minorHAnsi"/>
        </w:rPr>
      </w:pPr>
      <w:proofErr w:type="spellStart"/>
      <w:r w:rsidRPr="009C7A0A">
        <w:rPr>
          <w:color w:val="000000" w:themeColor="text1"/>
        </w:rPr>
        <w:t>Tiesībzinātnieks</w:t>
      </w:r>
      <w:proofErr w:type="spellEnd"/>
      <w:r w:rsidRPr="009C7A0A">
        <w:rPr>
          <w:color w:val="000000" w:themeColor="text1"/>
        </w:rPr>
        <w:t xml:space="preserve"> Māris Leja, atsaucoties uz ārvalstu literatūru un tiesu praksi, paudis viedokli, ka tiesību </w:t>
      </w:r>
      <w:r w:rsidRPr="009C7A0A">
        <w:rPr>
          <w:rFonts w:eastAsiaTheme="minorHAnsi"/>
        </w:rPr>
        <w:t xml:space="preserve">normas aizsardzības mērķis krimināltiesībās īpašu nozīmi iegūst šādos gadījumos: 1) ja dispozīcijā nav aprakstītas noziedzīgā nodarījuma pazīmes, bet </w:t>
      </w:r>
      <w:r w:rsidR="005569E2" w:rsidRPr="009C7A0A">
        <w:rPr>
          <w:rFonts w:eastAsiaTheme="minorHAnsi"/>
        </w:rPr>
        <w:t>tajā ir atsauce u</w:t>
      </w:r>
      <w:r w:rsidRPr="009C7A0A">
        <w:rPr>
          <w:rFonts w:eastAsiaTheme="minorHAnsi"/>
        </w:rPr>
        <w:t xml:space="preserve">z citu normatīvo aktu, kur tās paredzētas (piemēram, </w:t>
      </w:r>
      <w:r w:rsidR="00A34B09" w:rsidRPr="009C7A0A">
        <w:rPr>
          <w:rFonts w:eastAsiaTheme="minorHAnsi"/>
        </w:rPr>
        <w:t>C</w:t>
      </w:r>
      <w:r w:rsidRPr="009C7A0A">
        <w:rPr>
          <w:rFonts w:eastAsiaTheme="minorHAnsi"/>
        </w:rPr>
        <w:t>eļu satiksmes noteikumu); 2) noziedzīgos nodarījumos, kas vērsti pret citas personas dzīvību un veselību, ja jānorobežo apsūdzētā un citu personu atbildības sfēra, piemēram, paša cietušā atbildība nepareizas rīcības dēļ, ārstu atbildība cietušā ārstēšanā pieļauto kļūdu dēļ (</w:t>
      </w:r>
      <w:r w:rsidRPr="009C7A0A">
        <w:rPr>
          <w:rFonts w:eastAsiaTheme="minorHAnsi"/>
          <w:i/>
          <w:iCs/>
        </w:rPr>
        <w:t>Leja M. Krimināltiesību aktuālie jautājumi un to risinājumi Latvijā, Austrijā, Šveicē, Vācijā.</w:t>
      </w:r>
      <w:r w:rsidRPr="009C7A0A">
        <w:rPr>
          <w:rFonts w:eastAsiaTheme="minorHAnsi"/>
        </w:rPr>
        <w:t xml:space="preserve"> </w:t>
      </w:r>
      <w:r w:rsidRPr="009C7A0A">
        <w:rPr>
          <w:rFonts w:eastAsiaTheme="minorHAnsi"/>
          <w:i/>
          <w:iCs/>
        </w:rPr>
        <w:t>Noziedzīga nodarījuma uzbūve; cēloņsakarība; vaina; krimināltiesību normu interpretācija un</w:t>
      </w:r>
      <w:r w:rsidRPr="009C7A0A">
        <w:rPr>
          <w:rFonts w:eastAsiaTheme="minorHAnsi"/>
        </w:rPr>
        <w:t xml:space="preserve"> </w:t>
      </w:r>
      <w:r w:rsidRPr="009C7A0A">
        <w:rPr>
          <w:rFonts w:eastAsiaTheme="minorHAnsi"/>
          <w:i/>
          <w:iCs/>
        </w:rPr>
        <w:t>spēks laikā. I daļa. Rīga: Tiesu namu aģentūra, 2019, 549. lpp</w:t>
      </w:r>
      <w:r w:rsidRPr="009C7A0A">
        <w:rPr>
          <w:rFonts w:eastAsiaTheme="minorHAnsi"/>
        </w:rPr>
        <w:t>.).</w:t>
      </w:r>
    </w:p>
    <w:p w14:paraId="27CB6BE6" w14:textId="7FC8078E" w:rsidR="009C591A" w:rsidRPr="009C7A0A" w:rsidRDefault="009C591A" w:rsidP="009C7A0A">
      <w:pPr>
        <w:pStyle w:val="ML-4tx-2"/>
        <w:spacing w:before="0" w:line="276" w:lineRule="auto"/>
        <w:ind w:firstLine="720"/>
        <w:rPr>
          <w:rFonts w:eastAsiaTheme="minorHAnsi"/>
          <w:sz w:val="24"/>
          <w:szCs w:val="24"/>
        </w:rPr>
      </w:pPr>
      <w:r w:rsidRPr="009C7A0A">
        <w:rPr>
          <w:rFonts w:eastAsiaTheme="minorHAnsi"/>
          <w:sz w:val="24"/>
          <w:szCs w:val="24"/>
        </w:rPr>
        <w:t>[</w:t>
      </w:r>
      <w:r w:rsidR="00A8188A" w:rsidRPr="009C7A0A">
        <w:rPr>
          <w:rFonts w:eastAsiaTheme="minorHAnsi"/>
          <w:sz w:val="24"/>
          <w:szCs w:val="24"/>
        </w:rPr>
        <w:t>1</w:t>
      </w:r>
      <w:r w:rsidR="00AD26A6" w:rsidRPr="009C7A0A">
        <w:rPr>
          <w:rFonts w:eastAsiaTheme="minorHAnsi"/>
          <w:sz w:val="24"/>
          <w:szCs w:val="24"/>
        </w:rPr>
        <w:t>5</w:t>
      </w:r>
      <w:r w:rsidRPr="009C7A0A">
        <w:rPr>
          <w:rFonts w:eastAsiaTheme="minorHAnsi"/>
          <w:sz w:val="24"/>
          <w:szCs w:val="24"/>
        </w:rPr>
        <w:t>.</w:t>
      </w:r>
      <w:r w:rsidR="00C00F98" w:rsidRPr="009C7A0A">
        <w:rPr>
          <w:rFonts w:eastAsiaTheme="minorHAnsi"/>
          <w:sz w:val="24"/>
          <w:szCs w:val="24"/>
        </w:rPr>
        <w:t>2</w:t>
      </w:r>
      <w:r w:rsidRPr="009C7A0A">
        <w:rPr>
          <w:rFonts w:eastAsiaTheme="minorHAnsi"/>
          <w:sz w:val="24"/>
          <w:szCs w:val="24"/>
        </w:rPr>
        <w:t>] Senāts atzīst, ka tiesai, izvērtējot, vai glābēju bojāeja ir attiecināma uz noziedzīgā nodarījuma sākotnējo cēloni, ir jā</w:t>
      </w:r>
      <w:r w:rsidR="00680835" w:rsidRPr="009C7A0A">
        <w:rPr>
          <w:rFonts w:eastAsiaTheme="minorHAnsi"/>
          <w:sz w:val="24"/>
          <w:szCs w:val="24"/>
        </w:rPr>
        <w:t>noskaidro</w:t>
      </w:r>
      <w:r w:rsidR="001F4FF4" w:rsidRPr="009C7A0A">
        <w:rPr>
          <w:rFonts w:eastAsiaTheme="minorHAnsi"/>
          <w:sz w:val="24"/>
          <w:szCs w:val="24"/>
        </w:rPr>
        <w:t>,</w:t>
      </w:r>
      <w:r w:rsidR="00C84BBB">
        <w:rPr>
          <w:rFonts w:eastAsiaTheme="minorHAnsi"/>
          <w:sz w:val="24"/>
          <w:szCs w:val="24"/>
        </w:rPr>
        <w:t xml:space="preserve"> </w:t>
      </w:r>
      <w:r w:rsidRPr="009C7A0A">
        <w:rPr>
          <w:rFonts w:eastAsiaTheme="minorHAnsi"/>
          <w:sz w:val="24"/>
          <w:szCs w:val="24"/>
        </w:rPr>
        <w:t xml:space="preserve">vai glābšanas pasākums jau sākotnēji nav bezjēdzīgs vai saistīts ar acīmredzami nesamērīgu risku un līdz ar to uzskatāms par pilnīgi nesaprātīgu. Tas ir tādos gadījumos, kad objektīvā </w:t>
      </w:r>
      <w:proofErr w:type="spellStart"/>
      <w:r w:rsidRPr="009C7A0A">
        <w:rPr>
          <w:rFonts w:eastAsiaTheme="minorHAnsi"/>
          <w:i/>
          <w:iCs/>
          <w:sz w:val="24"/>
          <w:szCs w:val="24"/>
        </w:rPr>
        <w:t>ex-ante</w:t>
      </w:r>
      <w:proofErr w:type="spellEnd"/>
      <w:r w:rsidRPr="009C7A0A">
        <w:rPr>
          <w:rFonts w:eastAsiaTheme="minorHAnsi"/>
          <w:i/>
          <w:iCs/>
          <w:sz w:val="24"/>
          <w:szCs w:val="24"/>
        </w:rPr>
        <w:t xml:space="preserve"> </w:t>
      </w:r>
      <w:r w:rsidRPr="009C7A0A">
        <w:rPr>
          <w:rFonts w:eastAsiaTheme="minorHAnsi"/>
          <w:sz w:val="24"/>
          <w:szCs w:val="24"/>
        </w:rPr>
        <w:t>vērtējumā riska faktori ir tik būtiski, ka</w:t>
      </w:r>
      <w:r w:rsidR="007E77BA" w:rsidRPr="009C7A0A">
        <w:rPr>
          <w:rFonts w:eastAsiaTheme="minorHAnsi"/>
          <w:sz w:val="24"/>
          <w:szCs w:val="24"/>
        </w:rPr>
        <w:t>,</w:t>
      </w:r>
      <w:r w:rsidRPr="009C7A0A">
        <w:rPr>
          <w:rFonts w:eastAsiaTheme="minorHAnsi"/>
          <w:sz w:val="24"/>
          <w:szCs w:val="24"/>
        </w:rPr>
        <w:t xml:space="preserve"> pienācīgi ņemot vērā glābēju psiholoģiska spiediena situāciju, ir skaidrs, ka glābšanas pasākumu tālākā realizācija rada pilnībā nepieņemamu risku glābēju dzīvībai un veselībai.</w:t>
      </w:r>
    </w:p>
    <w:p w14:paraId="41F717F8" w14:textId="77777777" w:rsidR="009C591A" w:rsidRPr="009C7A0A" w:rsidRDefault="009C591A" w:rsidP="009C7A0A">
      <w:pPr>
        <w:pStyle w:val="ML-4tx-2"/>
        <w:spacing w:before="0" w:line="276" w:lineRule="auto"/>
        <w:ind w:firstLine="720"/>
        <w:rPr>
          <w:sz w:val="24"/>
          <w:szCs w:val="24"/>
        </w:rPr>
      </w:pPr>
      <w:r w:rsidRPr="009C7A0A">
        <w:rPr>
          <w:sz w:val="24"/>
          <w:szCs w:val="24"/>
        </w:rPr>
        <w:t xml:space="preserve">Ievērojot iepriekš izklāstīto, secināms, ka tiesību normas aizsardzības mērķis beidzas tur, kur sākas cietušās personas atbildības joma pašai par sevi. Tas palīdz norobežot apsūdzētā atbildību no negadījumā vēlāk iesaistītās personas nepareizas rīcības. Tādējādi </w:t>
      </w:r>
      <w:r w:rsidRPr="009C7A0A">
        <w:rPr>
          <w:rStyle w:val="CommentReference"/>
          <w:sz w:val="24"/>
          <w:szCs w:val="24"/>
        </w:rPr>
        <w:t>glābēju iesaistīšanās noziedzīga nodarījuma seku likvidācijā</w:t>
      </w:r>
      <w:r w:rsidRPr="009C7A0A">
        <w:rPr>
          <w:sz w:val="24"/>
          <w:szCs w:val="24"/>
        </w:rPr>
        <w:t xml:space="preserve"> pati par sevi nepārtrauc sākotnējā apdraudējuma tālāko iedarbību.</w:t>
      </w:r>
    </w:p>
    <w:p w14:paraId="3F5F4E86" w14:textId="60E8DD6F" w:rsidR="009C591A" w:rsidRPr="009C7A0A" w:rsidRDefault="009C591A" w:rsidP="009C7A0A">
      <w:pPr>
        <w:pStyle w:val="ML-4tx-2"/>
        <w:spacing w:before="0" w:line="276" w:lineRule="auto"/>
        <w:ind w:firstLine="720"/>
        <w:rPr>
          <w:sz w:val="24"/>
          <w:szCs w:val="24"/>
        </w:rPr>
      </w:pPr>
      <w:r w:rsidRPr="009C7A0A">
        <w:rPr>
          <w:sz w:val="24"/>
          <w:szCs w:val="24"/>
        </w:rPr>
        <w:t>Vērtējot, vai glābēju bojāeja un veselības apdraudējums ir attiecināms uz noziedzīgā nodarījuma sākotnējo cēloni, ir jāņem vērā, ka</w:t>
      </w:r>
      <w:r w:rsidR="008C1D93" w:rsidRPr="009C7A0A">
        <w:rPr>
          <w:sz w:val="24"/>
          <w:szCs w:val="24"/>
        </w:rPr>
        <w:t xml:space="preserve"> </w:t>
      </w:r>
      <w:r w:rsidRPr="009C7A0A">
        <w:rPr>
          <w:sz w:val="24"/>
          <w:szCs w:val="24"/>
        </w:rPr>
        <w:t>glābšanas dienestu darbinieki neveic pasākumus nolūkā atteikties no dzīvības un neiesaistās glābšanas darbos brīvprātīgi, jo glābšanas pasākumu veikšana izriet no viņu profesionālajiem pienākumiem un var būt saistīta ar atbildīgu risku nolūkā glābt negadījumā iesaistītās personas</w:t>
      </w:r>
      <w:r w:rsidRPr="009C7A0A">
        <w:rPr>
          <w:b/>
          <w:bCs/>
          <w:color w:val="414142"/>
          <w:sz w:val="24"/>
          <w:szCs w:val="24"/>
          <w:shd w:val="clear" w:color="auto" w:fill="FFFFFF"/>
        </w:rPr>
        <w:t xml:space="preserve"> </w:t>
      </w:r>
      <w:r w:rsidRPr="009C7A0A">
        <w:rPr>
          <w:color w:val="414142"/>
          <w:sz w:val="24"/>
          <w:szCs w:val="24"/>
          <w:shd w:val="clear" w:color="auto" w:fill="FFFFFF"/>
        </w:rPr>
        <w:t>(</w:t>
      </w:r>
      <w:r w:rsidRPr="009C7A0A">
        <w:rPr>
          <w:sz w:val="24"/>
          <w:szCs w:val="24"/>
        </w:rPr>
        <w:t>Ugunsdrošības un ugunsdzēsības likuma 35.</w:t>
      </w:r>
      <w:r w:rsidRPr="009C7A0A">
        <w:rPr>
          <w:sz w:val="24"/>
          <w:szCs w:val="24"/>
          <w:vertAlign w:val="superscript"/>
        </w:rPr>
        <w:t>1</w:t>
      </w:r>
      <w:r w:rsidRPr="009C7A0A">
        <w:rPr>
          <w:sz w:val="24"/>
          <w:szCs w:val="24"/>
        </w:rPr>
        <w:t>, 36. un 37. pants). Tādējādi nav konstatējama glābēju rīcības brīvprātība, kas pārtrauktu cēloņsakarības konstatēšanu starp darbībām un kaitīgajām sekām.</w:t>
      </w:r>
    </w:p>
    <w:p w14:paraId="4EB27BA8" w14:textId="77777777" w:rsidR="006C743E" w:rsidRPr="009C7A0A" w:rsidRDefault="009C591A" w:rsidP="009C7A0A">
      <w:pPr>
        <w:spacing w:line="276" w:lineRule="auto"/>
        <w:ind w:firstLine="720"/>
        <w:jc w:val="both"/>
      </w:pPr>
      <w:r w:rsidRPr="009C7A0A">
        <w:t>Lai arī glābējiem ir pienākums veikt glābšanas pasākumus, tomēr no tā nevar secināt, ka cēloņsakarība starp rīcību un sekām var tikt noteikta bez ierobežojumiem.</w:t>
      </w:r>
    </w:p>
    <w:p w14:paraId="24E8FB6B" w14:textId="5C7698A0" w:rsidR="00C00F98" w:rsidRPr="009C7A0A" w:rsidRDefault="006C743E" w:rsidP="009C7A0A">
      <w:pPr>
        <w:spacing w:line="276" w:lineRule="auto"/>
        <w:ind w:firstLine="720"/>
        <w:jc w:val="both"/>
      </w:pPr>
      <w:r w:rsidRPr="009C7A0A">
        <w:lastRenderedPageBreak/>
        <w:t>J</w:t>
      </w:r>
      <w:r w:rsidR="009C591A" w:rsidRPr="009C7A0A">
        <w:t>a sākotnējie riska faktori objektīvi norāda, ka glābšanas pasākumi ir pilnīgi nepieņemami glābēju dzīvības un veselības apdraudējumam</w:t>
      </w:r>
      <w:r w:rsidR="00C00F98" w:rsidRPr="009C7A0A">
        <w:t>, tad apsūdzētajam nav jāuzņemas atbildība par citu personu nesaprātīgu rīcību.</w:t>
      </w:r>
    </w:p>
    <w:p w14:paraId="29E0F379" w14:textId="074A0875" w:rsidR="009C591A" w:rsidRPr="009C7A0A" w:rsidRDefault="009C591A" w:rsidP="009C7A0A">
      <w:pPr>
        <w:spacing w:line="276" w:lineRule="auto"/>
        <w:ind w:firstLine="720"/>
        <w:jc w:val="both"/>
      </w:pPr>
      <w:r w:rsidRPr="009C7A0A">
        <w:t xml:space="preserve">Tādējādi tiesām jāvērtē, vai glābšanas pasākumi </w:t>
      </w:r>
      <w:r w:rsidR="00FC1AF7" w:rsidRPr="009C7A0A">
        <w:t>nav bijuši</w:t>
      </w:r>
      <w:r w:rsidRPr="009C7A0A">
        <w:t xml:space="preserve"> acīmredzami bezjēdzīgi vai nesamērīgi tam, kādu risku glābēji uzņēmās, apdraudot savu dzīvību un veselību un </w:t>
      </w:r>
      <w:r w:rsidR="00017B35" w:rsidRPr="009C7A0A">
        <w:t>tam,</w:t>
      </w:r>
      <w:r w:rsidRPr="009C7A0A">
        <w:t xml:space="preserve"> kādu rezultātu konkrētajos apstākļos varētu sasniegt.</w:t>
      </w:r>
    </w:p>
    <w:p w14:paraId="35E931DD" w14:textId="77777777" w:rsidR="009C591A" w:rsidRPr="009C7A0A" w:rsidRDefault="009C591A" w:rsidP="009C7A0A">
      <w:pPr>
        <w:spacing w:line="276" w:lineRule="auto"/>
        <w:ind w:firstLine="720"/>
        <w:jc w:val="both"/>
      </w:pPr>
      <w:r w:rsidRPr="009C7A0A">
        <w:t>Acīmredzami nesaprātīga glābšanas mēģinājuma gadījumā cēloņsakarības saikne tiek pārtraukta ar lēmuma par šādu glābšanas darbu pieņemšanas brīdi. Turklāt šādā gadījumā vērtējami nevis atsevišķu ugunsdzēsēju lēmumi un uztvere, bet gan visu glābšanas operācijā iesaistīto ugunsdzēsēju kopējā rīcība.</w:t>
      </w:r>
    </w:p>
    <w:p w14:paraId="4E2ABB02" w14:textId="77777777" w:rsidR="009C591A" w:rsidRPr="009C7A0A" w:rsidRDefault="009C591A" w:rsidP="009C7A0A">
      <w:pPr>
        <w:pStyle w:val="BodyText2"/>
        <w:spacing w:line="276" w:lineRule="auto"/>
        <w:ind w:firstLine="720"/>
        <w:jc w:val="both"/>
        <w:rPr>
          <w:rFonts w:ascii="Times New Roman" w:hAnsi="Times New Roman"/>
          <w:sz w:val="24"/>
          <w:szCs w:val="24"/>
        </w:rPr>
      </w:pPr>
    </w:p>
    <w:p w14:paraId="54B01BC2" w14:textId="3F015ADF" w:rsidR="009C591A" w:rsidRPr="009C7A0A" w:rsidRDefault="009C591A" w:rsidP="009C7A0A">
      <w:pPr>
        <w:pStyle w:val="NormalWeb"/>
        <w:widowControl w:val="0"/>
        <w:shd w:val="clear" w:color="auto" w:fill="FFFFFF"/>
        <w:spacing w:line="276" w:lineRule="auto"/>
        <w:ind w:firstLine="720"/>
        <w:jc w:val="both"/>
      </w:pPr>
      <w:r w:rsidRPr="009C7A0A">
        <w:t>[</w:t>
      </w:r>
      <w:r w:rsidR="00A8188A" w:rsidRPr="009C7A0A">
        <w:t>1</w:t>
      </w:r>
      <w:r w:rsidR="00AD26A6" w:rsidRPr="009C7A0A">
        <w:t>6</w:t>
      </w:r>
      <w:r w:rsidRPr="009C7A0A">
        <w:t>] Senāts atzīst, ka izskatāmajā lietā ir jāatbild</w:t>
      </w:r>
      <w:r w:rsidR="00924911" w:rsidRPr="009C7A0A">
        <w:t xml:space="preserve"> uz jautājumu</w:t>
      </w:r>
      <w:r w:rsidR="00E2012D" w:rsidRPr="009C7A0A">
        <w:t xml:space="preserve">, vai apelācijas instances tiesa ir pārkāpusi </w:t>
      </w:r>
      <w:r w:rsidRPr="009C7A0A">
        <w:t>Kriminālprocesa likum</w:t>
      </w:r>
      <w:r w:rsidR="00C00F98" w:rsidRPr="009C7A0A">
        <w:t>a normas</w:t>
      </w:r>
      <w:r w:rsidR="00E2012D" w:rsidRPr="009C7A0A">
        <w:t>,</w:t>
      </w:r>
      <w:r w:rsidRPr="009C7A0A">
        <w:t xml:space="preserve"> vērtējot</w:t>
      </w:r>
      <w:r w:rsidR="00924911" w:rsidRPr="009C7A0A">
        <w:t>:</w:t>
      </w:r>
      <w:r w:rsidRPr="009C7A0A">
        <w:t xml:space="preserve"> 1) kādi nosacījumi ietekmējuši ēkas sabrukšanu; 2) pierādījumus, ar kuriem valsts apsūdzība pamatojusi personu nolaidīgu profesionālo pienākumu veikšanu un tā rezultātā iestājušās sekas.</w:t>
      </w:r>
    </w:p>
    <w:p w14:paraId="1FDA4DE9" w14:textId="75064CD7" w:rsidR="008C1D93" w:rsidRPr="009C7A0A" w:rsidRDefault="009C591A" w:rsidP="009C7A0A">
      <w:pPr>
        <w:spacing w:line="276" w:lineRule="auto"/>
        <w:ind w:firstLine="720"/>
        <w:jc w:val="both"/>
        <w:rPr>
          <w:rFonts w:eastAsia="Calibri"/>
        </w:rPr>
      </w:pPr>
      <w:r w:rsidRPr="009C7A0A">
        <w:rPr>
          <w:rFonts w:eastAsia="Calibri"/>
        </w:rPr>
        <w:t>[</w:t>
      </w:r>
      <w:r w:rsidR="00A8188A" w:rsidRPr="009C7A0A">
        <w:rPr>
          <w:rFonts w:eastAsia="Calibri"/>
        </w:rPr>
        <w:t>1</w:t>
      </w:r>
      <w:r w:rsidR="00AD26A6" w:rsidRPr="009C7A0A">
        <w:rPr>
          <w:rFonts w:eastAsia="Calibri"/>
        </w:rPr>
        <w:t>6</w:t>
      </w:r>
      <w:r w:rsidR="008C1D93" w:rsidRPr="009C7A0A">
        <w:rPr>
          <w:rFonts w:eastAsia="Calibri"/>
        </w:rPr>
        <w:t>.1</w:t>
      </w:r>
      <w:r w:rsidRPr="009C7A0A">
        <w:rPr>
          <w:rFonts w:eastAsia="Calibri"/>
        </w:rPr>
        <w:t xml:space="preserve">] Senāts konstatē, ka apelācijas instances tiesa nav izvērtējusi visus </w:t>
      </w:r>
      <w:r w:rsidR="008C1D93" w:rsidRPr="009C7A0A">
        <w:rPr>
          <w:rFonts w:eastAsia="Calibri"/>
        </w:rPr>
        <w:t xml:space="preserve">nozīmīgus </w:t>
      </w:r>
      <w:r w:rsidRPr="009C7A0A">
        <w:rPr>
          <w:rFonts w:eastAsia="Calibri"/>
        </w:rPr>
        <w:t>nosacījumus, kuri veicināja jumta konstrukciju nogruvumu.</w:t>
      </w:r>
    </w:p>
    <w:p w14:paraId="5BBD8B02" w14:textId="3F9CEB12" w:rsidR="009C591A" w:rsidRPr="009C7A0A" w:rsidRDefault="009C591A" w:rsidP="009C7A0A">
      <w:pPr>
        <w:spacing w:line="276" w:lineRule="auto"/>
        <w:ind w:firstLine="720"/>
        <w:jc w:val="both"/>
        <w:rPr>
          <w:rFonts w:eastAsia="Calibri"/>
        </w:rPr>
      </w:pPr>
      <w:r w:rsidRPr="009C7A0A">
        <w:rPr>
          <w:rFonts w:eastAsia="Calibri"/>
        </w:rPr>
        <w:t>Izvērtēj</w:t>
      </w:r>
      <w:r w:rsidR="00924911" w:rsidRPr="009C7A0A">
        <w:rPr>
          <w:rFonts w:eastAsia="Calibri"/>
        </w:rPr>
        <w:t>usi</w:t>
      </w:r>
      <w:r w:rsidRPr="009C7A0A">
        <w:rPr>
          <w:rFonts w:eastAsia="Calibri"/>
        </w:rPr>
        <w:t xml:space="preserve"> pierādījumus kopumā un savstarpējā sakarībā, apelācijas instances tiesa atzinusi, ka ēkas nobrukums ir saistīts ar būtisku kļūdu tērauda kopņu MK-1 konstruktīvajā risinājumā.</w:t>
      </w:r>
    </w:p>
    <w:p w14:paraId="118AAB44" w14:textId="606D1626" w:rsidR="009C591A" w:rsidRPr="009C7A0A" w:rsidRDefault="009C591A" w:rsidP="009C7A0A">
      <w:pPr>
        <w:spacing w:line="276" w:lineRule="auto"/>
        <w:ind w:firstLine="720"/>
        <w:jc w:val="both"/>
        <w:rPr>
          <w:b/>
          <w:bCs/>
          <w:lang w:eastAsia="lv-LV"/>
        </w:rPr>
      </w:pPr>
      <w:r w:rsidRPr="00C652F0">
        <w:rPr>
          <w:rFonts w:eastAsia="Calibri"/>
        </w:rPr>
        <w:t>Apelācijas instances tiesa atzinumu, ka jumta konstrukciju nogruvuma cēlonis ir nepareizs kopnes nestspējas aprēķins, pamatojusi ar k</w:t>
      </w:r>
      <w:r w:rsidRPr="00C652F0">
        <w:rPr>
          <w:lang w:eastAsia="lv-LV"/>
        </w:rPr>
        <w:t>ompleksās ekspertīzes ekspertu atzinumu „Par būvkonstrukciju nobrukuma faktu” (</w:t>
      </w:r>
      <w:r w:rsidRPr="00C652F0">
        <w:rPr>
          <w:i/>
          <w:iCs/>
          <w:lang w:eastAsia="lv-LV"/>
        </w:rPr>
        <w:t>lietas</w:t>
      </w:r>
      <w:r w:rsidRPr="00C652F0">
        <w:rPr>
          <w:lang w:eastAsia="lv-LV"/>
        </w:rPr>
        <w:t xml:space="preserve"> </w:t>
      </w:r>
      <w:r w:rsidRPr="00C652F0">
        <w:rPr>
          <w:i/>
          <w:lang w:eastAsia="lv-LV"/>
        </w:rPr>
        <w:t>53. sējuma 1.</w:t>
      </w:r>
      <w:r w:rsidRPr="00C652F0">
        <w:t>–</w:t>
      </w:r>
      <w:r w:rsidRPr="00C652F0">
        <w:rPr>
          <w:i/>
          <w:lang w:eastAsia="lv-LV"/>
        </w:rPr>
        <w:t>36. lapa, 54. sējuma 1.</w:t>
      </w:r>
      <w:r w:rsidRPr="00C652F0">
        <w:t>–</w:t>
      </w:r>
      <w:r w:rsidRPr="00C652F0">
        <w:rPr>
          <w:i/>
          <w:lang w:eastAsia="lv-LV"/>
        </w:rPr>
        <w:t>164. lapa, 55. sējuma 1.</w:t>
      </w:r>
      <w:r w:rsidRPr="00C652F0">
        <w:t>–</w:t>
      </w:r>
      <w:r w:rsidRPr="00C652F0">
        <w:rPr>
          <w:i/>
          <w:lang w:eastAsia="lv-LV"/>
        </w:rPr>
        <w:t>289. lapa, 56. sējuma 1.</w:t>
      </w:r>
      <w:r w:rsidRPr="00C652F0">
        <w:t>–</w:t>
      </w:r>
      <w:r w:rsidRPr="00C652F0">
        <w:rPr>
          <w:i/>
          <w:lang w:eastAsia="lv-LV"/>
        </w:rPr>
        <w:t>475. lapa, 57. sējuma 1.</w:t>
      </w:r>
      <w:r w:rsidRPr="00C652F0">
        <w:t>–</w:t>
      </w:r>
      <w:r w:rsidRPr="00C652F0">
        <w:rPr>
          <w:i/>
          <w:lang w:eastAsia="lv-LV"/>
        </w:rPr>
        <w:t>83. lapa</w:t>
      </w:r>
      <w:r w:rsidRPr="00C652F0">
        <w:rPr>
          <w:lang w:eastAsia="lv-LV"/>
        </w:rPr>
        <w:t xml:space="preserve">), </w:t>
      </w:r>
      <w:r w:rsidR="00974F6D" w:rsidRPr="00C652F0">
        <w:rPr>
          <w:lang w:eastAsia="lv-LV"/>
        </w:rPr>
        <w:t>sabiedrības ar ierobežotu atbildību </w:t>
      </w:r>
      <w:r w:rsidRPr="00C652F0">
        <w:rPr>
          <w:lang w:eastAsia="lv-LV"/>
        </w:rPr>
        <w:t>„BRE” ziņojumu (</w:t>
      </w:r>
      <w:r w:rsidRPr="00C652F0">
        <w:rPr>
          <w:i/>
          <w:iCs/>
          <w:lang w:eastAsia="lv-LV"/>
        </w:rPr>
        <w:t>lietas</w:t>
      </w:r>
      <w:r w:rsidRPr="00C652F0">
        <w:rPr>
          <w:lang w:eastAsia="lv-LV"/>
        </w:rPr>
        <w:t xml:space="preserve"> </w:t>
      </w:r>
      <w:r w:rsidRPr="00C652F0">
        <w:rPr>
          <w:i/>
          <w:iCs/>
          <w:lang w:eastAsia="lv-LV"/>
        </w:rPr>
        <w:t>13. sējuma 87.</w:t>
      </w:r>
      <w:r w:rsidRPr="00C652F0">
        <w:t>–</w:t>
      </w:r>
      <w:r w:rsidRPr="00C652F0">
        <w:rPr>
          <w:i/>
          <w:iCs/>
          <w:lang w:eastAsia="lv-LV"/>
        </w:rPr>
        <w:t>142. lapa, 147.</w:t>
      </w:r>
      <w:r w:rsidRPr="00C652F0">
        <w:t>–</w:t>
      </w:r>
      <w:r w:rsidRPr="00C652F0">
        <w:rPr>
          <w:i/>
          <w:iCs/>
          <w:lang w:eastAsia="lv-LV"/>
        </w:rPr>
        <w:t>202. lapa; 58. sējuma 4.</w:t>
      </w:r>
      <w:r w:rsidRPr="00C652F0">
        <w:t>–</w:t>
      </w:r>
      <w:r w:rsidRPr="00C652F0">
        <w:rPr>
          <w:i/>
          <w:iCs/>
          <w:lang w:eastAsia="lv-LV"/>
        </w:rPr>
        <w:t>313. lapa</w:t>
      </w:r>
      <w:r w:rsidRPr="00C652F0">
        <w:rPr>
          <w:lang w:eastAsia="lv-LV"/>
        </w:rPr>
        <w:t xml:space="preserve">), </w:t>
      </w:r>
      <w:r w:rsidR="00974F6D" w:rsidRPr="00C652F0">
        <w:rPr>
          <w:lang w:eastAsia="lv-LV"/>
        </w:rPr>
        <w:t>sabiedrības ar ierobežotu atbildību </w:t>
      </w:r>
      <w:r w:rsidRPr="00C652F0">
        <w:rPr>
          <w:lang w:eastAsia="lv-LV"/>
        </w:rPr>
        <w:t>„Būvinženieru konsultācij</w:t>
      </w:r>
      <w:r w:rsidR="00974F6D" w:rsidRPr="00C652F0">
        <w:rPr>
          <w:lang w:eastAsia="lv-LV"/>
        </w:rPr>
        <w:t>u</w:t>
      </w:r>
      <w:r w:rsidRPr="00C652F0">
        <w:rPr>
          <w:lang w:eastAsia="lv-LV"/>
        </w:rPr>
        <w:t xml:space="preserve"> birojs” un SIA „</w:t>
      </w:r>
      <w:r w:rsidR="002079B8" w:rsidRPr="00C652F0">
        <w:rPr>
          <w:lang w:eastAsia="lv-LV"/>
        </w:rPr>
        <w:t>[Nosaukums G]</w:t>
      </w:r>
      <w:r w:rsidRPr="00C652F0">
        <w:rPr>
          <w:lang w:eastAsia="lv-LV"/>
        </w:rPr>
        <w:t>” ekspertī</w:t>
      </w:r>
      <w:r w:rsidR="008C1D93" w:rsidRPr="00C652F0">
        <w:rPr>
          <w:lang w:eastAsia="lv-LV"/>
        </w:rPr>
        <w:t>žu</w:t>
      </w:r>
      <w:r w:rsidRPr="00C652F0">
        <w:rPr>
          <w:lang w:eastAsia="lv-LV"/>
        </w:rPr>
        <w:t xml:space="preserve"> atzinum</w:t>
      </w:r>
      <w:r w:rsidR="008C1D93" w:rsidRPr="00C652F0">
        <w:rPr>
          <w:lang w:eastAsia="lv-LV"/>
        </w:rPr>
        <w:t>iem</w:t>
      </w:r>
      <w:r w:rsidRPr="00C652F0">
        <w:rPr>
          <w:lang w:eastAsia="lv-LV"/>
        </w:rPr>
        <w:t xml:space="preserve"> (</w:t>
      </w:r>
      <w:r w:rsidRPr="00C652F0">
        <w:rPr>
          <w:i/>
          <w:iCs/>
          <w:lang w:eastAsia="lv-LV"/>
        </w:rPr>
        <w:t>lietas</w:t>
      </w:r>
      <w:r w:rsidR="008C1D93" w:rsidRPr="00C652F0">
        <w:rPr>
          <w:lang w:eastAsia="lv-LV"/>
        </w:rPr>
        <w:t xml:space="preserve"> </w:t>
      </w:r>
      <w:r w:rsidR="008C1D93" w:rsidRPr="00C652F0">
        <w:rPr>
          <w:i/>
          <w:iCs/>
          <w:lang w:eastAsia="lv-LV"/>
        </w:rPr>
        <w:t>25. sējuma 64.</w:t>
      </w:r>
      <w:r w:rsidR="008C1D93" w:rsidRPr="00C652F0">
        <w:t>–</w:t>
      </w:r>
      <w:r w:rsidR="008C1D93" w:rsidRPr="00C652F0">
        <w:rPr>
          <w:i/>
          <w:iCs/>
          <w:lang w:eastAsia="lv-LV"/>
        </w:rPr>
        <w:t>73. lapa</w:t>
      </w:r>
      <w:r w:rsidR="008C1D93" w:rsidRPr="00C652F0">
        <w:rPr>
          <w:lang w:eastAsia="lv-LV"/>
        </w:rPr>
        <w:t>,</w:t>
      </w:r>
      <w:r w:rsidR="00692A86" w:rsidRPr="00C652F0">
        <w:rPr>
          <w:lang w:eastAsia="lv-LV"/>
        </w:rPr>
        <w:t xml:space="preserve"> </w:t>
      </w:r>
      <w:r w:rsidRPr="00C652F0">
        <w:rPr>
          <w:i/>
          <w:iCs/>
          <w:lang w:eastAsia="lv-LV"/>
        </w:rPr>
        <w:t>77. sējuma 153.</w:t>
      </w:r>
      <w:r w:rsidRPr="00C652F0">
        <w:t>–</w:t>
      </w:r>
      <w:r w:rsidRPr="00C652F0">
        <w:rPr>
          <w:i/>
          <w:iCs/>
          <w:lang w:eastAsia="lv-LV"/>
        </w:rPr>
        <w:t>162. lapa</w:t>
      </w:r>
      <w:r w:rsidRPr="00C652F0">
        <w:rPr>
          <w:lang w:eastAsia="lv-LV"/>
        </w:rPr>
        <w:t>).</w:t>
      </w:r>
    </w:p>
    <w:p w14:paraId="0FD90A86" w14:textId="1F3995EA" w:rsidR="009C591A" w:rsidRPr="009C7A0A" w:rsidRDefault="009C591A" w:rsidP="00B34CA0">
      <w:pPr>
        <w:shd w:val="clear" w:color="auto" w:fill="FFFFFF"/>
        <w:spacing w:line="276" w:lineRule="auto"/>
        <w:ind w:firstLine="720"/>
        <w:jc w:val="both"/>
        <w:rPr>
          <w:lang w:eastAsia="lv-LV"/>
        </w:rPr>
      </w:pPr>
      <w:r w:rsidRPr="009C7A0A">
        <w:rPr>
          <w:lang w:eastAsia="lv-LV"/>
        </w:rPr>
        <w:t>Tāpat apelācijas instances tiesa atzinumu pamatojusi ar ekspert</w:t>
      </w:r>
      <w:r w:rsidR="0058201A" w:rsidRPr="009C7A0A">
        <w:rPr>
          <w:lang w:eastAsia="lv-LV"/>
        </w:rPr>
        <w:t>u</w:t>
      </w:r>
      <w:r w:rsidRPr="009C7A0A">
        <w:rPr>
          <w:lang w:eastAsia="lv-LV"/>
        </w:rPr>
        <w:t xml:space="preserve"> </w:t>
      </w:r>
      <w:r w:rsidR="00B34CA0">
        <w:rPr>
          <w:lang w:eastAsia="lv-LV"/>
        </w:rPr>
        <w:t>[pers. MC]</w:t>
      </w:r>
      <w:r w:rsidRPr="009C7A0A">
        <w:rPr>
          <w:lang w:eastAsia="lv-LV"/>
        </w:rPr>
        <w:t xml:space="preserve">, </w:t>
      </w:r>
      <w:r w:rsidR="00B34CA0">
        <w:rPr>
          <w:lang w:eastAsia="lv-LV"/>
        </w:rPr>
        <w:t>[pers. LD]</w:t>
      </w:r>
      <w:r w:rsidRPr="009C7A0A">
        <w:rPr>
          <w:rFonts w:eastAsia="Calibri"/>
        </w:rPr>
        <w:t xml:space="preserve">, </w:t>
      </w:r>
      <w:r w:rsidR="00B34CA0">
        <w:rPr>
          <w:rFonts w:eastAsia="Calibri"/>
        </w:rPr>
        <w:t>[pers. MD]</w:t>
      </w:r>
      <w:r w:rsidRPr="009C7A0A">
        <w:rPr>
          <w:rFonts w:eastAsia="Calibri"/>
        </w:rPr>
        <w:t xml:space="preserve">, </w:t>
      </w:r>
      <w:r w:rsidR="00B34CA0">
        <w:rPr>
          <w:rFonts w:eastAsia="Calibri"/>
        </w:rPr>
        <w:t>[pers. ME]</w:t>
      </w:r>
      <w:r w:rsidRPr="009C7A0A">
        <w:rPr>
          <w:lang w:eastAsia="lv-LV"/>
        </w:rPr>
        <w:t xml:space="preserve"> liecībām, no kurām secināms, ka ēkas nogruvuma iemesls ir kopnes apakšējā </w:t>
      </w:r>
      <w:r w:rsidR="0058201A" w:rsidRPr="009C7A0A">
        <w:rPr>
          <w:lang w:eastAsia="lv-LV"/>
        </w:rPr>
        <w:t>savienojumu</w:t>
      </w:r>
      <w:r w:rsidR="008C1D93" w:rsidRPr="009C7A0A">
        <w:rPr>
          <w:lang w:eastAsia="lv-LV"/>
        </w:rPr>
        <w:t xml:space="preserve"> </w:t>
      </w:r>
      <w:r w:rsidRPr="009C7A0A">
        <w:rPr>
          <w:lang w:eastAsia="lv-LV"/>
        </w:rPr>
        <w:t xml:space="preserve">mezgla pārslodze. Konkrētais apakšējais mezgls pret drošuma </w:t>
      </w:r>
      <w:r w:rsidR="008C1D93" w:rsidRPr="009C7A0A">
        <w:rPr>
          <w:lang w:eastAsia="lv-LV"/>
        </w:rPr>
        <w:t xml:space="preserve">aprēķinu </w:t>
      </w:r>
      <w:r w:rsidRPr="009C7A0A">
        <w:rPr>
          <w:lang w:eastAsia="lv-LV"/>
        </w:rPr>
        <w:t xml:space="preserve">līmeni, kādu prasa normatīvi, bija pārslogots 6,5 reizes. Minētā pārslodze nozīmēja, ka ēka nākotnē jebkurā gadījumā </w:t>
      </w:r>
      <w:r w:rsidR="00E03762" w:rsidRPr="009C7A0A">
        <w:rPr>
          <w:lang w:eastAsia="lv-LV"/>
        </w:rPr>
        <w:t>sabruks</w:t>
      </w:r>
      <w:r w:rsidRPr="009C7A0A">
        <w:rPr>
          <w:lang w:eastAsia="lv-LV"/>
        </w:rPr>
        <w:t>.</w:t>
      </w:r>
    </w:p>
    <w:p w14:paraId="147580B6" w14:textId="7A8D3B23" w:rsidR="009C591A" w:rsidRPr="009C7A0A" w:rsidRDefault="009C591A" w:rsidP="009C7A0A">
      <w:pPr>
        <w:shd w:val="clear" w:color="auto" w:fill="FFFFFF"/>
        <w:spacing w:line="276" w:lineRule="auto"/>
        <w:ind w:firstLine="720"/>
        <w:jc w:val="both"/>
        <w:rPr>
          <w:lang w:eastAsia="lv-LV"/>
        </w:rPr>
      </w:pPr>
      <w:r w:rsidRPr="009C7A0A">
        <w:rPr>
          <w:rFonts w:eastAsia="Calibri"/>
        </w:rPr>
        <w:t xml:space="preserve">Apelācijas instances tiesa motivēti noraidījusi valsts apsūdzības argumentu par to, ka jumta nobrukumu veicināja projektam neatbilstošs </w:t>
      </w:r>
      <w:proofErr w:type="spellStart"/>
      <w:r w:rsidRPr="009C7A0A">
        <w:rPr>
          <w:rFonts w:eastAsia="Calibri"/>
        </w:rPr>
        <w:t>virsbetona</w:t>
      </w:r>
      <w:proofErr w:type="spellEnd"/>
      <w:r w:rsidRPr="009C7A0A">
        <w:rPr>
          <w:rFonts w:eastAsia="Calibri"/>
        </w:rPr>
        <w:t xml:space="preserve"> svars un stipr</w:t>
      </w:r>
      <w:r w:rsidR="00E2012D" w:rsidRPr="009C7A0A">
        <w:rPr>
          <w:rFonts w:eastAsia="Calibri"/>
        </w:rPr>
        <w:t>ība</w:t>
      </w:r>
      <w:r w:rsidRPr="009C7A0A">
        <w:rPr>
          <w:rFonts w:eastAsia="Calibri"/>
        </w:rPr>
        <w:t>. Savu atzinumu tiesa pamatojusi</w:t>
      </w:r>
      <w:r w:rsidR="008F390B" w:rsidRPr="009C7A0A">
        <w:rPr>
          <w:rFonts w:eastAsia="Calibri"/>
        </w:rPr>
        <w:t xml:space="preserve"> ar </w:t>
      </w:r>
      <w:r w:rsidRPr="009C7A0A">
        <w:rPr>
          <w:rFonts w:eastAsia="Calibri"/>
        </w:rPr>
        <w:t>kriminālprocesā veiktajiem pētījumiem par jumta sabrukšanas cēloņiem un ekspertu, kuriem ir speciāl</w:t>
      </w:r>
      <w:r w:rsidR="008C1D93" w:rsidRPr="009C7A0A">
        <w:rPr>
          <w:rFonts w:eastAsia="Calibri"/>
        </w:rPr>
        <w:t>as</w:t>
      </w:r>
      <w:r w:rsidRPr="009C7A0A">
        <w:rPr>
          <w:rFonts w:eastAsia="Calibri"/>
        </w:rPr>
        <w:t xml:space="preserve"> zināšanas būvniecībā, </w:t>
      </w:r>
      <w:r w:rsidR="008F390B" w:rsidRPr="009C7A0A">
        <w:rPr>
          <w:rFonts w:eastAsia="Calibri"/>
        </w:rPr>
        <w:t xml:space="preserve">liecībām, </w:t>
      </w:r>
      <w:r w:rsidRPr="009C7A0A">
        <w:rPr>
          <w:rFonts w:eastAsia="Calibri"/>
        </w:rPr>
        <w:t>kā arī ar</w:t>
      </w:r>
      <w:r w:rsidR="008F390B" w:rsidRPr="009C7A0A">
        <w:rPr>
          <w:rFonts w:eastAsia="Calibri"/>
        </w:rPr>
        <w:t xml:space="preserve"> to</w:t>
      </w:r>
      <w:r w:rsidRPr="009C7A0A">
        <w:rPr>
          <w:rFonts w:eastAsia="Calibri"/>
        </w:rPr>
        <w:t xml:space="preserve"> personu liecībām, kur</w:t>
      </w:r>
      <w:r w:rsidR="008F390B" w:rsidRPr="009C7A0A">
        <w:rPr>
          <w:rFonts w:eastAsia="Calibri"/>
        </w:rPr>
        <w:t>as</w:t>
      </w:r>
      <w:r w:rsidRPr="009C7A0A">
        <w:rPr>
          <w:rFonts w:eastAsia="Calibri"/>
        </w:rPr>
        <w:t xml:space="preserve"> pēc ugunsgrēka veica būvobjekta pārbaudi.</w:t>
      </w:r>
    </w:p>
    <w:p w14:paraId="7AD78B46" w14:textId="2D2A32BA" w:rsidR="009C591A" w:rsidRPr="009C7A0A" w:rsidRDefault="009C591A" w:rsidP="003C2C84">
      <w:pPr>
        <w:spacing w:line="276" w:lineRule="auto"/>
        <w:ind w:firstLine="720"/>
        <w:jc w:val="both"/>
        <w:rPr>
          <w:rFonts w:eastAsia="Calibri"/>
        </w:rPr>
      </w:pPr>
      <w:r w:rsidRPr="009C7A0A">
        <w:rPr>
          <w:rFonts w:eastAsia="Calibri"/>
        </w:rPr>
        <w:t>Apelācijas instances tiesa norādījusi, ka no komisijas kompleksās būvniecības ekspertīzes ekspertu atzinuma (</w:t>
      </w:r>
      <w:r w:rsidRPr="009C7A0A">
        <w:rPr>
          <w:rFonts w:eastAsia="Calibri"/>
          <w:i/>
          <w:iCs/>
        </w:rPr>
        <w:t>lietas</w:t>
      </w:r>
      <w:r w:rsidRPr="009C7A0A">
        <w:rPr>
          <w:rFonts w:eastAsia="Calibri"/>
        </w:rPr>
        <w:t xml:space="preserve"> </w:t>
      </w:r>
      <w:r w:rsidRPr="009C7A0A">
        <w:rPr>
          <w:rFonts w:eastAsia="Calibri"/>
          <w:i/>
          <w:iCs/>
        </w:rPr>
        <w:t>55. sējuma 119.</w:t>
      </w:r>
      <w:r w:rsidRPr="009C7A0A">
        <w:t>–</w:t>
      </w:r>
      <w:r w:rsidRPr="009C7A0A">
        <w:rPr>
          <w:rFonts w:eastAsia="Calibri"/>
          <w:i/>
          <w:iCs/>
        </w:rPr>
        <w:t>120. lapa</w:t>
      </w:r>
      <w:r w:rsidRPr="009C7A0A">
        <w:rPr>
          <w:rFonts w:eastAsia="Calibri"/>
        </w:rPr>
        <w:t>) un ekspertu</w:t>
      </w:r>
      <w:r w:rsidRPr="009C7A0A">
        <w:rPr>
          <w:rFonts w:eastAsia="Calibri"/>
          <w:lang w:eastAsia="lv-LV"/>
        </w:rPr>
        <w:t xml:space="preserve"> </w:t>
      </w:r>
      <w:r w:rsidR="003C2C84">
        <w:rPr>
          <w:rFonts w:eastAsia="Calibri"/>
          <w:lang w:eastAsia="lv-LV"/>
        </w:rPr>
        <w:t>[pers. MD]</w:t>
      </w:r>
      <w:r w:rsidRPr="009C7A0A">
        <w:rPr>
          <w:rFonts w:eastAsia="Calibri"/>
          <w:lang w:eastAsia="lv-LV"/>
        </w:rPr>
        <w:t xml:space="preserve">, </w:t>
      </w:r>
      <w:r w:rsidR="003C2C84">
        <w:rPr>
          <w:rFonts w:eastAsia="Calibri"/>
          <w:lang w:eastAsia="lv-LV"/>
        </w:rPr>
        <w:t>[pers. MC]</w:t>
      </w:r>
      <w:r w:rsidRPr="009C7A0A">
        <w:rPr>
          <w:rFonts w:eastAsia="Calibri"/>
          <w:lang w:eastAsia="lv-LV"/>
        </w:rPr>
        <w:t xml:space="preserve">, </w:t>
      </w:r>
      <w:r w:rsidR="003C2C84">
        <w:rPr>
          <w:rFonts w:eastAsia="Calibri"/>
          <w:lang w:eastAsia="lv-LV"/>
        </w:rPr>
        <w:t>[pers. LG]</w:t>
      </w:r>
      <w:r w:rsidRPr="009C7A0A">
        <w:rPr>
          <w:rFonts w:eastAsia="Calibri"/>
          <w:lang w:eastAsia="lv-LV"/>
        </w:rPr>
        <w:t xml:space="preserve">, </w:t>
      </w:r>
      <w:r w:rsidR="003C2C84">
        <w:rPr>
          <w:rFonts w:eastAsia="Calibri"/>
          <w:lang w:eastAsia="lv-LV"/>
        </w:rPr>
        <w:t>[pers. LD]</w:t>
      </w:r>
      <w:r w:rsidRPr="009C7A0A">
        <w:rPr>
          <w:rFonts w:eastAsia="Calibri"/>
        </w:rPr>
        <w:t xml:space="preserve"> un </w:t>
      </w:r>
      <w:r w:rsidR="003C2C84">
        <w:rPr>
          <w:rFonts w:eastAsia="Calibri"/>
        </w:rPr>
        <w:t>[pers. LE]</w:t>
      </w:r>
      <w:r w:rsidRPr="009C7A0A">
        <w:rPr>
          <w:rFonts w:eastAsia="Calibri"/>
        </w:rPr>
        <w:t xml:space="preserve"> liecībām secināms, ka pēc </w:t>
      </w:r>
      <w:r w:rsidRPr="009C7A0A">
        <w:rPr>
          <w:rFonts w:eastAsia="Calibri"/>
          <w:lang w:eastAsia="lv-LV"/>
        </w:rPr>
        <w:t xml:space="preserve">ugunsgrēka imitācijas minimālā </w:t>
      </w:r>
      <w:proofErr w:type="spellStart"/>
      <w:r w:rsidRPr="009C7A0A">
        <w:rPr>
          <w:rFonts w:eastAsia="Calibri"/>
          <w:lang w:eastAsia="lv-LV"/>
        </w:rPr>
        <w:t>virsbetona</w:t>
      </w:r>
      <w:proofErr w:type="spellEnd"/>
      <w:r w:rsidRPr="009C7A0A">
        <w:rPr>
          <w:rFonts w:eastAsia="Calibri"/>
          <w:lang w:eastAsia="lv-LV"/>
        </w:rPr>
        <w:t xml:space="preserve"> stiprība bija 25,3 </w:t>
      </w:r>
      <w:proofErr w:type="spellStart"/>
      <w:r w:rsidRPr="009C7A0A">
        <w:rPr>
          <w:rFonts w:eastAsia="Calibri"/>
          <w:lang w:eastAsia="lv-LV"/>
        </w:rPr>
        <w:t>megapaskāli</w:t>
      </w:r>
      <w:proofErr w:type="spellEnd"/>
      <w:r w:rsidRPr="009C7A0A">
        <w:rPr>
          <w:rFonts w:eastAsia="Calibri"/>
          <w:lang w:eastAsia="lv-LV"/>
        </w:rPr>
        <w:t>, kas ir būtiski lielāka, nekā deklarācijā norādītā minimālā stiprība</w:t>
      </w:r>
      <w:r w:rsidR="002D11CA" w:rsidRPr="009C7A0A">
        <w:rPr>
          <w:rFonts w:eastAsia="Calibri"/>
          <w:lang w:eastAsia="lv-LV"/>
        </w:rPr>
        <w:t xml:space="preserve"> – </w:t>
      </w:r>
      <w:r w:rsidRPr="009C7A0A">
        <w:rPr>
          <w:rFonts w:eastAsia="Calibri"/>
          <w:lang w:eastAsia="lv-LV"/>
        </w:rPr>
        <w:t>16 </w:t>
      </w:r>
      <w:proofErr w:type="spellStart"/>
      <w:r w:rsidRPr="009C7A0A">
        <w:rPr>
          <w:rFonts w:eastAsia="Calibri"/>
          <w:lang w:eastAsia="lv-LV"/>
        </w:rPr>
        <w:t>megapaskāli</w:t>
      </w:r>
      <w:proofErr w:type="spellEnd"/>
      <w:r w:rsidRPr="009C7A0A">
        <w:rPr>
          <w:rFonts w:eastAsia="Calibri"/>
          <w:lang w:eastAsia="lv-LV"/>
        </w:rPr>
        <w:t>.</w:t>
      </w:r>
    </w:p>
    <w:p w14:paraId="3A06EF5F" w14:textId="1E7C33E4" w:rsidR="009C591A" w:rsidRPr="009C7A0A" w:rsidRDefault="003C24A1" w:rsidP="009C7A0A">
      <w:pPr>
        <w:spacing w:line="276" w:lineRule="auto"/>
        <w:ind w:firstLine="720"/>
        <w:jc w:val="both"/>
        <w:rPr>
          <w:rFonts w:eastAsia="Calibri"/>
          <w:lang w:eastAsia="lv-LV"/>
        </w:rPr>
      </w:pPr>
      <w:r w:rsidRPr="009C7A0A">
        <w:rPr>
          <w:rFonts w:eastAsia="Calibri"/>
          <w:lang w:eastAsia="lv-LV"/>
        </w:rPr>
        <w:t>Savukārt n</w:t>
      </w:r>
      <w:r w:rsidR="009C591A" w:rsidRPr="009C7A0A">
        <w:rPr>
          <w:rFonts w:eastAsia="Calibri"/>
          <w:lang w:eastAsia="lv-LV"/>
        </w:rPr>
        <w:t>o lieciniek</w:t>
      </w:r>
      <w:r w:rsidR="008C1D93" w:rsidRPr="009C7A0A">
        <w:rPr>
          <w:rFonts w:eastAsia="Calibri"/>
          <w:lang w:eastAsia="lv-LV"/>
        </w:rPr>
        <w:t>u</w:t>
      </w:r>
      <w:r w:rsidR="009C591A" w:rsidRPr="009C7A0A">
        <w:rPr>
          <w:rFonts w:eastAsia="Calibri"/>
          <w:lang w:eastAsia="lv-LV"/>
        </w:rPr>
        <w:t xml:space="preserve"> </w:t>
      </w:r>
      <w:r w:rsidR="00D340EA">
        <w:rPr>
          <w:rFonts w:eastAsia="Calibri"/>
          <w:lang w:eastAsia="lv-LV"/>
        </w:rPr>
        <w:t>[pers. MF]</w:t>
      </w:r>
      <w:r w:rsidR="009C591A" w:rsidRPr="009C7A0A">
        <w:rPr>
          <w:rFonts w:eastAsia="Calibri"/>
          <w:lang w:eastAsia="lv-LV"/>
        </w:rPr>
        <w:t xml:space="preserve">, </w:t>
      </w:r>
      <w:r w:rsidR="00D340EA">
        <w:rPr>
          <w:rFonts w:eastAsia="Calibri"/>
          <w:lang w:eastAsia="lv-LV"/>
        </w:rPr>
        <w:t>[pers. MG]</w:t>
      </w:r>
      <w:r w:rsidR="009C591A" w:rsidRPr="009C7A0A">
        <w:rPr>
          <w:rFonts w:eastAsia="Calibri"/>
          <w:lang w:eastAsia="lv-LV"/>
        </w:rPr>
        <w:t xml:space="preserve"> un </w:t>
      </w:r>
      <w:r w:rsidR="00D340EA">
        <w:rPr>
          <w:rFonts w:eastAsia="Calibri"/>
          <w:lang w:eastAsia="lv-LV"/>
        </w:rPr>
        <w:t>[pers. MH]</w:t>
      </w:r>
      <w:r w:rsidR="009C591A" w:rsidRPr="009C7A0A">
        <w:rPr>
          <w:rFonts w:eastAsia="Calibri"/>
          <w:lang w:eastAsia="lv-LV"/>
        </w:rPr>
        <w:t>, kā arī apsūdzēt</w:t>
      </w:r>
      <w:r w:rsidR="008C1D93" w:rsidRPr="009C7A0A">
        <w:rPr>
          <w:rFonts w:eastAsia="Calibri"/>
          <w:lang w:eastAsia="lv-LV"/>
        </w:rPr>
        <w:t>o</w:t>
      </w:r>
      <w:r w:rsidR="009C591A" w:rsidRPr="009C7A0A">
        <w:rPr>
          <w:rFonts w:eastAsia="Calibri"/>
          <w:lang w:eastAsia="lv-LV"/>
        </w:rPr>
        <w:t xml:space="preserve"> </w:t>
      </w:r>
      <w:r w:rsidR="00AC76F2">
        <w:rPr>
          <w:rFonts w:eastAsia="Calibri"/>
          <w:lang w:eastAsia="lv-LV"/>
        </w:rPr>
        <w:t>[pers. BK]</w:t>
      </w:r>
      <w:r w:rsidR="009C591A" w:rsidRPr="009C7A0A">
        <w:rPr>
          <w:rFonts w:eastAsia="Calibri"/>
          <w:lang w:eastAsia="lv-LV"/>
        </w:rPr>
        <w:t xml:space="preserve"> un </w:t>
      </w:r>
      <w:r w:rsidR="00AC76F2">
        <w:rPr>
          <w:rFonts w:eastAsia="Calibri"/>
          <w:lang w:eastAsia="lv-LV"/>
        </w:rPr>
        <w:t>[pers. BL]</w:t>
      </w:r>
      <w:r w:rsidR="009C591A" w:rsidRPr="009C7A0A">
        <w:rPr>
          <w:rFonts w:eastAsia="Calibri"/>
          <w:lang w:eastAsia="lv-LV"/>
        </w:rPr>
        <w:t xml:space="preserve"> liecībām </w:t>
      </w:r>
      <w:r w:rsidRPr="009C7A0A">
        <w:rPr>
          <w:rFonts w:eastAsia="Calibri"/>
          <w:lang w:eastAsia="lv-LV"/>
        </w:rPr>
        <w:t>tiesa secinājusi</w:t>
      </w:r>
      <w:r w:rsidR="009C591A" w:rsidRPr="009C7A0A">
        <w:rPr>
          <w:rFonts w:eastAsia="Calibri"/>
          <w:lang w:eastAsia="lv-LV"/>
        </w:rPr>
        <w:t xml:space="preserve">, ka </w:t>
      </w:r>
      <w:proofErr w:type="spellStart"/>
      <w:r w:rsidR="009C591A" w:rsidRPr="009C7A0A">
        <w:rPr>
          <w:rFonts w:eastAsia="Calibri"/>
          <w:lang w:eastAsia="lv-LV"/>
        </w:rPr>
        <w:t>virsbetona</w:t>
      </w:r>
      <w:proofErr w:type="spellEnd"/>
      <w:r w:rsidR="009C591A" w:rsidRPr="009C7A0A">
        <w:rPr>
          <w:rFonts w:eastAsia="Calibri"/>
          <w:lang w:eastAsia="lv-LV"/>
        </w:rPr>
        <w:t xml:space="preserve"> stāvokli</w:t>
      </w:r>
      <w:r w:rsidRPr="009C7A0A">
        <w:rPr>
          <w:rFonts w:eastAsia="Calibri"/>
          <w:lang w:eastAsia="lv-LV"/>
        </w:rPr>
        <w:t>s</w:t>
      </w:r>
      <w:r w:rsidR="009C591A" w:rsidRPr="009C7A0A">
        <w:rPr>
          <w:rFonts w:eastAsia="Calibri"/>
          <w:lang w:eastAsia="lv-LV"/>
        </w:rPr>
        <w:t xml:space="preserve"> </w:t>
      </w:r>
      <w:r w:rsidRPr="009C7A0A">
        <w:rPr>
          <w:rFonts w:eastAsia="Calibri"/>
          <w:lang w:eastAsia="lv-LV"/>
        </w:rPr>
        <w:t xml:space="preserve">tika </w:t>
      </w:r>
      <w:r w:rsidR="009C591A" w:rsidRPr="009C7A0A">
        <w:rPr>
          <w:rFonts w:eastAsia="Calibri"/>
          <w:lang w:eastAsia="lv-LV"/>
        </w:rPr>
        <w:t>pārbaudī</w:t>
      </w:r>
      <w:r w:rsidRPr="009C7A0A">
        <w:rPr>
          <w:rFonts w:eastAsia="Calibri"/>
          <w:lang w:eastAsia="lv-LV"/>
        </w:rPr>
        <w:t>ts</w:t>
      </w:r>
      <w:r w:rsidR="009C591A" w:rsidRPr="009C7A0A">
        <w:rPr>
          <w:rFonts w:eastAsia="Calibri"/>
          <w:lang w:eastAsia="lv-LV"/>
        </w:rPr>
        <w:t xml:space="preserve">, </w:t>
      </w:r>
      <w:r w:rsidR="009C591A" w:rsidRPr="009C7A0A">
        <w:rPr>
          <w:rFonts w:eastAsia="Calibri"/>
          <w:lang w:eastAsia="lv-LV"/>
        </w:rPr>
        <w:lastRenderedPageBreak/>
        <w:t xml:space="preserve">izmantojot </w:t>
      </w:r>
      <w:proofErr w:type="spellStart"/>
      <w:r w:rsidR="009C591A" w:rsidRPr="009C7A0A">
        <w:rPr>
          <w:rFonts w:eastAsia="Calibri"/>
          <w:lang w:eastAsia="lv-LV"/>
        </w:rPr>
        <w:t>sklerometru</w:t>
      </w:r>
      <w:proofErr w:type="spellEnd"/>
      <w:r w:rsidR="009C591A" w:rsidRPr="009C7A0A">
        <w:rPr>
          <w:rFonts w:eastAsia="Calibri"/>
          <w:lang w:eastAsia="lv-LV"/>
        </w:rPr>
        <w:t xml:space="preserve"> – Šmita āmuru –, un </w:t>
      </w:r>
      <w:r w:rsidRPr="009C7A0A">
        <w:rPr>
          <w:rFonts w:eastAsia="Calibri"/>
          <w:lang w:eastAsia="lv-LV"/>
        </w:rPr>
        <w:t xml:space="preserve">tika </w:t>
      </w:r>
      <w:r w:rsidR="009C591A" w:rsidRPr="009C7A0A">
        <w:rPr>
          <w:rFonts w:eastAsia="Calibri"/>
          <w:lang w:eastAsia="lv-LV"/>
        </w:rPr>
        <w:t>konstatē</w:t>
      </w:r>
      <w:r w:rsidRPr="009C7A0A">
        <w:rPr>
          <w:rFonts w:eastAsia="Calibri"/>
          <w:lang w:eastAsia="lv-LV"/>
        </w:rPr>
        <w:t>ts</w:t>
      </w:r>
      <w:r w:rsidR="009C591A" w:rsidRPr="009C7A0A">
        <w:rPr>
          <w:rFonts w:eastAsia="Calibri"/>
          <w:lang w:eastAsia="lv-LV"/>
        </w:rPr>
        <w:t xml:space="preserve">, ka </w:t>
      </w:r>
      <w:proofErr w:type="spellStart"/>
      <w:r w:rsidR="009C591A" w:rsidRPr="009C7A0A">
        <w:rPr>
          <w:rFonts w:eastAsia="Calibri"/>
          <w:lang w:eastAsia="lv-LV"/>
        </w:rPr>
        <w:t>virsbetona</w:t>
      </w:r>
      <w:proofErr w:type="spellEnd"/>
      <w:r w:rsidR="009C591A" w:rsidRPr="009C7A0A">
        <w:rPr>
          <w:rFonts w:eastAsia="Calibri"/>
          <w:lang w:eastAsia="lv-LV"/>
        </w:rPr>
        <w:t xml:space="preserve"> stiprība bija lielāka par 15 </w:t>
      </w:r>
      <w:proofErr w:type="spellStart"/>
      <w:r w:rsidR="009C591A" w:rsidRPr="009C7A0A">
        <w:rPr>
          <w:rFonts w:eastAsia="Calibri"/>
          <w:lang w:eastAsia="lv-LV"/>
        </w:rPr>
        <w:t>megapaskāliem</w:t>
      </w:r>
      <w:proofErr w:type="spellEnd"/>
      <w:r w:rsidR="009C591A" w:rsidRPr="009C7A0A">
        <w:rPr>
          <w:rFonts w:eastAsia="Calibri"/>
          <w:lang w:eastAsia="lv-LV"/>
        </w:rPr>
        <w:t xml:space="preserve">. Līdz ar to </w:t>
      </w:r>
      <w:proofErr w:type="spellStart"/>
      <w:r w:rsidR="009C591A" w:rsidRPr="009C7A0A">
        <w:rPr>
          <w:rFonts w:eastAsia="Calibri"/>
          <w:lang w:eastAsia="lv-LV"/>
        </w:rPr>
        <w:t>virsbetona</w:t>
      </w:r>
      <w:proofErr w:type="spellEnd"/>
      <w:r w:rsidR="009C591A" w:rsidRPr="009C7A0A">
        <w:rPr>
          <w:rFonts w:eastAsia="Calibri"/>
          <w:lang w:eastAsia="lv-LV"/>
        </w:rPr>
        <w:t xml:space="preserve"> nomaiņa nebija nepieciešama.</w:t>
      </w:r>
    </w:p>
    <w:p w14:paraId="3719DB91" w14:textId="61C9DBFE" w:rsidR="009C591A" w:rsidRPr="009C7A0A" w:rsidRDefault="009C591A" w:rsidP="009C7A0A">
      <w:pPr>
        <w:spacing w:line="276" w:lineRule="auto"/>
        <w:ind w:firstLine="720"/>
        <w:jc w:val="both"/>
        <w:rPr>
          <w:rFonts w:eastAsia="Calibri"/>
        </w:rPr>
      </w:pPr>
      <w:r w:rsidRPr="009C7A0A">
        <w:rPr>
          <w:rFonts w:eastAsia="Calibri"/>
        </w:rPr>
        <w:t>Pirmās instances tiesā</w:t>
      </w:r>
      <w:r w:rsidRPr="009C7A0A">
        <w:rPr>
          <w:rFonts w:eastAsia="Calibri"/>
          <w:i/>
          <w:iCs/>
        </w:rPr>
        <w:t xml:space="preserve"> </w:t>
      </w:r>
      <w:r w:rsidRPr="009C7A0A">
        <w:rPr>
          <w:rFonts w:eastAsia="Calibri"/>
        </w:rPr>
        <w:t xml:space="preserve">tika noteikta papildu būvkonstrukciju ekspertīze, lai noskaidrotu atšķirības starp komisijas kompleksās ekspertīzes ekspertu un eksperta </w:t>
      </w:r>
      <w:r w:rsidR="001B3962">
        <w:rPr>
          <w:rFonts w:eastAsia="Calibri"/>
        </w:rPr>
        <w:t>[pers. LE]</w:t>
      </w:r>
      <w:r w:rsidRPr="009C7A0A">
        <w:rPr>
          <w:rFonts w:eastAsia="Calibri"/>
        </w:rPr>
        <w:t xml:space="preserve"> ekspertu grupas aprēķiniem un pārbaudītu, vai faktiski fiksētā vidējā svara vērtība</w:t>
      </w:r>
      <w:r w:rsidR="00E2012D" w:rsidRPr="009C7A0A">
        <w:rPr>
          <w:rFonts w:eastAsia="Calibri"/>
        </w:rPr>
        <w:t xml:space="preserve"> </w:t>
      </w:r>
      <w:r w:rsidRPr="009C7A0A">
        <w:rPr>
          <w:rFonts w:eastAsia="Calibri"/>
        </w:rPr>
        <w:t>pārsniedz drošuma koeficientā ietverto rezervi (</w:t>
      </w:r>
      <w:r w:rsidRPr="009C7A0A">
        <w:rPr>
          <w:rFonts w:eastAsia="Calibri"/>
          <w:i/>
          <w:iCs/>
        </w:rPr>
        <w:t>lietas</w:t>
      </w:r>
      <w:r w:rsidRPr="009C7A0A">
        <w:rPr>
          <w:rFonts w:eastAsia="Calibri"/>
        </w:rPr>
        <w:t xml:space="preserve"> </w:t>
      </w:r>
      <w:r w:rsidRPr="009C7A0A">
        <w:rPr>
          <w:rFonts w:eastAsia="Calibri"/>
          <w:i/>
          <w:iCs/>
        </w:rPr>
        <w:t>112. sējuma 133.</w:t>
      </w:r>
      <w:r w:rsidRPr="009C7A0A">
        <w:t>–</w:t>
      </w:r>
      <w:r w:rsidRPr="009C7A0A">
        <w:rPr>
          <w:rFonts w:eastAsia="Calibri"/>
          <w:i/>
          <w:iCs/>
        </w:rPr>
        <w:t>145. lapa</w:t>
      </w:r>
      <w:r w:rsidRPr="009C7A0A">
        <w:rPr>
          <w:rFonts w:eastAsia="Calibri"/>
        </w:rPr>
        <w:t>).</w:t>
      </w:r>
    </w:p>
    <w:p w14:paraId="76090B29" w14:textId="630302C0" w:rsidR="009C591A" w:rsidRPr="009C7A0A" w:rsidRDefault="003C24A1" w:rsidP="009C7A0A">
      <w:pPr>
        <w:spacing w:line="276" w:lineRule="auto"/>
        <w:ind w:firstLine="720"/>
        <w:jc w:val="both"/>
        <w:rPr>
          <w:rFonts w:eastAsia="Calibri"/>
          <w:lang w:eastAsia="lv-LV"/>
        </w:rPr>
      </w:pPr>
      <w:r w:rsidRPr="009C7A0A">
        <w:rPr>
          <w:rFonts w:eastAsia="Calibri"/>
          <w:lang w:eastAsia="lv-LV"/>
        </w:rPr>
        <w:t>Tiesa norādījusi, ka, l</w:t>
      </w:r>
      <w:r w:rsidR="009C591A" w:rsidRPr="009C7A0A">
        <w:rPr>
          <w:rFonts w:eastAsia="Calibri"/>
          <w:lang w:eastAsia="lv-LV"/>
        </w:rPr>
        <w:t>ai arī papildu ekspertīzes ekspertu atzinumā konstatēts, ka pastāv atšķirība aprēķinos par 25</w:t>
      </w:r>
      <w:r w:rsidR="003D0300" w:rsidRPr="009C7A0A">
        <w:rPr>
          <w:rFonts w:eastAsia="Calibri"/>
          <w:lang w:eastAsia="lv-LV"/>
        </w:rPr>
        <w:t>–</w:t>
      </w:r>
      <w:r w:rsidR="009C591A" w:rsidRPr="009C7A0A">
        <w:rPr>
          <w:rFonts w:eastAsia="Calibri"/>
          <w:lang w:eastAsia="lv-LV"/>
        </w:rPr>
        <w:t>28</w:t>
      </w:r>
      <w:r w:rsidR="003D0300" w:rsidRPr="009C7A0A">
        <w:rPr>
          <w:rFonts w:eastAsia="Calibri"/>
          <w:lang w:eastAsia="lv-LV"/>
        </w:rPr>
        <w:t> </w:t>
      </w:r>
      <w:r w:rsidR="009C591A" w:rsidRPr="009C7A0A">
        <w:rPr>
          <w:rFonts w:eastAsia="Calibri"/>
          <w:lang w:eastAsia="lv-LV"/>
        </w:rPr>
        <w:t xml:space="preserve">%, un uzmērītie vidējie </w:t>
      </w:r>
      <w:proofErr w:type="spellStart"/>
      <w:r w:rsidR="009C591A" w:rsidRPr="009C7A0A">
        <w:rPr>
          <w:rFonts w:eastAsia="Calibri"/>
          <w:lang w:eastAsia="lv-LV"/>
        </w:rPr>
        <w:t>virsbetona</w:t>
      </w:r>
      <w:proofErr w:type="spellEnd"/>
      <w:r w:rsidR="009C591A" w:rsidRPr="009C7A0A">
        <w:rPr>
          <w:rFonts w:eastAsia="Calibri"/>
          <w:lang w:eastAsia="lv-LV"/>
        </w:rPr>
        <w:t xml:space="preserve"> slāņu biezumi ir lielāki nekā projektā aprēķinātie, tomēr saskaņā ar būvnormatīvu </w:t>
      </w:r>
      <w:proofErr w:type="spellStart"/>
      <w:r w:rsidR="009C591A" w:rsidRPr="009C7A0A">
        <w:rPr>
          <w:rFonts w:eastAsia="Calibri"/>
          <w:lang w:eastAsia="lv-LV"/>
        </w:rPr>
        <w:t>SNiP</w:t>
      </w:r>
      <w:proofErr w:type="spellEnd"/>
      <w:r w:rsidR="009C591A" w:rsidRPr="009C7A0A">
        <w:rPr>
          <w:rFonts w:eastAsia="Calibri"/>
          <w:lang w:eastAsia="lv-LV"/>
        </w:rPr>
        <w:t xml:space="preserve"> 2.01.07-85 „Slodzes un iedarbes” drošuma koeficients izlīdzinošā </w:t>
      </w:r>
      <w:proofErr w:type="spellStart"/>
      <w:r w:rsidR="009C591A" w:rsidRPr="009C7A0A">
        <w:rPr>
          <w:rFonts w:eastAsia="Calibri"/>
          <w:lang w:eastAsia="lv-LV"/>
        </w:rPr>
        <w:t>virsbetona</w:t>
      </w:r>
      <w:proofErr w:type="spellEnd"/>
      <w:r w:rsidR="009C591A" w:rsidRPr="009C7A0A">
        <w:rPr>
          <w:rFonts w:eastAsia="Calibri"/>
          <w:lang w:eastAsia="lv-LV"/>
        </w:rPr>
        <w:t xml:space="preserve"> slāņa aprēķinam ir 1,30</w:t>
      </w:r>
      <w:r w:rsidRPr="009C7A0A">
        <w:rPr>
          <w:rFonts w:eastAsia="Calibri"/>
          <w:lang w:eastAsia="lv-LV"/>
        </w:rPr>
        <w:t xml:space="preserve">, līdz ar </w:t>
      </w:r>
      <w:r w:rsidR="00246596" w:rsidRPr="009C7A0A">
        <w:rPr>
          <w:rFonts w:eastAsia="Calibri"/>
          <w:lang w:eastAsia="lv-LV"/>
        </w:rPr>
        <w:t>to uzmērītais</w:t>
      </w:r>
      <w:r w:rsidR="009C591A" w:rsidRPr="009C7A0A">
        <w:rPr>
          <w:rFonts w:eastAsia="Calibri"/>
          <w:lang w:eastAsia="lv-LV"/>
        </w:rPr>
        <w:t xml:space="preserve"> </w:t>
      </w:r>
      <w:proofErr w:type="spellStart"/>
      <w:r w:rsidR="009C591A" w:rsidRPr="009C7A0A">
        <w:rPr>
          <w:rFonts w:eastAsia="Calibri"/>
          <w:lang w:eastAsia="lv-LV"/>
        </w:rPr>
        <w:t>virsbetona</w:t>
      </w:r>
      <w:proofErr w:type="spellEnd"/>
      <w:r w:rsidR="009C591A" w:rsidRPr="009C7A0A">
        <w:rPr>
          <w:rFonts w:eastAsia="Calibri"/>
          <w:lang w:eastAsia="lv-LV"/>
        </w:rPr>
        <w:t xml:space="preserve"> svars nepārsniedz iepriekšminētā drošuma koeficientā ietverto rezervi.</w:t>
      </w:r>
    </w:p>
    <w:p w14:paraId="53FE1AA8" w14:textId="77777777" w:rsidR="009C591A" w:rsidRPr="009C7A0A" w:rsidRDefault="009C591A" w:rsidP="009C7A0A">
      <w:pPr>
        <w:spacing w:line="276" w:lineRule="auto"/>
        <w:ind w:firstLine="720"/>
        <w:jc w:val="both"/>
        <w:rPr>
          <w:rFonts w:eastAsia="Calibri"/>
          <w:lang w:eastAsia="lv-LV"/>
        </w:rPr>
      </w:pPr>
      <w:r w:rsidRPr="009C7A0A">
        <w:t>Šāds apelācijas instances tiesas vērtējums atbilst Kriminālprocesa likuma 128. panta otrās un trešās daļas prasībām,</w:t>
      </w:r>
      <w:r w:rsidRPr="009C7A0A">
        <w:rPr>
          <w:rFonts w:eastAsia="Calibri"/>
          <w:lang w:eastAsia="lv-LV"/>
        </w:rPr>
        <w:t xml:space="preserve"> un Senātam nav pamata apšaubīt apelācijas instances tiesas atzinumu, kas pamatots ar pētījuma rezultātā iegūtajām ziņām par jumta nobrukuma cēloņiem.</w:t>
      </w:r>
    </w:p>
    <w:p w14:paraId="5651751F" w14:textId="42ECA436" w:rsidR="009C591A" w:rsidRPr="009C7A0A" w:rsidRDefault="009C591A" w:rsidP="009C7A0A">
      <w:pPr>
        <w:suppressAutoHyphens/>
        <w:autoSpaceDN w:val="0"/>
        <w:spacing w:line="276" w:lineRule="auto"/>
        <w:ind w:firstLine="720"/>
        <w:jc w:val="both"/>
        <w:rPr>
          <w:rFonts w:eastAsia="Calibri"/>
        </w:rPr>
      </w:pPr>
      <w:r w:rsidRPr="009C7A0A">
        <w:rPr>
          <w:rFonts w:eastAsia="Calibri"/>
        </w:rPr>
        <w:t>Senāts konstatē, ka prokurora atšķirīg</w:t>
      </w:r>
      <w:r w:rsidR="003C24A1" w:rsidRPr="009C7A0A">
        <w:rPr>
          <w:rFonts w:eastAsia="Calibri"/>
        </w:rPr>
        <w:t>ai</w:t>
      </w:r>
      <w:r w:rsidRPr="009C7A0A">
        <w:rPr>
          <w:rFonts w:eastAsia="Calibri"/>
        </w:rPr>
        <w:t xml:space="preserve">s viedoklis par lietā iegūto pierādījumu un faktisko apstākļu novērtējumu saistībā ar to, kāds </w:t>
      </w:r>
      <w:r w:rsidRPr="009C7A0A">
        <w:rPr>
          <w:rFonts w:eastAsia="Calibri"/>
          <w:lang w:eastAsia="lv-LV"/>
        </w:rPr>
        <w:t xml:space="preserve">drošuma koeficients </w:t>
      </w:r>
      <w:proofErr w:type="spellStart"/>
      <w:r w:rsidRPr="009C7A0A">
        <w:rPr>
          <w:rFonts w:eastAsia="Calibri"/>
          <w:lang w:eastAsia="lv-LV"/>
        </w:rPr>
        <w:t>virsbetona</w:t>
      </w:r>
      <w:proofErr w:type="spellEnd"/>
      <w:r w:rsidRPr="009C7A0A">
        <w:rPr>
          <w:rFonts w:eastAsia="Calibri"/>
          <w:lang w:eastAsia="lv-LV"/>
        </w:rPr>
        <w:t xml:space="preserve"> slāņa aprēķinā ir piemērojams un kādu ietekmi uz būvkonstrukcijām ir atstājis ugunsgrēks</w:t>
      </w:r>
      <w:r w:rsidRPr="009C7A0A">
        <w:rPr>
          <w:rFonts w:eastAsia="Calibri"/>
        </w:rPr>
        <w:t>, ir vērsts uz to, lai panāktu apelācijas instances tiesas nolēmuma atcelšanu nevis juridisku, bet faktisku iemeslu dēļ, kas ir pretrunā ar Kriminālprocesa likuma 569. panta pirmo daļu.</w:t>
      </w:r>
    </w:p>
    <w:p w14:paraId="0E071B27" w14:textId="6C6DD1D2" w:rsidR="009C591A" w:rsidRPr="009C7A0A" w:rsidRDefault="009C591A" w:rsidP="009C7A0A">
      <w:pPr>
        <w:pStyle w:val="BodyText2"/>
        <w:spacing w:line="276" w:lineRule="auto"/>
        <w:ind w:firstLine="720"/>
        <w:jc w:val="both"/>
        <w:rPr>
          <w:rFonts w:ascii="Times New Roman" w:hAnsi="Times New Roman"/>
          <w:sz w:val="24"/>
          <w:szCs w:val="24"/>
        </w:rPr>
      </w:pPr>
      <w:r w:rsidRPr="009C7A0A">
        <w:rPr>
          <w:rFonts w:ascii="Times New Roman" w:hAnsi="Times New Roman"/>
          <w:sz w:val="24"/>
          <w:szCs w:val="24"/>
        </w:rPr>
        <w:t>[</w:t>
      </w:r>
      <w:r w:rsidR="00A8188A" w:rsidRPr="009C7A0A">
        <w:rPr>
          <w:rFonts w:ascii="Times New Roman" w:hAnsi="Times New Roman"/>
          <w:sz w:val="24"/>
          <w:szCs w:val="24"/>
        </w:rPr>
        <w:t>1</w:t>
      </w:r>
      <w:r w:rsidR="00AD26A6" w:rsidRPr="009C7A0A">
        <w:rPr>
          <w:rFonts w:ascii="Times New Roman" w:hAnsi="Times New Roman"/>
          <w:sz w:val="24"/>
          <w:szCs w:val="24"/>
        </w:rPr>
        <w:t>6</w:t>
      </w:r>
      <w:r w:rsidRPr="009C7A0A">
        <w:rPr>
          <w:rFonts w:ascii="Times New Roman" w:hAnsi="Times New Roman"/>
          <w:sz w:val="24"/>
          <w:szCs w:val="24"/>
        </w:rPr>
        <w:t>.2] Vienlaikus Senāts atzīst, ka apelācijas instances tiesa</w:t>
      </w:r>
      <w:r w:rsidR="0049389B" w:rsidRPr="009C7A0A">
        <w:rPr>
          <w:rFonts w:ascii="Times New Roman" w:hAnsi="Times New Roman"/>
          <w:sz w:val="24"/>
          <w:szCs w:val="24"/>
        </w:rPr>
        <w:t>,</w:t>
      </w:r>
      <w:r w:rsidRPr="009C7A0A">
        <w:rPr>
          <w:rFonts w:ascii="Times New Roman" w:hAnsi="Times New Roman"/>
          <w:sz w:val="24"/>
          <w:szCs w:val="24"/>
        </w:rPr>
        <w:t xml:space="preserve"> pirms noskaidrot, kādā būvniecības posmā tika pieļauti pārkāpumi un k</w:t>
      </w:r>
      <w:r w:rsidR="00246596" w:rsidRPr="009C7A0A">
        <w:rPr>
          <w:rFonts w:ascii="Times New Roman" w:hAnsi="Times New Roman"/>
          <w:sz w:val="24"/>
          <w:szCs w:val="24"/>
        </w:rPr>
        <w:t xml:space="preserve">ura </w:t>
      </w:r>
      <w:r w:rsidRPr="009C7A0A">
        <w:rPr>
          <w:rFonts w:ascii="Times New Roman" w:hAnsi="Times New Roman"/>
          <w:sz w:val="24"/>
          <w:szCs w:val="24"/>
        </w:rPr>
        <w:t xml:space="preserve">persona par to ir atbildīga, nav </w:t>
      </w:r>
      <w:r w:rsidR="0049389B" w:rsidRPr="009C7A0A">
        <w:rPr>
          <w:rFonts w:ascii="Times New Roman" w:hAnsi="Times New Roman"/>
          <w:sz w:val="24"/>
          <w:szCs w:val="24"/>
        </w:rPr>
        <w:t>motivējusi</w:t>
      </w:r>
      <w:r w:rsidRPr="009C7A0A">
        <w:rPr>
          <w:rFonts w:ascii="Times New Roman" w:hAnsi="Times New Roman"/>
          <w:sz w:val="24"/>
          <w:szCs w:val="24"/>
        </w:rPr>
        <w:t>, kāpēc ir noraidāmi pierādījumi, ar kuriem valsts apsūdzība pamatojusi to, ka nepietiekošu kopnes nestspēju un jumta konstrukciju nobrukumu ietekmēja vairāki nosacījumi.</w:t>
      </w:r>
    </w:p>
    <w:p w14:paraId="41A9686E" w14:textId="77777777" w:rsidR="009C591A" w:rsidRPr="009C7A0A" w:rsidRDefault="009C591A" w:rsidP="009C7A0A">
      <w:pPr>
        <w:pStyle w:val="BodyText2"/>
        <w:spacing w:line="276" w:lineRule="auto"/>
        <w:ind w:firstLine="720"/>
        <w:jc w:val="both"/>
        <w:rPr>
          <w:rFonts w:ascii="Times New Roman" w:hAnsi="Times New Roman"/>
          <w:sz w:val="24"/>
          <w:szCs w:val="24"/>
        </w:rPr>
      </w:pPr>
      <w:r w:rsidRPr="009C7A0A">
        <w:rPr>
          <w:rFonts w:ascii="Times New Roman" w:hAnsi="Times New Roman"/>
          <w:sz w:val="24"/>
          <w:szCs w:val="24"/>
        </w:rPr>
        <w:t>Apelācijas instances tiesa, skaidrojot cēloņsakarību, norādījusi, ka cēloņsakarība ir tad, ja darbība vai bezdarbība sagatavo un nosaka seku iestāšanās reālu iespēju, un darbība vai bezdarbība ir galvenais noteicošais faktors, kas neizbēgami radījis kaitīgās sekas.</w:t>
      </w:r>
    </w:p>
    <w:p w14:paraId="1B1825D2" w14:textId="180267C7" w:rsidR="009C591A" w:rsidRPr="009C7A0A" w:rsidRDefault="009C591A" w:rsidP="009C7A0A">
      <w:pPr>
        <w:spacing w:line="276" w:lineRule="auto"/>
        <w:ind w:firstLine="720"/>
        <w:jc w:val="both"/>
      </w:pPr>
      <w:r w:rsidRPr="009C7A0A">
        <w:t>Senāts atzīt, ka apelācijas instances tiesa, noskaidrojot, kādi apstākļi noteica konkrētu seku iestāšanos, nav ņēmusi vērā iepriekš judikatūrā un krimināltiesību teorijā pausto atziņu, ka sekas var veidoties, apvienojoties vairākiem cēloņiem, un to, ka cēloņsakarība ir ne tikai tad, ja tās pašas sekas neiestātos vispār, bet arī tad, ja tās pašas sekas iestātos, taču citā veidā, laikā vai vietā, vai ja tās iestātos tajā pašā laikā un vietā, taču būtu mazāk smagas (</w:t>
      </w:r>
      <w:r w:rsidRPr="00496D33">
        <w:t>lēmuma 5.1. punkt</w:t>
      </w:r>
      <w:r w:rsidR="00496D33">
        <w:t>s</w:t>
      </w:r>
      <w:r w:rsidRPr="009C7A0A">
        <w:t>).</w:t>
      </w:r>
    </w:p>
    <w:p w14:paraId="086FA54F" w14:textId="22470E2B" w:rsidR="009C591A" w:rsidRPr="009C7A0A" w:rsidRDefault="009C591A" w:rsidP="009C7A0A">
      <w:pPr>
        <w:pStyle w:val="BodyText2"/>
        <w:spacing w:line="276" w:lineRule="auto"/>
        <w:ind w:firstLine="720"/>
        <w:jc w:val="both"/>
        <w:rPr>
          <w:rFonts w:ascii="Times New Roman" w:hAnsi="Times New Roman"/>
          <w:sz w:val="24"/>
          <w:szCs w:val="24"/>
        </w:rPr>
      </w:pPr>
      <w:r w:rsidRPr="009C7A0A">
        <w:rPr>
          <w:rFonts w:ascii="Times New Roman" w:hAnsi="Times New Roman"/>
          <w:sz w:val="24"/>
          <w:szCs w:val="24"/>
        </w:rPr>
        <w:t xml:space="preserve">Apelācijas instances tiesa atzinusi, ka seku iestāšanās noteicošais nosacījums bija nepareizs kopnes mezgla aprēķins, kas radīja kopnes apakšējā </w:t>
      </w:r>
      <w:r w:rsidRPr="009C7A0A">
        <w:rPr>
          <w:rFonts w:ascii="Times New Roman" w:hAnsi="Times New Roman"/>
          <w:sz w:val="24"/>
          <w:szCs w:val="24"/>
          <w:lang w:eastAsia="lv-LV"/>
        </w:rPr>
        <w:t>mezgla pārslodzi 6,5 reizes</w:t>
      </w:r>
      <w:r w:rsidR="0049389B" w:rsidRPr="009C7A0A">
        <w:rPr>
          <w:rFonts w:ascii="Times New Roman" w:hAnsi="Times New Roman"/>
          <w:sz w:val="24"/>
          <w:szCs w:val="24"/>
        </w:rPr>
        <w:t>, taču</w:t>
      </w:r>
      <w:r w:rsidRPr="009C7A0A">
        <w:rPr>
          <w:rFonts w:ascii="Times New Roman" w:hAnsi="Times New Roman"/>
          <w:sz w:val="24"/>
          <w:szCs w:val="24"/>
        </w:rPr>
        <w:t xml:space="preserve"> tiesa n</w:t>
      </w:r>
      <w:r w:rsidR="0049389B" w:rsidRPr="009C7A0A">
        <w:rPr>
          <w:rFonts w:ascii="Times New Roman" w:hAnsi="Times New Roman"/>
          <w:sz w:val="24"/>
          <w:szCs w:val="24"/>
        </w:rPr>
        <w:t xml:space="preserve">av </w:t>
      </w:r>
      <w:r w:rsidRPr="009C7A0A">
        <w:rPr>
          <w:rFonts w:ascii="Times New Roman" w:hAnsi="Times New Roman"/>
          <w:sz w:val="24"/>
          <w:szCs w:val="24"/>
        </w:rPr>
        <w:t>pamatoj</w:t>
      </w:r>
      <w:r w:rsidR="0049389B" w:rsidRPr="009C7A0A">
        <w:rPr>
          <w:rFonts w:ascii="Times New Roman" w:hAnsi="Times New Roman"/>
          <w:sz w:val="24"/>
          <w:szCs w:val="24"/>
        </w:rPr>
        <w:t>usi</w:t>
      </w:r>
      <w:r w:rsidRPr="009C7A0A">
        <w:rPr>
          <w:rFonts w:ascii="Times New Roman" w:hAnsi="Times New Roman"/>
          <w:sz w:val="24"/>
          <w:szCs w:val="24"/>
        </w:rPr>
        <w:t>, kādi apstākļi izveidoja</w:t>
      </w:r>
      <w:r w:rsidR="0049389B" w:rsidRPr="009C7A0A">
        <w:rPr>
          <w:rFonts w:ascii="Times New Roman" w:hAnsi="Times New Roman"/>
          <w:sz w:val="24"/>
          <w:szCs w:val="24"/>
        </w:rPr>
        <w:t xml:space="preserve"> šo pārslodzi</w:t>
      </w:r>
      <w:r w:rsidRPr="009C7A0A">
        <w:rPr>
          <w:rFonts w:ascii="Times New Roman" w:hAnsi="Times New Roman"/>
          <w:sz w:val="24"/>
          <w:szCs w:val="24"/>
        </w:rPr>
        <w:t>, un atstāj</w:t>
      </w:r>
      <w:r w:rsidR="0049389B" w:rsidRPr="009C7A0A">
        <w:rPr>
          <w:rFonts w:ascii="Times New Roman" w:hAnsi="Times New Roman"/>
          <w:sz w:val="24"/>
          <w:szCs w:val="24"/>
        </w:rPr>
        <w:t>usi</w:t>
      </w:r>
      <w:r w:rsidRPr="009C7A0A">
        <w:rPr>
          <w:rFonts w:ascii="Times New Roman" w:hAnsi="Times New Roman"/>
          <w:sz w:val="24"/>
          <w:szCs w:val="24"/>
        </w:rPr>
        <w:t xml:space="preserve"> bez ievērības kompleksās ekspertīzes ekspertu atzinumā </w:t>
      </w:r>
      <w:r w:rsidR="00246596" w:rsidRPr="009C7A0A">
        <w:rPr>
          <w:rFonts w:ascii="Times New Roman" w:hAnsi="Times New Roman"/>
          <w:sz w:val="24"/>
          <w:szCs w:val="24"/>
        </w:rPr>
        <w:t>secināto, ka</w:t>
      </w:r>
      <w:r w:rsidRPr="009C7A0A">
        <w:rPr>
          <w:rFonts w:ascii="Times New Roman" w:hAnsi="Times New Roman"/>
          <w:sz w:val="24"/>
          <w:szCs w:val="24"/>
        </w:rPr>
        <w:t xml:space="preserve"> pārslodzi veidoja ne vien kļūdains kopnes projekts, sadalot to divās daļās un nenodrošinot kopnes balsta mezgla nestspēju, bet arī </w:t>
      </w:r>
      <w:r w:rsidRPr="009C7A0A">
        <w:rPr>
          <w:rFonts w:ascii="Times New Roman" w:eastAsia="Calibri" w:hAnsi="Times New Roman"/>
          <w:sz w:val="24"/>
          <w:szCs w:val="24"/>
        </w:rPr>
        <w:t xml:space="preserve">standartiem </w:t>
      </w:r>
      <w:r w:rsidR="00246596" w:rsidRPr="009C7A0A">
        <w:rPr>
          <w:rFonts w:ascii="Times New Roman" w:eastAsia="Calibri" w:hAnsi="Times New Roman"/>
          <w:sz w:val="24"/>
          <w:szCs w:val="24"/>
        </w:rPr>
        <w:t xml:space="preserve">neatbilstošu </w:t>
      </w:r>
      <w:r w:rsidRPr="009C7A0A">
        <w:rPr>
          <w:rFonts w:ascii="Times New Roman" w:eastAsia="Calibri" w:hAnsi="Times New Roman"/>
          <w:sz w:val="24"/>
          <w:szCs w:val="24"/>
        </w:rPr>
        <w:t>bultskrūvju un uzgriežņu izmantošana, nepietiek</w:t>
      </w:r>
      <w:r w:rsidR="008769F9" w:rsidRPr="009C7A0A">
        <w:rPr>
          <w:rFonts w:ascii="Times New Roman" w:eastAsia="Calibri" w:hAnsi="Times New Roman"/>
          <w:sz w:val="24"/>
          <w:szCs w:val="24"/>
        </w:rPr>
        <w:t>ams</w:t>
      </w:r>
      <w:r w:rsidRPr="009C7A0A">
        <w:rPr>
          <w:rFonts w:ascii="Times New Roman" w:eastAsia="Calibri" w:hAnsi="Times New Roman"/>
          <w:sz w:val="24"/>
          <w:szCs w:val="24"/>
        </w:rPr>
        <w:t xml:space="preserve"> uzgriežņu nospriegojuma līmenis un nekvalitatīvs </w:t>
      </w:r>
      <w:proofErr w:type="spellStart"/>
      <w:r w:rsidRPr="009C7A0A">
        <w:rPr>
          <w:rFonts w:ascii="Times New Roman" w:eastAsia="Calibri" w:hAnsi="Times New Roman"/>
          <w:sz w:val="24"/>
          <w:szCs w:val="24"/>
        </w:rPr>
        <w:t>fasonlapu</w:t>
      </w:r>
      <w:proofErr w:type="spellEnd"/>
      <w:r w:rsidRPr="009C7A0A">
        <w:rPr>
          <w:rFonts w:ascii="Times New Roman" w:eastAsia="Calibri" w:hAnsi="Times New Roman"/>
          <w:sz w:val="24"/>
          <w:szCs w:val="24"/>
        </w:rPr>
        <w:t xml:space="preserve"> metinājums.</w:t>
      </w:r>
    </w:p>
    <w:p w14:paraId="3E258E22" w14:textId="77777777" w:rsidR="009C591A" w:rsidRPr="009C7A0A" w:rsidRDefault="009C591A" w:rsidP="009C7A0A">
      <w:pPr>
        <w:pStyle w:val="BodyText2"/>
        <w:spacing w:line="276" w:lineRule="auto"/>
        <w:ind w:firstLine="720"/>
        <w:jc w:val="both"/>
        <w:rPr>
          <w:rFonts w:ascii="Times New Roman" w:hAnsi="Times New Roman"/>
          <w:sz w:val="24"/>
          <w:szCs w:val="24"/>
        </w:rPr>
      </w:pPr>
      <w:r w:rsidRPr="009C7A0A">
        <w:rPr>
          <w:rFonts w:ascii="Times New Roman" w:hAnsi="Times New Roman"/>
          <w:sz w:val="24"/>
          <w:szCs w:val="24"/>
        </w:rPr>
        <w:lastRenderedPageBreak/>
        <w:t>No kompleksās būvniecības ekspertīzes ekspertu atzinuma secināms, ka jumta konstrukcijas kopējo nestspēju ietekmēja rupjas kļūdas tērauda kopnes MK-1 konstruktīvajā risinājumā.</w:t>
      </w:r>
    </w:p>
    <w:p w14:paraId="41CA7E4D" w14:textId="53034289" w:rsidR="009C591A" w:rsidRPr="009C7A0A" w:rsidRDefault="009C591A" w:rsidP="009C7A0A">
      <w:pPr>
        <w:pStyle w:val="BodyText2"/>
        <w:spacing w:line="276" w:lineRule="auto"/>
        <w:ind w:firstLine="720"/>
        <w:jc w:val="both"/>
        <w:rPr>
          <w:rFonts w:ascii="Times New Roman" w:hAnsi="Times New Roman"/>
          <w:sz w:val="24"/>
          <w:szCs w:val="24"/>
        </w:rPr>
      </w:pPr>
      <w:r w:rsidRPr="009C7A0A">
        <w:rPr>
          <w:rFonts w:ascii="Times New Roman" w:hAnsi="Times New Roman"/>
          <w:sz w:val="24"/>
          <w:szCs w:val="24"/>
        </w:rPr>
        <w:t>Pēc veiktajiem aprēķiniem atsevišķi kopnes tērauda elementi bija pārslogoti līdz 142</w:t>
      </w:r>
      <w:r w:rsidR="00DE36E3" w:rsidRPr="009C7A0A">
        <w:rPr>
          <w:rFonts w:ascii="Times New Roman" w:hAnsi="Times New Roman"/>
          <w:sz w:val="24"/>
          <w:szCs w:val="24"/>
        </w:rPr>
        <w:t> </w:t>
      </w:r>
      <w:r w:rsidRPr="009C7A0A">
        <w:rPr>
          <w:rFonts w:ascii="Times New Roman" w:hAnsi="Times New Roman"/>
          <w:sz w:val="24"/>
          <w:szCs w:val="24"/>
        </w:rPr>
        <w:t xml:space="preserve">% no tā nestspējas (pārslodze 1,4 reizes), netika nodrošināta kopnes balsta mezgla nestspēja (pārslodze 2,8 reizes), kopnes </w:t>
      </w:r>
      <w:proofErr w:type="spellStart"/>
      <w:r w:rsidRPr="009C7A0A">
        <w:rPr>
          <w:rFonts w:ascii="Times New Roman" w:hAnsi="Times New Roman"/>
          <w:sz w:val="24"/>
          <w:szCs w:val="24"/>
        </w:rPr>
        <w:t>apakšjoslas</w:t>
      </w:r>
      <w:proofErr w:type="spellEnd"/>
      <w:r w:rsidRPr="009C7A0A">
        <w:rPr>
          <w:rFonts w:ascii="Times New Roman" w:hAnsi="Times New Roman"/>
          <w:sz w:val="24"/>
          <w:szCs w:val="24"/>
        </w:rPr>
        <w:t xml:space="preserve"> vidējā savienojuma mezgla metinājuma šuvju stiprība (pārslodze 1,8 reizes) un kopnes </w:t>
      </w:r>
      <w:proofErr w:type="spellStart"/>
      <w:r w:rsidRPr="009C7A0A">
        <w:rPr>
          <w:rFonts w:ascii="Times New Roman" w:hAnsi="Times New Roman"/>
          <w:sz w:val="24"/>
          <w:szCs w:val="24"/>
        </w:rPr>
        <w:t>apakšjoslas</w:t>
      </w:r>
      <w:proofErr w:type="spellEnd"/>
      <w:r w:rsidRPr="009C7A0A">
        <w:rPr>
          <w:rFonts w:ascii="Times New Roman" w:hAnsi="Times New Roman"/>
          <w:sz w:val="24"/>
          <w:szCs w:val="24"/>
        </w:rPr>
        <w:t xml:space="preserve"> vidējā savienojuma </w:t>
      </w:r>
      <w:proofErr w:type="spellStart"/>
      <w:r w:rsidRPr="009C7A0A">
        <w:rPr>
          <w:rFonts w:ascii="Times New Roman" w:hAnsi="Times New Roman"/>
          <w:sz w:val="24"/>
          <w:szCs w:val="24"/>
        </w:rPr>
        <w:t>skrūvsavienojumu</w:t>
      </w:r>
      <w:proofErr w:type="spellEnd"/>
      <w:r w:rsidRPr="009C7A0A">
        <w:rPr>
          <w:rFonts w:ascii="Times New Roman" w:hAnsi="Times New Roman"/>
          <w:sz w:val="24"/>
          <w:szCs w:val="24"/>
        </w:rPr>
        <w:t xml:space="preserve"> stiprība (pārslodze 6,5 reizes). Tieši šī mezgla pārslogošana izraisīja jumta konstrukcijas sabrukumu.</w:t>
      </w:r>
    </w:p>
    <w:p w14:paraId="105C228C" w14:textId="77777777" w:rsidR="009C591A" w:rsidRPr="009C7A0A" w:rsidRDefault="009C591A" w:rsidP="009C7A0A">
      <w:pPr>
        <w:pStyle w:val="BodyText2"/>
        <w:spacing w:line="276" w:lineRule="auto"/>
        <w:ind w:firstLine="720"/>
        <w:jc w:val="both"/>
        <w:rPr>
          <w:rFonts w:ascii="Times New Roman" w:eastAsia="Calibri" w:hAnsi="Times New Roman"/>
          <w:sz w:val="24"/>
          <w:szCs w:val="24"/>
        </w:rPr>
      </w:pPr>
      <w:r w:rsidRPr="009C7A0A">
        <w:rPr>
          <w:rFonts w:ascii="Times New Roman" w:eastAsia="Calibri" w:hAnsi="Times New Roman"/>
          <w:sz w:val="24"/>
          <w:szCs w:val="24"/>
        </w:rPr>
        <w:t xml:space="preserve">Eksperti norādījuši, ka jumta konstrukciju nestspēju būtiski ietekmēja tērauda kopņu MK-1 </w:t>
      </w:r>
      <w:proofErr w:type="spellStart"/>
      <w:r w:rsidRPr="009C7A0A">
        <w:rPr>
          <w:rFonts w:ascii="Times New Roman" w:eastAsia="Calibri" w:hAnsi="Times New Roman"/>
          <w:sz w:val="24"/>
          <w:szCs w:val="24"/>
        </w:rPr>
        <w:t>apakšjoslas</w:t>
      </w:r>
      <w:proofErr w:type="spellEnd"/>
      <w:r w:rsidRPr="009C7A0A">
        <w:rPr>
          <w:rFonts w:ascii="Times New Roman" w:eastAsia="Calibri" w:hAnsi="Times New Roman"/>
          <w:sz w:val="24"/>
          <w:szCs w:val="24"/>
        </w:rPr>
        <w:t xml:space="preserve"> </w:t>
      </w:r>
      <w:proofErr w:type="spellStart"/>
      <w:r w:rsidRPr="009C7A0A">
        <w:rPr>
          <w:rFonts w:ascii="Times New Roman" w:eastAsia="Calibri" w:hAnsi="Times New Roman"/>
          <w:sz w:val="24"/>
          <w:szCs w:val="24"/>
        </w:rPr>
        <w:t>skrūvsavienojumā</w:t>
      </w:r>
      <w:proofErr w:type="spellEnd"/>
      <w:r w:rsidRPr="009C7A0A">
        <w:rPr>
          <w:rFonts w:ascii="Times New Roman" w:eastAsia="Calibri" w:hAnsi="Times New Roman"/>
          <w:sz w:val="24"/>
          <w:szCs w:val="24"/>
        </w:rPr>
        <w:t xml:space="preserve"> izmantoto </w:t>
      </w:r>
      <w:proofErr w:type="spellStart"/>
      <w:r w:rsidRPr="009C7A0A">
        <w:rPr>
          <w:rFonts w:ascii="Times New Roman" w:eastAsia="Calibri" w:hAnsi="Times New Roman"/>
          <w:sz w:val="24"/>
          <w:szCs w:val="24"/>
        </w:rPr>
        <w:t>bulstskrūvju</w:t>
      </w:r>
      <w:proofErr w:type="spellEnd"/>
      <w:r w:rsidRPr="009C7A0A">
        <w:rPr>
          <w:rFonts w:ascii="Times New Roman" w:eastAsia="Calibri" w:hAnsi="Times New Roman"/>
          <w:sz w:val="24"/>
          <w:szCs w:val="24"/>
        </w:rPr>
        <w:t xml:space="preserve"> un uzgriežņu tehniskie parametri. Lai arī jumta nobrukums būtu prognozējams arī pie standartiem atbilstošu bultskrūvju un uzgriežņu izmantošanas, tomēr tas notiktu vēlāk pie vēl lielākas slodzes uz jumta.</w:t>
      </w:r>
    </w:p>
    <w:p w14:paraId="39A60EC8" w14:textId="330A9AA9" w:rsidR="009C591A" w:rsidRPr="009C7A0A" w:rsidRDefault="009C591A" w:rsidP="009C7A0A">
      <w:pPr>
        <w:pStyle w:val="BodyText2"/>
        <w:spacing w:line="276" w:lineRule="auto"/>
        <w:ind w:firstLine="720"/>
        <w:jc w:val="both"/>
        <w:rPr>
          <w:rFonts w:ascii="Times New Roman" w:eastAsia="Calibri" w:hAnsi="Times New Roman"/>
          <w:sz w:val="24"/>
          <w:szCs w:val="24"/>
        </w:rPr>
      </w:pPr>
      <w:r w:rsidRPr="009C7A0A">
        <w:rPr>
          <w:rFonts w:ascii="Times New Roman" w:eastAsia="Calibri" w:hAnsi="Times New Roman"/>
          <w:sz w:val="24"/>
          <w:szCs w:val="24"/>
        </w:rPr>
        <w:t>Turklāt eksperti, laboratoriski pārbaudot uzgriežņu I8I stiprību, konstatēja, ka tā bija mazāka par to minimālo stiprības līmeni, kāds noteikts standartā LVS</w:t>
      </w:r>
      <w:r w:rsidR="003F0916" w:rsidRPr="009C7A0A">
        <w:rPr>
          <w:rFonts w:ascii="Times New Roman" w:eastAsia="Calibri" w:hAnsi="Times New Roman"/>
          <w:sz w:val="24"/>
          <w:szCs w:val="24"/>
        </w:rPr>
        <w:t> </w:t>
      </w:r>
      <w:r w:rsidRPr="009C7A0A">
        <w:rPr>
          <w:rFonts w:ascii="Times New Roman" w:eastAsia="Calibri" w:hAnsi="Times New Roman"/>
          <w:sz w:val="24"/>
          <w:szCs w:val="24"/>
        </w:rPr>
        <w:t>EN</w:t>
      </w:r>
      <w:r w:rsidR="003F0916" w:rsidRPr="009C7A0A">
        <w:rPr>
          <w:rFonts w:ascii="Times New Roman" w:eastAsia="Calibri" w:hAnsi="Times New Roman"/>
          <w:sz w:val="24"/>
          <w:szCs w:val="24"/>
        </w:rPr>
        <w:t> </w:t>
      </w:r>
      <w:r w:rsidRPr="009C7A0A">
        <w:rPr>
          <w:rFonts w:ascii="Times New Roman" w:eastAsia="Calibri" w:hAnsi="Times New Roman"/>
          <w:sz w:val="24"/>
          <w:szCs w:val="24"/>
        </w:rPr>
        <w:t>ISO</w:t>
      </w:r>
      <w:r w:rsidR="003F0916" w:rsidRPr="009C7A0A">
        <w:rPr>
          <w:rFonts w:ascii="Times New Roman" w:eastAsia="Calibri" w:hAnsi="Times New Roman"/>
          <w:sz w:val="24"/>
          <w:szCs w:val="24"/>
        </w:rPr>
        <w:t> </w:t>
      </w:r>
      <w:r w:rsidRPr="009C7A0A">
        <w:rPr>
          <w:rFonts w:ascii="Times New Roman" w:eastAsia="Calibri" w:hAnsi="Times New Roman"/>
          <w:sz w:val="24"/>
          <w:szCs w:val="24"/>
        </w:rPr>
        <w:t>898 - 2. Minimālajai slodzei jābūt lielākai par 225,4 </w:t>
      </w:r>
      <w:proofErr w:type="spellStart"/>
      <w:r w:rsidRPr="009C7A0A">
        <w:rPr>
          <w:rFonts w:ascii="Times New Roman" w:eastAsia="Calibri" w:hAnsi="Times New Roman"/>
          <w:sz w:val="24"/>
          <w:szCs w:val="24"/>
        </w:rPr>
        <w:t>kN</w:t>
      </w:r>
      <w:proofErr w:type="spellEnd"/>
      <w:r w:rsidRPr="009C7A0A">
        <w:rPr>
          <w:rFonts w:ascii="Times New Roman" w:eastAsia="Calibri" w:hAnsi="Times New Roman"/>
          <w:sz w:val="24"/>
          <w:szCs w:val="24"/>
        </w:rPr>
        <w:t>, savukārt vidējais pārbaudes rezultāts bija 194,8 </w:t>
      </w:r>
      <w:proofErr w:type="spellStart"/>
      <w:r w:rsidRPr="009C7A0A">
        <w:rPr>
          <w:rFonts w:ascii="Times New Roman" w:eastAsia="Calibri" w:hAnsi="Times New Roman"/>
          <w:sz w:val="24"/>
          <w:szCs w:val="24"/>
        </w:rPr>
        <w:t>kN</w:t>
      </w:r>
      <w:proofErr w:type="spellEnd"/>
      <w:r w:rsidRPr="009C7A0A">
        <w:rPr>
          <w:rFonts w:ascii="Times New Roman" w:eastAsia="Calibri" w:hAnsi="Times New Roman"/>
          <w:sz w:val="24"/>
          <w:szCs w:val="24"/>
        </w:rPr>
        <w:t>.</w:t>
      </w:r>
    </w:p>
    <w:p w14:paraId="3291D1CB" w14:textId="78A69990" w:rsidR="009C591A" w:rsidRPr="009C7A0A" w:rsidRDefault="009C591A" w:rsidP="009C7A0A">
      <w:pPr>
        <w:pStyle w:val="BodyText2"/>
        <w:spacing w:line="276" w:lineRule="auto"/>
        <w:ind w:firstLine="720"/>
        <w:jc w:val="both"/>
        <w:rPr>
          <w:rFonts w:ascii="Times New Roman" w:eastAsia="Calibri" w:hAnsi="Times New Roman"/>
          <w:sz w:val="24"/>
          <w:szCs w:val="24"/>
        </w:rPr>
      </w:pPr>
      <w:r w:rsidRPr="009C7A0A">
        <w:rPr>
          <w:rFonts w:ascii="Times New Roman" w:eastAsia="Calibri" w:hAnsi="Times New Roman"/>
          <w:sz w:val="24"/>
          <w:szCs w:val="24"/>
        </w:rPr>
        <w:t xml:space="preserve">Eksperti, apsekojot nobrukušās konstrukcijas, konstatēja nekvalitatīvu montāžas mezgla metinājumu (apjomīgs </w:t>
      </w:r>
      <w:proofErr w:type="spellStart"/>
      <w:r w:rsidRPr="009C7A0A">
        <w:rPr>
          <w:rFonts w:ascii="Times New Roman" w:eastAsia="Calibri" w:hAnsi="Times New Roman"/>
          <w:sz w:val="24"/>
          <w:szCs w:val="24"/>
        </w:rPr>
        <w:t>nesakusums</w:t>
      </w:r>
      <w:proofErr w:type="spellEnd"/>
      <w:r w:rsidRPr="009C7A0A">
        <w:rPr>
          <w:rFonts w:ascii="Times New Roman" w:eastAsia="Calibri" w:hAnsi="Times New Roman"/>
          <w:sz w:val="24"/>
          <w:szCs w:val="24"/>
        </w:rPr>
        <w:t>), kas arī aktivizēja jumta nobrukumu</w:t>
      </w:r>
      <w:r w:rsidR="008769F9" w:rsidRPr="009C7A0A">
        <w:rPr>
          <w:rFonts w:ascii="Times New Roman" w:eastAsia="Calibri" w:hAnsi="Times New Roman"/>
          <w:sz w:val="24"/>
          <w:szCs w:val="24"/>
        </w:rPr>
        <w:t>,</w:t>
      </w:r>
      <w:r w:rsidRPr="009C7A0A">
        <w:rPr>
          <w:rFonts w:ascii="Times New Roman" w:eastAsia="Calibri" w:hAnsi="Times New Roman"/>
          <w:sz w:val="24"/>
          <w:szCs w:val="24"/>
        </w:rPr>
        <w:t xml:space="preserve"> un tam ir bijusi būtiska nozīme, kāpēc nav noturējies konkrētais jumta iecirknis. Turklāt defekta raksturs un apmērs bija tāds, ka bojājumu noteikti varēja pamanīt.</w:t>
      </w:r>
    </w:p>
    <w:p w14:paraId="1F2A28FF" w14:textId="1A0DCF85" w:rsidR="009C591A" w:rsidRPr="009C7A0A" w:rsidRDefault="009C591A" w:rsidP="009C7A0A">
      <w:pPr>
        <w:pStyle w:val="BodyText2"/>
        <w:spacing w:line="276" w:lineRule="auto"/>
        <w:ind w:firstLine="720"/>
        <w:jc w:val="both"/>
        <w:rPr>
          <w:rFonts w:ascii="Times New Roman" w:hAnsi="Times New Roman"/>
          <w:sz w:val="24"/>
          <w:szCs w:val="24"/>
        </w:rPr>
      </w:pPr>
      <w:r w:rsidRPr="009C7A0A">
        <w:rPr>
          <w:rFonts w:ascii="Times New Roman" w:hAnsi="Times New Roman"/>
          <w:sz w:val="24"/>
          <w:szCs w:val="24"/>
        </w:rPr>
        <w:t xml:space="preserve">Tādējādi Senāts atzīst, ka kopējo kopnes nestspēju ietekmēja vairāki nosacījumi – bultskrūvju un uzgriežņu izmantošana neatbilstoši standartiem, neatbilstošs uzgriežņu nospriegojuma līmenis un nekvalitatīvs </w:t>
      </w:r>
      <w:proofErr w:type="spellStart"/>
      <w:r w:rsidRPr="009C7A0A">
        <w:rPr>
          <w:rFonts w:ascii="Times New Roman" w:hAnsi="Times New Roman"/>
          <w:sz w:val="24"/>
          <w:szCs w:val="24"/>
        </w:rPr>
        <w:t>fasonlapu</w:t>
      </w:r>
      <w:proofErr w:type="spellEnd"/>
      <w:r w:rsidRPr="009C7A0A">
        <w:rPr>
          <w:rFonts w:ascii="Times New Roman" w:hAnsi="Times New Roman"/>
          <w:sz w:val="24"/>
          <w:szCs w:val="24"/>
        </w:rPr>
        <w:t xml:space="preserve"> metinājums–, par kuriem apelācijas instances tiesa nav sniegusi motivētu un likumam atbilstošu vērtējumu.</w:t>
      </w:r>
    </w:p>
    <w:p w14:paraId="2F7386B8" w14:textId="1EDED59E" w:rsidR="009C591A" w:rsidRPr="009C7A0A" w:rsidRDefault="009C591A" w:rsidP="009C7A0A">
      <w:pPr>
        <w:pStyle w:val="BodyText2"/>
        <w:spacing w:line="276" w:lineRule="auto"/>
        <w:ind w:firstLine="720"/>
        <w:jc w:val="both"/>
        <w:rPr>
          <w:rFonts w:ascii="Times New Roman" w:hAnsi="Times New Roman"/>
          <w:sz w:val="24"/>
          <w:szCs w:val="24"/>
        </w:rPr>
      </w:pPr>
      <w:r w:rsidRPr="009C7A0A">
        <w:rPr>
          <w:rFonts w:ascii="Times New Roman" w:hAnsi="Times New Roman"/>
          <w:sz w:val="24"/>
          <w:szCs w:val="24"/>
        </w:rPr>
        <w:t>Apelācijas instances tiesa aprobežojusies ar vispārīgu atziņu, ka minētie apstākļi nav bijuši tiešā cēloniskā sakarā ar jumta nobrukumu. Turklāt apelācijas instances tiesa izdarīj</w:t>
      </w:r>
      <w:r w:rsidR="00246596" w:rsidRPr="009C7A0A">
        <w:rPr>
          <w:rFonts w:ascii="Times New Roman" w:hAnsi="Times New Roman"/>
          <w:sz w:val="24"/>
          <w:szCs w:val="24"/>
        </w:rPr>
        <w:t xml:space="preserve">usi </w:t>
      </w:r>
      <w:r w:rsidRPr="009C7A0A">
        <w:rPr>
          <w:rFonts w:ascii="Times New Roman" w:hAnsi="Times New Roman"/>
          <w:sz w:val="24"/>
          <w:szCs w:val="24"/>
        </w:rPr>
        <w:t>pretrunīgus secinājumus</w:t>
      </w:r>
      <w:r w:rsidR="00EC28B3" w:rsidRPr="009C7A0A">
        <w:rPr>
          <w:rFonts w:ascii="Times New Roman" w:hAnsi="Times New Roman"/>
          <w:sz w:val="24"/>
          <w:szCs w:val="24"/>
        </w:rPr>
        <w:t>,</w:t>
      </w:r>
      <w:r w:rsidRPr="009C7A0A">
        <w:rPr>
          <w:rFonts w:ascii="Times New Roman" w:hAnsi="Times New Roman"/>
          <w:sz w:val="24"/>
          <w:szCs w:val="24"/>
        </w:rPr>
        <w:t xml:space="preserve"> proti, pamatojot cēloņsakarības </w:t>
      </w:r>
      <w:proofErr w:type="spellStart"/>
      <w:r w:rsidRPr="009C7A0A">
        <w:rPr>
          <w:rFonts w:ascii="Times New Roman" w:hAnsi="Times New Roman"/>
          <w:sz w:val="24"/>
          <w:szCs w:val="24"/>
        </w:rPr>
        <w:t>neesību</w:t>
      </w:r>
      <w:proofErr w:type="spellEnd"/>
      <w:r w:rsidRPr="009C7A0A">
        <w:rPr>
          <w:rFonts w:ascii="Times New Roman" w:hAnsi="Times New Roman"/>
          <w:sz w:val="24"/>
          <w:szCs w:val="24"/>
        </w:rPr>
        <w:t xml:space="preserve"> sakarā ar nekvalitatīvu savienojuma mezgla metinājumu, tiesa norādījusi, ka jumta nobrukuma cēlonis ir </w:t>
      </w:r>
      <w:proofErr w:type="spellStart"/>
      <w:r w:rsidRPr="009C7A0A">
        <w:rPr>
          <w:rFonts w:ascii="Times New Roman" w:hAnsi="Times New Roman"/>
          <w:sz w:val="24"/>
          <w:szCs w:val="24"/>
        </w:rPr>
        <w:t>skrūvsavienojuma</w:t>
      </w:r>
      <w:proofErr w:type="spellEnd"/>
      <w:r w:rsidRPr="009C7A0A">
        <w:rPr>
          <w:rFonts w:ascii="Times New Roman" w:hAnsi="Times New Roman"/>
          <w:sz w:val="24"/>
          <w:szCs w:val="24"/>
        </w:rPr>
        <w:t xml:space="preserve"> stiprības nenodrošināšana, savukārt par neatbilstošiem </w:t>
      </w:r>
      <w:proofErr w:type="spellStart"/>
      <w:r w:rsidRPr="009C7A0A">
        <w:rPr>
          <w:rFonts w:ascii="Times New Roman" w:hAnsi="Times New Roman"/>
          <w:sz w:val="24"/>
          <w:szCs w:val="24"/>
        </w:rPr>
        <w:t>skrūvsavienojumiem</w:t>
      </w:r>
      <w:proofErr w:type="spellEnd"/>
      <w:r w:rsidRPr="009C7A0A">
        <w:rPr>
          <w:rFonts w:ascii="Times New Roman" w:hAnsi="Times New Roman"/>
          <w:sz w:val="24"/>
          <w:szCs w:val="24"/>
        </w:rPr>
        <w:t xml:space="preserve"> norādījusi, ka tas nav atzīstams par cēloni, jo jumts nobruktu arī pie stiprāk</w:t>
      </w:r>
      <w:r w:rsidR="008769F9" w:rsidRPr="009C7A0A">
        <w:rPr>
          <w:rFonts w:ascii="Times New Roman" w:hAnsi="Times New Roman"/>
          <w:sz w:val="24"/>
          <w:szCs w:val="24"/>
        </w:rPr>
        <w:t>u</w:t>
      </w:r>
      <w:r w:rsidRPr="009C7A0A">
        <w:rPr>
          <w:rFonts w:ascii="Times New Roman" w:hAnsi="Times New Roman"/>
          <w:sz w:val="24"/>
          <w:szCs w:val="24"/>
        </w:rPr>
        <w:t xml:space="preserve"> </w:t>
      </w:r>
      <w:proofErr w:type="spellStart"/>
      <w:r w:rsidRPr="009C7A0A">
        <w:rPr>
          <w:rFonts w:ascii="Times New Roman" w:hAnsi="Times New Roman"/>
          <w:sz w:val="24"/>
          <w:szCs w:val="24"/>
        </w:rPr>
        <w:t>skrūvsavienojumu</w:t>
      </w:r>
      <w:proofErr w:type="spellEnd"/>
      <w:r w:rsidRPr="009C7A0A">
        <w:rPr>
          <w:rFonts w:ascii="Times New Roman" w:hAnsi="Times New Roman"/>
          <w:sz w:val="24"/>
          <w:szCs w:val="24"/>
        </w:rPr>
        <w:t xml:space="preserve"> izmantošanas.</w:t>
      </w:r>
    </w:p>
    <w:p w14:paraId="7E0410A4" w14:textId="32B5DD0F" w:rsidR="009C591A" w:rsidRPr="009C7A0A" w:rsidRDefault="009C591A" w:rsidP="009C7A0A">
      <w:pPr>
        <w:pStyle w:val="BodyText2"/>
        <w:spacing w:line="276" w:lineRule="auto"/>
        <w:ind w:firstLine="720"/>
        <w:jc w:val="both"/>
        <w:rPr>
          <w:rFonts w:ascii="Times New Roman" w:hAnsi="Times New Roman"/>
          <w:sz w:val="24"/>
          <w:szCs w:val="24"/>
        </w:rPr>
      </w:pPr>
      <w:r w:rsidRPr="009C7A0A">
        <w:rPr>
          <w:rFonts w:ascii="Times New Roman" w:eastAsia="Calibri" w:hAnsi="Times New Roman"/>
          <w:sz w:val="24"/>
          <w:szCs w:val="24"/>
        </w:rPr>
        <w:t xml:space="preserve">Ievērojot minēto, Senāts atzīst, ka </w:t>
      </w:r>
      <w:r w:rsidRPr="009C7A0A">
        <w:rPr>
          <w:rFonts w:ascii="Times New Roman" w:hAnsi="Times New Roman"/>
          <w:sz w:val="24"/>
          <w:szCs w:val="24"/>
        </w:rPr>
        <w:t xml:space="preserve">apelācijas instances tiesa </w:t>
      </w:r>
      <w:r w:rsidR="00246596" w:rsidRPr="009C7A0A">
        <w:rPr>
          <w:rFonts w:ascii="Times New Roman" w:hAnsi="Times New Roman"/>
          <w:sz w:val="24"/>
          <w:szCs w:val="24"/>
        </w:rPr>
        <w:t xml:space="preserve">nav izvērtējusi </w:t>
      </w:r>
      <w:r w:rsidRPr="009C7A0A">
        <w:rPr>
          <w:rFonts w:ascii="Times New Roman" w:hAnsi="Times New Roman"/>
          <w:sz w:val="24"/>
          <w:szCs w:val="24"/>
        </w:rPr>
        <w:t>visu</w:t>
      </w:r>
      <w:r w:rsidR="008769F9" w:rsidRPr="009C7A0A">
        <w:rPr>
          <w:rFonts w:ascii="Times New Roman" w:hAnsi="Times New Roman"/>
          <w:sz w:val="24"/>
          <w:szCs w:val="24"/>
        </w:rPr>
        <w:t>s</w:t>
      </w:r>
      <w:r w:rsidRPr="009C7A0A">
        <w:rPr>
          <w:rFonts w:ascii="Times New Roman" w:hAnsi="Times New Roman"/>
          <w:sz w:val="24"/>
          <w:szCs w:val="24"/>
        </w:rPr>
        <w:t xml:space="preserve"> nosacījumu</w:t>
      </w:r>
      <w:r w:rsidR="008769F9" w:rsidRPr="009C7A0A">
        <w:rPr>
          <w:rFonts w:ascii="Times New Roman" w:hAnsi="Times New Roman"/>
          <w:sz w:val="24"/>
          <w:szCs w:val="24"/>
        </w:rPr>
        <w:t>s</w:t>
      </w:r>
      <w:r w:rsidRPr="009C7A0A">
        <w:rPr>
          <w:rFonts w:ascii="Times New Roman" w:hAnsi="Times New Roman"/>
          <w:sz w:val="24"/>
          <w:szCs w:val="24"/>
        </w:rPr>
        <w:t>, kas veicināja kopnes nobrukumu,</w:t>
      </w:r>
      <w:r w:rsidR="008769F9" w:rsidRPr="009C7A0A">
        <w:rPr>
          <w:rFonts w:ascii="Times New Roman" w:hAnsi="Times New Roman"/>
          <w:sz w:val="24"/>
          <w:szCs w:val="24"/>
        </w:rPr>
        <w:t xml:space="preserve"> to kopumā, </w:t>
      </w:r>
      <w:r w:rsidRPr="009C7A0A">
        <w:rPr>
          <w:rFonts w:ascii="Times New Roman" w:hAnsi="Times New Roman"/>
          <w:sz w:val="24"/>
          <w:szCs w:val="24"/>
        </w:rPr>
        <w:t xml:space="preserve">tādējādi tās pamatojums par cēloņsakarības </w:t>
      </w:r>
      <w:proofErr w:type="spellStart"/>
      <w:r w:rsidRPr="009C7A0A">
        <w:rPr>
          <w:rFonts w:ascii="Times New Roman" w:hAnsi="Times New Roman"/>
          <w:sz w:val="24"/>
          <w:szCs w:val="24"/>
        </w:rPr>
        <w:t>neesību</w:t>
      </w:r>
      <w:proofErr w:type="spellEnd"/>
      <w:r w:rsidRPr="009C7A0A">
        <w:rPr>
          <w:rFonts w:ascii="Times New Roman" w:hAnsi="Times New Roman"/>
          <w:sz w:val="24"/>
          <w:szCs w:val="24"/>
        </w:rPr>
        <w:t xml:space="preserve"> iepriekš norādītajos apstākļos neatbilst Kriminālprocesa likuma 564. panta ceturtās daļas prasībām.</w:t>
      </w:r>
    </w:p>
    <w:p w14:paraId="7CFF4E93" w14:textId="77777777" w:rsidR="009C591A" w:rsidRPr="009C7A0A" w:rsidRDefault="009C591A" w:rsidP="009C7A0A">
      <w:pPr>
        <w:pStyle w:val="BodyText2"/>
        <w:spacing w:line="276" w:lineRule="auto"/>
        <w:ind w:firstLine="720"/>
        <w:jc w:val="both"/>
        <w:rPr>
          <w:rFonts w:ascii="Times New Roman" w:hAnsi="Times New Roman"/>
          <w:sz w:val="24"/>
          <w:szCs w:val="24"/>
        </w:rPr>
      </w:pPr>
    </w:p>
    <w:p w14:paraId="697645ED" w14:textId="3F472086" w:rsidR="009C591A" w:rsidRPr="009C7A0A" w:rsidRDefault="009C591A" w:rsidP="009C7A0A">
      <w:pPr>
        <w:pStyle w:val="BodyText2"/>
        <w:spacing w:line="276" w:lineRule="auto"/>
        <w:ind w:firstLine="720"/>
        <w:jc w:val="both"/>
        <w:rPr>
          <w:rFonts w:ascii="Times New Roman" w:hAnsi="Times New Roman"/>
          <w:sz w:val="24"/>
          <w:szCs w:val="24"/>
        </w:rPr>
      </w:pPr>
      <w:r w:rsidRPr="009C7A0A">
        <w:rPr>
          <w:rFonts w:ascii="Times New Roman" w:hAnsi="Times New Roman"/>
          <w:sz w:val="24"/>
          <w:szCs w:val="24"/>
        </w:rPr>
        <w:t>[</w:t>
      </w:r>
      <w:r w:rsidR="00A8188A" w:rsidRPr="009C7A0A">
        <w:rPr>
          <w:rFonts w:ascii="Times New Roman" w:hAnsi="Times New Roman"/>
          <w:sz w:val="24"/>
          <w:szCs w:val="24"/>
        </w:rPr>
        <w:t>17</w:t>
      </w:r>
      <w:r w:rsidRPr="009C7A0A">
        <w:rPr>
          <w:rFonts w:ascii="Times New Roman" w:hAnsi="Times New Roman"/>
          <w:sz w:val="24"/>
          <w:szCs w:val="24"/>
        </w:rPr>
        <w:t>] Senāts konstatē, ka apelācijas instances tiesas spriedums atceļams daļā:</w:t>
      </w:r>
    </w:p>
    <w:p w14:paraId="79657DEB" w14:textId="786781EB" w:rsidR="009C591A" w:rsidRPr="009C7A0A" w:rsidRDefault="009C591A" w:rsidP="009C7A0A">
      <w:pPr>
        <w:widowControl w:val="0"/>
        <w:spacing w:line="276" w:lineRule="auto"/>
        <w:ind w:firstLine="720"/>
        <w:jc w:val="both"/>
        <w:rPr>
          <w:rFonts w:eastAsia="Calibri"/>
        </w:rPr>
      </w:pPr>
      <w:r w:rsidRPr="009C7A0A">
        <w:t xml:space="preserve">ar kuru no </w:t>
      </w:r>
      <w:r w:rsidR="00B6119E">
        <w:rPr>
          <w:rFonts w:eastAsia="Calibri"/>
          <w:lang w:eastAsia="lv-LV"/>
        </w:rPr>
        <w:t>[pers. A]</w:t>
      </w:r>
      <w:r w:rsidRPr="009C7A0A">
        <w:t xml:space="preserve"> inkriminēto noziedzīgo nodarījumu apraksta izslēgti būvniecības procesā pieļautie pārkāpumi – tas, ka </w:t>
      </w:r>
      <w:r w:rsidR="00B6119E">
        <w:rPr>
          <w:rFonts w:eastAsia="Calibri"/>
          <w:lang w:eastAsia="lv-LV"/>
        </w:rPr>
        <w:t>[pers. A]</w:t>
      </w:r>
      <w:r w:rsidRPr="009C7A0A">
        <w:t xml:space="preserve"> nenovērsa </w:t>
      </w:r>
      <w:r w:rsidRPr="009C7A0A">
        <w:rPr>
          <w:rFonts w:eastAsia="Calibri"/>
        </w:rPr>
        <w:t>neatbilstošu bultskrūvju un uzgriežņu izmantošanu kopņu savienošanā</w:t>
      </w:r>
      <w:r w:rsidR="008A1308" w:rsidRPr="009C7A0A">
        <w:rPr>
          <w:rFonts w:eastAsia="Calibri"/>
        </w:rPr>
        <w:t xml:space="preserve"> un</w:t>
      </w:r>
      <w:r w:rsidRPr="009C7A0A">
        <w:rPr>
          <w:rFonts w:eastAsia="Calibri"/>
        </w:rPr>
        <w:t xml:space="preserve"> nepārliecinājās par bultskrūvju nostiepumu un metinājuma stiprumu</w:t>
      </w:r>
      <w:r w:rsidR="007E1548" w:rsidRPr="009C7A0A">
        <w:rPr>
          <w:rFonts w:eastAsia="Calibri"/>
        </w:rPr>
        <w:t xml:space="preserve"> (turpmāk – būvniecības procesā pieļautie pārkāpumi)</w:t>
      </w:r>
      <w:r w:rsidRPr="009C7A0A">
        <w:rPr>
          <w:rFonts w:eastAsia="Calibri"/>
        </w:rPr>
        <w:t>;</w:t>
      </w:r>
    </w:p>
    <w:p w14:paraId="459CA4FF" w14:textId="1864F288" w:rsidR="009C591A" w:rsidRPr="009C7A0A" w:rsidRDefault="009C591A" w:rsidP="009C7A0A">
      <w:pPr>
        <w:widowControl w:val="0"/>
        <w:spacing w:line="276" w:lineRule="auto"/>
        <w:ind w:firstLine="720"/>
        <w:jc w:val="both"/>
        <w:rPr>
          <w:rFonts w:eastAsia="Calibri"/>
        </w:rPr>
      </w:pPr>
      <w:r w:rsidRPr="009C7A0A">
        <w:rPr>
          <w:rFonts w:eastAsia="Calibri"/>
        </w:rPr>
        <w:t xml:space="preserve">ar kuru no </w:t>
      </w:r>
      <w:r w:rsidR="00FA7922">
        <w:rPr>
          <w:rFonts w:eastAsia="Calibri"/>
          <w:lang w:eastAsia="lv-LV"/>
        </w:rPr>
        <w:t>[pers. A]</w:t>
      </w:r>
      <w:r w:rsidRPr="009C7A0A">
        <w:rPr>
          <w:rFonts w:eastAsia="Calibri"/>
        </w:rPr>
        <w:t xml:space="preserve"> inkriminētās apsūdzības izslēgts apraksts par </w:t>
      </w:r>
      <w:r w:rsidRPr="009C7A0A">
        <w:t>glābēju bojāeju, dažādas smaguma pakāpes miesas bojājumu nodarīšanu un mantisko zaudējumu rašanos;</w:t>
      </w:r>
    </w:p>
    <w:p w14:paraId="25729199" w14:textId="2745A257" w:rsidR="009C591A" w:rsidRPr="009C7A0A" w:rsidRDefault="009C591A" w:rsidP="009C7A0A">
      <w:pPr>
        <w:widowControl w:val="0"/>
        <w:spacing w:line="276" w:lineRule="auto"/>
        <w:ind w:firstLine="720"/>
        <w:jc w:val="both"/>
      </w:pPr>
      <w:r w:rsidRPr="009C7A0A">
        <w:lastRenderedPageBreak/>
        <w:t xml:space="preserve">par apsūdzētā </w:t>
      </w:r>
      <w:r w:rsidR="00E40FD3">
        <w:t>[pers. BI]</w:t>
      </w:r>
      <w:r w:rsidRPr="009C7A0A">
        <w:t xml:space="preserve"> atzīšanu par nevainīgu</w:t>
      </w:r>
      <w:r w:rsidR="00DF6273" w:rsidRPr="009C7A0A">
        <w:t xml:space="preserve"> </w:t>
      </w:r>
      <w:r w:rsidRPr="009C7A0A">
        <w:t xml:space="preserve">pret viņu </w:t>
      </w:r>
      <w:r w:rsidR="00DF6273" w:rsidRPr="009C7A0A">
        <w:t xml:space="preserve">celtajā </w:t>
      </w:r>
      <w:r w:rsidRPr="009C7A0A">
        <w:t>apsūdzībā pēc Krimināllikuma 239. panta otrās daļas (likuma redakcijā, kas stājās spēkā 2013. gada 1. aprīlī)</w:t>
      </w:r>
      <w:r w:rsidR="008E18F3" w:rsidRPr="009C7A0A">
        <w:t xml:space="preserve">, </w:t>
      </w:r>
      <w:r w:rsidRPr="009C7A0A">
        <w:t>123. panta otrās daļas un attaisnošanu;</w:t>
      </w:r>
    </w:p>
    <w:p w14:paraId="37484E95" w14:textId="55061CFA" w:rsidR="009C591A" w:rsidRPr="009C7A0A" w:rsidRDefault="009C591A" w:rsidP="009C7A0A">
      <w:pPr>
        <w:widowControl w:val="0"/>
        <w:spacing w:line="276" w:lineRule="auto"/>
        <w:ind w:firstLine="720"/>
        <w:jc w:val="both"/>
      </w:pPr>
      <w:r w:rsidRPr="009C7A0A">
        <w:t xml:space="preserve">par apsūdzētā </w:t>
      </w:r>
      <w:r w:rsidR="00862BD3">
        <w:t>[pers. BK]</w:t>
      </w:r>
      <w:r w:rsidRPr="009C7A0A">
        <w:t xml:space="preserve"> atzīšanu par nevainīgu pret viņu </w:t>
      </w:r>
      <w:r w:rsidR="00DF6273" w:rsidRPr="009C7A0A">
        <w:t xml:space="preserve">celtajā </w:t>
      </w:r>
      <w:r w:rsidRPr="009C7A0A">
        <w:t>apsūdzībā pēc Krimināllikuma 239. panta otrās daļas (likuma redakcijā, kas stājās spēkā 2013. gada 1. aprīlī)</w:t>
      </w:r>
      <w:r w:rsidR="00E4686D" w:rsidRPr="009C7A0A">
        <w:t>,</w:t>
      </w:r>
      <w:r w:rsidRPr="009C7A0A">
        <w:t xml:space="preserve"> 123. panta otrās daļas un attaisnošanu;</w:t>
      </w:r>
    </w:p>
    <w:p w14:paraId="6BFB8637" w14:textId="09C47557" w:rsidR="009C591A" w:rsidRPr="009C7A0A" w:rsidRDefault="009C591A" w:rsidP="009C7A0A">
      <w:pPr>
        <w:widowControl w:val="0"/>
        <w:spacing w:line="276" w:lineRule="auto"/>
        <w:ind w:firstLine="720"/>
        <w:jc w:val="both"/>
      </w:pPr>
      <w:r w:rsidRPr="009C7A0A">
        <w:t xml:space="preserve">par apsūdzētā </w:t>
      </w:r>
      <w:r w:rsidR="004F098F">
        <w:t>[pers. BL]</w:t>
      </w:r>
      <w:r w:rsidRPr="009C7A0A">
        <w:t xml:space="preserve"> atzīšanu par nevainīgu pret viņu </w:t>
      </w:r>
      <w:r w:rsidR="00DF6273" w:rsidRPr="009C7A0A">
        <w:t xml:space="preserve">celtajā </w:t>
      </w:r>
      <w:r w:rsidRPr="009C7A0A">
        <w:t>apsūdzībā pēc Krimināllikuma 239. panta otrās daļas (likuma redakcijā, kas stājās spēkā 2013. gada 1. aprīlī)</w:t>
      </w:r>
      <w:r w:rsidR="00E4686D" w:rsidRPr="009C7A0A">
        <w:t>,</w:t>
      </w:r>
      <w:r w:rsidRPr="009C7A0A">
        <w:t xml:space="preserve"> 123. panta otrās daļas un attaisnošanu;</w:t>
      </w:r>
    </w:p>
    <w:p w14:paraId="2B58CEE3" w14:textId="092F88B6" w:rsidR="009C591A" w:rsidRPr="009C7A0A" w:rsidRDefault="009C591A" w:rsidP="009C7A0A">
      <w:pPr>
        <w:widowControl w:val="0"/>
        <w:spacing w:line="276" w:lineRule="auto"/>
        <w:ind w:firstLine="720"/>
        <w:jc w:val="both"/>
      </w:pPr>
      <w:r w:rsidRPr="009C7A0A">
        <w:t xml:space="preserve">par apsūdzētā </w:t>
      </w:r>
      <w:r w:rsidR="00F041A4">
        <w:t>[pers. BN]</w:t>
      </w:r>
      <w:r w:rsidRPr="009C7A0A">
        <w:t xml:space="preserve"> atzīšanu par nevainīgu pret viņu </w:t>
      </w:r>
      <w:r w:rsidR="00DF6273" w:rsidRPr="009C7A0A">
        <w:t xml:space="preserve">celtajā </w:t>
      </w:r>
      <w:r w:rsidRPr="009C7A0A">
        <w:t>apsūdzībā pēc Krimināllikuma 319. panta trešās daļas (likuma redakcijā, kas stājās spēkā 2013. gada 1. aprīlī) un attaisnošanu.</w:t>
      </w:r>
    </w:p>
    <w:p w14:paraId="0905AB51" w14:textId="5F492A12" w:rsidR="009C591A" w:rsidRPr="009C7A0A" w:rsidRDefault="009C591A" w:rsidP="009C7A0A">
      <w:pPr>
        <w:widowControl w:val="0"/>
        <w:tabs>
          <w:tab w:val="left" w:pos="1710"/>
        </w:tabs>
        <w:spacing w:line="276" w:lineRule="auto"/>
        <w:ind w:firstLine="720"/>
        <w:jc w:val="both"/>
      </w:pPr>
      <w:r w:rsidRPr="009C7A0A">
        <w:t>[</w:t>
      </w:r>
      <w:r w:rsidR="00A8188A" w:rsidRPr="009C7A0A">
        <w:t>17</w:t>
      </w:r>
      <w:r w:rsidRPr="009C7A0A">
        <w:t>.1] Senāts atzīst, ka apelācijas instances tiesa, iztiesājot lietu šajā daļā, nav ievērojusi Kriminālprocesa likuma normas un judikatūras atziņas.</w:t>
      </w:r>
    </w:p>
    <w:p w14:paraId="3989F587" w14:textId="77777777" w:rsidR="009C591A" w:rsidRPr="009C7A0A" w:rsidRDefault="009C591A" w:rsidP="009C7A0A">
      <w:pPr>
        <w:widowControl w:val="0"/>
        <w:spacing w:line="276" w:lineRule="auto"/>
        <w:ind w:firstLine="720"/>
        <w:jc w:val="both"/>
      </w:pPr>
      <w:r w:rsidRPr="009C7A0A">
        <w:t>Atbilstoši Kriminālprocesa likuma 128. panta otrajai daļai to, cik ticamas ir pierādīšanā izmantojamās ziņas par faktiem, izvērtē, aplūkojot visus kriminālprocesa laikā iegūtos faktus vai ziņas par faktiem kopumā un savstarpējā sakarībā.</w:t>
      </w:r>
    </w:p>
    <w:p w14:paraId="7C9D113C" w14:textId="77777777" w:rsidR="009C591A" w:rsidRPr="009C7A0A" w:rsidRDefault="009C591A" w:rsidP="009C7A0A">
      <w:pPr>
        <w:pStyle w:val="BodyText2"/>
        <w:spacing w:line="276" w:lineRule="auto"/>
        <w:ind w:firstLine="720"/>
        <w:jc w:val="both"/>
        <w:rPr>
          <w:rFonts w:ascii="Times New Roman" w:hAnsi="Times New Roman"/>
          <w:sz w:val="24"/>
          <w:szCs w:val="24"/>
        </w:rPr>
      </w:pPr>
      <w:r w:rsidRPr="009C7A0A">
        <w:rPr>
          <w:rFonts w:ascii="Times New Roman" w:hAnsi="Times New Roman"/>
          <w:sz w:val="24"/>
          <w:szCs w:val="24"/>
        </w:rPr>
        <w:t>Kriminālprocesa likuma 564. pantā reglamentēts apelācijas instances tiesas nolēmuma saturs. Šā panta ceturtā daļa noteic, ka apelācijas instances tiesas nolēmuma motīvu daļā norādāms apelācijas instances tiesas atzinums par apelācijas sūdzības vai protesta pamatotību, apstākļi, ko noskaidrojusi apelācijas instances tiesa, pierādījumi, kas apstiprina apelācijas instances tiesas atzinumu, motīvi, kāpēc apelācijas instances tiesa noraida kādus pierādījumus, un likumi, pēc kuriem tā vadās.</w:t>
      </w:r>
    </w:p>
    <w:p w14:paraId="30AB18CB" w14:textId="725EFB1C" w:rsidR="009C591A" w:rsidRPr="009C7A0A" w:rsidRDefault="009C591A" w:rsidP="009C7A0A">
      <w:pPr>
        <w:spacing w:line="276" w:lineRule="auto"/>
        <w:ind w:firstLine="720"/>
        <w:jc w:val="both"/>
        <w:rPr>
          <w:bCs/>
        </w:rPr>
      </w:pPr>
      <w:r w:rsidRPr="009C7A0A">
        <w:t xml:space="preserve">Senāts jau iepriekš norādījis, ka saskaņā ar Kriminālprocesa likuma 561. panta pirmās daļas nosacījumiem lieta apelācijas instances tiesā iztiesājama kārtībā, kāda noteikta krimināllietu iztiesāšanai pirmās instances tiesā, izņemot Kriminālprocesa likuma 53. nodaļā noteikto. Lietas izskatīšana apelācijas instances tiesā ir lietas otrreizēja izskatīšana pēc būtības un tā ir papildu garantija tiesas nolēmuma tiesiskumam un pamatotībai. Apelācijas instances tiesai apelācijas sūdzībā un protestā norādītie juridiski nozīmīgie apstākļi, proti, noziedzīgā nodarījuma sastāva esība vai </w:t>
      </w:r>
      <w:proofErr w:type="spellStart"/>
      <w:r w:rsidRPr="009C7A0A">
        <w:t>neesība</w:t>
      </w:r>
      <w:proofErr w:type="spellEnd"/>
      <w:r w:rsidRPr="009C7A0A">
        <w:t xml:space="preserve"> apsūdzētā rīcībā, ņemot vērā lietas faktiskos apstākļus, judikatūru un apsūdzības formulējumu, kā arī citi apstākļi krimināltiesisko attiecību taisnīgam noregulējumam, jāizvērtē un atzinums jāpamato ar likumu, pārbaudītajiem, novērtētajiem pierādījumiem (</w:t>
      </w:r>
      <w:r w:rsidRPr="009C7A0A">
        <w:rPr>
          <w:i/>
          <w:iCs/>
        </w:rPr>
        <w:t xml:space="preserve">Senāta 2017. gada 10. oktobra lēmuma lietā Nr. SKK-532/2017, </w:t>
      </w:r>
      <w:hyperlink r:id="rId11" w:history="1">
        <w:r w:rsidRPr="00C038A2">
          <w:rPr>
            <w:rStyle w:val="Hyperlink"/>
            <w:bCs/>
            <w:i/>
            <w:iCs/>
          </w:rPr>
          <w:t>ECLI:LV:AT:2017:1010.15830406610.1.L</w:t>
        </w:r>
      </w:hyperlink>
      <w:r w:rsidRPr="009C7A0A">
        <w:rPr>
          <w:rStyle w:val="Hyperlink"/>
          <w:bCs/>
          <w:i/>
          <w:iCs/>
          <w:color w:val="000000" w:themeColor="text1"/>
          <w:u w:val="none"/>
        </w:rPr>
        <w:t>, 9.1. </w:t>
      </w:r>
      <w:r w:rsidR="005E2B4A" w:rsidRPr="009C7A0A">
        <w:rPr>
          <w:rStyle w:val="Hyperlink"/>
          <w:bCs/>
          <w:i/>
          <w:iCs/>
          <w:color w:val="000000" w:themeColor="text1"/>
          <w:u w:val="none"/>
        </w:rPr>
        <w:t>punkt</w:t>
      </w:r>
      <w:r w:rsidR="00C038A2">
        <w:rPr>
          <w:rStyle w:val="Hyperlink"/>
          <w:bCs/>
          <w:i/>
          <w:iCs/>
          <w:color w:val="000000" w:themeColor="text1"/>
          <w:u w:val="none"/>
        </w:rPr>
        <w:t>s</w:t>
      </w:r>
      <w:r w:rsidRPr="009C7A0A">
        <w:rPr>
          <w:bCs/>
        </w:rPr>
        <w:t>)</w:t>
      </w:r>
      <w:r w:rsidRPr="009C7A0A">
        <w:rPr>
          <w:bCs/>
          <w:i/>
          <w:iCs/>
        </w:rPr>
        <w:t>.</w:t>
      </w:r>
      <w:bookmarkStart w:id="9" w:name="_CTVK001b4a0e78d1b3648bdac1281e79df0064a"/>
    </w:p>
    <w:p w14:paraId="2EE2F019" w14:textId="1F8B901E" w:rsidR="009C591A" w:rsidRPr="009C7A0A" w:rsidRDefault="009C591A" w:rsidP="009C7A0A">
      <w:pPr>
        <w:spacing w:line="276" w:lineRule="auto"/>
        <w:ind w:firstLine="720"/>
        <w:jc w:val="both"/>
        <w:rPr>
          <w:bCs/>
        </w:rPr>
      </w:pPr>
      <w:r w:rsidRPr="009C7A0A">
        <w:rPr>
          <w:bCs/>
        </w:rPr>
        <w:t>P</w:t>
      </w:r>
      <w:r w:rsidRPr="009C7A0A">
        <w:rPr>
          <w:color w:val="000000"/>
        </w:rPr>
        <w:t>amatojuma princips ir viens no procesuālā taisnīguma nodrošināšanas līdzekļiem, un atbilstoši tam tiesai ir pienākums motivēt savu nolēmumu. Kriminālprocesa likuma prasība par motivētu nolēmumu ir ievērota, ja tiesa ir motivējusi visus būtiskos atzinumus, kuriem ir nozīme lietas taisnīgā izspriešanā, un motīvu izklāsta apjoms ļauj saprast, kā tiesa nonākusi pie šiem atzinumiem. Motīvu norādīšana tiesas nolēmumā ir viens no līdzekļiem, kas izslēdz tiesas patvaļas iespējamību un ļauj personai pārliecināties, ka tā ir uzklausīta un tās sniegtie argumenti ir izvērtēti (</w:t>
      </w:r>
      <w:r w:rsidR="000C6E4E">
        <w:rPr>
          <w:color w:val="000000"/>
        </w:rPr>
        <w:t>sk. </w:t>
      </w:r>
      <w:r w:rsidRPr="009C7A0A">
        <w:rPr>
          <w:i/>
          <w:color w:val="000000"/>
        </w:rPr>
        <w:t xml:space="preserve">Senāta 2022. gada 5. jūlija lēmuma lietā Nr. SKK-1/2022, </w:t>
      </w:r>
      <w:hyperlink r:id="rId12" w:history="1">
        <w:r w:rsidRPr="00237707">
          <w:rPr>
            <w:rStyle w:val="Hyperlink"/>
            <w:i/>
          </w:rPr>
          <w:t>ECLI:LV:AT:2022:0705.11816006914.4.L</w:t>
        </w:r>
      </w:hyperlink>
      <w:r w:rsidRPr="009C7A0A">
        <w:rPr>
          <w:i/>
          <w:color w:val="000000"/>
        </w:rPr>
        <w:t>, 18. punkt</w:t>
      </w:r>
      <w:r w:rsidR="00FB3290">
        <w:rPr>
          <w:i/>
          <w:color w:val="000000"/>
        </w:rPr>
        <w:t>u</w:t>
      </w:r>
      <w:r w:rsidRPr="009C7A0A">
        <w:rPr>
          <w:color w:val="000000"/>
        </w:rPr>
        <w:t>).</w:t>
      </w:r>
      <w:bookmarkEnd w:id="9"/>
      <w:r w:rsidRPr="009C7A0A">
        <w:fldChar w:fldCharType="begin"/>
      </w:r>
      <w:r w:rsidRPr="009C7A0A">
        <w:instrText>ADDIN CITAVI.PLACEHOLDER 43fda777-4c69-4cbe-af49-b36fe95d4d14 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</w:instrText>
      </w:r>
      <w:r w:rsidRPr="009C7A0A">
        <w:fldChar w:fldCharType="separate"/>
      </w:r>
      <w:bookmarkStart w:id="10" w:name="_CTVP00143fda7774c694cbeaf49b36fe95d4d14"/>
      <w:bookmarkEnd w:id="10"/>
      <w:r w:rsidRPr="009C7A0A">
        <w:fldChar w:fldCharType="end"/>
      </w:r>
    </w:p>
    <w:p w14:paraId="5321CC71" w14:textId="75C3C7BF" w:rsidR="009C591A" w:rsidRPr="009C7A0A" w:rsidRDefault="009C591A" w:rsidP="009C7A0A">
      <w:pPr>
        <w:pStyle w:val="BodyText2"/>
        <w:spacing w:line="276" w:lineRule="auto"/>
        <w:ind w:firstLine="720"/>
        <w:jc w:val="both"/>
        <w:rPr>
          <w:rFonts w:ascii="Times New Roman" w:hAnsi="Times New Roman"/>
          <w:sz w:val="24"/>
          <w:szCs w:val="24"/>
        </w:rPr>
      </w:pPr>
      <w:r w:rsidRPr="009C7A0A">
        <w:rPr>
          <w:rFonts w:ascii="Times New Roman" w:hAnsi="Times New Roman"/>
          <w:sz w:val="24"/>
          <w:szCs w:val="24"/>
        </w:rPr>
        <w:lastRenderedPageBreak/>
        <w:t>[</w:t>
      </w:r>
      <w:r w:rsidR="00A8188A" w:rsidRPr="009C7A0A">
        <w:rPr>
          <w:rFonts w:ascii="Times New Roman" w:hAnsi="Times New Roman"/>
          <w:sz w:val="24"/>
          <w:szCs w:val="24"/>
        </w:rPr>
        <w:t>17</w:t>
      </w:r>
      <w:r w:rsidRPr="009C7A0A">
        <w:rPr>
          <w:rFonts w:ascii="Times New Roman" w:hAnsi="Times New Roman"/>
          <w:sz w:val="24"/>
          <w:szCs w:val="24"/>
        </w:rPr>
        <w:t xml:space="preserve">.2] Apelācijas instances tiesas sprieduma atcelšana daļā, ar kuru no </w:t>
      </w:r>
      <w:r w:rsidR="00D22BC3">
        <w:rPr>
          <w:rFonts w:eastAsia="Calibri"/>
          <w:lang w:eastAsia="lv-LV"/>
        </w:rPr>
        <w:t>[pers. A]</w:t>
      </w:r>
      <w:r w:rsidRPr="009C7A0A">
        <w:rPr>
          <w:rFonts w:ascii="Times New Roman" w:hAnsi="Times New Roman"/>
          <w:sz w:val="24"/>
          <w:szCs w:val="24"/>
        </w:rPr>
        <w:t xml:space="preserve"> apsūdzības</w:t>
      </w:r>
      <w:r w:rsidR="004D13AC" w:rsidRPr="009C7A0A">
        <w:rPr>
          <w:rFonts w:ascii="Times New Roman" w:hAnsi="Times New Roman"/>
          <w:sz w:val="24"/>
          <w:szCs w:val="24"/>
        </w:rPr>
        <w:t xml:space="preserve"> </w:t>
      </w:r>
      <w:r w:rsidRPr="009C7A0A">
        <w:rPr>
          <w:rFonts w:ascii="Times New Roman" w:hAnsi="Times New Roman"/>
          <w:sz w:val="24"/>
          <w:szCs w:val="24"/>
        </w:rPr>
        <w:t>izslēgt</w:t>
      </w:r>
      <w:r w:rsidR="009645F2" w:rsidRPr="009C7A0A">
        <w:rPr>
          <w:rFonts w:ascii="Times New Roman" w:hAnsi="Times New Roman"/>
          <w:sz w:val="24"/>
          <w:szCs w:val="24"/>
        </w:rPr>
        <w:t>a</w:t>
      </w:r>
      <w:r w:rsidR="009645F2" w:rsidRPr="009C7A0A">
        <w:rPr>
          <w:rFonts w:ascii="Times New Roman" w:eastAsia="Calibri" w:hAnsi="Times New Roman"/>
          <w:sz w:val="24"/>
          <w:szCs w:val="24"/>
        </w:rPr>
        <w:t xml:space="preserve"> </w:t>
      </w:r>
      <w:r w:rsidR="009645F2" w:rsidRPr="009C7A0A">
        <w:rPr>
          <w:rFonts w:ascii="Times New Roman" w:hAnsi="Times New Roman"/>
          <w:sz w:val="24"/>
          <w:szCs w:val="24"/>
        </w:rPr>
        <w:t>glābēju bojāeja, dažādas smaguma pakāpes miesas bojājumu nodarīšana un mantisko zaudējumu rašan</w:t>
      </w:r>
      <w:r w:rsidR="004D13AC" w:rsidRPr="009C7A0A">
        <w:rPr>
          <w:rFonts w:ascii="Times New Roman" w:hAnsi="Times New Roman"/>
          <w:sz w:val="24"/>
          <w:szCs w:val="24"/>
        </w:rPr>
        <w:t>ā</w:t>
      </w:r>
      <w:r w:rsidR="009645F2" w:rsidRPr="009C7A0A">
        <w:rPr>
          <w:rFonts w:ascii="Times New Roman" w:hAnsi="Times New Roman"/>
          <w:sz w:val="24"/>
          <w:szCs w:val="24"/>
        </w:rPr>
        <w:t>s</w:t>
      </w:r>
      <w:r w:rsidRPr="009C7A0A">
        <w:rPr>
          <w:rFonts w:ascii="Times New Roman" w:hAnsi="Times New Roman"/>
          <w:sz w:val="24"/>
          <w:szCs w:val="24"/>
        </w:rPr>
        <w:t>.</w:t>
      </w:r>
    </w:p>
    <w:p w14:paraId="52ACF154" w14:textId="6CACE9BA" w:rsidR="009C591A" w:rsidRPr="009C7A0A" w:rsidRDefault="009C591A" w:rsidP="009C7A0A">
      <w:pPr>
        <w:pStyle w:val="BodyText2"/>
        <w:spacing w:line="276" w:lineRule="auto"/>
        <w:ind w:firstLine="720"/>
        <w:jc w:val="both"/>
        <w:rPr>
          <w:rFonts w:ascii="Times New Roman" w:hAnsi="Times New Roman"/>
          <w:sz w:val="24"/>
          <w:szCs w:val="24"/>
        </w:rPr>
      </w:pPr>
      <w:r w:rsidRPr="009C7A0A">
        <w:rPr>
          <w:rFonts w:ascii="Times New Roman" w:hAnsi="Times New Roman"/>
          <w:sz w:val="24"/>
          <w:szCs w:val="24"/>
        </w:rPr>
        <w:t>[</w:t>
      </w:r>
      <w:r w:rsidR="00A8188A" w:rsidRPr="009C7A0A">
        <w:rPr>
          <w:rFonts w:ascii="Times New Roman" w:hAnsi="Times New Roman"/>
          <w:sz w:val="24"/>
          <w:szCs w:val="24"/>
        </w:rPr>
        <w:t>17</w:t>
      </w:r>
      <w:r w:rsidRPr="009C7A0A">
        <w:rPr>
          <w:rFonts w:ascii="Times New Roman" w:hAnsi="Times New Roman"/>
          <w:sz w:val="24"/>
          <w:szCs w:val="24"/>
        </w:rPr>
        <w:t xml:space="preserve">.2.1] Senāts konstatē, ka apelācijas instances tiesas spriedums atceļams daļā, ar kuru no </w:t>
      </w:r>
      <w:r w:rsidR="0069241E">
        <w:rPr>
          <w:rFonts w:eastAsia="Calibri"/>
          <w:lang w:eastAsia="lv-LV"/>
        </w:rPr>
        <w:t>[pers. A]</w:t>
      </w:r>
      <w:r w:rsidRPr="009C7A0A">
        <w:rPr>
          <w:rFonts w:ascii="Times New Roman" w:hAnsi="Times New Roman"/>
          <w:sz w:val="24"/>
          <w:szCs w:val="24"/>
        </w:rPr>
        <w:t xml:space="preserve"> inkriminēto noziedzīgo nodarījumu apraksta izslēgti atsevišķi nodarījuma apstākļi –</w:t>
      </w:r>
      <w:r w:rsidR="00DF6273" w:rsidRPr="009C7A0A">
        <w:rPr>
          <w:rFonts w:ascii="Times New Roman" w:hAnsi="Times New Roman"/>
          <w:sz w:val="24"/>
          <w:szCs w:val="24"/>
        </w:rPr>
        <w:t xml:space="preserve"> </w:t>
      </w:r>
      <w:r w:rsidRPr="009C7A0A">
        <w:rPr>
          <w:rFonts w:ascii="Times New Roman" w:hAnsi="Times New Roman"/>
          <w:sz w:val="24"/>
          <w:szCs w:val="24"/>
        </w:rPr>
        <w:t xml:space="preserve">tas, ka aiz neuzmanības ir iestājusies </w:t>
      </w:r>
      <w:r w:rsidR="00341E96">
        <w:rPr>
          <w:rFonts w:ascii="Times New Roman" w:hAnsi="Times New Roman"/>
          <w:sz w:val="24"/>
          <w:szCs w:val="24"/>
        </w:rPr>
        <w:t>[pers. KU]</w:t>
      </w:r>
      <w:r w:rsidRPr="009C7A0A">
        <w:rPr>
          <w:rFonts w:ascii="Times New Roman" w:hAnsi="Times New Roman"/>
          <w:sz w:val="24"/>
          <w:szCs w:val="24"/>
        </w:rPr>
        <w:t xml:space="preserve">, </w:t>
      </w:r>
      <w:r w:rsidR="00341E96">
        <w:rPr>
          <w:rFonts w:ascii="Times New Roman" w:hAnsi="Times New Roman"/>
          <w:sz w:val="24"/>
          <w:szCs w:val="24"/>
        </w:rPr>
        <w:t>[pers. KV]</w:t>
      </w:r>
      <w:r w:rsidRPr="009C7A0A">
        <w:rPr>
          <w:rFonts w:ascii="Times New Roman" w:hAnsi="Times New Roman"/>
          <w:sz w:val="24"/>
          <w:szCs w:val="24"/>
        </w:rPr>
        <w:t xml:space="preserve"> un </w:t>
      </w:r>
      <w:r w:rsidR="00341E96">
        <w:rPr>
          <w:rFonts w:ascii="Times New Roman" w:hAnsi="Times New Roman"/>
          <w:sz w:val="24"/>
          <w:szCs w:val="24"/>
        </w:rPr>
        <w:t>[pers. KZ]</w:t>
      </w:r>
      <w:r w:rsidRPr="009C7A0A">
        <w:rPr>
          <w:rFonts w:ascii="Times New Roman" w:hAnsi="Times New Roman"/>
          <w:sz w:val="24"/>
          <w:szCs w:val="24"/>
        </w:rPr>
        <w:t xml:space="preserve"> nāve un cietušajiem </w:t>
      </w:r>
      <w:r w:rsidR="00341E96">
        <w:rPr>
          <w:rFonts w:ascii="Times New Roman" w:hAnsi="Times New Roman"/>
          <w:sz w:val="24"/>
          <w:szCs w:val="24"/>
        </w:rPr>
        <w:t>[pers. JV]</w:t>
      </w:r>
      <w:r w:rsidRPr="009C7A0A">
        <w:rPr>
          <w:rFonts w:ascii="Times New Roman" w:hAnsi="Times New Roman"/>
          <w:sz w:val="24"/>
          <w:szCs w:val="24"/>
        </w:rPr>
        <w:t xml:space="preserve">, </w:t>
      </w:r>
      <w:r w:rsidR="00341E96">
        <w:rPr>
          <w:rFonts w:ascii="Times New Roman" w:hAnsi="Times New Roman"/>
          <w:sz w:val="24"/>
          <w:szCs w:val="24"/>
        </w:rPr>
        <w:t>[pers. KC]</w:t>
      </w:r>
      <w:r w:rsidRPr="009C7A0A">
        <w:rPr>
          <w:rFonts w:ascii="Times New Roman" w:hAnsi="Times New Roman"/>
          <w:sz w:val="24"/>
          <w:szCs w:val="24"/>
        </w:rPr>
        <w:t xml:space="preserve">, </w:t>
      </w:r>
      <w:r w:rsidR="00341E96">
        <w:rPr>
          <w:rFonts w:ascii="Times New Roman" w:hAnsi="Times New Roman"/>
          <w:sz w:val="24"/>
          <w:szCs w:val="24"/>
        </w:rPr>
        <w:t>[pers. </w:t>
      </w:r>
      <w:r w:rsidR="00B263C5">
        <w:rPr>
          <w:rFonts w:ascii="Times New Roman" w:hAnsi="Times New Roman"/>
          <w:sz w:val="24"/>
          <w:szCs w:val="24"/>
        </w:rPr>
        <w:t>HV</w:t>
      </w:r>
      <w:r w:rsidR="00341E96">
        <w:rPr>
          <w:rFonts w:ascii="Times New Roman" w:hAnsi="Times New Roman"/>
          <w:sz w:val="24"/>
          <w:szCs w:val="24"/>
        </w:rPr>
        <w:t>]</w:t>
      </w:r>
      <w:r w:rsidRPr="009C7A0A">
        <w:rPr>
          <w:rFonts w:ascii="Times New Roman" w:hAnsi="Times New Roman"/>
          <w:sz w:val="24"/>
          <w:szCs w:val="24"/>
        </w:rPr>
        <w:t xml:space="preserve">, </w:t>
      </w:r>
      <w:r w:rsidR="00341E96">
        <w:rPr>
          <w:rFonts w:ascii="Times New Roman" w:hAnsi="Times New Roman"/>
          <w:sz w:val="24"/>
          <w:szCs w:val="24"/>
        </w:rPr>
        <w:t>[pers. KF]</w:t>
      </w:r>
      <w:r w:rsidRPr="009C7A0A">
        <w:rPr>
          <w:rFonts w:ascii="Times New Roman" w:hAnsi="Times New Roman"/>
          <w:sz w:val="24"/>
          <w:szCs w:val="24"/>
        </w:rPr>
        <w:t xml:space="preserve">, </w:t>
      </w:r>
      <w:r w:rsidR="00341E96">
        <w:rPr>
          <w:rFonts w:ascii="Times New Roman" w:hAnsi="Times New Roman"/>
          <w:sz w:val="24"/>
          <w:szCs w:val="24"/>
        </w:rPr>
        <w:t>[pers. JO]</w:t>
      </w:r>
      <w:r w:rsidRPr="009C7A0A">
        <w:rPr>
          <w:rFonts w:ascii="Times New Roman" w:hAnsi="Times New Roman"/>
          <w:sz w:val="24"/>
          <w:szCs w:val="24"/>
        </w:rPr>
        <w:t xml:space="preserve">, </w:t>
      </w:r>
      <w:r w:rsidR="00341E96">
        <w:rPr>
          <w:rFonts w:ascii="Times New Roman" w:hAnsi="Times New Roman"/>
          <w:sz w:val="24"/>
          <w:szCs w:val="24"/>
        </w:rPr>
        <w:t>[pers. KG]</w:t>
      </w:r>
      <w:r w:rsidRPr="009C7A0A">
        <w:rPr>
          <w:rFonts w:ascii="Times New Roman" w:hAnsi="Times New Roman"/>
          <w:sz w:val="24"/>
          <w:szCs w:val="24"/>
        </w:rPr>
        <w:t xml:space="preserve">, </w:t>
      </w:r>
      <w:r w:rsidR="00341E96">
        <w:rPr>
          <w:rFonts w:ascii="Times New Roman" w:hAnsi="Times New Roman"/>
          <w:sz w:val="24"/>
          <w:szCs w:val="24"/>
        </w:rPr>
        <w:t>[pers. KA]</w:t>
      </w:r>
      <w:r w:rsidRPr="009C7A0A">
        <w:rPr>
          <w:rFonts w:ascii="Times New Roman" w:hAnsi="Times New Roman"/>
          <w:sz w:val="24"/>
          <w:szCs w:val="24"/>
        </w:rPr>
        <w:t xml:space="preserve">, </w:t>
      </w:r>
      <w:r w:rsidR="00341E96">
        <w:rPr>
          <w:rFonts w:ascii="Times New Roman" w:hAnsi="Times New Roman"/>
          <w:sz w:val="24"/>
          <w:szCs w:val="24"/>
        </w:rPr>
        <w:t>[pers. KH]</w:t>
      </w:r>
      <w:r w:rsidRPr="009C7A0A">
        <w:rPr>
          <w:rFonts w:ascii="Times New Roman" w:hAnsi="Times New Roman"/>
          <w:sz w:val="24"/>
          <w:szCs w:val="24"/>
        </w:rPr>
        <w:t xml:space="preserve">, </w:t>
      </w:r>
      <w:r w:rsidR="00341E96">
        <w:rPr>
          <w:rFonts w:ascii="Times New Roman" w:hAnsi="Times New Roman"/>
          <w:sz w:val="24"/>
          <w:szCs w:val="24"/>
        </w:rPr>
        <w:t>[pers. KD]</w:t>
      </w:r>
      <w:r w:rsidRPr="009C7A0A">
        <w:rPr>
          <w:rFonts w:ascii="Times New Roman" w:hAnsi="Times New Roman"/>
          <w:sz w:val="24"/>
          <w:szCs w:val="24"/>
        </w:rPr>
        <w:t xml:space="preserve"> un </w:t>
      </w:r>
      <w:r w:rsidR="00702371">
        <w:rPr>
          <w:rFonts w:ascii="Times New Roman" w:hAnsi="Times New Roman"/>
          <w:sz w:val="24"/>
          <w:szCs w:val="24"/>
        </w:rPr>
        <w:t>[pers. JU]</w:t>
      </w:r>
      <w:r w:rsidRPr="009C7A0A">
        <w:rPr>
          <w:rFonts w:ascii="Times New Roman" w:hAnsi="Times New Roman"/>
          <w:sz w:val="24"/>
          <w:szCs w:val="24"/>
        </w:rPr>
        <w:t xml:space="preserve"> </w:t>
      </w:r>
      <w:r w:rsidR="00FD2FAE" w:rsidRPr="009C7A0A">
        <w:rPr>
          <w:rFonts w:ascii="Times New Roman" w:hAnsi="Times New Roman"/>
          <w:sz w:val="24"/>
          <w:szCs w:val="24"/>
        </w:rPr>
        <w:t>nodarīti</w:t>
      </w:r>
      <w:r w:rsidRPr="009C7A0A">
        <w:rPr>
          <w:rFonts w:ascii="Times New Roman" w:hAnsi="Times New Roman"/>
          <w:sz w:val="24"/>
          <w:szCs w:val="24"/>
        </w:rPr>
        <w:t xml:space="preserve"> dažādas smaguma pakāpes miesas bojājumi un radušies mantiskie zaudējumi.</w:t>
      </w:r>
    </w:p>
    <w:p w14:paraId="4FB2FB08" w14:textId="77777777" w:rsidR="009C591A" w:rsidRPr="009C7A0A" w:rsidRDefault="009C591A" w:rsidP="009C7A0A">
      <w:pPr>
        <w:pStyle w:val="BodyText2"/>
        <w:spacing w:line="276" w:lineRule="auto"/>
        <w:ind w:firstLine="720"/>
        <w:jc w:val="both"/>
        <w:rPr>
          <w:rFonts w:ascii="Times New Roman" w:hAnsi="Times New Roman"/>
          <w:sz w:val="24"/>
          <w:szCs w:val="24"/>
        </w:rPr>
      </w:pPr>
      <w:r w:rsidRPr="009C7A0A">
        <w:rPr>
          <w:rFonts w:ascii="Times New Roman" w:eastAsia="NSimSun" w:hAnsi="Times New Roman"/>
          <w:iCs/>
          <w:kern w:val="2"/>
          <w:sz w:val="24"/>
          <w:szCs w:val="24"/>
          <w:lang w:eastAsia="zh-CN" w:bidi="hi-IN"/>
        </w:rPr>
        <w:t>Apelācijas instances tiesa secinājusi, ka glābšanas darbu vadītājs nav izvēlējies tādus katastrofas seku likvidēšanas pasākumus, kuros neciestu glābšanas darbos piedalījušies glābēji.</w:t>
      </w:r>
    </w:p>
    <w:p w14:paraId="6A5E9017" w14:textId="2B72656E" w:rsidR="009C591A" w:rsidRPr="009C7A0A" w:rsidRDefault="009C591A" w:rsidP="009C7A0A">
      <w:pPr>
        <w:spacing w:line="276" w:lineRule="auto"/>
        <w:ind w:firstLine="720"/>
        <w:jc w:val="both"/>
        <w:rPr>
          <w:rFonts w:eastAsia="Calibri"/>
          <w:iCs/>
        </w:rPr>
      </w:pPr>
      <w:r w:rsidRPr="009C7A0A">
        <w:rPr>
          <w:rFonts w:eastAsia="Calibri"/>
        </w:rPr>
        <w:t xml:space="preserve">Apelācijas instances tiesa norādījusi, ka glābšanas darbu vadītājs deva rīkojumu </w:t>
      </w:r>
      <w:r w:rsidRPr="009C7A0A">
        <w:rPr>
          <w:rFonts w:eastAsia="Calibri"/>
          <w:iCs/>
        </w:rPr>
        <w:t>ugunsdzēsējiem glābējiem</w:t>
      </w:r>
      <w:r w:rsidRPr="009C7A0A">
        <w:rPr>
          <w:rFonts w:eastAsia="Calibri"/>
        </w:rPr>
        <w:t xml:space="preserve"> veikt glābšanas darbus daļēji sabrukušajā lielveikala ēkā, un tikai pēc otrā jumta nogruvuma, kurā cieta arī </w:t>
      </w:r>
      <w:r w:rsidRPr="009C7A0A">
        <w:rPr>
          <w:rFonts w:eastAsia="Calibri"/>
          <w:iCs/>
        </w:rPr>
        <w:t>ugunsdzēsēji glābēji</w:t>
      </w:r>
      <w:r w:rsidRPr="009C7A0A">
        <w:rPr>
          <w:rFonts w:eastAsia="Calibri"/>
        </w:rPr>
        <w:t xml:space="preserve">, glābšanas darbu vadītājs deva rīkojumu darba iecirkņu vadītājiem strādāt tikai no jumta konstrukcijām brīvā vietā, </w:t>
      </w:r>
      <w:r w:rsidR="00FD2FAE" w:rsidRPr="009C7A0A">
        <w:rPr>
          <w:rFonts w:eastAsia="Calibri"/>
        </w:rPr>
        <w:t>lai</w:t>
      </w:r>
      <w:r w:rsidRPr="009C7A0A">
        <w:rPr>
          <w:rFonts w:eastAsia="Calibri"/>
        </w:rPr>
        <w:t xml:space="preserve"> gan pastāvēja risks, ka nogruvums var atkārtoties, par ko ugunsdzēsēji glābēji tika brīdināti.</w:t>
      </w:r>
      <w:r w:rsidR="00DF6273" w:rsidRPr="009C7A0A">
        <w:rPr>
          <w:rFonts w:eastAsia="Calibri"/>
          <w:iCs/>
        </w:rPr>
        <w:t xml:space="preserve"> </w:t>
      </w:r>
      <w:r w:rsidRPr="009C7A0A">
        <w:rPr>
          <w:rFonts w:eastAsia="Calibri"/>
        </w:rPr>
        <w:t>Turklāt ugunsdzēsēji glābēji brīvprātīgi uzņēmās profesionālo risku ierasties katastrofas vietā pēc izsaukuma, apzinoties bīstamību un nedrošību atrasties zem pāri palikušajām lielveikala ēkas jumta un sienu konstrukcijām.</w:t>
      </w:r>
      <w:r w:rsidR="00EA2731" w:rsidRPr="009C7A0A">
        <w:rPr>
          <w:rFonts w:eastAsia="Calibri"/>
          <w:iCs/>
        </w:rPr>
        <w:t xml:space="preserve"> </w:t>
      </w:r>
      <w:r w:rsidRPr="009C7A0A">
        <w:rPr>
          <w:rFonts w:eastAsia="Calibri"/>
        </w:rPr>
        <w:t>Tādējādi glābēju</w:t>
      </w:r>
      <w:r w:rsidRPr="009C7A0A">
        <w:rPr>
          <w:rFonts w:eastAsia="Calibri"/>
          <w:bCs/>
        </w:rPr>
        <w:t xml:space="preserve"> bojāeja, </w:t>
      </w:r>
      <w:r w:rsidRPr="009C7A0A">
        <w:rPr>
          <w:rFonts w:eastAsia="Calibri"/>
          <w:iCs/>
        </w:rPr>
        <w:t>nodarītie miesas bojājumi un mantiskie zaudējumi</w:t>
      </w:r>
      <w:r w:rsidRPr="009C7A0A">
        <w:rPr>
          <w:rFonts w:eastAsia="Calibri"/>
          <w:bCs/>
        </w:rPr>
        <w:t xml:space="preserve"> nav radušies tieši noziedzīga nodarījuma (celtniecības normu un noteikumu pārkāpumu) rezultātā, bet gan likvidējot jau notikušā noziedzīgā nodarījuma </w:t>
      </w:r>
      <w:r w:rsidR="00FD2FAE" w:rsidRPr="009C7A0A">
        <w:rPr>
          <w:rFonts w:eastAsia="Calibri"/>
          <w:bCs/>
        </w:rPr>
        <w:t>radītās</w:t>
      </w:r>
      <w:r w:rsidRPr="009C7A0A">
        <w:rPr>
          <w:rFonts w:eastAsia="Calibri"/>
          <w:bCs/>
        </w:rPr>
        <w:t xml:space="preserve"> sekas, pildot savus dienesta/amata pienākumus, par ko atbild valsts.</w:t>
      </w:r>
    </w:p>
    <w:p w14:paraId="48CAAE8E" w14:textId="5EA9F989" w:rsidR="009C591A" w:rsidRPr="009C7A0A" w:rsidRDefault="009C591A" w:rsidP="009C7A0A">
      <w:pPr>
        <w:spacing w:line="276" w:lineRule="auto"/>
        <w:ind w:firstLine="720"/>
        <w:jc w:val="both"/>
        <w:rPr>
          <w:rFonts w:eastAsia="Calibri"/>
          <w:bCs/>
        </w:rPr>
      </w:pPr>
      <w:r w:rsidRPr="009C7A0A">
        <w:rPr>
          <w:rFonts w:eastAsia="Calibri"/>
          <w:bCs/>
        </w:rPr>
        <w:t xml:space="preserve">Senāts atzīst, ka apelācijas instances tiesa pretēji krimināltiesību doktrīnā paustajai atziņai un </w:t>
      </w:r>
      <w:r w:rsidRPr="009C7A0A">
        <w:t>Ugunsdrošības un ugunsdzēsības likuma 35.</w:t>
      </w:r>
      <w:r w:rsidRPr="009C7A0A">
        <w:rPr>
          <w:vertAlign w:val="superscript"/>
        </w:rPr>
        <w:t>1</w:t>
      </w:r>
      <w:r w:rsidRPr="009C7A0A">
        <w:t>, 36. un 37. pantam</w:t>
      </w:r>
      <w:r w:rsidRPr="009C7A0A">
        <w:rPr>
          <w:rFonts w:eastAsia="Calibri"/>
          <w:bCs/>
        </w:rPr>
        <w:t xml:space="preserve"> secinājusi, ka persona, kura veic profesionālos pienākumus, brīvprātīgi riskē ar savu dzīvību un veselību, uzņemoties bīstamus glābšanas pasākumus.</w:t>
      </w:r>
    </w:p>
    <w:p w14:paraId="22975328" w14:textId="422B5223" w:rsidR="009C591A" w:rsidRPr="009C7A0A" w:rsidRDefault="009C591A" w:rsidP="009C7A0A">
      <w:pPr>
        <w:spacing w:line="276" w:lineRule="auto"/>
        <w:ind w:firstLine="720"/>
        <w:jc w:val="both"/>
        <w:rPr>
          <w:rFonts w:eastAsia="Calibri"/>
          <w:bCs/>
        </w:rPr>
      </w:pPr>
      <w:r w:rsidRPr="009C7A0A">
        <w:rPr>
          <w:rFonts w:eastAsia="Calibri"/>
          <w:bCs/>
        </w:rPr>
        <w:t xml:space="preserve">Apelācijas instances tiesa cietušo ugunsdzēsēju glābēju rīcību vērtējusi, ņemot vērā tikai viņu darbību ārējo </w:t>
      </w:r>
      <w:r w:rsidR="00DF6273" w:rsidRPr="009C7A0A">
        <w:rPr>
          <w:rFonts w:eastAsia="Calibri"/>
          <w:bCs/>
        </w:rPr>
        <w:t>izpausmi</w:t>
      </w:r>
      <w:r w:rsidR="006645FD" w:rsidRPr="009C7A0A">
        <w:rPr>
          <w:rFonts w:eastAsia="Calibri"/>
          <w:bCs/>
        </w:rPr>
        <w:t xml:space="preserve">, </w:t>
      </w:r>
      <w:r w:rsidRPr="009C7A0A">
        <w:rPr>
          <w:rFonts w:eastAsia="Calibri"/>
          <w:bCs/>
        </w:rPr>
        <w:t xml:space="preserve">proti, to, ka cietušie ierādās notikuma vietā un veica glābšanas pasākumus. Vienlaikus tiesa atstājusi bez ievērības, ka ugunsdzēsējiem glābējiem ir juridisks pienākums novērst cietušo dzīvības un veselības apdraudējumu, un pati par sevi glābšanas darbu uzsākšana, ja tā neietekmē konstrukciju stabilitāti, nepārtrauc sākotnējo cēloņsakarību. Tiesa nav konstatējusi faktus, kas norādītu uz to, ka glābēju darbības </w:t>
      </w:r>
      <w:r w:rsidR="00FD2FAE" w:rsidRPr="009C7A0A">
        <w:rPr>
          <w:rFonts w:eastAsia="Calibri"/>
          <w:bCs/>
        </w:rPr>
        <w:t xml:space="preserve">ir </w:t>
      </w:r>
      <w:r w:rsidRPr="009C7A0A">
        <w:rPr>
          <w:rFonts w:eastAsia="Calibri"/>
          <w:bCs/>
        </w:rPr>
        <w:t>veicinājušas atlikušā jumta nogruvumu, un to, ka sākotnējais cēlonis nebūtu attiecināms uz jumta turpmāku nogruvumu.</w:t>
      </w:r>
    </w:p>
    <w:p w14:paraId="225DE9A5" w14:textId="77777777" w:rsidR="009C591A" w:rsidRPr="009C7A0A" w:rsidRDefault="009C591A" w:rsidP="009C7A0A">
      <w:pPr>
        <w:spacing w:line="276" w:lineRule="auto"/>
        <w:ind w:firstLine="720"/>
        <w:jc w:val="both"/>
        <w:rPr>
          <w:rFonts w:eastAsia="Calibri"/>
          <w:bCs/>
        </w:rPr>
      </w:pPr>
      <w:r w:rsidRPr="009C7A0A">
        <w:rPr>
          <w:rFonts w:eastAsia="Calibri"/>
          <w:bCs/>
        </w:rPr>
        <w:t>Apelācijas instances tiesa nav pamatojusi, kāpēc Krimināllikuma 239. pantā paredzētās smagās sekas neaptver arī glābšanas pasākumā piedalījušos personu dzīvības un veselības apdraudējumu.</w:t>
      </w:r>
    </w:p>
    <w:p w14:paraId="07D916B1" w14:textId="02504256" w:rsidR="009C591A" w:rsidRPr="009C7A0A" w:rsidRDefault="009C591A" w:rsidP="009C7A0A">
      <w:pPr>
        <w:spacing w:line="276" w:lineRule="auto"/>
        <w:ind w:firstLine="720"/>
        <w:jc w:val="both"/>
        <w:rPr>
          <w:rFonts w:eastAsia="Calibri"/>
          <w:bCs/>
        </w:rPr>
      </w:pPr>
      <w:r w:rsidRPr="009C7A0A">
        <w:rPr>
          <w:rFonts w:eastAsia="Calibri"/>
          <w:bCs/>
        </w:rPr>
        <w:t>Krimināllikuma 239. pantā paredzētais noziedzīgais nodarījums apdraud vispārējo drošību celtniecības darbu veikšanā un var nodarīt kaitējumu personas dzīvībai un veselībai. No minētās likuma normas tvēruma secināms, ka tā nesatur norādi uz konkrētu cietušo grupu, pret kuru vēršas vainīgais, tādējādi minētā Krimināllikuma norma aizsargā jebkuras personas dzīvības un veselības apdraudējumu, ja to izraisīj</w:t>
      </w:r>
      <w:r w:rsidR="0046026A" w:rsidRPr="009C7A0A">
        <w:rPr>
          <w:rFonts w:eastAsia="Calibri"/>
          <w:bCs/>
        </w:rPr>
        <w:t>usi</w:t>
      </w:r>
      <w:r w:rsidRPr="009C7A0A">
        <w:rPr>
          <w:rFonts w:eastAsia="Calibri"/>
          <w:bCs/>
        </w:rPr>
        <w:t xml:space="preserve"> </w:t>
      </w:r>
      <w:r w:rsidRPr="009C7A0A">
        <w:t>celtniecības noteikumu pārkāpšanas rezultātā sabrukusī būve vai tās daļa</w:t>
      </w:r>
      <w:r w:rsidRPr="009C7A0A">
        <w:rPr>
          <w:rFonts w:eastAsia="Calibri"/>
          <w:bCs/>
        </w:rPr>
        <w:t>.</w:t>
      </w:r>
    </w:p>
    <w:p w14:paraId="245F95A8" w14:textId="77777777" w:rsidR="009C591A" w:rsidRPr="009C7A0A" w:rsidRDefault="009C591A" w:rsidP="009C7A0A">
      <w:pPr>
        <w:spacing w:line="276" w:lineRule="auto"/>
        <w:ind w:firstLine="720"/>
        <w:jc w:val="both"/>
        <w:rPr>
          <w:rFonts w:eastAsia="Calibri"/>
          <w:bCs/>
        </w:rPr>
      </w:pPr>
      <w:r w:rsidRPr="009C7A0A">
        <w:rPr>
          <w:rFonts w:eastAsia="Calibri"/>
          <w:bCs/>
        </w:rPr>
        <w:lastRenderedPageBreak/>
        <w:t xml:space="preserve">Tādējādi apelācijas instances tiesai bija jāsniedz arī motivēta argumentācija par </w:t>
      </w:r>
      <w:r w:rsidRPr="009C7A0A">
        <w:t>glābšanas pasākumu nesamērīgumu vai bezjēdzīgumu.</w:t>
      </w:r>
    </w:p>
    <w:p w14:paraId="01FD0B40" w14:textId="17FF8CC8" w:rsidR="009C591A" w:rsidRPr="009C7A0A" w:rsidRDefault="009C591A" w:rsidP="009C7A0A">
      <w:pPr>
        <w:pStyle w:val="BodyText2"/>
        <w:spacing w:line="276" w:lineRule="auto"/>
        <w:ind w:firstLine="720"/>
        <w:jc w:val="both"/>
        <w:rPr>
          <w:rFonts w:ascii="Times New Roman" w:hAnsi="Times New Roman"/>
          <w:sz w:val="24"/>
          <w:szCs w:val="24"/>
        </w:rPr>
      </w:pPr>
      <w:r w:rsidRPr="009C7A0A">
        <w:rPr>
          <w:rFonts w:ascii="Times New Roman" w:hAnsi="Times New Roman"/>
          <w:sz w:val="24"/>
          <w:szCs w:val="24"/>
        </w:rPr>
        <w:t>Senāts konstatē, ka apelācijas instances tiesa vispārīgi secinājusi, ka glābējiem bija zināms, ka pastāvēja jumta atlikušās daļas nobrukuma riski</w:t>
      </w:r>
      <w:r w:rsidR="0048568D" w:rsidRPr="009C7A0A">
        <w:rPr>
          <w:rFonts w:ascii="Times New Roman" w:hAnsi="Times New Roman"/>
          <w:sz w:val="24"/>
          <w:szCs w:val="24"/>
        </w:rPr>
        <w:t xml:space="preserve"> </w:t>
      </w:r>
      <w:r w:rsidRPr="009C7A0A">
        <w:rPr>
          <w:rFonts w:ascii="Times New Roman" w:hAnsi="Times New Roman"/>
          <w:sz w:val="24"/>
          <w:szCs w:val="24"/>
        </w:rPr>
        <w:t>un tas bijis pietiekams pamats, lai glābēji neapdraudētu savas dzīvības un neveiktu glābšanas pasākumus zem nenogruvušām jumta konstrukcijām.</w:t>
      </w:r>
    </w:p>
    <w:p w14:paraId="09FCD7F3" w14:textId="44497B77" w:rsidR="009F4E5E" w:rsidRPr="009C7A0A" w:rsidRDefault="009C591A" w:rsidP="009C7A0A">
      <w:pPr>
        <w:spacing w:line="276" w:lineRule="auto"/>
        <w:ind w:firstLine="720"/>
        <w:jc w:val="both"/>
      </w:pPr>
      <w:r w:rsidRPr="009C7A0A">
        <w:rPr>
          <w:rFonts w:eastAsia="Calibri"/>
          <w:bCs/>
        </w:rPr>
        <w:t>Senāts atzīst, ka apelācijas instances tiesai</w:t>
      </w:r>
      <w:r w:rsidR="0046026A" w:rsidRPr="009C7A0A">
        <w:rPr>
          <w:rFonts w:eastAsia="Calibri"/>
          <w:bCs/>
        </w:rPr>
        <w:t>, pamatojoties uz lietā iegūtajiem pierādījumiem,</w:t>
      </w:r>
      <w:r w:rsidRPr="009C7A0A">
        <w:rPr>
          <w:rFonts w:eastAsia="Calibri"/>
          <w:bCs/>
        </w:rPr>
        <w:t xml:space="preserve"> bija rūpīgi jāizvērtē</w:t>
      </w:r>
      <w:r w:rsidR="009F4E5E" w:rsidRPr="009C7A0A">
        <w:rPr>
          <w:rFonts w:eastAsia="Calibri"/>
          <w:bCs/>
        </w:rPr>
        <w:t xml:space="preserve"> </w:t>
      </w:r>
      <w:r w:rsidR="001C0F9D" w:rsidRPr="009C7A0A">
        <w:rPr>
          <w:rFonts w:eastAsia="Calibri"/>
          <w:bCs/>
        </w:rPr>
        <w:t>apstāklis</w:t>
      </w:r>
      <w:r w:rsidR="009F4E5E" w:rsidRPr="009C7A0A">
        <w:rPr>
          <w:rFonts w:eastAsia="Calibri"/>
          <w:bCs/>
        </w:rPr>
        <w:t xml:space="preserve">, ka </w:t>
      </w:r>
      <w:r w:rsidRPr="009C7A0A">
        <w:t>glābšanas pasākumi bija pilnīgi nepieņemami</w:t>
      </w:r>
      <w:r w:rsidR="009F4E5E" w:rsidRPr="009C7A0A">
        <w:t>, lai tos veiktu</w:t>
      </w:r>
      <w:r w:rsidRPr="009C7A0A">
        <w:t>.</w:t>
      </w:r>
    </w:p>
    <w:p w14:paraId="63A55916" w14:textId="28D18C37" w:rsidR="009C591A" w:rsidRPr="009C7A0A" w:rsidRDefault="009C591A" w:rsidP="009C7A0A">
      <w:pPr>
        <w:spacing w:line="276" w:lineRule="auto"/>
        <w:ind w:firstLine="720"/>
        <w:jc w:val="both"/>
      </w:pPr>
      <w:r w:rsidRPr="009C7A0A">
        <w:t>Šādu motivētu argumentāciju apelācijas instances tiesa nav sniegusi.</w:t>
      </w:r>
    </w:p>
    <w:p w14:paraId="59577BBB" w14:textId="2591DC03" w:rsidR="009C591A" w:rsidRPr="009C7A0A" w:rsidRDefault="009C591A" w:rsidP="009C7A0A">
      <w:pPr>
        <w:pStyle w:val="BodyText2"/>
        <w:spacing w:line="276" w:lineRule="auto"/>
        <w:ind w:firstLine="720"/>
        <w:jc w:val="both"/>
        <w:rPr>
          <w:rFonts w:ascii="Times New Roman" w:hAnsi="Times New Roman"/>
          <w:sz w:val="24"/>
          <w:szCs w:val="24"/>
        </w:rPr>
      </w:pPr>
      <w:r w:rsidRPr="009C7A0A">
        <w:rPr>
          <w:rFonts w:ascii="Times New Roman" w:hAnsi="Times New Roman"/>
          <w:sz w:val="24"/>
          <w:szCs w:val="24"/>
        </w:rPr>
        <w:t xml:space="preserve">Tāpat apelācijas instances tiesa nav pamatojusi, kā apstāklis, ka apsūdzētais </w:t>
      </w:r>
      <w:r w:rsidR="00310738">
        <w:rPr>
          <w:rFonts w:eastAsia="Calibri"/>
          <w:lang w:eastAsia="lv-LV"/>
        </w:rPr>
        <w:t xml:space="preserve">[pers. A] </w:t>
      </w:r>
      <w:r w:rsidRPr="009C7A0A">
        <w:rPr>
          <w:rFonts w:ascii="Times New Roman" w:hAnsi="Times New Roman"/>
          <w:sz w:val="24"/>
          <w:szCs w:val="24"/>
        </w:rPr>
        <w:t>nespēja ietekmēt glābšanas darbu pasākumu veikšanu, varēja ietekmēt cēloņsakarības konstatēšanu.</w:t>
      </w:r>
    </w:p>
    <w:p w14:paraId="0C32A481" w14:textId="24B59577" w:rsidR="009C591A" w:rsidRPr="009C7A0A" w:rsidRDefault="009C591A" w:rsidP="009C7A0A">
      <w:pPr>
        <w:spacing w:line="276" w:lineRule="auto"/>
        <w:ind w:firstLine="720"/>
        <w:jc w:val="both"/>
      </w:pPr>
      <w:r w:rsidRPr="009C7A0A">
        <w:t xml:space="preserve">Pretēji apelācijas instances tiesas vispārīgai atsaucei </w:t>
      </w:r>
      <w:r w:rsidR="008B6B59" w:rsidRPr="009C7A0A">
        <w:t xml:space="preserve">tiesai </w:t>
      </w:r>
      <w:r w:rsidR="009F4E5E" w:rsidRPr="009C7A0A">
        <w:t xml:space="preserve">vajadzēja vērtēt to, ka </w:t>
      </w:r>
      <w:r w:rsidRPr="009C7A0A">
        <w:t>celtniecības noteikumu pārkāpums izraisīja obligātu nepieciešamību veikt glābšanas darbu pasākumus sakarā ar personu dzīvības un veselības apdraudējuma novēršanu</w:t>
      </w:r>
      <w:r w:rsidR="007D4F2A" w:rsidRPr="009C7A0A">
        <w:t xml:space="preserve"> un tikai pēc tām izdarīt secinājumu par to, ka</w:t>
      </w:r>
      <w:r w:rsidRPr="009C7A0A">
        <w:t xml:space="preserve"> notikuma vietā glābēju ierašanās un nepieciešamība veikt profesionālos pienākumus ir </w:t>
      </w:r>
      <w:r w:rsidR="007D4F2A" w:rsidRPr="009C7A0A">
        <w:t xml:space="preserve">vai nav </w:t>
      </w:r>
      <w:r w:rsidRPr="009C7A0A">
        <w:t>cēloniskā sakarā ar tās personas, kura pārkāpusi celtniecības noteikumus, prettiesisko rīcību.</w:t>
      </w:r>
    </w:p>
    <w:p w14:paraId="0DDDAE1A" w14:textId="776A0409" w:rsidR="009C591A" w:rsidRPr="009C7A0A" w:rsidRDefault="009C591A" w:rsidP="009C7A0A">
      <w:pPr>
        <w:spacing w:line="276" w:lineRule="auto"/>
        <w:ind w:firstLine="720"/>
        <w:jc w:val="both"/>
      </w:pPr>
      <w:r w:rsidRPr="009C7A0A">
        <w:t xml:space="preserve">Turklāt </w:t>
      </w:r>
      <w:r w:rsidR="007D4F2A" w:rsidRPr="009C7A0A">
        <w:t xml:space="preserve">Senāts norāda, ka </w:t>
      </w:r>
      <w:r w:rsidRPr="009C7A0A">
        <w:t>vainīgajam ir jārēķinās</w:t>
      </w:r>
      <w:r w:rsidR="007D4F2A" w:rsidRPr="009C7A0A">
        <w:t>, ka viņa nodarījums var izraisīt</w:t>
      </w:r>
      <w:r w:rsidRPr="009C7A0A">
        <w:t xml:space="preserve"> </w:t>
      </w:r>
      <w:r w:rsidR="007D4F2A" w:rsidRPr="009C7A0A">
        <w:t xml:space="preserve">arī </w:t>
      </w:r>
      <w:r w:rsidRPr="009C7A0A">
        <w:t>glābšanas pasākum</w:t>
      </w:r>
      <w:r w:rsidR="007D4F2A" w:rsidRPr="009C7A0A">
        <w:t>us</w:t>
      </w:r>
      <w:r w:rsidRPr="009C7A0A">
        <w:t>.</w:t>
      </w:r>
    </w:p>
    <w:p w14:paraId="0C6CC8A1" w14:textId="605806B2" w:rsidR="009C591A" w:rsidRPr="009C7A0A" w:rsidRDefault="009C591A" w:rsidP="009C7A0A">
      <w:pPr>
        <w:pStyle w:val="BodyText2"/>
        <w:spacing w:line="276" w:lineRule="auto"/>
        <w:ind w:firstLine="720"/>
        <w:jc w:val="both"/>
        <w:rPr>
          <w:rFonts w:ascii="Times New Roman" w:hAnsi="Times New Roman"/>
          <w:sz w:val="24"/>
          <w:szCs w:val="24"/>
        </w:rPr>
      </w:pPr>
      <w:r w:rsidRPr="009C7A0A">
        <w:rPr>
          <w:rFonts w:ascii="Times New Roman" w:hAnsi="Times New Roman"/>
          <w:sz w:val="24"/>
          <w:szCs w:val="24"/>
        </w:rPr>
        <w:t xml:space="preserve">Krimināllikuma 239. panta otrajā daļā paredzētais noziedzīgais nodarījums no subjektīvās puses attiecībā pret sekām raksturojas ar neuzmanību – noziedzīgs nodarījums atzīstams par izdarītu aiz </w:t>
      </w:r>
      <w:r w:rsidR="002C32F2" w:rsidRPr="009C7A0A">
        <w:rPr>
          <w:rFonts w:ascii="Times New Roman" w:hAnsi="Times New Roman"/>
          <w:sz w:val="24"/>
          <w:szCs w:val="24"/>
        </w:rPr>
        <w:t xml:space="preserve">noziedzīgas </w:t>
      </w:r>
      <w:r w:rsidRPr="009C7A0A">
        <w:rPr>
          <w:rFonts w:ascii="Times New Roman" w:hAnsi="Times New Roman"/>
          <w:sz w:val="24"/>
          <w:szCs w:val="24"/>
        </w:rPr>
        <w:t>pašpaļāvības vai aiz noziedzīgās nevērības.</w:t>
      </w:r>
    </w:p>
    <w:p w14:paraId="44599045" w14:textId="164EEDCF" w:rsidR="009C591A" w:rsidRPr="009C7A0A" w:rsidRDefault="009C591A" w:rsidP="009C7A0A">
      <w:pPr>
        <w:pStyle w:val="BodyText2"/>
        <w:spacing w:line="276" w:lineRule="auto"/>
        <w:ind w:firstLine="720"/>
        <w:jc w:val="both"/>
        <w:rPr>
          <w:rFonts w:ascii="Times New Roman" w:hAnsi="Times New Roman"/>
          <w:sz w:val="24"/>
          <w:szCs w:val="24"/>
        </w:rPr>
      </w:pPr>
      <w:r w:rsidRPr="009C7A0A">
        <w:rPr>
          <w:rFonts w:ascii="Times New Roman" w:hAnsi="Times New Roman"/>
          <w:sz w:val="24"/>
          <w:szCs w:val="24"/>
        </w:rPr>
        <w:t>Noziedzīgas nevērības gribas momentam ir divi kritēriji – objektīvais (vajadzēja paredzēt) un subjektīvais (varēja paredzēt). Noziedzīgas nevērības objektīvais kritērijs nozīmē, ka personai jāievēro savai profesijai, specialitātei vai nodarbošanās atbilstoši piesardzības noteikumi, kas tiek prasīts, lai nepieļautu kaitīgo seku iestāšanos. Subjektīvais kritērijs vērtējams, ievērojot to, vai konkrētā persona atbilstoši savām personiskajām īpašībām, kvalifikācijai, konkrētajiem apstākļiem, situācijai, kurā noziedzīgais nodarījums izdarīts, varēja paredzēt savas darbības vai bezdarbības kaitīgās sekas (</w:t>
      </w:r>
      <w:r w:rsidRPr="009C7A0A">
        <w:rPr>
          <w:rFonts w:ascii="Times New Roman" w:hAnsi="Times New Roman"/>
          <w:i/>
          <w:iCs/>
          <w:sz w:val="24"/>
          <w:szCs w:val="24"/>
        </w:rPr>
        <w:t>Krastiņš U. Noziedzīga nodarījuma sastāvs un nodarījuma kvalifikācija. Teorētiskie aspekti. Rīga: Tiesu namu aģentūra, 2014, 165.</w:t>
      </w:r>
      <w:r w:rsidRPr="009C7A0A">
        <w:rPr>
          <w:rFonts w:ascii="Times New Roman" w:hAnsi="Times New Roman"/>
          <w:sz w:val="24"/>
          <w:szCs w:val="24"/>
        </w:rPr>
        <w:t>–</w:t>
      </w:r>
      <w:r w:rsidRPr="009C7A0A">
        <w:rPr>
          <w:rFonts w:ascii="Times New Roman" w:hAnsi="Times New Roman"/>
          <w:i/>
          <w:iCs/>
          <w:sz w:val="24"/>
          <w:szCs w:val="24"/>
        </w:rPr>
        <w:t>166. lpp.</w:t>
      </w:r>
      <w:r w:rsidRPr="009C7A0A">
        <w:rPr>
          <w:rFonts w:ascii="Times New Roman" w:hAnsi="Times New Roman"/>
          <w:sz w:val="24"/>
          <w:szCs w:val="24"/>
        </w:rPr>
        <w:t>).</w:t>
      </w:r>
    </w:p>
    <w:p w14:paraId="3B00815B" w14:textId="103E74DA" w:rsidR="009C591A" w:rsidRPr="009C7A0A" w:rsidRDefault="009C591A" w:rsidP="009C7A0A">
      <w:pPr>
        <w:pStyle w:val="BodyText2"/>
        <w:spacing w:line="276" w:lineRule="auto"/>
        <w:ind w:firstLine="720"/>
        <w:jc w:val="both"/>
        <w:rPr>
          <w:rFonts w:ascii="Times New Roman" w:hAnsi="Times New Roman"/>
          <w:sz w:val="24"/>
          <w:szCs w:val="24"/>
        </w:rPr>
      </w:pPr>
      <w:r w:rsidRPr="009C7A0A">
        <w:rPr>
          <w:rFonts w:ascii="Times New Roman" w:hAnsi="Times New Roman"/>
          <w:sz w:val="24"/>
          <w:szCs w:val="24"/>
        </w:rPr>
        <w:t>Personām, kuras atbild par pieļauto kļūdu kopņu nestspējas aprēķinā, ievērojot savas profesijas iemaņas un zināšanas, bija jārēķinās ar būves nogrūšanas riska iespējamību, un viņ</w:t>
      </w:r>
      <w:r w:rsidR="007D4F2A" w:rsidRPr="009C7A0A">
        <w:rPr>
          <w:rFonts w:ascii="Times New Roman" w:hAnsi="Times New Roman"/>
          <w:sz w:val="24"/>
          <w:szCs w:val="24"/>
        </w:rPr>
        <w:t>a</w:t>
      </w:r>
      <w:r w:rsidRPr="009C7A0A">
        <w:rPr>
          <w:rFonts w:ascii="Times New Roman" w:hAnsi="Times New Roman"/>
          <w:sz w:val="24"/>
          <w:szCs w:val="24"/>
        </w:rPr>
        <w:t xml:space="preserve">m bija jāspēj tās paredzēt. Nav nepieciešams, lai apsūdzētais detalizēti paredzētu savu darbību izraisītās kaitīgās sekas, </w:t>
      </w:r>
      <w:r w:rsidR="002C32F2" w:rsidRPr="009C7A0A">
        <w:rPr>
          <w:rFonts w:ascii="Times New Roman" w:hAnsi="Times New Roman"/>
          <w:sz w:val="24"/>
          <w:szCs w:val="24"/>
        </w:rPr>
        <w:t xml:space="preserve">bet </w:t>
      </w:r>
      <w:r w:rsidRPr="009C7A0A">
        <w:rPr>
          <w:rFonts w:ascii="Times New Roman" w:hAnsi="Times New Roman"/>
          <w:sz w:val="24"/>
          <w:szCs w:val="24"/>
        </w:rPr>
        <w:t>ir pietiekami, ja seku smagums ir būtībā paredzams. Šajā ziņā ir acīmredzami, ka jebkura katastrofa ir saistīta ar speciālo dienestu ierašanos notikuma vietā un rada potenciālo risku iesaistīto glābēju dzīvībai un veselībai.</w:t>
      </w:r>
    </w:p>
    <w:p w14:paraId="1D6F552E" w14:textId="48176E79" w:rsidR="009C591A" w:rsidRPr="009C7A0A" w:rsidRDefault="009C591A" w:rsidP="009C7A0A">
      <w:pPr>
        <w:spacing w:line="276" w:lineRule="auto"/>
        <w:ind w:firstLine="720"/>
        <w:jc w:val="both"/>
        <w:rPr>
          <w:color w:val="000000" w:themeColor="text1"/>
        </w:rPr>
      </w:pPr>
      <w:r w:rsidRPr="009C7A0A">
        <w:t xml:space="preserve">Senāts atzīst, ka apelācijas instances tiesa atziņu </w:t>
      </w:r>
      <w:r w:rsidRPr="009C7A0A">
        <w:rPr>
          <w:color w:val="000000" w:themeColor="text1"/>
        </w:rPr>
        <w:t>par jaunas cēloņsakarības rašanos nav pamatojusi atbilstoši Kriminālprocesa likuma 564. panta ceturtajai daļai</w:t>
      </w:r>
      <w:r w:rsidR="002C32F2" w:rsidRPr="009C7A0A">
        <w:rPr>
          <w:color w:val="000000" w:themeColor="text1"/>
        </w:rPr>
        <w:t>.</w:t>
      </w:r>
    </w:p>
    <w:p w14:paraId="53238660" w14:textId="26AEEFC3" w:rsidR="009C591A" w:rsidRPr="009C7A0A" w:rsidRDefault="009C591A" w:rsidP="009C7A0A">
      <w:pPr>
        <w:spacing w:line="276" w:lineRule="auto"/>
        <w:ind w:firstLine="720"/>
        <w:jc w:val="both"/>
        <w:rPr>
          <w:color w:val="000000" w:themeColor="text1"/>
        </w:rPr>
      </w:pPr>
      <w:r w:rsidRPr="009C7A0A">
        <w:rPr>
          <w:color w:val="000000" w:themeColor="text1"/>
        </w:rPr>
        <w:t>[</w:t>
      </w:r>
      <w:r w:rsidR="00A8188A" w:rsidRPr="009C7A0A">
        <w:rPr>
          <w:color w:val="000000" w:themeColor="text1"/>
        </w:rPr>
        <w:t>17</w:t>
      </w:r>
      <w:r w:rsidRPr="009C7A0A">
        <w:rPr>
          <w:color w:val="000000" w:themeColor="text1"/>
        </w:rPr>
        <w:t xml:space="preserve">.2.2] Senāts konstatē, ka apelācijas instances tiesa, izslēdzot no </w:t>
      </w:r>
      <w:r w:rsidR="00195289">
        <w:rPr>
          <w:rFonts w:eastAsia="Calibri"/>
          <w:lang w:eastAsia="lv-LV"/>
        </w:rPr>
        <w:t>[pers. A]</w:t>
      </w:r>
      <w:r w:rsidRPr="009C7A0A">
        <w:rPr>
          <w:color w:val="000000" w:themeColor="text1"/>
        </w:rPr>
        <w:t xml:space="preserve"> celtās apsūdzības būvniecībā pieļautos pārkāpumus, atzinusi, ka minētie pārkāpumi nav radījuši smagas sekas, jo jumta konstrukciju nogruvuma cēlonis ir nepareizs kopnes apakšējā </w:t>
      </w:r>
      <w:r w:rsidRPr="009C7A0A">
        <w:rPr>
          <w:color w:val="000000" w:themeColor="text1"/>
        </w:rPr>
        <w:lastRenderedPageBreak/>
        <w:t xml:space="preserve">mezgla aprēķins. Tiesa nav sniegusi motivētu pamatojumu, kāpēc izdarījusi šādu </w:t>
      </w:r>
      <w:r w:rsidR="002C32F2" w:rsidRPr="009C7A0A">
        <w:rPr>
          <w:color w:val="000000" w:themeColor="text1"/>
        </w:rPr>
        <w:t>secinājumu</w:t>
      </w:r>
      <w:r w:rsidR="00645CA8" w:rsidRPr="009C7A0A">
        <w:rPr>
          <w:color w:val="000000" w:themeColor="text1"/>
        </w:rPr>
        <w:t xml:space="preserve">, </w:t>
      </w:r>
      <w:r w:rsidRPr="009C7A0A">
        <w:rPr>
          <w:color w:val="000000" w:themeColor="text1"/>
        </w:rPr>
        <w:t xml:space="preserve">aprobežojoties ar norādi, ka cēloņsakarības </w:t>
      </w:r>
      <w:proofErr w:type="spellStart"/>
      <w:r w:rsidRPr="009C7A0A">
        <w:rPr>
          <w:color w:val="000000" w:themeColor="text1"/>
        </w:rPr>
        <w:t>neesības</w:t>
      </w:r>
      <w:proofErr w:type="spellEnd"/>
      <w:r w:rsidRPr="009C7A0A">
        <w:rPr>
          <w:color w:val="000000" w:themeColor="text1"/>
        </w:rPr>
        <w:t xml:space="preserve"> argumentācija tiks sniegta, vērtējot </w:t>
      </w:r>
      <w:r w:rsidR="00EA0C8A">
        <w:rPr>
          <w:color w:val="000000" w:themeColor="text1"/>
        </w:rPr>
        <w:t>[pers. BJ]</w:t>
      </w:r>
      <w:r w:rsidRPr="009C7A0A">
        <w:rPr>
          <w:color w:val="000000" w:themeColor="text1"/>
        </w:rPr>
        <w:t xml:space="preserve">, </w:t>
      </w:r>
      <w:r w:rsidR="00EA0C8A">
        <w:rPr>
          <w:color w:val="000000" w:themeColor="text1"/>
        </w:rPr>
        <w:t>[pers. BK]</w:t>
      </w:r>
      <w:r w:rsidRPr="009C7A0A">
        <w:rPr>
          <w:color w:val="000000" w:themeColor="text1"/>
        </w:rPr>
        <w:t xml:space="preserve"> un </w:t>
      </w:r>
      <w:r w:rsidR="00EA0C8A">
        <w:rPr>
          <w:color w:val="000000" w:themeColor="text1"/>
        </w:rPr>
        <w:t>[pers. BL]</w:t>
      </w:r>
      <w:r w:rsidRPr="009C7A0A">
        <w:rPr>
          <w:color w:val="000000" w:themeColor="text1"/>
        </w:rPr>
        <w:t xml:space="preserve"> celto apsūdzību pamatotību.</w:t>
      </w:r>
    </w:p>
    <w:p w14:paraId="14E6E15A" w14:textId="56DDE675" w:rsidR="009C591A" w:rsidRPr="009C7A0A" w:rsidRDefault="009C591A" w:rsidP="0090528B">
      <w:pPr>
        <w:spacing w:line="276" w:lineRule="auto"/>
        <w:ind w:firstLine="720"/>
        <w:jc w:val="both"/>
        <w:rPr>
          <w:color w:val="000000" w:themeColor="text1"/>
        </w:rPr>
      </w:pPr>
      <w:r w:rsidRPr="009C7A0A">
        <w:rPr>
          <w:color w:val="000000" w:themeColor="text1"/>
        </w:rPr>
        <w:t xml:space="preserve">Apelācijas instances tiesa spriedumā vērtējot </w:t>
      </w:r>
      <w:r w:rsidR="0090528B">
        <w:rPr>
          <w:color w:val="000000" w:themeColor="text1"/>
        </w:rPr>
        <w:t>[pers. BJ]</w:t>
      </w:r>
      <w:r w:rsidRPr="009C7A0A">
        <w:rPr>
          <w:color w:val="000000" w:themeColor="text1"/>
        </w:rPr>
        <w:t xml:space="preserve">, </w:t>
      </w:r>
      <w:r w:rsidR="0090528B">
        <w:rPr>
          <w:color w:val="000000" w:themeColor="text1"/>
        </w:rPr>
        <w:t>[pers. BK]</w:t>
      </w:r>
      <w:r w:rsidRPr="009C7A0A">
        <w:rPr>
          <w:color w:val="000000" w:themeColor="text1"/>
        </w:rPr>
        <w:t xml:space="preserve"> un </w:t>
      </w:r>
      <w:r w:rsidR="0090528B">
        <w:rPr>
          <w:color w:val="000000" w:themeColor="text1"/>
        </w:rPr>
        <w:t xml:space="preserve">[pers. BL] </w:t>
      </w:r>
      <w:r w:rsidRPr="009C7A0A">
        <w:rPr>
          <w:color w:val="000000" w:themeColor="text1"/>
        </w:rPr>
        <w:t xml:space="preserve">celto apsūdzību, nav ņēmusi vērā, ka </w:t>
      </w:r>
      <w:r w:rsidR="0090528B">
        <w:rPr>
          <w:color w:val="000000" w:themeColor="text1"/>
        </w:rPr>
        <w:t>[pers. A]</w:t>
      </w:r>
      <w:r w:rsidRPr="009C7A0A">
        <w:rPr>
          <w:color w:val="000000" w:themeColor="text1"/>
        </w:rPr>
        <w:t xml:space="preserve"> bija atšķirīgi profesionālie pienākumi un </w:t>
      </w:r>
      <w:r w:rsidR="00DF6273" w:rsidRPr="009C7A0A">
        <w:rPr>
          <w:color w:val="000000" w:themeColor="text1"/>
        </w:rPr>
        <w:t>atbildība, proti</w:t>
      </w:r>
      <w:r w:rsidRPr="009C7A0A">
        <w:rPr>
          <w:color w:val="000000" w:themeColor="text1"/>
        </w:rPr>
        <w:t xml:space="preserve">, viņš bija atbildīgs par kopnes nestspējas aprēķinu, par to, kāda stipruma bultskrūves un uzgriežņi ir izmantojami, </w:t>
      </w:r>
      <w:r w:rsidR="005D29CC" w:rsidRPr="009C7A0A">
        <w:rPr>
          <w:color w:val="000000" w:themeColor="text1"/>
        </w:rPr>
        <w:t xml:space="preserve">kā arī par </w:t>
      </w:r>
      <w:r w:rsidR="00DF6273" w:rsidRPr="009C7A0A">
        <w:rPr>
          <w:color w:val="000000" w:themeColor="text1"/>
        </w:rPr>
        <w:t>to, vai</w:t>
      </w:r>
      <w:r w:rsidRPr="009C7A0A">
        <w:rPr>
          <w:color w:val="000000" w:themeColor="text1"/>
        </w:rPr>
        <w:t xml:space="preserve"> ir nepieciešams bultskrūvju nostiepums, lai nodrošinātu drošu kopnes nestspēju.</w:t>
      </w:r>
    </w:p>
    <w:p w14:paraId="785FF051" w14:textId="42BCA01D" w:rsidR="009C591A" w:rsidRPr="009C7A0A" w:rsidRDefault="009C591A" w:rsidP="009C7A0A">
      <w:pPr>
        <w:spacing w:line="276" w:lineRule="auto"/>
        <w:ind w:firstLine="720"/>
        <w:jc w:val="both"/>
        <w:rPr>
          <w:color w:val="000000"/>
        </w:rPr>
      </w:pPr>
      <w:r w:rsidRPr="009C7A0A">
        <w:rPr>
          <w:color w:val="000000"/>
        </w:rPr>
        <w:t xml:space="preserve">Tādējādi no apelācijas instances tiesas sniegtā motīvu izklāsta nav saprotams, kā tiesa nonākusi pie secinājuma, ka no </w:t>
      </w:r>
      <w:r w:rsidR="002C5D59">
        <w:rPr>
          <w:color w:val="000000" w:themeColor="text1"/>
        </w:rPr>
        <w:t>[pers. A]</w:t>
      </w:r>
      <w:r w:rsidRPr="009C7A0A">
        <w:rPr>
          <w:color w:val="000000"/>
        </w:rPr>
        <w:t xml:space="preserve"> apsūdzības ir izslēdzams tas, ka </w:t>
      </w:r>
      <w:r w:rsidRPr="009C7A0A">
        <w:rPr>
          <w:color w:val="000000" w:themeColor="text1"/>
        </w:rPr>
        <w:t xml:space="preserve">viņš, būdams būvkonstrukciju daļas </w:t>
      </w:r>
      <w:proofErr w:type="spellStart"/>
      <w:r w:rsidRPr="009C7A0A">
        <w:rPr>
          <w:color w:val="000000" w:themeColor="text1"/>
        </w:rPr>
        <w:t>autoruzraugs</w:t>
      </w:r>
      <w:proofErr w:type="spellEnd"/>
      <w:r w:rsidR="00A41C77" w:rsidRPr="009C7A0A">
        <w:rPr>
          <w:color w:val="000000" w:themeColor="text1"/>
        </w:rPr>
        <w:t>:</w:t>
      </w:r>
      <w:r w:rsidRPr="009C7A0A">
        <w:rPr>
          <w:color w:val="000000" w:themeColor="text1"/>
        </w:rPr>
        <w:t xml:space="preserve"> 1) </w:t>
      </w:r>
      <w:r w:rsidRPr="009C7A0A">
        <w:rPr>
          <w:rFonts w:eastAsia="Calibri"/>
        </w:rPr>
        <w:t>pieļāva, ka kopņu montāžas laikā kopņu daļas tika savienotas ar bultskrūvēm un uzgriežņiem, kuri nebija paredzēti izmantošanai slodzi nesošo metāla konstrukciju savienošanai</w:t>
      </w:r>
      <w:r w:rsidR="005D29CC" w:rsidRPr="009C7A0A">
        <w:rPr>
          <w:rFonts w:eastAsia="Calibri"/>
        </w:rPr>
        <w:t xml:space="preserve">; </w:t>
      </w:r>
      <w:r w:rsidRPr="009C7A0A">
        <w:rPr>
          <w:color w:val="000000"/>
        </w:rPr>
        <w:t>2)</w:t>
      </w:r>
      <w:r w:rsidR="00195665" w:rsidRPr="009C7A0A">
        <w:rPr>
          <w:color w:val="000000"/>
        </w:rPr>
        <w:t> </w:t>
      </w:r>
      <w:r w:rsidRPr="009C7A0A">
        <w:rPr>
          <w:color w:val="000000"/>
        </w:rPr>
        <w:t>pieļāva bultskrūvju nostiepuma neveikšanu.</w:t>
      </w:r>
    </w:p>
    <w:p w14:paraId="13933D3A" w14:textId="79EDBF35" w:rsidR="009C591A" w:rsidRPr="009C7A0A" w:rsidRDefault="009C591A" w:rsidP="009C7A0A">
      <w:pPr>
        <w:spacing w:line="276" w:lineRule="auto"/>
        <w:ind w:firstLine="720"/>
        <w:jc w:val="both"/>
        <w:rPr>
          <w:strike/>
          <w:color w:val="000000" w:themeColor="text1"/>
        </w:rPr>
      </w:pPr>
      <w:r w:rsidRPr="009C7A0A">
        <w:rPr>
          <w:color w:val="000000" w:themeColor="text1"/>
        </w:rPr>
        <w:t>Senāts atzīst, ka apelācijas instances tiesa nav sniegusi vērtējumu par apsūdzībā inkriminēt</w:t>
      </w:r>
      <w:r w:rsidR="00BE3A52" w:rsidRPr="009C7A0A">
        <w:rPr>
          <w:color w:val="000000" w:themeColor="text1"/>
        </w:rPr>
        <w:t>aj</w:t>
      </w:r>
      <w:r w:rsidRPr="009C7A0A">
        <w:rPr>
          <w:color w:val="000000" w:themeColor="text1"/>
        </w:rPr>
        <w:t>iem apstākļiem, kuriem ir</w:t>
      </w:r>
      <w:r w:rsidRPr="009C7A0A">
        <w:rPr>
          <w:color w:val="000000"/>
        </w:rPr>
        <w:t xml:space="preserve"> nozīme lietas taisnīgā izspriešanā, un līdz </w:t>
      </w:r>
      <w:r w:rsidRPr="009C7A0A">
        <w:rPr>
          <w:color w:val="000000" w:themeColor="text1"/>
        </w:rPr>
        <w:t>ar to pārkāpusi Kriminālprocesa likuma 564. panta ceturtās daļas prasības.</w:t>
      </w:r>
    </w:p>
    <w:p w14:paraId="12A09FD5" w14:textId="4EBE2B64" w:rsidR="009C591A" w:rsidRPr="009C7A0A" w:rsidRDefault="009C591A" w:rsidP="009C7A0A">
      <w:pPr>
        <w:spacing w:line="276" w:lineRule="auto"/>
        <w:ind w:firstLine="720"/>
        <w:jc w:val="both"/>
        <w:rPr>
          <w:color w:val="000000" w:themeColor="text1"/>
        </w:rPr>
      </w:pPr>
      <w:r w:rsidRPr="009C7A0A">
        <w:rPr>
          <w:iCs/>
        </w:rPr>
        <w:t>[</w:t>
      </w:r>
      <w:r w:rsidR="00A8188A" w:rsidRPr="009C7A0A">
        <w:rPr>
          <w:iCs/>
        </w:rPr>
        <w:t>17</w:t>
      </w:r>
      <w:r w:rsidRPr="009C7A0A">
        <w:rPr>
          <w:iCs/>
        </w:rPr>
        <w:t>.2.3] </w:t>
      </w:r>
      <w:r w:rsidRPr="009C7A0A">
        <w:rPr>
          <w:color w:val="000000" w:themeColor="text1"/>
        </w:rPr>
        <w:t xml:space="preserve">Ņemot vērā, ka no </w:t>
      </w:r>
      <w:r w:rsidR="00312A60">
        <w:rPr>
          <w:color w:val="000000" w:themeColor="text1"/>
        </w:rPr>
        <w:t>[pers. A]</w:t>
      </w:r>
      <w:r w:rsidR="009645F2" w:rsidRPr="009C7A0A">
        <w:rPr>
          <w:color w:val="000000" w:themeColor="text1"/>
        </w:rPr>
        <w:t xml:space="preserve"> </w:t>
      </w:r>
      <w:r w:rsidRPr="009C7A0A">
        <w:rPr>
          <w:color w:val="000000" w:themeColor="text1"/>
        </w:rPr>
        <w:t xml:space="preserve">apsūdzības izslēgtā daļa </w:t>
      </w:r>
      <w:r w:rsidR="007E1548" w:rsidRPr="009C7A0A">
        <w:rPr>
          <w:color w:val="000000" w:themeColor="text1"/>
        </w:rPr>
        <w:t>par</w:t>
      </w:r>
      <w:r w:rsidR="009645F2" w:rsidRPr="009C7A0A">
        <w:rPr>
          <w:rFonts w:eastAsia="Calibri"/>
        </w:rPr>
        <w:t xml:space="preserve"> būvniecības procesā pieļautiem pārkāpumiem un</w:t>
      </w:r>
      <w:r w:rsidR="007E1548" w:rsidRPr="009C7A0A">
        <w:rPr>
          <w:color w:val="000000" w:themeColor="text1"/>
        </w:rPr>
        <w:t xml:space="preserve"> </w:t>
      </w:r>
      <w:r w:rsidR="003A23E8" w:rsidRPr="009C7A0A">
        <w:rPr>
          <w:color w:val="000000" w:themeColor="text1"/>
        </w:rPr>
        <w:t xml:space="preserve">glābēju bojāeju, dažādu smaguma pakāpes miesas bojājumu nodarīšanu un mantisko zaudējumu rašanos </w:t>
      </w:r>
      <w:r w:rsidRPr="009C7A0A">
        <w:rPr>
          <w:color w:val="000000" w:themeColor="text1"/>
        </w:rPr>
        <w:t xml:space="preserve">veido vienotu noziedzīgo nodarījumu aprakstu, apelācijas instances tiesas spriedums ir atceļams daļā par </w:t>
      </w:r>
      <w:r w:rsidR="00940AAD">
        <w:rPr>
          <w:color w:val="000000" w:themeColor="text1"/>
        </w:rPr>
        <w:t>[pers. A]</w:t>
      </w:r>
      <w:r w:rsidRPr="009C7A0A">
        <w:rPr>
          <w:color w:val="000000" w:themeColor="text1"/>
        </w:rPr>
        <w:t xml:space="preserve"> atzīšanu par vainīgu un sodīšanu </w:t>
      </w:r>
      <w:r w:rsidRPr="009C7A0A">
        <w:t>pēc Krimināllikuma 239. panta otrās daļas (likuma redakcijā, kas stājās spēkā 2013. gada 1. aprīlī)</w:t>
      </w:r>
      <w:r w:rsidR="008906BA" w:rsidRPr="009C7A0A">
        <w:t>,</w:t>
      </w:r>
      <w:r w:rsidRPr="009C7A0A">
        <w:t xml:space="preserve"> 123. panta otrās daļas.</w:t>
      </w:r>
    </w:p>
    <w:p w14:paraId="372065FA" w14:textId="3FECF146" w:rsidR="009C591A" w:rsidRPr="009C7A0A" w:rsidRDefault="009C591A" w:rsidP="009C7A0A">
      <w:pPr>
        <w:spacing w:line="276" w:lineRule="auto"/>
        <w:ind w:firstLine="720"/>
        <w:jc w:val="both"/>
      </w:pPr>
      <w:r w:rsidRPr="009C7A0A">
        <w:t>Vienlaikus Senāts norāda, ka</w:t>
      </w:r>
      <w:r w:rsidR="008B6A2B" w:rsidRPr="009C7A0A">
        <w:t xml:space="preserve">, </w:t>
      </w:r>
      <w:r w:rsidRPr="009C7A0A">
        <w:t xml:space="preserve">atkārtoti izskatot </w:t>
      </w:r>
      <w:r w:rsidR="001A063B">
        <w:rPr>
          <w:color w:val="000000" w:themeColor="text1"/>
        </w:rPr>
        <w:t>[pers. A]</w:t>
      </w:r>
      <w:r w:rsidRPr="009C7A0A">
        <w:t xml:space="preserve"> celtās apsūdzības pamatotību, apelācijas instances tiesai nav jāveic pierādījumu vērtējums daļā, par kuru tā iepriekš bija atzinusi </w:t>
      </w:r>
      <w:r w:rsidR="000E088C">
        <w:rPr>
          <w:color w:val="000000" w:themeColor="text1"/>
        </w:rPr>
        <w:t>[pers. A]</w:t>
      </w:r>
      <w:r w:rsidRPr="009C7A0A">
        <w:t xml:space="preserve"> par vainīgu pēc Krimināllikuma 239. panta otrās daļas (likuma redakcijā, kas stājās spēkā 2013. gada 1. aprīlī)</w:t>
      </w:r>
      <w:r w:rsidR="008B6A2B" w:rsidRPr="009C7A0A">
        <w:t>,</w:t>
      </w:r>
      <w:r w:rsidRPr="009C7A0A">
        <w:t xml:space="preserve"> 123. panta otrās daļas.</w:t>
      </w:r>
    </w:p>
    <w:p w14:paraId="70F4F91D" w14:textId="695C0734" w:rsidR="009C591A" w:rsidRPr="009C7A0A" w:rsidRDefault="009C591A" w:rsidP="009C7A0A">
      <w:pPr>
        <w:spacing w:line="276" w:lineRule="auto"/>
        <w:ind w:firstLine="720"/>
        <w:jc w:val="both"/>
        <w:rPr>
          <w:iCs/>
        </w:rPr>
      </w:pPr>
      <w:r w:rsidRPr="009C7A0A">
        <w:rPr>
          <w:iCs/>
        </w:rPr>
        <w:t>[</w:t>
      </w:r>
      <w:r w:rsidR="00A8188A" w:rsidRPr="009C7A0A">
        <w:rPr>
          <w:iCs/>
        </w:rPr>
        <w:t>17</w:t>
      </w:r>
      <w:r w:rsidRPr="009C7A0A">
        <w:rPr>
          <w:iCs/>
        </w:rPr>
        <w:t>.3] </w:t>
      </w:r>
      <w:r w:rsidRPr="009C7A0A">
        <w:t xml:space="preserve">Apelācijas instances tiesa atzinusi </w:t>
      </w:r>
      <w:r w:rsidR="00340304">
        <w:rPr>
          <w:color w:val="000000" w:themeColor="text1"/>
        </w:rPr>
        <w:t>[pers. BK]</w:t>
      </w:r>
      <w:r w:rsidRPr="009C7A0A">
        <w:t xml:space="preserve"> un </w:t>
      </w:r>
      <w:r w:rsidR="00340304">
        <w:rPr>
          <w:color w:val="000000" w:themeColor="text1"/>
        </w:rPr>
        <w:t>[pers. BL]</w:t>
      </w:r>
      <w:r w:rsidRPr="009C7A0A">
        <w:t xml:space="preserve"> par nevainīgiem pret viņiem celtajā apsūdzībā pēc Krimināllikuma 239. panta otrās daļas (likuma redakcijā, kas stājās spēkā 2013. gada 1. aprīlī)</w:t>
      </w:r>
      <w:r w:rsidR="008B6A2B" w:rsidRPr="009C7A0A">
        <w:t>,</w:t>
      </w:r>
      <w:r w:rsidRPr="009C7A0A">
        <w:t xml:space="preserve"> 123. panta otrās daļas un attaisnojusi.</w:t>
      </w:r>
    </w:p>
    <w:p w14:paraId="0105D0D0" w14:textId="50FEE740" w:rsidR="009C591A" w:rsidRPr="009C7A0A" w:rsidRDefault="009C591A" w:rsidP="009C7A0A">
      <w:pPr>
        <w:spacing w:line="276" w:lineRule="auto"/>
        <w:ind w:firstLine="720"/>
        <w:jc w:val="both"/>
      </w:pPr>
      <w:r w:rsidRPr="009C7A0A">
        <w:t>Tiesa atbilstoši Kriminālprocesa likuma 519. panta 1. punktam atzinusi, ka apsūdzēt</w:t>
      </w:r>
      <w:r w:rsidR="005D29CC" w:rsidRPr="009C7A0A">
        <w:t>o</w:t>
      </w:r>
      <w:r w:rsidRPr="009C7A0A">
        <w:t xml:space="preserve"> </w:t>
      </w:r>
      <w:r w:rsidR="00B145DB">
        <w:t>[pers. BK]</w:t>
      </w:r>
      <w:r w:rsidRPr="009C7A0A">
        <w:t xml:space="preserve"> un </w:t>
      </w:r>
      <w:r w:rsidR="00B145DB">
        <w:t>[pers. BL]</w:t>
      </w:r>
      <w:r w:rsidRPr="009C7A0A">
        <w:t xml:space="preserve"> nodarījumos nav noziedzīgā nodarījuma sastāva.</w:t>
      </w:r>
    </w:p>
    <w:p w14:paraId="57287807" w14:textId="6C34D7CA" w:rsidR="009C591A" w:rsidRPr="009C7A0A" w:rsidRDefault="009C591A" w:rsidP="009C7A0A">
      <w:pPr>
        <w:spacing w:line="276" w:lineRule="auto"/>
        <w:ind w:firstLine="720"/>
        <w:jc w:val="both"/>
        <w:rPr>
          <w:rFonts w:eastAsia="Calibri"/>
        </w:rPr>
      </w:pPr>
      <w:r w:rsidRPr="009C7A0A">
        <w:t>Apsūdzētaj</w:t>
      </w:r>
      <w:r w:rsidR="005D29CC" w:rsidRPr="009C7A0A">
        <w:t>ie</w:t>
      </w:r>
      <w:r w:rsidRPr="009C7A0A">
        <w:t xml:space="preserve">m </w:t>
      </w:r>
      <w:r w:rsidR="00B145DB">
        <w:t>[pers. BK]</w:t>
      </w:r>
      <w:r w:rsidRPr="009C7A0A">
        <w:t xml:space="preserve"> un </w:t>
      </w:r>
      <w:r w:rsidR="00B145DB">
        <w:t>[pers. BL]</w:t>
      </w:r>
      <w:r w:rsidRPr="009C7A0A">
        <w:t xml:space="preserve"> inkriminēts, ka viņi, </w:t>
      </w:r>
      <w:r w:rsidRPr="009C7A0A">
        <w:rPr>
          <w:lang w:eastAsia="lv-LV"/>
        </w:rPr>
        <w:t>pārkāpjot normatīv</w:t>
      </w:r>
      <w:r w:rsidR="00162579" w:rsidRPr="009C7A0A">
        <w:rPr>
          <w:lang w:eastAsia="lv-LV"/>
        </w:rPr>
        <w:t>o</w:t>
      </w:r>
      <w:r w:rsidRPr="009C7A0A">
        <w:rPr>
          <w:lang w:eastAsia="lv-LV"/>
        </w:rPr>
        <w:t xml:space="preserve"> </w:t>
      </w:r>
      <w:r w:rsidR="008825A6" w:rsidRPr="009C7A0A">
        <w:rPr>
          <w:lang w:eastAsia="lv-LV"/>
        </w:rPr>
        <w:t xml:space="preserve">tiesību </w:t>
      </w:r>
      <w:r w:rsidRPr="009C7A0A">
        <w:rPr>
          <w:lang w:eastAsia="lv-LV"/>
        </w:rPr>
        <w:t>aktu prasības,</w:t>
      </w:r>
      <w:r w:rsidRPr="009C7A0A">
        <w:t xml:space="preserve"> </w:t>
      </w:r>
      <w:r w:rsidRPr="009C7A0A">
        <w:rPr>
          <w:lang w:eastAsia="lv-LV"/>
        </w:rPr>
        <w:t xml:space="preserve">nevērīgi pildīja savus profesionālos pienākumus, proti, </w:t>
      </w:r>
      <w:r w:rsidR="001A1608">
        <w:rPr>
          <w:rFonts w:eastAsia="Calibri"/>
        </w:rPr>
        <w:t>[pers. BK]</w:t>
      </w:r>
      <w:r w:rsidRPr="009C7A0A">
        <w:rPr>
          <w:rFonts w:eastAsia="Calibri"/>
        </w:rPr>
        <w:t xml:space="preserve"> – būvdarbu vadītāja</w:t>
      </w:r>
      <w:r w:rsidR="00C85742" w:rsidRPr="009C7A0A">
        <w:rPr>
          <w:rFonts w:eastAsia="Calibri"/>
        </w:rPr>
        <w:t xml:space="preserve"> pienākumus</w:t>
      </w:r>
      <w:r w:rsidRPr="009C7A0A">
        <w:rPr>
          <w:rFonts w:eastAsia="Calibri"/>
        </w:rPr>
        <w:t xml:space="preserve">, bet </w:t>
      </w:r>
      <w:r w:rsidR="001A1608">
        <w:rPr>
          <w:rFonts w:eastAsia="Calibri"/>
        </w:rPr>
        <w:t>[pers. BL]</w:t>
      </w:r>
      <w:r w:rsidRPr="009C7A0A">
        <w:rPr>
          <w:rFonts w:eastAsia="Calibri"/>
        </w:rPr>
        <w:t xml:space="preserve"> </w:t>
      </w:r>
      <w:r w:rsidRPr="009C7A0A">
        <w:rPr>
          <w:lang w:eastAsia="lv-LV"/>
        </w:rPr>
        <w:t xml:space="preserve">– </w:t>
      </w:r>
      <w:r w:rsidRPr="009C7A0A">
        <w:rPr>
          <w:rFonts w:eastAsia="Calibri"/>
        </w:rPr>
        <w:t>būvuzrauga</w:t>
      </w:r>
      <w:r w:rsidR="005D29CC" w:rsidRPr="009C7A0A">
        <w:rPr>
          <w:lang w:eastAsia="lv-LV"/>
        </w:rPr>
        <w:t xml:space="preserve"> pienākumus.</w:t>
      </w:r>
    </w:p>
    <w:p w14:paraId="469194C9" w14:textId="6D74B63D" w:rsidR="009C591A" w:rsidRPr="009C7A0A" w:rsidRDefault="009C591A" w:rsidP="009C7A0A">
      <w:pPr>
        <w:spacing w:line="276" w:lineRule="auto"/>
        <w:ind w:firstLine="720"/>
        <w:jc w:val="both"/>
      </w:pPr>
      <w:r w:rsidRPr="009C7A0A">
        <w:t xml:space="preserve">Būvniecības likuma 3. panta trešās daļas 1., 3. punkts </w:t>
      </w:r>
      <w:r w:rsidR="00A41C77" w:rsidRPr="009C7A0A">
        <w:t>(</w:t>
      </w:r>
      <w:r w:rsidR="003A23E8" w:rsidRPr="009C7A0A">
        <w:t>tiesību akts</w:t>
      </w:r>
      <w:r w:rsidR="00A41C77" w:rsidRPr="009C7A0A">
        <w:t xml:space="preserve"> zaudējis spēku 2014. gada 1. oktobrī) </w:t>
      </w:r>
      <w:r w:rsidRPr="009C7A0A">
        <w:t>noteic</w:t>
      </w:r>
      <w:r w:rsidR="00A41C77" w:rsidRPr="009C7A0A">
        <w:t>a</w:t>
      </w:r>
      <w:r w:rsidRPr="009C7A0A">
        <w:t>, ka būve projektējama un būvējama tā, lai nodrošinātu vides arhitektonisko kvalitāti, vides pieejamību, dabas resursu racionālu izmantošanu, kā arī visas būves un tās atsevišķu daļu stiprību, stabilitāti un drošību lietošanā.</w:t>
      </w:r>
    </w:p>
    <w:p w14:paraId="5A05CC11" w14:textId="10AC26B7" w:rsidR="009C591A" w:rsidRPr="009C7A0A" w:rsidRDefault="009C591A" w:rsidP="009C7A0A">
      <w:pPr>
        <w:spacing w:line="276" w:lineRule="auto"/>
        <w:ind w:firstLine="720"/>
        <w:jc w:val="both"/>
        <w:rPr>
          <w:b/>
          <w:bCs/>
        </w:rPr>
      </w:pPr>
      <w:r w:rsidRPr="009C7A0A">
        <w:t xml:space="preserve">Savukārt </w:t>
      </w:r>
      <w:r w:rsidR="00606F05" w:rsidRPr="009C7A0A">
        <w:t>Ministru kabineta 2001. gada 27. martā noteikumi Nr.</w:t>
      </w:r>
      <w:r w:rsidR="00D60E1D" w:rsidRPr="009C7A0A">
        <w:t> </w:t>
      </w:r>
      <w:r w:rsidR="00606F05" w:rsidRPr="009C7A0A">
        <w:t>142</w:t>
      </w:r>
      <w:r w:rsidR="00606F05" w:rsidRPr="009C7A0A">
        <w:rPr>
          <w:b/>
          <w:bCs/>
        </w:rPr>
        <w:t xml:space="preserve"> </w:t>
      </w:r>
      <w:r w:rsidR="00606F05" w:rsidRPr="009C7A0A">
        <w:t>„</w:t>
      </w:r>
      <w:r w:rsidRPr="009C7A0A">
        <w:t>Latvijas būvnormatīva LBN 006-00 „Būtiskās prasības būvēm”</w:t>
      </w:r>
      <w:r w:rsidR="00606F05" w:rsidRPr="009C7A0A">
        <w:t>”</w:t>
      </w:r>
      <w:r w:rsidRPr="009C7A0A">
        <w:t xml:space="preserve"> </w:t>
      </w:r>
      <w:r w:rsidR="00606F05" w:rsidRPr="009C7A0A">
        <w:t xml:space="preserve">(turpmāk – Latvijas būvnormatīvs LBN 006-00) </w:t>
      </w:r>
      <w:r w:rsidRPr="009C7A0A">
        <w:t xml:space="preserve">3. punkts </w:t>
      </w:r>
      <w:r w:rsidR="00A41C77" w:rsidRPr="009C7A0A">
        <w:t>(</w:t>
      </w:r>
      <w:r w:rsidR="003A23E8" w:rsidRPr="009C7A0A">
        <w:t>tiesību akts</w:t>
      </w:r>
      <w:r w:rsidR="00606F05" w:rsidRPr="009C7A0A">
        <w:t xml:space="preserve"> zaudēja spēku 2015. gada 1. jūlijā</w:t>
      </w:r>
      <w:r w:rsidR="00A41C77" w:rsidRPr="009C7A0A">
        <w:t xml:space="preserve">) </w:t>
      </w:r>
      <w:r w:rsidRPr="009C7A0A">
        <w:t>noteic</w:t>
      </w:r>
      <w:r w:rsidR="00A41C77" w:rsidRPr="009C7A0A">
        <w:t>a</w:t>
      </w:r>
      <w:r w:rsidRPr="009C7A0A">
        <w:t xml:space="preserve">, ka būves projektē un būvē tā, lai normālas ekspluatācijas apstākļos visā ekonomiski pamatotā ekspluatācijas (dzīves cikla) laikā, ņemot vērā prognozējamās iedarbes uz būvēm, tās atbilstu šajā būvnormatīvā noteiktajām būtiskajām prasībām. </w:t>
      </w:r>
      <w:r w:rsidRPr="009C7A0A">
        <w:lastRenderedPageBreak/>
        <w:t>Minētā būvnormatīva 4. punkts noteic, ka būves projektē un būvē tā, lai, tās ekspluatējot pilnā aprēķina slodzē, neizraisītu avārijas situāciju ar šādām sekām: visas būves vai tās atsevišķu daļu sabrukumu.</w:t>
      </w:r>
    </w:p>
    <w:p w14:paraId="2B729B58" w14:textId="77777777" w:rsidR="009C591A" w:rsidRPr="009C7A0A" w:rsidRDefault="009C591A" w:rsidP="009C7A0A">
      <w:pPr>
        <w:spacing w:line="276" w:lineRule="auto"/>
        <w:ind w:firstLine="720"/>
        <w:jc w:val="both"/>
        <w:rPr>
          <w:lang w:eastAsia="lv-LV"/>
        </w:rPr>
      </w:pPr>
      <w:r w:rsidRPr="009C7A0A">
        <w:rPr>
          <w:lang w:eastAsia="lv-LV"/>
        </w:rPr>
        <w:t>Senāts atzīst par nepamatotu apelācijas instances tiesas secinājumu, ka būvniecības pamatnosacījuma iekļaušana apsūdzībā pēc Krimināllikuma 239. panta otrās daļas ir nevietā, jo tā neatklāj būvniecības dalībnieka konkrētu būvnoteikumu pārkāpumu.</w:t>
      </w:r>
    </w:p>
    <w:p w14:paraId="66BE3969" w14:textId="37AACB88" w:rsidR="009C591A" w:rsidRPr="009C7A0A" w:rsidRDefault="009C591A" w:rsidP="009C7A0A">
      <w:pPr>
        <w:spacing w:line="276" w:lineRule="auto"/>
        <w:ind w:firstLine="720"/>
        <w:jc w:val="both"/>
        <w:rPr>
          <w:lang w:eastAsia="lv-LV"/>
        </w:rPr>
      </w:pPr>
      <w:r w:rsidRPr="009C7A0A">
        <w:rPr>
          <w:lang w:eastAsia="lv-LV"/>
        </w:rPr>
        <w:t xml:space="preserve">Senāts norāda, ka minētās </w:t>
      </w:r>
      <w:r w:rsidR="00C2316C" w:rsidRPr="009C7A0A">
        <w:rPr>
          <w:lang w:eastAsia="lv-LV"/>
        </w:rPr>
        <w:t>tiesību</w:t>
      </w:r>
      <w:r w:rsidRPr="009C7A0A">
        <w:rPr>
          <w:lang w:eastAsia="lv-LV"/>
        </w:rPr>
        <w:t xml:space="preserve"> normas noteic, kādā ietvarā būvniecības dalībniekiem ir jādarbojas, pildot savus profesionālos pienākumus, tas ir, tajās ir nostiprināts princips, ka katram būvniecības dalībniekam savas kompetences ietvaros jādarbojas tā, lai būvniecības rezultātā tapusī būve atbilstu drošības prasībām.</w:t>
      </w:r>
    </w:p>
    <w:p w14:paraId="2AAD650F" w14:textId="77777777" w:rsidR="009C591A" w:rsidRPr="009C7A0A" w:rsidRDefault="009C591A" w:rsidP="009C7A0A">
      <w:pPr>
        <w:spacing w:line="276" w:lineRule="auto"/>
        <w:ind w:firstLine="720"/>
        <w:jc w:val="both"/>
        <w:rPr>
          <w:lang w:eastAsia="lv-LV"/>
        </w:rPr>
      </w:pPr>
      <w:r w:rsidRPr="009C7A0A">
        <w:rPr>
          <w:lang w:eastAsia="lv-LV"/>
        </w:rPr>
        <w:t>Tiesību principi ir primārais tiesību avots, kuru var izmantot nolēmumu pamatojumā un argumentācijā. Tāpat tiesību principu palīdzību var izmantot tiesību normu piemērošanā.</w:t>
      </w:r>
    </w:p>
    <w:p w14:paraId="0DFC6AB0" w14:textId="17BB0EB4" w:rsidR="009C591A" w:rsidRPr="009C7A0A" w:rsidRDefault="009C591A" w:rsidP="00D9478B">
      <w:pPr>
        <w:spacing w:line="276" w:lineRule="auto"/>
        <w:ind w:firstLine="720"/>
        <w:jc w:val="both"/>
        <w:rPr>
          <w:rFonts w:eastAsia="Calibri"/>
        </w:rPr>
      </w:pPr>
      <w:r w:rsidRPr="009C7A0A">
        <w:rPr>
          <w:rFonts w:eastAsia="Calibri"/>
        </w:rPr>
        <w:t xml:space="preserve">Turklāt pamatnosacījums par to, ka </w:t>
      </w:r>
      <w:r w:rsidRPr="009C7A0A">
        <w:rPr>
          <w:lang w:eastAsia="lv-LV"/>
        </w:rPr>
        <w:t xml:space="preserve">katram būvniecības dalībniekam savas kompetences ietvaros jādarbojas tā, lai būvniecības rezultātā tapusī būve atbilstu drošības prasībām, ir ietverts </w:t>
      </w:r>
      <w:r w:rsidR="00C6301A" w:rsidRPr="009C7A0A">
        <w:rPr>
          <w:rFonts w:eastAsia="Calibri"/>
        </w:rPr>
        <w:t>sabiedrības ar ierobežotu atbildību </w:t>
      </w:r>
      <w:r w:rsidRPr="009C7A0A">
        <w:rPr>
          <w:rFonts w:eastAsia="Calibri"/>
        </w:rPr>
        <w:t>„</w:t>
      </w:r>
      <w:r w:rsidR="00D9478B">
        <w:rPr>
          <w:rFonts w:eastAsia="Calibri"/>
        </w:rPr>
        <w:t>[Nosaukums I]</w:t>
      </w:r>
      <w:r w:rsidRPr="009C7A0A">
        <w:rPr>
          <w:rFonts w:eastAsia="Calibri"/>
        </w:rPr>
        <w:t xml:space="preserve">” un </w:t>
      </w:r>
      <w:r w:rsidRPr="009C7A0A">
        <w:rPr>
          <w:color w:val="000000"/>
        </w:rPr>
        <w:t>SIA „</w:t>
      </w:r>
      <w:r w:rsidR="00AA4626">
        <w:rPr>
          <w:color w:val="000000"/>
        </w:rPr>
        <w:t>[Nosaukums C]</w:t>
      </w:r>
      <w:r w:rsidRPr="009C7A0A">
        <w:rPr>
          <w:color w:val="000000"/>
        </w:rPr>
        <w:t>”</w:t>
      </w:r>
      <w:r w:rsidRPr="009C7A0A">
        <w:rPr>
          <w:rFonts w:eastAsia="Calibri"/>
        </w:rPr>
        <w:t xml:space="preserve"> sadarbības līgumā par tirdzniecības centra, tā infrastruktūras un autostāvvietas būvēšanu. No minētā sadarbības līguma izriet, ka būvnieka pārstāvim ir jāpārbauda būvniecības kvalitāte un jāizlabo jebkādi trūkumi un defekti, jāinformē pasūtītājs par jebkādiem nopietniem defektiem, kuri tiek konstatēti darbu izpildes gaitā, un par šo trūkumu novēršanas veidu, kā arī jārīkojas atbilstoši labas būvniecības prakses principiem. Arī </w:t>
      </w:r>
      <w:r w:rsidR="00A94C7E" w:rsidRPr="009C7A0A">
        <w:rPr>
          <w:rFonts w:eastAsia="Calibri"/>
        </w:rPr>
        <w:t>Ministru kabineta 2004.</w:t>
      </w:r>
      <w:r w:rsidR="00D70A73" w:rsidRPr="009C7A0A">
        <w:rPr>
          <w:rFonts w:eastAsia="Calibri"/>
        </w:rPr>
        <w:t> </w:t>
      </w:r>
      <w:r w:rsidR="00A94C7E" w:rsidRPr="009C7A0A">
        <w:rPr>
          <w:rFonts w:eastAsia="Calibri"/>
        </w:rPr>
        <w:t>gada 10. februāra noteikumi Nr.</w:t>
      </w:r>
      <w:r w:rsidR="00D70A73" w:rsidRPr="009C7A0A">
        <w:rPr>
          <w:rFonts w:eastAsia="Calibri"/>
        </w:rPr>
        <w:t> </w:t>
      </w:r>
      <w:r w:rsidR="00A94C7E" w:rsidRPr="009C7A0A">
        <w:rPr>
          <w:rFonts w:eastAsia="Calibri"/>
        </w:rPr>
        <w:t xml:space="preserve">75 „Noteikumi par Latvijas būvnormatīvu LBN 303-03 </w:t>
      </w:r>
      <w:r w:rsidR="00E75D31" w:rsidRPr="009C7A0A">
        <w:rPr>
          <w:rFonts w:eastAsia="Calibri"/>
        </w:rPr>
        <w:t>„</w:t>
      </w:r>
      <w:r w:rsidR="00A94C7E" w:rsidRPr="009C7A0A">
        <w:rPr>
          <w:rFonts w:eastAsia="Calibri"/>
        </w:rPr>
        <w:t>Būvuzraudzības noteikumi”” (</w:t>
      </w:r>
      <w:r w:rsidR="00D06270" w:rsidRPr="009C7A0A">
        <w:rPr>
          <w:rFonts w:eastAsia="Calibri"/>
        </w:rPr>
        <w:t>tiesību akts</w:t>
      </w:r>
      <w:r w:rsidR="00A94C7E" w:rsidRPr="009C7A0A">
        <w:rPr>
          <w:rFonts w:eastAsia="Calibri"/>
        </w:rPr>
        <w:t xml:space="preserve"> zaudēja spēku 2014. gada 1. oktobrī) </w:t>
      </w:r>
      <w:r w:rsidRPr="009C7A0A">
        <w:rPr>
          <w:rFonts w:eastAsia="Calibri"/>
        </w:rPr>
        <w:t>noteic</w:t>
      </w:r>
      <w:r w:rsidR="00A94C7E" w:rsidRPr="009C7A0A">
        <w:rPr>
          <w:rFonts w:eastAsia="Calibri"/>
        </w:rPr>
        <w:t>a</w:t>
      </w:r>
      <w:r w:rsidRPr="009C7A0A">
        <w:rPr>
          <w:rFonts w:eastAsia="Calibri"/>
        </w:rPr>
        <w:t xml:space="preserve"> būvuzraugam pienākumu kontrolēt, lai uzceltā būve atbilstu drošības prasībām.</w:t>
      </w:r>
    </w:p>
    <w:p w14:paraId="27959916" w14:textId="3269A44B" w:rsidR="009C591A" w:rsidRPr="009C7A0A" w:rsidRDefault="009C591A" w:rsidP="009C7A0A">
      <w:pPr>
        <w:spacing w:line="276" w:lineRule="auto"/>
        <w:ind w:firstLine="720"/>
        <w:jc w:val="both"/>
        <w:rPr>
          <w:lang w:eastAsia="lv-LV"/>
        </w:rPr>
      </w:pPr>
      <w:r w:rsidRPr="009C7A0A">
        <w:rPr>
          <w:lang w:eastAsia="lv-LV"/>
        </w:rPr>
        <w:t>Tādējādi Senātam jāpārbauda apelācijas instances tiesas atzinumi par to, vai,</w:t>
      </w:r>
      <w:r w:rsidR="0031257C" w:rsidRPr="009C7A0A">
        <w:rPr>
          <w:lang w:eastAsia="lv-LV"/>
        </w:rPr>
        <w:t xml:space="preserve"> </w:t>
      </w:r>
      <w:r w:rsidRPr="009C7A0A">
        <w:rPr>
          <w:lang w:eastAsia="lv-LV"/>
        </w:rPr>
        <w:t>vērtējot apsūdzētaj</w:t>
      </w:r>
      <w:r w:rsidR="00DF6273" w:rsidRPr="009C7A0A">
        <w:rPr>
          <w:lang w:eastAsia="lv-LV"/>
        </w:rPr>
        <w:t>ie</w:t>
      </w:r>
      <w:r w:rsidRPr="009C7A0A">
        <w:rPr>
          <w:lang w:eastAsia="lv-LV"/>
        </w:rPr>
        <w:t xml:space="preserve">m </w:t>
      </w:r>
      <w:r w:rsidR="00FB0DED">
        <w:rPr>
          <w:lang w:eastAsia="lv-LV"/>
        </w:rPr>
        <w:t xml:space="preserve">[pers. BK] </w:t>
      </w:r>
      <w:r w:rsidRPr="009C7A0A">
        <w:rPr>
          <w:lang w:eastAsia="lv-LV"/>
        </w:rPr>
        <w:t xml:space="preserve">un </w:t>
      </w:r>
      <w:r w:rsidR="00FB0DED">
        <w:rPr>
          <w:lang w:eastAsia="lv-LV"/>
        </w:rPr>
        <w:t>[pers. BL]</w:t>
      </w:r>
      <w:r w:rsidRPr="009C7A0A">
        <w:rPr>
          <w:lang w:eastAsia="lv-LV"/>
        </w:rPr>
        <w:t xml:space="preserve"> celtās apsūdzības pamatotību, ir ņ</w:t>
      </w:r>
      <w:r w:rsidR="00A8188A" w:rsidRPr="009C7A0A">
        <w:rPr>
          <w:lang w:eastAsia="lv-LV"/>
        </w:rPr>
        <w:t>e</w:t>
      </w:r>
      <w:r w:rsidRPr="009C7A0A">
        <w:rPr>
          <w:lang w:eastAsia="lv-LV"/>
        </w:rPr>
        <w:t xml:space="preserve">mti vērā arī būvniecības </w:t>
      </w:r>
      <w:r w:rsidR="00676A32" w:rsidRPr="009C7A0A">
        <w:rPr>
          <w:lang w:eastAsia="lv-LV"/>
        </w:rPr>
        <w:t>pamatnoteikumi.</w:t>
      </w:r>
    </w:p>
    <w:p w14:paraId="012663BF" w14:textId="0F43E318" w:rsidR="009C591A" w:rsidRPr="009C7A0A" w:rsidRDefault="00BF610B" w:rsidP="009C7A0A">
      <w:pPr>
        <w:spacing w:line="276" w:lineRule="auto"/>
        <w:ind w:firstLine="720"/>
        <w:jc w:val="both"/>
        <w:rPr>
          <w:rFonts w:eastAsia="Calibri"/>
        </w:rPr>
      </w:pPr>
      <w:r w:rsidRPr="009C7A0A">
        <w:t>N</w:t>
      </w:r>
      <w:r w:rsidR="009C591A" w:rsidRPr="009C7A0A">
        <w:rPr>
          <w:rFonts w:eastAsia="Calibri"/>
        </w:rPr>
        <w:t>o apsūdzības secināms, ka: 1) </w:t>
      </w:r>
      <w:r w:rsidR="00920622">
        <w:rPr>
          <w:lang w:eastAsia="lv-LV"/>
        </w:rPr>
        <w:t xml:space="preserve">[pers. BK] </w:t>
      </w:r>
      <w:r w:rsidR="00920622" w:rsidRPr="009C7A0A">
        <w:rPr>
          <w:lang w:eastAsia="lv-LV"/>
        </w:rPr>
        <w:t xml:space="preserve">un </w:t>
      </w:r>
      <w:r w:rsidR="00920622">
        <w:rPr>
          <w:lang w:eastAsia="lv-LV"/>
        </w:rPr>
        <w:t>[pers. BL]</w:t>
      </w:r>
      <w:r w:rsidR="009C591A" w:rsidRPr="009C7A0A">
        <w:rPr>
          <w:rFonts w:eastAsia="Calibri"/>
        </w:rPr>
        <w:t xml:space="preserve"> veica montāžas darbu, </w:t>
      </w:r>
      <w:r w:rsidRPr="009C7A0A">
        <w:rPr>
          <w:rFonts w:eastAsia="Calibri"/>
        </w:rPr>
        <w:t>lai</w:t>
      </w:r>
      <w:r w:rsidR="009C591A" w:rsidRPr="009C7A0A">
        <w:rPr>
          <w:rFonts w:eastAsia="Calibri"/>
        </w:rPr>
        <w:t xml:space="preserve"> gan projekta detalizācijā nebija tērauda kopņu MK-1 montāžas mezgla projekta risinājuma, arī kopņu </w:t>
      </w:r>
      <w:proofErr w:type="spellStart"/>
      <w:r w:rsidR="009C591A" w:rsidRPr="009C7A0A">
        <w:rPr>
          <w:rFonts w:eastAsia="Calibri"/>
        </w:rPr>
        <w:t>apakšjoslas</w:t>
      </w:r>
      <w:proofErr w:type="spellEnd"/>
      <w:r w:rsidR="009C591A" w:rsidRPr="009C7A0A">
        <w:rPr>
          <w:rFonts w:eastAsia="Calibri"/>
        </w:rPr>
        <w:t xml:space="preserve"> montāžas mezgla izpildījuma ar tajā izmantotām skrūvēm un citām savienojuma detaļām; 2) </w:t>
      </w:r>
      <w:r w:rsidR="004453CA">
        <w:rPr>
          <w:lang w:eastAsia="lv-LV"/>
        </w:rPr>
        <w:t xml:space="preserve">[pers. BK] </w:t>
      </w:r>
      <w:r w:rsidR="004453CA" w:rsidRPr="009C7A0A">
        <w:rPr>
          <w:lang w:eastAsia="lv-LV"/>
        </w:rPr>
        <w:t xml:space="preserve">un </w:t>
      </w:r>
      <w:r w:rsidR="004453CA">
        <w:rPr>
          <w:lang w:eastAsia="lv-LV"/>
        </w:rPr>
        <w:t>[pers. BL]</w:t>
      </w:r>
      <w:r w:rsidR="009C591A" w:rsidRPr="009C7A0A">
        <w:rPr>
          <w:rFonts w:eastAsia="Calibri"/>
        </w:rPr>
        <w:t xml:space="preserve"> nepilnvērtīgi veica </w:t>
      </w:r>
      <w:proofErr w:type="spellStart"/>
      <w:r w:rsidR="009C591A" w:rsidRPr="009C7A0A">
        <w:rPr>
          <w:rFonts w:eastAsia="Calibri"/>
        </w:rPr>
        <w:t>metālkopņu</w:t>
      </w:r>
      <w:proofErr w:type="spellEnd"/>
      <w:r w:rsidR="009C591A" w:rsidRPr="009C7A0A">
        <w:rPr>
          <w:rFonts w:eastAsia="Calibri"/>
        </w:rPr>
        <w:t xml:space="preserve"> MK</w:t>
      </w:r>
      <w:r w:rsidR="003C7B04" w:rsidRPr="009C7A0A">
        <w:rPr>
          <w:rFonts w:eastAsia="Calibri"/>
        </w:rPr>
        <w:t>-</w:t>
      </w:r>
      <w:r w:rsidR="009C591A" w:rsidRPr="009C7A0A">
        <w:rPr>
          <w:rFonts w:eastAsia="Calibri"/>
        </w:rPr>
        <w:t>1, metāla siju un saites apskati (ārējo pārbaudi) un kvalitātes pārbaudi segtajiem darbiem, kā arī pieļāva, ka kopņu montāžas laikā kopņu daļas tika savienotas ar bultskrūvēm un uzgriežņiem, kuri nebija paredzēti izmantošanai slodzi nesošo metāla konstrukciju savienošanai; 3) </w:t>
      </w:r>
      <w:r w:rsidR="003B216E">
        <w:rPr>
          <w:lang w:eastAsia="lv-LV"/>
        </w:rPr>
        <w:t xml:space="preserve">[pers. BK] </w:t>
      </w:r>
      <w:r w:rsidR="003B216E" w:rsidRPr="009C7A0A">
        <w:rPr>
          <w:lang w:eastAsia="lv-LV"/>
        </w:rPr>
        <w:t xml:space="preserve">un </w:t>
      </w:r>
      <w:r w:rsidR="003B216E">
        <w:rPr>
          <w:lang w:eastAsia="lv-LV"/>
        </w:rPr>
        <w:t>[pers. BL]</w:t>
      </w:r>
      <w:r w:rsidR="009C591A" w:rsidRPr="009C7A0A">
        <w:rPr>
          <w:rFonts w:eastAsia="Calibri"/>
        </w:rPr>
        <w:t xml:space="preserve"> nepārliecinājās par kopņu montāžas veicēj</w:t>
      </w:r>
      <w:r w:rsidRPr="009C7A0A">
        <w:rPr>
          <w:rFonts w:eastAsia="Calibri"/>
        </w:rPr>
        <w:t>a</w:t>
      </w:r>
      <w:r w:rsidR="009C591A" w:rsidRPr="009C7A0A">
        <w:rPr>
          <w:rFonts w:eastAsia="Calibri"/>
        </w:rPr>
        <w:t xml:space="preserve"> – </w:t>
      </w:r>
      <w:r w:rsidR="009C591A" w:rsidRPr="009C7A0A">
        <w:rPr>
          <w:bCs/>
          <w:color w:val="000000"/>
        </w:rPr>
        <w:t>SIA „</w:t>
      </w:r>
      <w:r w:rsidR="00962C5B">
        <w:rPr>
          <w:bCs/>
          <w:color w:val="000000"/>
        </w:rPr>
        <w:t>[Nosaukums F]</w:t>
      </w:r>
      <w:r w:rsidR="009C591A" w:rsidRPr="009C7A0A">
        <w:rPr>
          <w:bCs/>
          <w:color w:val="000000"/>
        </w:rPr>
        <w:t>”</w:t>
      </w:r>
      <w:r w:rsidR="009C591A" w:rsidRPr="009C7A0A">
        <w:rPr>
          <w:rFonts w:eastAsia="Calibri"/>
        </w:rPr>
        <w:t xml:space="preserve"> – darba vadītāja personību un kvalifikāciju montāžas veikšanā; 4)</w:t>
      </w:r>
      <w:r w:rsidR="009C591A" w:rsidRPr="009C7A0A">
        <w:rPr>
          <w:rFonts w:eastAsia="Calibri"/>
          <w:iCs/>
        </w:rPr>
        <w:t> </w:t>
      </w:r>
      <w:r w:rsidR="007815F1">
        <w:rPr>
          <w:rFonts w:eastAsia="Calibri"/>
          <w:iCs/>
        </w:rPr>
        <w:t>[pers. BK]</w:t>
      </w:r>
      <w:r w:rsidR="009C591A" w:rsidRPr="009C7A0A">
        <w:rPr>
          <w:rFonts w:eastAsia="Calibri"/>
          <w:iCs/>
        </w:rPr>
        <w:t xml:space="preserve"> </w:t>
      </w:r>
      <w:r w:rsidR="009C591A" w:rsidRPr="009C7A0A">
        <w:rPr>
          <w:rFonts w:eastAsia="Calibri"/>
        </w:rPr>
        <w:t xml:space="preserve">pieņēma nozīmīgo konstrukciju elementus, nezondējot ar </w:t>
      </w:r>
      <w:proofErr w:type="spellStart"/>
      <w:r w:rsidR="009C591A" w:rsidRPr="009C7A0A">
        <w:rPr>
          <w:rFonts w:eastAsia="Calibri"/>
        </w:rPr>
        <w:t>mērtaustu</w:t>
      </w:r>
      <w:proofErr w:type="spellEnd"/>
      <w:r w:rsidR="009C591A" w:rsidRPr="009C7A0A">
        <w:rPr>
          <w:rFonts w:eastAsia="Calibri"/>
        </w:rPr>
        <w:t xml:space="preserve"> spraugu starp </w:t>
      </w:r>
      <w:proofErr w:type="spellStart"/>
      <w:r w:rsidR="009C591A" w:rsidRPr="009C7A0A">
        <w:rPr>
          <w:rFonts w:eastAsia="Calibri"/>
        </w:rPr>
        <w:t>fasonlapām</w:t>
      </w:r>
      <w:proofErr w:type="spellEnd"/>
      <w:r w:rsidR="009C591A" w:rsidRPr="009C7A0A">
        <w:rPr>
          <w:rFonts w:eastAsia="Calibri"/>
        </w:rPr>
        <w:t xml:space="preserve"> un neveicot bultskrūvju aizgriezuma kontroli.</w:t>
      </w:r>
    </w:p>
    <w:p w14:paraId="38CD509B" w14:textId="52E729F0" w:rsidR="009C591A" w:rsidRPr="009C7A0A" w:rsidRDefault="009C591A" w:rsidP="009C7A0A">
      <w:pPr>
        <w:spacing w:line="276" w:lineRule="auto"/>
        <w:ind w:firstLine="720"/>
        <w:jc w:val="both"/>
        <w:rPr>
          <w:rFonts w:eastAsia="Calibri"/>
        </w:rPr>
      </w:pPr>
      <w:r w:rsidRPr="009C7A0A">
        <w:rPr>
          <w:rFonts w:eastAsia="Calibri"/>
        </w:rPr>
        <w:t>Apelācijas instances tiesa atzinusi, ka apsūdzēt</w:t>
      </w:r>
      <w:r w:rsidR="00C2316C" w:rsidRPr="009C7A0A">
        <w:rPr>
          <w:rFonts w:eastAsia="Calibri"/>
        </w:rPr>
        <w:t xml:space="preserve">ie </w:t>
      </w:r>
      <w:r w:rsidR="007815F1">
        <w:rPr>
          <w:lang w:eastAsia="lv-LV"/>
        </w:rPr>
        <w:t xml:space="preserve">[pers. BK] </w:t>
      </w:r>
      <w:r w:rsidR="007815F1" w:rsidRPr="009C7A0A">
        <w:rPr>
          <w:lang w:eastAsia="lv-LV"/>
        </w:rPr>
        <w:t xml:space="preserve">un </w:t>
      </w:r>
      <w:r w:rsidR="007815F1">
        <w:rPr>
          <w:lang w:eastAsia="lv-LV"/>
        </w:rPr>
        <w:t>[pers. BL]</w:t>
      </w:r>
      <w:r w:rsidRPr="009C7A0A">
        <w:rPr>
          <w:rFonts w:eastAsia="Calibri"/>
        </w:rPr>
        <w:t xml:space="preserve"> būvniecības procesu veica atbilstoši būvkonstrukciju projektam, </w:t>
      </w:r>
      <w:r w:rsidR="00676A32" w:rsidRPr="009C7A0A">
        <w:rPr>
          <w:rFonts w:eastAsia="Calibri"/>
        </w:rPr>
        <w:t xml:space="preserve">tai skaitā ievērojot to, </w:t>
      </w:r>
      <w:r w:rsidRPr="009C7A0A">
        <w:rPr>
          <w:rFonts w:eastAsia="Calibri"/>
        </w:rPr>
        <w:t>ar kād</w:t>
      </w:r>
      <w:r w:rsidR="00BF610B" w:rsidRPr="009C7A0A">
        <w:rPr>
          <w:rFonts w:eastAsia="Calibri"/>
        </w:rPr>
        <w:t>as</w:t>
      </w:r>
      <w:r w:rsidRPr="009C7A0A">
        <w:rPr>
          <w:rFonts w:eastAsia="Calibri"/>
        </w:rPr>
        <w:t xml:space="preserve"> stiprības klases bultskrūvēm un uzgriežņiem kopnes ir savienojamas</w:t>
      </w:r>
      <w:r w:rsidR="00E32FF8" w:rsidRPr="009C7A0A">
        <w:rPr>
          <w:rFonts w:eastAsia="Calibri"/>
        </w:rPr>
        <w:t>,</w:t>
      </w:r>
      <w:r w:rsidR="00976B3F" w:rsidRPr="009C7A0A">
        <w:rPr>
          <w:rFonts w:eastAsia="Calibri"/>
        </w:rPr>
        <w:t xml:space="preserve"> </w:t>
      </w:r>
      <w:r w:rsidR="00676A32" w:rsidRPr="009C7A0A">
        <w:rPr>
          <w:rFonts w:eastAsia="Calibri"/>
        </w:rPr>
        <w:t>to</w:t>
      </w:r>
      <w:r w:rsidRPr="009C7A0A">
        <w:rPr>
          <w:rFonts w:eastAsia="Calibri"/>
        </w:rPr>
        <w:t xml:space="preserve">, </w:t>
      </w:r>
      <w:r w:rsidR="00676A32" w:rsidRPr="009C7A0A">
        <w:rPr>
          <w:rFonts w:eastAsia="Calibri"/>
        </w:rPr>
        <w:t>ka</w:t>
      </w:r>
      <w:r w:rsidR="00976B3F" w:rsidRPr="009C7A0A">
        <w:rPr>
          <w:rFonts w:eastAsia="Calibri"/>
        </w:rPr>
        <w:t>,</w:t>
      </w:r>
      <w:r w:rsidR="00C2316C" w:rsidRPr="009C7A0A">
        <w:rPr>
          <w:rFonts w:eastAsia="Calibri"/>
        </w:rPr>
        <w:t xml:space="preserve"> montējot kopnes</w:t>
      </w:r>
      <w:r w:rsidR="00976B3F" w:rsidRPr="009C7A0A">
        <w:rPr>
          <w:rFonts w:eastAsia="Calibri"/>
        </w:rPr>
        <w:t>,</w:t>
      </w:r>
      <w:r w:rsidR="00676A32" w:rsidRPr="009C7A0A">
        <w:rPr>
          <w:rFonts w:eastAsia="Calibri"/>
        </w:rPr>
        <w:t xml:space="preserve"> nav veicams</w:t>
      </w:r>
      <w:r w:rsidRPr="009C7A0A">
        <w:rPr>
          <w:rFonts w:eastAsia="Calibri"/>
        </w:rPr>
        <w:t xml:space="preserve"> kontrolēts bultskrūvju nospriegojums</w:t>
      </w:r>
      <w:r w:rsidR="00676A32" w:rsidRPr="009C7A0A">
        <w:rPr>
          <w:rFonts w:eastAsia="Calibri"/>
        </w:rPr>
        <w:t>, kā arī</w:t>
      </w:r>
      <w:r w:rsidRPr="009C7A0A">
        <w:rPr>
          <w:rFonts w:eastAsia="Calibri"/>
        </w:rPr>
        <w:t xml:space="preserve"> </w:t>
      </w:r>
      <w:r w:rsidR="00676A32" w:rsidRPr="009C7A0A">
        <w:rPr>
          <w:rFonts w:eastAsia="Calibri"/>
        </w:rPr>
        <w:t xml:space="preserve">tiesa </w:t>
      </w:r>
      <w:r w:rsidRPr="009C7A0A">
        <w:rPr>
          <w:rFonts w:eastAsia="Calibri"/>
        </w:rPr>
        <w:t xml:space="preserve">vērtējusi </w:t>
      </w:r>
      <w:r w:rsidRPr="009C7A0A">
        <w:rPr>
          <w:iCs/>
        </w:rPr>
        <w:t xml:space="preserve">metāla kopņu </w:t>
      </w:r>
      <w:proofErr w:type="spellStart"/>
      <w:r w:rsidRPr="009C7A0A">
        <w:rPr>
          <w:iCs/>
        </w:rPr>
        <w:t>fasonlapu</w:t>
      </w:r>
      <w:proofErr w:type="spellEnd"/>
      <w:r w:rsidRPr="009C7A0A">
        <w:rPr>
          <w:iCs/>
        </w:rPr>
        <w:t xml:space="preserve"> metinājuma atbilstību </w:t>
      </w:r>
      <w:proofErr w:type="spellStart"/>
      <w:r w:rsidRPr="009C7A0A">
        <w:rPr>
          <w:iCs/>
        </w:rPr>
        <w:t>SNiP</w:t>
      </w:r>
      <w:proofErr w:type="spellEnd"/>
      <w:r w:rsidRPr="009C7A0A">
        <w:rPr>
          <w:iCs/>
        </w:rPr>
        <w:t xml:space="preserve"> 3.03.01.-87 </w:t>
      </w:r>
      <w:r w:rsidRPr="009C7A0A">
        <w:rPr>
          <w:iCs/>
          <w:lang w:eastAsia="lv-LV"/>
        </w:rPr>
        <w:t xml:space="preserve">„Nesošās un norobežojošās konstrukcijas” </w:t>
      </w:r>
      <w:r w:rsidRPr="009C7A0A">
        <w:rPr>
          <w:iCs/>
        </w:rPr>
        <w:t>prasībām</w:t>
      </w:r>
      <w:r w:rsidRPr="009C7A0A">
        <w:t>.</w:t>
      </w:r>
    </w:p>
    <w:p w14:paraId="379A2952" w14:textId="1313B1B8" w:rsidR="009C591A" w:rsidRPr="009C7A0A" w:rsidRDefault="00822E4A" w:rsidP="009C7A0A">
      <w:pPr>
        <w:spacing w:line="276" w:lineRule="auto"/>
        <w:ind w:firstLine="720"/>
        <w:jc w:val="both"/>
        <w:rPr>
          <w:rFonts w:eastAsia="Calibri"/>
        </w:rPr>
      </w:pPr>
      <w:r w:rsidRPr="009C7A0A">
        <w:rPr>
          <w:rFonts w:eastAsia="Calibri"/>
        </w:rPr>
        <w:lastRenderedPageBreak/>
        <w:t>[17.3.1] </w:t>
      </w:r>
      <w:r w:rsidR="009C591A" w:rsidRPr="009C7A0A">
        <w:rPr>
          <w:rFonts w:eastAsia="Calibri"/>
        </w:rPr>
        <w:t>Senāts norāda, ka apsūdzēt</w:t>
      </w:r>
      <w:r w:rsidR="00C2316C" w:rsidRPr="009C7A0A">
        <w:rPr>
          <w:rFonts w:eastAsia="Calibri"/>
        </w:rPr>
        <w:t>o</w:t>
      </w:r>
      <w:r w:rsidR="009C591A" w:rsidRPr="009C7A0A">
        <w:rPr>
          <w:rFonts w:eastAsia="Calibri"/>
        </w:rPr>
        <w:t xml:space="preserve"> </w:t>
      </w:r>
      <w:r w:rsidR="009C1595">
        <w:rPr>
          <w:lang w:eastAsia="lv-LV"/>
        </w:rPr>
        <w:t xml:space="preserve">[pers. BK] </w:t>
      </w:r>
      <w:r w:rsidR="009C1595" w:rsidRPr="009C7A0A">
        <w:rPr>
          <w:lang w:eastAsia="lv-LV"/>
        </w:rPr>
        <w:t xml:space="preserve">un </w:t>
      </w:r>
      <w:r w:rsidR="009C1595">
        <w:rPr>
          <w:lang w:eastAsia="lv-LV"/>
        </w:rPr>
        <w:t>[pers. BL]</w:t>
      </w:r>
      <w:r w:rsidR="009C591A" w:rsidRPr="009C7A0A">
        <w:rPr>
          <w:rFonts w:eastAsia="Calibri"/>
        </w:rPr>
        <w:t xml:space="preserve"> veicamos pienākumus būvniecības procesā regulēja ne tikai būvkonstrukciju projekts, bet arī atbilstoši Latvijas būvniecības normatīvi.</w:t>
      </w:r>
    </w:p>
    <w:p w14:paraId="302FFA05" w14:textId="77777777" w:rsidR="009C591A" w:rsidRPr="009C7A0A" w:rsidRDefault="009C591A" w:rsidP="009C7A0A">
      <w:pPr>
        <w:spacing w:line="276" w:lineRule="auto"/>
        <w:ind w:firstLine="720"/>
        <w:jc w:val="both"/>
      </w:pPr>
      <w:r w:rsidRPr="009C7A0A">
        <w:rPr>
          <w:iCs/>
        </w:rPr>
        <w:t xml:space="preserve">Atbilstoši </w:t>
      </w:r>
      <w:proofErr w:type="spellStart"/>
      <w:r w:rsidRPr="009C7A0A">
        <w:rPr>
          <w:iCs/>
        </w:rPr>
        <w:t>SNiP</w:t>
      </w:r>
      <w:proofErr w:type="spellEnd"/>
      <w:r w:rsidRPr="009C7A0A">
        <w:rPr>
          <w:iCs/>
        </w:rPr>
        <w:t xml:space="preserve"> 3.03.01.-87 </w:t>
      </w:r>
      <w:r w:rsidRPr="009C7A0A">
        <w:rPr>
          <w:iCs/>
          <w:lang w:eastAsia="lv-LV"/>
        </w:rPr>
        <w:t xml:space="preserve">„Nesošās un norobežojošās konstrukcijas” </w:t>
      </w:r>
      <w:r w:rsidRPr="009C7A0A">
        <w:rPr>
          <w:iCs/>
        </w:rPr>
        <w:t>1.2. punktam būvniecības dalībniekiem</w:t>
      </w:r>
      <w:r w:rsidRPr="009C7A0A">
        <w:t xml:space="preserve"> darbi jāveic ne vien atbilstoši būvniecības projektam, bet arī ievērojot būvniecības standartus.</w:t>
      </w:r>
    </w:p>
    <w:p w14:paraId="3B975361" w14:textId="47070C67" w:rsidR="009C591A" w:rsidRPr="009C7A0A" w:rsidRDefault="009C591A" w:rsidP="009C7A0A">
      <w:pPr>
        <w:spacing w:line="276" w:lineRule="auto"/>
        <w:ind w:firstLine="720"/>
        <w:jc w:val="both"/>
        <w:rPr>
          <w:rFonts w:eastAsia="Calibri"/>
          <w:iCs/>
          <w:color w:val="000000" w:themeColor="text1"/>
        </w:rPr>
      </w:pPr>
      <w:r w:rsidRPr="009C7A0A">
        <w:rPr>
          <w:iCs/>
          <w:lang w:eastAsia="lv-LV"/>
        </w:rPr>
        <w:t>Apelācijas instances tiesa</w:t>
      </w:r>
      <w:r w:rsidR="00F56705" w:rsidRPr="009C7A0A">
        <w:rPr>
          <w:iCs/>
          <w:lang w:eastAsia="lv-LV"/>
        </w:rPr>
        <w:t xml:space="preserve">, atsaucoties uz Latvijas Republikas Ekonomikas ministrijas 2011. gada 16. februāra paziņojumu par reglamentētās sfēras būvizstrādājumu standartu saraksta publicēšanu, </w:t>
      </w:r>
      <w:r w:rsidRPr="009C7A0A">
        <w:rPr>
          <w:iCs/>
          <w:lang w:eastAsia="lv-LV"/>
        </w:rPr>
        <w:t>norādījusi, ka no Latvijas standartu saraksta 2011. gada redakcijas secināms, ka tajā nav iekļauts standarts LVS</w:t>
      </w:r>
      <w:r w:rsidR="00001084" w:rsidRPr="009C7A0A">
        <w:rPr>
          <w:iCs/>
          <w:lang w:eastAsia="lv-LV"/>
        </w:rPr>
        <w:t> </w:t>
      </w:r>
      <w:r w:rsidRPr="009C7A0A">
        <w:rPr>
          <w:iCs/>
          <w:lang w:eastAsia="lv-LV"/>
        </w:rPr>
        <w:t>EN</w:t>
      </w:r>
      <w:r w:rsidR="00001084" w:rsidRPr="009C7A0A">
        <w:rPr>
          <w:iCs/>
          <w:lang w:eastAsia="lv-LV"/>
        </w:rPr>
        <w:t> </w:t>
      </w:r>
      <w:r w:rsidRPr="009C7A0A">
        <w:rPr>
          <w:iCs/>
          <w:lang w:eastAsia="lv-LV"/>
        </w:rPr>
        <w:t xml:space="preserve">1090-2:2008, pēc kura tika izgatavotas konstrukcijas objektā „Daudzstāvu dzīvojamā ēka un tirdzniecības centrs, </w:t>
      </w:r>
      <w:r w:rsidR="00094BDB">
        <w:rPr>
          <w:iCs/>
          <w:lang w:eastAsia="lv-LV"/>
        </w:rPr>
        <w:t>[adrese]</w:t>
      </w:r>
      <w:r w:rsidRPr="009C7A0A">
        <w:rPr>
          <w:iCs/>
          <w:lang w:eastAsia="lv-LV"/>
        </w:rPr>
        <w:t>”</w:t>
      </w:r>
      <w:r w:rsidR="00AD26A6" w:rsidRPr="009C7A0A">
        <w:rPr>
          <w:iCs/>
          <w:lang w:eastAsia="lv-LV"/>
        </w:rPr>
        <w:t xml:space="preserve"> (turpmāk arī –  Objekts)</w:t>
      </w:r>
      <w:r w:rsidRPr="009C7A0A">
        <w:rPr>
          <w:iCs/>
          <w:lang w:eastAsia="lv-LV"/>
        </w:rPr>
        <w:t xml:space="preserve">. Tādējādi atbilstoši </w:t>
      </w:r>
      <w:r w:rsidRPr="009C7A0A">
        <w:t>Ministru kabineta 2001. gada 30. aprīļa noteikumiem Nr. 181 „Būvizstrādājumu atbilstības novērtēšanas kārtība reglamentētajā sfērā”</w:t>
      </w:r>
      <w:r w:rsidR="00606F05" w:rsidRPr="009C7A0A">
        <w:t xml:space="preserve"> (</w:t>
      </w:r>
      <w:r w:rsidR="00D06270" w:rsidRPr="009C7A0A">
        <w:t>tiesību akts</w:t>
      </w:r>
      <w:r w:rsidR="00606F05" w:rsidRPr="009C7A0A">
        <w:t xml:space="preserve"> zaudēja spēku 2013. gada 18. septembrī)</w:t>
      </w:r>
      <w:r w:rsidRPr="009C7A0A">
        <w:rPr>
          <w:b/>
          <w:bCs/>
        </w:rPr>
        <w:t xml:space="preserve"> </w:t>
      </w:r>
      <w:r w:rsidRPr="009C7A0A">
        <w:rPr>
          <w:iCs/>
          <w:lang w:eastAsia="lv-LV"/>
        </w:rPr>
        <w:t>kopne nebija uzskatāma par reglamentētās sfēras būvizstrādājumu.</w:t>
      </w:r>
    </w:p>
    <w:p w14:paraId="3766879B" w14:textId="35339F09" w:rsidR="009C591A" w:rsidRPr="009C7A0A" w:rsidRDefault="009C591A" w:rsidP="009C7A0A">
      <w:pPr>
        <w:spacing w:line="276" w:lineRule="auto"/>
        <w:ind w:firstLine="720"/>
        <w:jc w:val="both"/>
        <w:rPr>
          <w:rFonts w:eastAsia="Calibri"/>
          <w:iCs/>
        </w:rPr>
      </w:pPr>
      <w:r w:rsidRPr="009C7A0A">
        <w:rPr>
          <w:rFonts w:eastAsia="Calibri"/>
          <w:iCs/>
        </w:rPr>
        <w:t>Turklāt apelācijas instances tiesa norādījusi, ka iesniegtajos projekta dokumentos (BK daļas rasējumos un K</w:t>
      </w:r>
      <w:r w:rsidR="00DE085E" w:rsidRPr="009C7A0A">
        <w:rPr>
          <w:rFonts w:eastAsia="Calibri"/>
          <w:iCs/>
        </w:rPr>
        <w:t>M</w:t>
      </w:r>
      <w:r w:rsidRPr="009C7A0A">
        <w:rPr>
          <w:rFonts w:eastAsia="Calibri"/>
          <w:iCs/>
        </w:rPr>
        <w:t xml:space="preserve">D), ne arī kādā citā ar būvprojektu saistītajā dokumentā nebija norādīts, ka kopņu savienojuma mezglos jāizmanto speciāli augstas stiprības </w:t>
      </w:r>
      <w:proofErr w:type="spellStart"/>
      <w:r w:rsidRPr="009C7A0A">
        <w:rPr>
          <w:rFonts w:eastAsia="Calibri"/>
          <w:iCs/>
        </w:rPr>
        <w:t>skrūvsavienojumi</w:t>
      </w:r>
      <w:proofErr w:type="spellEnd"/>
      <w:r w:rsidRPr="009C7A0A">
        <w:rPr>
          <w:rFonts w:eastAsia="Calibri"/>
          <w:iCs/>
        </w:rPr>
        <w:t xml:space="preserve"> vai ka metāla kopņu būvniecībā būtu izmantojami standarti ar LVS</w:t>
      </w:r>
      <w:r w:rsidR="00A4693E" w:rsidRPr="009C7A0A">
        <w:rPr>
          <w:rFonts w:eastAsia="Calibri"/>
          <w:iCs/>
        </w:rPr>
        <w:t> </w:t>
      </w:r>
      <w:r w:rsidRPr="009C7A0A">
        <w:rPr>
          <w:rFonts w:eastAsia="Calibri"/>
          <w:iCs/>
        </w:rPr>
        <w:t>EN</w:t>
      </w:r>
      <w:r w:rsidR="00A4693E" w:rsidRPr="009C7A0A">
        <w:rPr>
          <w:rFonts w:eastAsia="Calibri"/>
          <w:iCs/>
        </w:rPr>
        <w:t> </w:t>
      </w:r>
      <w:r w:rsidRPr="009C7A0A">
        <w:rPr>
          <w:rFonts w:eastAsia="Calibri"/>
          <w:iCs/>
        </w:rPr>
        <w:t>15048-1:2007 un LVS</w:t>
      </w:r>
      <w:r w:rsidR="00A4693E" w:rsidRPr="009C7A0A">
        <w:rPr>
          <w:rFonts w:eastAsia="Calibri"/>
          <w:iCs/>
        </w:rPr>
        <w:t> </w:t>
      </w:r>
      <w:r w:rsidRPr="009C7A0A">
        <w:rPr>
          <w:rFonts w:eastAsia="Calibri"/>
          <w:iCs/>
        </w:rPr>
        <w:t>EN</w:t>
      </w:r>
      <w:r w:rsidR="00A4693E" w:rsidRPr="009C7A0A">
        <w:rPr>
          <w:rFonts w:eastAsia="Calibri"/>
          <w:iCs/>
        </w:rPr>
        <w:t> </w:t>
      </w:r>
      <w:r w:rsidRPr="009C7A0A">
        <w:rPr>
          <w:rFonts w:eastAsia="Calibri"/>
          <w:iCs/>
        </w:rPr>
        <w:t>14399-1:2005 marķējumiem.</w:t>
      </w:r>
    </w:p>
    <w:p w14:paraId="3B201430" w14:textId="2FFED53F" w:rsidR="009C591A" w:rsidRPr="009C7A0A" w:rsidRDefault="00F56705" w:rsidP="009C7A0A">
      <w:pPr>
        <w:spacing w:line="276" w:lineRule="auto"/>
        <w:ind w:firstLine="720"/>
        <w:jc w:val="both"/>
        <w:rPr>
          <w:rFonts w:eastAsia="Calibri"/>
          <w:iCs/>
          <w:color w:val="000000" w:themeColor="text1"/>
        </w:rPr>
      </w:pPr>
      <w:r w:rsidRPr="009C7A0A">
        <w:rPr>
          <w:rFonts w:eastAsia="Calibri"/>
          <w:iCs/>
        </w:rPr>
        <w:t>Senāts norāda, ka l</w:t>
      </w:r>
      <w:r w:rsidR="009C591A" w:rsidRPr="009C7A0A">
        <w:rPr>
          <w:rFonts w:eastAsia="Calibri"/>
          <w:iCs/>
        </w:rPr>
        <w:t>ikuma „Par atbilstības novērtēšanu” 1. panta 7. un 9. punktā ir sniegti terminu „nereglamentētā sfēra” un „reglamentētā sfēra” skaidrojumi.</w:t>
      </w:r>
      <w:r w:rsidR="009C591A" w:rsidRPr="009C7A0A">
        <w:rPr>
          <w:rFonts w:eastAsia="Calibri"/>
          <w:iCs/>
          <w:color w:val="000000" w:themeColor="text1"/>
        </w:rPr>
        <w:t xml:space="preserve"> No šiem skaidrojumiem secināms, ka nereglamentētā sfēra ir sfēra, kas nav pakļauta normatīvajos aktos noteiktajai obligātajai produktu, procesu un pakalpojumu atbilstības novērtēšanai. Savukārt reglamentētā sfēra ir sfēra, kas pakļauta normatīvajos aktos noteiktajai obligātajai produktu, procesu vai pakalpojumu atbilstības novērtēšanai.</w:t>
      </w:r>
    </w:p>
    <w:p w14:paraId="58B3374C" w14:textId="0E1DDD31" w:rsidR="009C591A" w:rsidRPr="009C7A0A" w:rsidRDefault="009C591A" w:rsidP="009C7A0A">
      <w:pPr>
        <w:spacing w:line="276" w:lineRule="auto"/>
        <w:ind w:firstLine="720"/>
        <w:jc w:val="both"/>
        <w:rPr>
          <w:iCs/>
          <w:color w:val="000000" w:themeColor="text1"/>
          <w:lang w:eastAsia="lv-LV"/>
        </w:rPr>
      </w:pPr>
      <w:r w:rsidRPr="009C7A0A">
        <w:rPr>
          <w:rFonts w:eastAsia="Calibri"/>
          <w:iCs/>
          <w:color w:val="000000" w:themeColor="text1"/>
        </w:rPr>
        <w:t xml:space="preserve">Tādējādi reglamentētās sfēras produktam izgatavotājs garantē atbilstošu kvalitāti un drošumu, un to regulē speciāli šīm nolūkam pieņemts standarts, par ko atbilstošā ministrija paziņo </w:t>
      </w:r>
      <w:r w:rsidR="006A5E14" w:rsidRPr="009C7A0A">
        <w:rPr>
          <w:rFonts w:eastAsia="Calibri"/>
          <w:iCs/>
          <w:color w:val="000000" w:themeColor="text1"/>
        </w:rPr>
        <w:t>sabiedrības ar ierobežotu atbildību </w:t>
      </w:r>
      <w:r w:rsidRPr="009C7A0A">
        <w:rPr>
          <w:rFonts w:eastAsia="Calibri"/>
          <w:iCs/>
          <w:color w:val="000000" w:themeColor="text1"/>
        </w:rPr>
        <w:t>„Standartizācijas, akreditācijas un metroloģijas centrs”</w:t>
      </w:r>
      <w:r w:rsidR="009466C0" w:rsidRPr="009C7A0A">
        <w:rPr>
          <w:iCs/>
          <w:lang w:eastAsia="lv-LV"/>
        </w:rPr>
        <w:t xml:space="preserve"> Standartizācijas birojam (turpmāk – Standartizācijas birojs)</w:t>
      </w:r>
      <w:r w:rsidRPr="009C7A0A">
        <w:rPr>
          <w:rFonts w:eastAsia="Calibri"/>
          <w:iCs/>
          <w:color w:val="000000" w:themeColor="text1"/>
        </w:rPr>
        <w:t>.</w:t>
      </w:r>
      <w:r w:rsidRPr="009C7A0A">
        <w:rPr>
          <w:iCs/>
          <w:lang w:eastAsia="lv-LV"/>
        </w:rPr>
        <w:t xml:space="preserve"> Taču no minētā neizriet, ka nereglamentējošās sfēras produkti ir ārpus tiesiskā regulējuma un uz tiem nav attiecināmi citi nacionālie standarti, kas iekļauti Standartizācijas biroja</w:t>
      </w:r>
      <w:r w:rsidR="009466C0" w:rsidRPr="009C7A0A">
        <w:rPr>
          <w:iCs/>
          <w:lang w:eastAsia="lv-LV"/>
        </w:rPr>
        <w:t xml:space="preserve"> </w:t>
      </w:r>
      <w:r w:rsidRPr="009C7A0A">
        <w:rPr>
          <w:iCs/>
          <w:lang w:eastAsia="lv-LV"/>
        </w:rPr>
        <w:t>mājaslapā internetā</w:t>
      </w:r>
      <w:r w:rsidR="00A94C7E" w:rsidRPr="009C7A0A">
        <w:rPr>
          <w:iCs/>
          <w:lang w:eastAsia="lv-LV"/>
        </w:rPr>
        <w:t xml:space="preserve"> </w:t>
      </w:r>
      <w:r w:rsidR="00A94C7E" w:rsidRPr="009C7A0A">
        <w:rPr>
          <w:iCs/>
          <w:color w:val="000000" w:themeColor="text1"/>
          <w:lang w:eastAsia="lv-LV"/>
        </w:rPr>
        <w:t>(</w:t>
      </w:r>
      <w:hyperlink r:id="rId13" w:history="1">
        <w:r w:rsidR="00A94C7E" w:rsidRPr="009C7A0A">
          <w:rPr>
            <w:rStyle w:val="Hyperlink"/>
            <w:iCs/>
            <w:color w:val="000000" w:themeColor="text1"/>
            <w:u w:val="none"/>
            <w:lang w:eastAsia="lv-LV"/>
          </w:rPr>
          <w:t>www.lvs.lv</w:t>
        </w:r>
      </w:hyperlink>
      <w:r w:rsidR="00A94C7E" w:rsidRPr="009C7A0A">
        <w:rPr>
          <w:iCs/>
          <w:color w:val="000000" w:themeColor="text1"/>
          <w:lang w:eastAsia="lv-LV"/>
        </w:rPr>
        <w:t>)</w:t>
      </w:r>
      <w:r w:rsidRPr="009C7A0A">
        <w:rPr>
          <w:iCs/>
          <w:color w:val="000000" w:themeColor="text1"/>
          <w:lang w:eastAsia="lv-LV"/>
        </w:rPr>
        <w:t>.</w:t>
      </w:r>
    </w:p>
    <w:p w14:paraId="6E5D51D9" w14:textId="714ED9BA" w:rsidR="009C591A" w:rsidRPr="009C7A0A" w:rsidRDefault="009C591A" w:rsidP="009C7A0A">
      <w:pPr>
        <w:spacing w:line="276" w:lineRule="auto"/>
        <w:ind w:firstLine="720"/>
        <w:jc w:val="both"/>
        <w:rPr>
          <w:iCs/>
          <w:lang w:eastAsia="lv-LV"/>
        </w:rPr>
      </w:pPr>
      <w:r w:rsidRPr="009C7A0A">
        <w:rPr>
          <w:iCs/>
          <w:color w:val="000000" w:themeColor="text1"/>
        </w:rPr>
        <w:t>Lai arī metāla kopne nebija atzīstama par reglamentētas sfēras būvizstrādājumu, apelācijas instances tiesa nav sniegusi motivētu atzinumu,</w:t>
      </w:r>
      <w:r w:rsidRPr="009C7A0A">
        <w:rPr>
          <w:color w:val="000000" w:themeColor="text1"/>
          <w:shd w:val="clear" w:color="auto" w:fill="FFFFFF"/>
        </w:rPr>
        <w:t xml:space="preserve"> </w:t>
      </w:r>
      <w:r w:rsidRPr="009C7A0A">
        <w:rPr>
          <w:iCs/>
          <w:color w:val="000000" w:themeColor="text1"/>
        </w:rPr>
        <w:t xml:space="preserve">kāpēc nesošo konstrukciju savienošanā nav jāievēro </w:t>
      </w:r>
      <w:r w:rsidRPr="009C7A0A">
        <w:rPr>
          <w:rFonts w:eastAsia="Calibri"/>
          <w:color w:val="000000" w:themeColor="text1"/>
        </w:rPr>
        <w:t xml:space="preserve">standarti, kuri publicēti Standartizācijas biroja mājaslapā un uz kuriem bija </w:t>
      </w:r>
      <w:r w:rsidRPr="009C7A0A">
        <w:rPr>
          <w:rFonts w:eastAsia="Calibri"/>
        </w:rPr>
        <w:t xml:space="preserve">atsaukusies valsts apsūdzība, piemēram, standarti </w:t>
      </w:r>
      <w:r w:rsidRPr="009C7A0A">
        <w:rPr>
          <w:iCs/>
          <w:lang w:eastAsia="lv-LV"/>
        </w:rPr>
        <w:t>LVS</w:t>
      </w:r>
      <w:r w:rsidR="00191223" w:rsidRPr="009C7A0A">
        <w:rPr>
          <w:iCs/>
          <w:lang w:eastAsia="lv-LV"/>
        </w:rPr>
        <w:t> </w:t>
      </w:r>
      <w:r w:rsidRPr="009C7A0A">
        <w:rPr>
          <w:iCs/>
          <w:lang w:eastAsia="lv-LV"/>
        </w:rPr>
        <w:t>EN</w:t>
      </w:r>
      <w:r w:rsidR="00191223" w:rsidRPr="009C7A0A">
        <w:rPr>
          <w:iCs/>
          <w:lang w:eastAsia="lv-LV"/>
        </w:rPr>
        <w:t> </w:t>
      </w:r>
      <w:r w:rsidRPr="009C7A0A">
        <w:rPr>
          <w:iCs/>
          <w:lang w:eastAsia="lv-LV"/>
        </w:rPr>
        <w:t>14399-1:2005 „</w:t>
      </w:r>
      <w:r w:rsidRPr="009C7A0A">
        <w:t xml:space="preserve">Augstas stiprības </w:t>
      </w:r>
      <w:proofErr w:type="spellStart"/>
      <w:r w:rsidRPr="009C7A0A">
        <w:t>skrūvsavienojumu</w:t>
      </w:r>
      <w:proofErr w:type="spellEnd"/>
      <w:r w:rsidRPr="009C7A0A">
        <w:t xml:space="preserve"> elementu komplekti metāla konstrukciju iepriekšējai savilkšanai - 1. daļa: Vispārīgās prasības”</w:t>
      </w:r>
      <w:r w:rsidRPr="009C7A0A">
        <w:rPr>
          <w:iCs/>
          <w:lang w:eastAsia="lv-LV"/>
        </w:rPr>
        <w:t xml:space="preserve"> (spēkā no 2005. gada 26. jūlija līdz 2015. gada 18. jūnijam) un metāla kopņu pasē norādītie standarti, </w:t>
      </w:r>
      <w:r w:rsidR="000A7510" w:rsidRPr="009C7A0A">
        <w:rPr>
          <w:iCs/>
          <w:lang w:eastAsia="lv-LV"/>
        </w:rPr>
        <w:t xml:space="preserve">tai </w:t>
      </w:r>
      <w:r w:rsidRPr="009C7A0A">
        <w:rPr>
          <w:iCs/>
          <w:lang w:eastAsia="lv-LV"/>
        </w:rPr>
        <w:t>skaitā standarts</w:t>
      </w:r>
      <w:r w:rsidRPr="009C7A0A">
        <w:t xml:space="preserve"> </w:t>
      </w:r>
      <w:r w:rsidRPr="009C7A0A">
        <w:rPr>
          <w:iCs/>
          <w:lang w:eastAsia="lv-LV"/>
        </w:rPr>
        <w:t>LVS</w:t>
      </w:r>
      <w:r w:rsidR="00191223" w:rsidRPr="009C7A0A">
        <w:rPr>
          <w:iCs/>
          <w:lang w:eastAsia="lv-LV"/>
        </w:rPr>
        <w:t> </w:t>
      </w:r>
      <w:r w:rsidRPr="009C7A0A">
        <w:rPr>
          <w:iCs/>
          <w:lang w:eastAsia="lv-LV"/>
        </w:rPr>
        <w:t>EN</w:t>
      </w:r>
      <w:r w:rsidR="00191223" w:rsidRPr="009C7A0A">
        <w:rPr>
          <w:iCs/>
          <w:lang w:eastAsia="lv-LV"/>
        </w:rPr>
        <w:t> </w:t>
      </w:r>
      <w:r w:rsidRPr="009C7A0A">
        <w:rPr>
          <w:iCs/>
          <w:lang w:eastAsia="lv-LV"/>
        </w:rPr>
        <w:t>1090-2:2008 „Tērauda konstrukciju un alumīnija konstrukciju izgatavošana. 2. daļa: Tehniskās prasības tērauda konstrukcijām”</w:t>
      </w:r>
      <w:r w:rsidR="00507320">
        <w:rPr>
          <w:iCs/>
          <w:lang w:eastAsia="lv-LV"/>
        </w:rPr>
        <w:t xml:space="preserve"> </w:t>
      </w:r>
      <w:r w:rsidRPr="009C7A0A">
        <w:rPr>
          <w:iCs/>
          <w:lang w:eastAsia="lv-LV"/>
        </w:rPr>
        <w:t>(spēkā līdz 2011. gada 15. decembrim).</w:t>
      </w:r>
    </w:p>
    <w:p w14:paraId="0D19D99C" w14:textId="22AA9A11" w:rsidR="009C591A" w:rsidRPr="009C7A0A" w:rsidRDefault="006F794B" w:rsidP="009C7A0A">
      <w:pPr>
        <w:spacing w:line="276" w:lineRule="auto"/>
        <w:ind w:firstLine="720"/>
        <w:jc w:val="both"/>
        <w:rPr>
          <w:rFonts w:eastAsia="Calibri"/>
        </w:rPr>
      </w:pPr>
      <w:r w:rsidRPr="009C7A0A">
        <w:rPr>
          <w:rFonts w:eastAsia="Calibri"/>
        </w:rPr>
        <w:t>Senāts atzīst, ka a</w:t>
      </w:r>
      <w:r w:rsidR="009C591A" w:rsidRPr="009C7A0A">
        <w:rPr>
          <w:rFonts w:eastAsia="Calibri"/>
        </w:rPr>
        <w:t xml:space="preserve">pelācijas instances tiesa nav motivēti noraidījusi </w:t>
      </w:r>
      <w:r w:rsidRPr="009C7A0A">
        <w:rPr>
          <w:rFonts w:eastAsia="Calibri"/>
        </w:rPr>
        <w:t xml:space="preserve">turpmāk izklāstītos </w:t>
      </w:r>
      <w:r w:rsidR="009C591A" w:rsidRPr="009C7A0A">
        <w:rPr>
          <w:rFonts w:eastAsia="Calibri"/>
        </w:rPr>
        <w:t>pierādījumus, ar kuriem tika pamatota apsūdzība.</w:t>
      </w:r>
    </w:p>
    <w:p w14:paraId="2E4432BD" w14:textId="3C0A95DA" w:rsidR="009466C0" w:rsidRPr="009C7A0A" w:rsidRDefault="009C591A" w:rsidP="009C7A0A">
      <w:pPr>
        <w:spacing w:line="276" w:lineRule="auto"/>
        <w:ind w:firstLine="720"/>
        <w:jc w:val="both"/>
        <w:rPr>
          <w:rFonts w:eastAsia="Calibri"/>
        </w:rPr>
      </w:pPr>
      <w:r w:rsidRPr="009C7A0A">
        <w:rPr>
          <w:iCs/>
          <w:color w:val="000000" w:themeColor="text1"/>
        </w:rPr>
        <w:lastRenderedPageBreak/>
        <w:t xml:space="preserve">No </w:t>
      </w:r>
      <w:r w:rsidRPr="009C7A0A">
        <w:rPr>
          <w:rFonts w:eastAsia="Calibri"/>
        </w:rPr>
        <w:t xml:space="preserve">Patērētāju tiesību aizsardzības centra 2015. gada 5. janvāra atzinuma Nr. 4.2.- 2/20 un liecinieces </w:t>
      </w:r>
      <w:r w:rsidR="00581CFA">
        <w:rPr>
          <w:rFonts w:eastAsia="Calibri"/>
        </w:rPr>
        <w:t>[pers. LF]</w:t>
      </w:r>
      <w:r w:rsidRPr="009C7A0A">
        <w:rPr>
          <w:rFonts w:eastAsia="Calibri"/>
        </w:rPr>
        <w:t xml:space="preserve"> liecībām secināms, ka Standartizācijas biroja mājaslapā</w:t>
      </w:r>
      <w:r w:rsidR="009466C0" w:rsidRPr="009C7A0A">
        <w:rPr>
          <w:rFonts w:eastAsia="Calibri"/>
        </w:rPr>
        <w:t xml:space="preserve"> ir publicēti</w:t>
      </w:r>
      <w:r w:rsidR="009466C0" w:rsidRPr="009C7A0A">
        <w:rPr>
          <w:iCs/>
          <w:lang w:eastAsia="lv-LV"/>
        </w:rPr>
        <w:t xml:space="preserve"> </w:t>
      </w:r>
      <w:r w:rsidR="000B78AB" w:rsidRPr="009C7A0A">
        <w:rPr>
          <w:rFonts w:eastAsia="Calibri"/>
        </w:rPr>
        <w:t xml:space="preserve">slodzi nesošo metāla konstrukciju savienošanai šādi </w:t>
      </w:r>
      <w:r w:rsidR="009466C0" w:rsidRPr="009C7A0A">
        <w:rPr>
          <w:iCs/>
          <w:lang w:eastAsia="lv-LV"/>
        </w:rPr>
        <w:t>standarti</w:t>
      </w:r>
      <w:r w:rsidRPr="009C7A0A">
        <w:rPr>
          <w:rFonts w:eastAsia="Calibri"/>
        </w:rPr>
        <w:t xml:space="preserve">: </w:t>
      </w:r>
    </w:p>
    <w:p w14:paraId="4FD99AF3" w14:textId="480C32E6" w:rsidR="000B78AB" w:rsidRPr="009C7A0A" w:rsidRDefault="009C591A" w:rsidP="009C7A0A">
      <w:pPr>
        <w:spacing w:line="276" w:lineRule="auto"/>
        <w:ind w:firstLine="720"/>
        <w:jc w:val="both"/>
        <w:rPr>
          <w:rFonts w:eastAsia="Calibri"/>
        </w:rPr>
      </w:pPr>
      <w:r w:rsidRPr="009C7A0A">
        <w:rPr>
          <w:rFonts w:eastAsia="Calibri"/>
        </w:rPr>
        <w:t>1) LVS EN 15048</w:t>
      </w:r>
      <w:r w:rsidRPr="009C7A0A">
        <w:noBreakHyphen/>
      </w:r>
      <w:r w:rsidRPr="009C7A0A">
        <w:rPr>
          <w:rFonts w:eastAsia="Calibri"/>
        </w:rPr>
        <w:t>1:2007 „Saskrūvējumi ar iepriekš neslogotām bultskrūvēm. 1. daļa: Vispārīgās prasības” (turpmāk arī – EN</w:t>
      </w:r>
      <w:r w:rsidR="00117C5D" w:rsidRPr="009C7A0A">
        <w:rPr>
          <w:rFonts w:eastAsia="Calibri"/>
        </w:rPr>
        <w:t> </w:t>
      </w:r>
      <w:r w:rsidRPr="009C7A0A">
        <w:rPr>
          <w:rFonts w:eastAsia="Calibri"/>
        </w:rPr>
        <w:t>15048</w:t>
      </w:r>
      <w:r w:rsidRPr="009C7A0A">
        <w:noBreakHyphen/>
      </w:r>
      <w:r w:rsidRPr="009C7A0A">
        <w:rPr>
          <w:rFonts w:eastAsia="Calibri"/>
        </w:rPr>
        <w:t xml:space="preserve">1); </w:t>
      </w:r>
    </w:p>
    <w:p w14:paraId="33BDFF2D" w14:textId="17098F1A" w:rsidR="009C591A" w:rsidRPr="009C7A0A" w:rsidRDefault="009C591A" w:rsidP="009C7A0A">
      <w:pPr>
        <w:spacing w:line="276" w:lineRule="auto"/>
        <w:ind w:firstLine="720"/>
        <w:jc w:val="both"/>
        <w:rPr>
          <w:rFonts w:eastAsia="Calibri"/>
        </w:rPr>
      </w:pPr>
      <w:r w:rsidRPr="009C7A0A">
        <w:rPr>
          <w:rFonts w:eastAsia="Calibri"/>
        </w:rPr>
        <w:t>2) LVS EN 14399</w:t>
      </w:r>
      <w:r w:rsidRPr="009C7A0A">
        <w:noBreakHyphen/>
      </w:r>
      <w:r w:rsidRPr="009C7A0A">
        <w:rPr>
          <w:rFonts w:eastAsia="Calibri"/>
        </w:rPr>
        <w:t xml:space="preserve">1:2005 „Augstas stiprības </w:t>
      </w:r>
      <w:proofErr w:type="spellStart"/>
      <w:r w:rsidRPr="009C7A0A">
        <w:rPr>
          <w:rFonts w:eastAsia="Calibri"/>
        </w:rPr>
        <w:t>skrūvsavienojumu</w:t>
      </w:r>
      <w:proofErr w:type="spellEnd"/>
      <w:r w:rsidRPr="009C7A0A">
        <w:rPr>
          <w:rFonts w:eastAsia="Calibri"/>
        </w:rPr>
        <w:t xml:space="preserve"> elementu komplekti metāla konstrukciju iepriekšējai savilkšanai – 1. daļa: Vispārīgās prasības” (turpmāk arī – EN</w:t>
      </w:r>
      <w:r w:rsidR="00117C5D" w:rsidRPr="009C7A0A">
        <w:rPr>
          <w:rFonts w:eastAsia="Calibri"/>
        </w:rPr>
        <w:t> </w:t>
      </w:r>
      <w:r w:rsidRPr="009C7A0A">
        <w:rPr>
          <w:rFonts w:eastAsia="Calibri"/>
        </w:rPr>
        <w:t>14399</w:t>
      </w:r>
      <w:r w:rsidRPr="009C7A0A">
        <w:noBreakHyphen/>
      </w:r>
      <w:r w:rsidRPr="009C7A0A">
        <w:rPr>
          <w:rFonts w:eastAsia="Calibri"/>
        </w:rPr>
        <w:t>1).</w:t>
      </w:r>
    </w:p>
    <w:p w14:paraId="01494592" w14:textId="15A33908" w:rsidR="009C591A" w:rsidRPr="009C7A0A" w:rsidRDefault="000B78AB" w:rsidP="009C7A0A">
      <w:pPr>
        <w:spacing w:line="276" w:lineRule="auto"/>
        <w:ind w:firstLine="720"/>
        <w:jc w:val="both"/>
        <w:rPr>
          <w:iCs/>
          <w:lang w:eastAsia="lv-LV"/>
        </w:rPr>
      </w:pPr>
      <w:r w:rsidRPr="009C7A0A">
        <w:rPr>
          <w:iCs/>
          <w:lang w:eastAsia="lv-LV"/>
        </w:rPr>
        <w:t xml:space="preserve">Savukārt </w:t>
      </w:r>
      <w:r w:rsidR="009C591A" w:rsidRPr="009C7A0A">
        <w:rPr>
          <w:iCs/>
          <w:lang w:eastAsia="lv-LV"/>
        </w:rPr>
        <w:t>LVS EN 1090-2:2008 „Tērauda konstrukciju un alumīnija konstrukciju izgatavošana</w:t>
      </w:r>
      <w:r w:rsidRPr="009C7A0A">
        <w:t xml:space="preserve"> </w:t>
      </w:r>
      <w:r w:rsidR="009C591A" w:rsidRPr="009C7A0A">
        <w:rPr>
          <w:iCs/>
          <w:lang w:eastAsia="lv-LV"/>
        </w:rPr>
        <w:t>2. daļa: Tehniskās prasības tērauda konstrukcijām” 5.6.3. punkts noteic</w:t>
      </w:r>
      <w:r w:rsidRPr="009C7A0A">
        <w:rPr>
          <w:iCs/>
          <w:lang w:eastAsia="lv-LV"/>
        </w:rPr>
        <w:t>a</w:t>
      </w:r>
      <w:r w:rsidR="009C591A" w:rsidRPr="009C7A0A">
        <w:rPr>
          <w:iCs/>
          <w:lang w:eastAsia="lv-LV"/>
        </w:rPr>
        <w:t>, ka skrūvēto savienojumu vietās jāizmanto bultskrūvju komplekti, kas atbilst EN 15048-1 vai EN 14399-1.</w:t>
      </w:r>
    </w:p>
    <w:p w14:paraId="72FE94F4" w14:textId="75EA6FA2" w:rsidR="009C591A" w:rsidRPr="009C7A0A" w:rsidRDefault="009C591A" w:rsidP="009C7A0A">
      <w:pPr>
        <w:spacing w:line="276" w:lineRule="auto"/>
        <w:ind w:firstLine="720"/>
        <w:jc w:val="both"/>
        <w:rPr>
          <w:color w:val="000000" w:themeColor="text1"/>
        </w:rPr>
      </w:pPr>
      <w:r w:rsidRPr="009C7A0A">
        <w:rPr>
          <w:rFonts w:eastAsia="Calibri"/>
        </w:rPr>
        <w:t>Patērētāju tiesību aizsardzības centrs konstatēja, ka iesniegtajām bultskrūvēm ir marķējums „TBF” un stiprības klase „8.8.”, uzgriežņiem marķējums – „S” un „8”, bet nav attiecīgā marķējuma „SB” vai „HV”, vai „HR”</w:t>
      </w:r>
      <w:r w:rsidR="00515097" w:rsidRPr="009C7A0A">
        <w:rPr>
          <w:rFonts w:eastAsia="Calibri"/>
        </w:rPr>
        <w:t>,</w:t>
      </w:r>
      <w:r w:rsidRPr="009C7A0A">
        <w:rPr>
          <w:rFonts w:eastAsia="Calibri"/>
        </w:rPr>
        <w:t xml:space="preserve"> kā noteikts standartā EN 15048-1 vai EN 14399-1. Secināts, ka iesniegtās bultskrūves un uzgriežņi nav nodrošināti ar standartos noteikto marķējumu, līdz ar to ražotājs tos nav paredzējis izmantošanai slodzi nesošo metāla konstrukciju savienošanai (</w:t>
      </w:r>
      <w:r w:rsidR="00DE085E" w:rsidRPr="009C7A0A">
        <w:rPr>
          <w:rFonts w:eastAsia="Calibri"/>
          <w:i/>
          <w:iCs/>
        </w:rPr>
        <w:t xml:space="preserve">lietas </w:t>
      </w:r>
      <w:r w:rsidRPr="009C7A0A">
        <w:rPr>
          <w:rFonts w:eastAsia="Calibri"/>
          <w:i/>
        </w:rPr>
        <w:t>11. sējum</w:t>
      </w:r>
      <w:r w:rsidR="00DE085E" w:rsidRPr="009C7A0A">
        <w:rPr>
          <w:rFonts w:eastAsia="Calibri"/>
          <w:i/>
        </w:rPr>
        <w:t>a</w:t>
      </w:r>
      <w:r w:rsidRPr="009C7A0A">
        <w:rPr>
          <w:rFonts w:eastAsia="Calibri"/>
          <w:i/>
        </w:rPr>
        <w:t xml:space="preserve"> 91.</w:t>
      </w:r>
      <w:r w:rsidRPr="009C7A0A">
        <w:t>–</w:t>
      </w:r>
      <w:r w:rsidRPr="009C7A0A">
        <w:rPr>
          <w:rFonts w:eastAsia="Calibri"/>
          <w:i/>
        </w:rPr>
        <w:t>93. lapa</w:t>
      </w:r>
      <w:r w:rsidRPr="009C7A0A">
        <w:rPr>
          <w:rFonts w:eastAsia="Calibri"/>
        </w:rPr>
        <w:t>).</w:t>
      </w:r>
    </w:p>
    <w:p w14:paraId="2BA54735" w14:textId="511465D9" w:rsidR="009C591A" w:rsidRPr="009C7A0A" w:rsidRDefault="009C591A" w:rsidP="009C7A0A">
      <w:pPr>
        <w:spacing w:line="276" w:lineRule="auto"/>
        <w:ind w:firstLine="720"/>
        <w:jc w:val="both"/>
        <w:rPr>
          <w:rFonts w:eastAsia="Calibri"/>
        </w:rPr>
      </w:pPr>
      <w:r w:rsidRPr="009C7A0A">
        <w:rPr>
          <w:rFonts w:eastAsia="Calibri"/>
        </w:rPr>
        <w:t>[</w:t>
      </w:r>
      <w:r w:rsidR="00EA01F9" w:rsidRPr="009C7A0A">
        <w:rPr>
          <w:rFonts w:eastAsia="Calibri"/>
        </w:rPr>
        <w:t>17</w:t>
      </w:r>
      <w:r w:rsidRPr="009C7A0A">
        <w:rPr>
          <w:rFonts w:eastAsia="Calibri"/>
        </w:rPr>
        <w:t xml:space="preserve">.3.2] Senāts pievienojas prokurora kasācijas protestā norādītajam argumentam, ka </w:t>
      </w:r>
      <w:r w:rsidRPr="009C7A0A">
        <w:t xml:space="preserve">projekta detalizācija nesaturēja pilnīgu kopņu </w:t>
      </w:r>
      <w:proofErr w:type="spellStart"/>
      <w:r w:rsidRPr="009C7A0A">
        <w:t>apakšjoslas</w:t>
      </w:r>
      <w:proofErr w:type="spellEnd"/>
      <w:r w:rsidRPr="009C7A0A">
        <w:t xml:space="preserve"> montāžas mezgla izpildījumu ar tajā izmantotajām skrūvēm un citām savienojuma detaļām, </w:t>
      </w:r>
      <w:r w:rsidR="00334743" w:rsidRPr="009C7A0A">
        <w:t>līdz ar to</w:t>
      </w:r>
      <w:r w:rsidRPr="009C7A0A">
        <w:t xml:space="preserve"> nebija saprotams</w:t>
      </w:r>
      <w:r w:rsidR="00334743" w:rsidRPr="009C7A0A">
        <w:t xml:space="preserve"> tas</w:t>
      </w:r>
      <w:r w:rsidRPr="009C7A0A">
        <w:t xml:space="preserve">, kādas stiprības skrūves ir izmantojamas, un tas, vai montāžas darbi veicami ar kontrolētu </w:t>
      </w:r>
      <w:proofErr w:type="spellStart"/>
      <w:r w:rsidRPr="009C7A0A">
        <w:t>bulstskrūvju</w:t>
      </w:r>
      <w:proofErr w:type="spellEnd"/>
      <w:r w:rsidRPr="009C7A0A">
        <w:t xml:space="preserve"> </w:t>
      </w:r>
      <w:proofErr w:type="spellStart"/>
      <w:r w:rsidRPr="009C7A0A">
        <w:t>nospriegumu</w:t>
      </w:r>
      <w:proofErr w:type="spellEnd"/>
      <w:r w:rsidRPr="009C7A0A">
        <w:t xml:space="preserve"> vai bez tā.</w:t>
      </w:r>
    </w:p>
    <w:p w14:paraId="7EA9974A" w14:textId="79B60345" w:rsidR="009C591A" w:rsidRPr="009C7A0A" w:rsidRDefault="009C591A" w:rsidP="009C7A0A">
      <w:pPr>
        <w:spacing w:line="276" w:lineRule="auto"/>
        <w:ind w:firstLine="720"/>
        <w:jc w:val="both"/>
      </w:pPr>
      <w:r w:rsidRPr="009C7A0A">
        <w:t>Apelācijas instances tiesa atzinumu pamatojusi ar kompleksās būvniecības ekspertīzes ekspertu atzinum</w:t>
      </w:r>
      <w:r w:rsidR="00334743" w:rsidRPr="009C7A0A">
        <w:t>ā</w:t>
      </w:r>
      <w:r w:rsidRPr="009C7A0A">
        <w:t>, nozīmīgu konstrukciju pieņemšanas akt</w:t>
      </w:r>
      <w:r w:rsidR="00334743" w:rsidRPr="009C7A0A">
        <w:t>ā</w:t>
      </w:r>
      <w:r w:rsidRPr="009C7A0A">
        <w:t xml:space="preserve">, </w:t>
      </w:r>
      <w:r w:rsidRPr="009C7A0A">
        <w:rPr>
          <w:bCs/>
          <w:color w:val="000000"/>
        </w:rPr>
        <w:t>SIA „</w:t>
      </w:r>
      <w:r w:rsidR="00581CFA">
        <w:rPr>
          <w:bCs/>
          <w:color w:val="000000"/>
        </w:rPr>
        <w:t>[Nosaukums F]</w:t>
      </w:r>
      <w:r w:rsidRPr="009C7A0A">
        <w:rPr>
          <w:bCs/>
          <w:color w:val="000000"/>
        </w:rPr>
        <w:t>”</w:t>
      </w:r>
      <w:r w:rsidRPr="009C7A0A">
        <w:t xml:space="preserve"> izstrādāt</w:t>
      </w:r>
      <w:r w:rsidR="00334743" w:rsidRPr="009C7A0A">
        <w:t>ajā</w:t>
      </w:r>
      <w:r w:rsidRPr="009C7A0A">
        <w:t xml:space="preserve"> detalizēt</w:t>
      </w:r>
      <w:r w:rsidR="00334743" w:rsidRPr="009C7A0A">
        <w:t>ajā</w:t>
      </w:r>
      <w:r w:rsidRPr="009C7A0A">
        <w:t xml:space="preserve"> rasējum</w:t>
      </w:r>
      <w:r w:rsidR="00334743" w:rsidRPr="009C7A0A">
        <w:t>ā</w:t>
      </w:r>
      <w:r w:rsidRPr="009C7A0A">
        <w:t xml:space="preserve"> KMD, rasējuma BK-03-13.5 „Kopne MK-1” risinājum</w:t>
      </w:r>
      <w:r w:rsidR="00334743" w:rsidRPr="009C7A0A">
        <w:t>ā ietvertajām ziņām</w:t>
      </w:r>
      <w:r w:rsidRPr="009C7A0A">
        <w:t xml:space="preserve">, kā </w:t>
      </w:r>
      <w:r w:rsidR="00F848A0" w:rsidRPr="009C7A0A">
        <w:t>arī ekspertu</w:t>
      </w:r>
      <w:r w:rsidRPr="009C7A0A">
        <w:t xml:space="preserve"> </w:t>
      </w:r>
      <w:r w:rsidR="00F419B9">
        <w:t>[pers. LG]</w:t>
      </w:r>
      <w:r w:rsidRPr="009C7A0A">
        <w:t xml:space="preserve">, </w:t>
      </w:r>
      <w:r w:rsidR="00F419B9">
        <w:t>[pers. MD]</w:t>
      </w:r>
      <w:r w:rsidRPr="009C7A0A">
        <w:t xml:space="preserve"> un </w:t>
      </w:r>
      <w:r w:rsidR="00F419B9">
        <w:t>[pers. MC]</w:t>
      </w:r>
      <w:r w:rsidRPr="009C7A0A">
        <w:t xml:space="preserve"> liecībām, un norādījusi, ka projekta dokumentācija saturēja pietiek</w:t>
      </w:r>
      <w:r w:rsidR="00515097" w:rsidRPr="009C7A0A">
        <w:t>am</w:t>
      </w:r>
      <w:r w:rsidRPr="009C7A0A">
        <w:t xml:space="preserve">as ziņas, lai varētu izdarīt secinājumu, ka kopnes stiprināmas ar 20 mm bultskrūvēm DIN 931 un to stiprības klase ir </w:t>
      </w:r>
      <w:r w:rsidR="00DE085E" w:rsidRPr="009C7A0A">
        <w:t>„</w:t>
      </w:r>
      <w:r w:rsidRPr="009C7A0A">
        <w:t>8.8</w:t>
      </w:r>
      <w:r w:rsidR="00DE085E" w:rsidRPr="009C7A0A">
        <w:t>”.</w:t>
      </w:r>
    </w:p>
    <w:p w14:paraId="4B1DE652" w14:textId="77777777" w:rsidR="009C591A" w:rsidRPr="009C7A0A" w:rsidRDefault="009C591A" w:rsidP="009C7A0A">
      <w:pPr>
        <w:spacing w:line="276" w:lineRule="auto"/>
        <w:ind w:firstLine="720"/>
        <w:jc w:val="both"/>
      </w:pPr>
      <w:r w:rsidRPr="009C7A0A">
        <w:t xml:space="preserve">Tāpat apelācijas instances tiesa norādījusi, ka lēmumu par kontrolētu nospriegojumu skrūvēm pieņem būvkonstrukciju sadaļas izstrādātājs. Ja projektā nav atzīmes, ka jābūt kontrolētam nospriegojumam, tad konstrukciju montāžā nav piemērojams </w:t>
      </w:r>
      <w:proofErr w:type="spellStart"/>
      <w:r w:rsidRPr="009C7A0A">
        <w:t>SNiP</w:t>
      </w:r>
      <w:proofErr w:type="spellEnd"/>
      <w:r w:rsidRPr="009C7A0A">
        <w:t xml:space="preserve"> 3.03.01.-87 „Nesošās un norobežojošās konstrukcijas” 4.36. punkts.</w:t>
      </w:r>
    </w:p>
    <w:p w14:paraId="5519BC1E" w14:textId="195AE0D7" w:rsidR="009C591A" w:rsidRPr="009C7A0A" w:rsidRDefault="009C591A" w:rsidP="009C7A0A">
      <w:pPr>
        <w:spacing w:line="276" w:lineRule="auto"/>
        <w:ind w:firstLine="720"/>
        <w:jc w:val="both"/>
        <w:rPr>
          <w:iCs/>
        </w:rPr>
      </w:pPr>
      <w:r w:rsidRPr="009C7A0A">
        <w:rPr>
          <w:lang w:eastAsia="lv-LV"/>
        </w:rPr>
        <w:t xml:space="preserve">Šādu secinājumu tiesa pamatojusi ar ekspertu </w:t>
      </w:r>
      <w:r w:rsidR="00AD3E82">
        <w:rPr>
          <w:lang w:eastAsia="lv-LV"/>
        </w:rPr>
        <w:t>[pers. LG]</w:t>
      </w:r>
      <w:r w:rsidRPr="009C7A0A">
        <w:rPr>
          <w:lang w:eastAsia="lv-LV"/>
        </w:rPr>
        <w:t xml:space="preserve">, </w:t>
      </w:r>
      <w:r w:rsidR="00AD3E82">
        <w:rPr>
          <w:lang w:eastAsia="lv-LV"/>
        </w:rPr>
        <w:t>[pers. MD]</w:t>
      </w:r>
      <w:r w:rsidRPr="009C7A0A">
        <w:rPr>
          <w:lang w:eastAsia="lv-LV"/>
        </w:rPr>
        <w:t xml:space="preserve">, </w:t>
      </w:r>
      <w:r w:rsidR="00AD3E82">
        <w:rPr>
          <w:lang w:eastAsia="lv-LV"/>
        </w:rPr>
        <w:t>[pers. MC]</w:t>
      </w:r>
      <w:r w:rsidRPr="009C7A0A">
        <w:rPr>
          <w:lang w:eastAsia="lv-LV"/>
        </w:rPr>
        <w:t xml:space="preserve"> un </w:t>
      </w:r>
      <w:r w:rsidR="00AD3E82">
        <w:rPr>
          <w:lang w:eastAsia="lv-LV"/>
        </w:rPr>
        <w:t>[pers. LE]</w:t>
      </w:r>
      <w:r w:rsidRPr="009C7A0A">
        <w:rPr>
          <w:lang w:eastAsia="lv-LV"/>
        </w:rPr>
        <w:t xml:space="preserve"> liecībām, no kurām secināms, ka</w:t>
      </w:r>
      <w:r w:rsidRPr="009C7A0A">
        <w:rPr>
          <w:iCs/>
          <w:lang w:eastAsia="lv-LV"/>
        </w:rPr>
        <w:t xml:space="preserve"> </w:t>
      </w:r>
      <w:proofErr w:type="spellStart"/>
      <w:r w:rsidRPr="009C7A0A">
        <w:rPr>
          <w:iCs/>
          <w:lang w:eastAsia="lv-LV"/>
        </w:rPr>
        <w:t>SNiP</w:t>
      </w:r>
      <w:proofErr w:type="spellEnd"/>
      <w:r w:rsidRPr="009C7A0A">
        <w:rPr>
          <w:iCs/>
          <w:lang w:eastAsia="lv-LV"/>
        </w:rPr>
        <w:t xml:space="preserve"> 3.03.01.-87 „Nesošās un norobežojošās konstrukcijas” normatīva 4.36. punkts attiecas uz bultskrūvēm (</w:t>
      </w:r>
      <w:proofErr w:type="spellStart"/>
      <w:r w:rsidRPr="009C7A0A">
        <w:rPr>
          <w:iCs/>
          <w:lang w:eastAsia="lv-LV"/>
        </w:rPr>
        <w:t>skrūvsavienojumiem</w:t>
      </w:r>
      <w:proofErr w:type="spellEnd"/>
      <w:r w:rsidRPr="009C7A0A">
        <w:rPr>
          <w:iCs/>
          <w:lang w:eastAsia="lv-LV"/>
        </w:rPr>
        <w:t xml:space="preserve">) ar kontrolētu nospriegojumu. Lai pielietotu </w:t>
      </w:r>
      <w:proofErr w:type="spellStart"/>
      <w:r w:rsidRPr="009C7A0A">
        <w:rPr>
          <w:iCs/>
          <w:lang w:eastAsia="lv-LV"/>
        </w:rPr>
        <w:t>skrūvsavienojumiem</w:t>
      </w:r>
      <w:proofErr w:type="spellEnd"/>
      <w:r w:rsidRPr="009C7A0A">
        <w:rPr>
          <w:iCs/>
          <w:lang w:eastAsia="lv-LV"/>
        </w:rPr>
        <w:t xml:space="preserve"> kontrolētu nospriegojumu, tam obligāti jābūt norādītam būvkonstrukciju projektā. Būvkonstrukciju projekta rasējumā MK-1 un paskaidrojuma rakstā nebija norādes par kontrolētu </w:t>
      </w:r>
      <w:proofErr w:type="spellStart"/>
      <w:r w:rsidRPr="009C7A0A">
        <w:rPr>
          <w:iCs/>
          <w:lang w:eastAsia="lv-LV"/>
        </w:rPr>
        <w:t>skrūvsavienojumu</w:t>
      </w:r>
      <w:proofErr w:type="spellEnd"/>
      <w:r w:rsidRPr="009C7A0A">
        <w:rPr>
          <w:iCs/>
          <w:lang w:eastAsia="lv-LV"/>
        </w:rPr>
        <w:t xml:space="preserve"> nospriegojumu.</w:t>
      </w:r>
    </w:p>
    <w:p w14:paraId="5752AD0E" w14:textId="1EA30F6B" w:rsidR="009C591A" w:rsidRPr="009C7A0A" w:rsidRDefault="009C591A" w:rsidP="009C7A0A">
      <w:pPr>
        <w:spacing w:line="276" w:lineRule="auto"/>
        <w:ind w:firstLine="720"/>
        <w:jc w:val="both"/>
        <w:rPr>
          <w:iCs/>
        </w:rPr>
      </w:pPr>
      <w:r w:rsidRPr="009C7A0A">
        <w:rPr>
          <w:iCs/>
        </w:rPr>
        <w:t xml:space="preserve">Tādējādi veiktā </w:t>
      </w:r>
      <w:r w:rsidR="00DF5C99" w:rsidRPr="009C7A0A">
        <w:rPr>
          <w:iCs/>
        </w:rPr>
        <w:t xml:space="preserve">kopņu </w:t>
      </w:r>
      <w:r w:rsidRPr="009C7A0A">
        <w:rPr>
          <w:iCs/>
        </w:rPr>
        <w:t xml:space="preserve">montāža, neizmantojot kontrolēto </w:t>
      </w:r>
      <w:proofErr w:type="spellStart"/>
      <w:r w:rsidRPr="009C7A0A">
        <w:rPr>
          <w:iCs/>
        </w:rPr>
        <w:t>skrūvsavienojumu</w:t>
      </w:r>
      <w:proofErr w:type="spellEnd"/>
      <w:r w:rsidRPr="009C7A0A">
        <w:rPr>
          <w:iCs/>
        </w:rPr>
        <w:t xml:space="preserve"> nospriegojumu, atbilda paskaidrojuma raksta 17. punkta prasībai.</w:t>
      </w:r>
    </w:p>
    <w:p w14:paraId="19C5C9FB" w14:textId="77777777" w:rsidR="009C591A" w:rsidRPr="009C7A0A" w:rsidRDefault="009C591A" w:rsidP="009C7A0A">
      <w:pPr>
        <w:spacing w:line="276" w:lineRule="auto"/>
        <w:ind w:firstLine="720"/>
        <w:jc w:val="both"/>
        <w:rPr>
          <w:iCs/>
        </w:rPr>
      </w:pPr>
      <w:r w:rsidRPr="009C7A0A">
        <w:rPr>
          <w:iCs/>
        </w:rPr>
        <w:t>Senāts atzīst, ka apelācijas instances tiesa iegūtās ziņas par faktiem nav vērtējusi kopsakarā ar normatīvajiem tiesību aktiem, kas noteic montāžas darbus.</w:t>
      </w:r>
    </w:p>
    <w:p w14:paraId="293741F0" w14:textId="113D9227" w:rsidR="00087350" w:rsidRPr="009C7A0A" w:rsidRDefault="00087350" w:rsidP="009C7A0A">
      <w:pPr>
        <w:spacing w:line="276" w:lineRule="auto"/>
        <w:ind w:firstLine="720"/>
        <w:jc w:val="both"/>
        <w:rPr>
          <w:rFonts w:eastAsia="Calibri"/>
        </w:rPr>
      </w:pPr>
      <w:r w:rsidRPr="009C7A0A">
        <w:rPr>
          <w:rFonts w:eastAsia="Calibri"/>
        </w:rPr>
        <w:lastRenderedPageBreak/>
        <w:t>E</w:t>
      </w:r>
      <w:r w:rsidR="009C591A" w:rsidRPr="009C7A0A">
        <w:rPr>
          <w:rFonts w:eastAsia="Calibri"/>
        </w:rPr>
        <w:t>kspert</w:t>
      </w:r>
      <w:r w:rsidRPr="009C7A0A">
        <w:rPr>
          <w:rFonts w:eastAsia="Calibri"/>
        </w:rPr>
        <w:t>s</w:t>
      </w:r>
      <w:r w:rsidR="009C591A" w:rsidRPr="009C7A0A">
        <w:rPr>
          <w:rFonts w:eastAsia="Calibri"/>
        </w:rPr>
        <w:t xml:space="preserve"> </w:t>
      </w:r>
      <w:r w:rsidR="0068142F">
        <w:rPr>
          <w:rFonts w:eastAsia="Calibri"/>
        </w:rPr>
        <w:t>[pers. LE]</w:t>
      </w:r>
      <w:r w:rsidR="009C591A" w:rsidRPr="009C7A0A">
        <w:rPr>
          <w:rFonts w:eastAsia="Calibri"/>
        </w:rPr>
        <w:t xml:space="preserve"> liec</w:t>
      </w:r>
      <w:r w:rsidRPr="009C7A0A">
        <w:rPr>
          <w:rFonts w:eastAsia="Calibri"/>
        </w:rPr>
        <w:t>ināja</w:t>
      </w:r>
      <w:r w:rsidR="009C591A" w:rsidRPr="009C7A0A">
        <w:rPr>
          <w:rFonts w:eastAsia="Calibri"/>
        </w:rPr>
        <w:t xml:space="preserve">, ka akceptētā būvprojekta </w:t>
      </w:r>
      <w:proofErr w:type="spellStart"/>
      <w:r w:rsidR="009C591A" w:rsidRPr="009C7A0A">
        <w:rPr>
          <w:rFonts w:eastAsia="Calibri"/>
        </w:rPr>
        <w:t>būvkonstruktīvās</w:t>
      </w:r>
      <w:proofErr w:type="spellEnd"/>
      <w:r w:rsidR="009C591A" w:rsidRPr="009C7A0A">
        <w:rPr>
          <w:rFonts w:eastAsia="Calibri"/>
        </w:rPr>
        <w:t xml:space="preserve"> sadaļas paskaidrojuma raksta 17. punktā norādīts, ka montāža jāveic saskaņā ar </w:t>
      </w:r>
      <w:proofErr w:type="spellStart"/>
      <w:r w:rsidR="009C591A" w:rsidRPr="009C7A0A">
        <w:rPr>
          <w:rFonts w:eastAsia="Calibri"/>
        </w:rPr>
        <w:t>SNiP</w:t>
      </w:r>
      <w:proofErr w:type="spellEnd"/>
      <w:r w:rsidR="009C591A" w:rsidRPr="009C7A0A">
        <w:rPr>
          <w:rFonts w:eastAsia="Calibri"/>
        </w:rPr>
        <w:t xml:space="preserve"> 3.03.01.-87 „Nesošās un norobežojošās konstrukcijas”</w:t>
      </w:r>
      <w:r w:rsidRPr="009C7A0A">
        <w:rPr>
          <w:rFonts w:eastAsia="Calibri"/>
        </w:rPr>
        <w:t xml:space="preserve"> (turpmāk – </w:t>
      </w:r>
      <w:proofErr w:type="spellStart"/>
      <w:r w:rsidRPr="009C7A0A">
        <w:rPr>
          <w:rFonts w:eastAsia="Calibri"/>
        </w:rPr>
        <w:t>SNiP</w:t>
      </w:r>
      <w:proofErr w:type="spellEnd"/>
      <w:r w:rsidRPr="009C7A0A">
        <w:rPr>
          <w:rFonts w:eastAsia="Calibri"/>
        </w:rPr>
        <w:t xml:space="preserve"> 3.03.01.-87)</w:t>
      </w:r>
      <w:r w:rsidR="00DF5C99" w:rsidRPr="009C7A0A">
        <w:rPr>
          <w:rFonts w:eastAsia="Calibri"/>
        </w:rPr>
        <w:t>, kas noteic</w:t>
      </w:r>
      <w:r w:rsidR="00F57406" w:rsidRPr="009C7A0A">
        <w:rPr>
          <w:rFonts w:eastAsia="Calibri"/>
        </w:rPr>
        <w:t>a</w:t>
      </w:r>
      <w:r w:rsidR="00FC6034" w:rsidRPr="009C7A0A">
        <w:rPr>
          <w:rFonts w:eastAsia="Calibri"/>
        </w:rPr>
        <w:t xml:space="preserve"> </w:t>
      </w:r>
      <w:r w:rsidR="009C591A" w:rsidRPr="009C7A0A">
        <w:rPr>
          <w:rFonts w:eastAsia="Calibri"/>
        </w:rPr>
        <w:t>obligāti ievērojamas prasības montāžas darbiem</w:t>
      </w:r>
      <w:r w:rsidR="00FC6034" w:rsidRPr="009C7A0A">
        <w:rPr>
          <w:rFonts w:eastAsia="Calibri"/>
        </w:rPr>
        <w:t>.</w:t>
      </w:r>
      <w:r w:rsidR="009C591A" w:rsidRPr="009C7A0A">
        <w:rPr>
          <w:rFonts w:eastAsia="Calibri"/>
        </w:rPr>
        <w:t xml:space="preserve"> </w:t>
      </w:r>
    </w:p>
    <w:p w14:paraId="5B3A03D0" w14:textId="64FDE666" w:rsidR="00087350" w:rsidRPr="009C7A0A" w:rsidRDefault="00087350" w:rsidP="009C7A0A">
      <w:pPr>
        <w:spacing w:line="276" w:lineRule="auto"/>
        <w:ind w:firstLine="720"/>
        <w:jc w:val="both"/>
        <w:rPr>
          <w:rFonts w:eastAsia="Calibri"/>
        </w:rPr>
      </w:pPr>
      <w:proofErr w:type="spellStart"/>
      <w:r w:rsidRPr="009C7A0A">
        <w:rPr>
          <w:rFonts w:eastAsia="Calibri"/>
        </w:rPr>
        <w:t>SNiP</w:t>
      </w:r>
      <w:proofErr w:type="spellEnd"/>
      <w:r w:rsidRPr="009C7A0A">
        <w:rPr>
          <w:rFonts w:eastAsia="Calibri"/>
        </w:rPr>
        <w:t xml:space="preserve"> 3.03.01.-87 4. nodaļa </w:t>
      </w:r>
      <w:r w:rsidR="00CB7E9B" w:rsidRPr="009C7A0A">
        <w:rPr>
          <w:rFonts w:eastAsia="Calibri"/>
        </w:rPr>
        <w:t>paredzēja</w:t>
      </w:r>
      <w:r w:rsidRPr="009C7A0A">
        <w:rPr>
          <w:rFonts w:eastAsia="Calibri"/>
        </w:rPr>
        <w:t xml:space="preserve"> konstrukciju savienošanas veidus bez bultskrūves kontrolētā </w:t>
      </w:r>
      <w:proofErr w:type="spellStart"/>
      <w:r w:rsidRPr="009C7A0A">
        <w:rPr>
          <w:rFonts w:eastAsia="Calibri"/>
        </w:rPr>
        <w:t>nosprieguma</w:t>
      </w:r>
      <w:proofErr w:type="spellEnd"/>
      <w:r w:rsidRPr="009C7A0A">
        <w:rPr>
          <w:rFonts w:eastAsia="Calibri"/>
        </w:rPr>
        <w:t xml:space="preserve"> un ar to.</w:t>
      </w:r>
      <w:r w:rsidR="00CB7E9B" w:rsidRPr="009C7A0A">
        <w:rPr>
          <w:rFonts w:eastAsia="Calibri"/>
        </w:rPr>
        <w:t xml:space="preserve"> </w:t>
      </w:r>
      <w:r w:rsidR="00F94910" w:rsidRPr="009C7A0A">
        <w:rPr>
          <w:rFonts w:eastAsia="Calibri"/>
        </w:rPr>
        <w:t>Savukārt p</w:t>
      </w:r>
      <w:r w:rsidR="00CB7E9B" w:rsidRPr="009C7A0A">
        <w:rPr>
          <w:rFonts w:eastAsia="Calibri"/>
        </w:rPr>
        <w:t xml:space="preserve">rojekta dokumentācijā nebija norādes, ar kādu </w:t>
      </w:r>
      <w:proofErr w:type="spellStart"/>
      <w:r w:rsidR="00CB7E9B" w:rsidRPr="009C7A0A">
        <w:rPr>
          <w:rFonts w:eastAsia="Calibri"/>
        </w:rPr>
        <w:t>skrūvsavienojumu</w:t>
      </w:r>
      <w:proofErr w:type="spellEnd"/>
      <w:r w:rsidR="00CB7E9B" w:rsidRPr="009C7A0A">
        <w:rPr>
          <w:rFonts w:eastAsia="Calibri"/>
        </w:rPr>
        <w:t xml:space="preserve"> veidu kopnes ir stiprināmas, tāpēc visas veiktās darbības kopnes montāžā </w:t>
      </w:r>
      <w:r w:rsidR="00F94910" w:rsidRPr="009C7A0A">
        <w:rPr>
          <w:rFonts w:eastAsia="Calibri"/>
        </w:rPr>
        <w:t>ir</w:t>
      </w:r>
      <w:r w:rsidR="00CB7E9B" w:rsidRPr="009C7A0A">
        <w:rPr>
          <w:rFonts w:eastAsia="Calibri"/>
        </w:rPr>
        <w:t xml:space="preserve"> patvaļīg</w:t>
      </w:r>
      <w:r w:rsidR="00F94910" w:rsidRPr="009C7A0A">
        <w:rPr>
          <w:rFonts w:eastAsia="Calibri"/>
        </w:rPr>
        <w:t>as</w:t>
      </w:r>
      <w:r w:rsidR="00CB7E9B" w:rsidRPr="009C7A0A">
        <w:rPr>
          <w:rFonts w:eastAsia="Calibri"/>
        </w:rPr>
        <w:t>.</w:t>
      </w:r>
    </w:p>
    <w:p w14:paraId="51D9890E" w14:textId="459DFFDF" w:rsidR="00F94910" w:rsidRPr="009C7A0A" w:rsidRDefault="00F94910" w:rsidP="009C7A0A">
      <w:pPr>
        <w:spacing w:line="276" w:lineRule="auto"/>
        <w:ind w:firstLine="720"/>
        <w:jc w:val="both"/>
        <w:rPr>
          <w:rFonts w:eastAsia="Calibri"/>
        </w:rPr>
      </w:pPr>
      <w:r w:rsidRPr="009C7A0A">
        <w:rPr>
          <w:rFonts w:eastAsia="Calibri"/>
        </w:rPr>
        <w:t xml:space="preserve">Tāpat eksperts norādīja, ka </w:t>
      </w:r>
      <w:r w:rsidR="00822E4A" w:rsidRPr="009C7A0A">
        <w:rPr>
          <w:rFonts w:eastAsia="Calibri"/>
        </w:rPr>
        <w:t>a</w:t>
      </w:r>
      <w:r w:rsidR="009C591A" w:rsidRPr="009C7A0A">
        <w:rPr>
          <w:rFonts w:eastAsia="Calibri"/>
        </w:rPr>
        <w:t xml:space="preserve">tbilstoši </w:t>
      </w:r>
      <w:proofErr w:type="spellStart"/>
      <w:r w:rsidR="00087350" w:rsidRPr="009C7A0A">
        <w:rPr>
          <w:rFonts w:eastAsia="Calibri"/>
        </w:rPr>
        <w:t>SNiP</w:t>
      </w:r>
      <w:proofErr w:type="spellEnd"/>
      <w:r w:rsidR="00087350" w:rsidRPr="009C7A0A">
        <w:rPr>
          <w:rFonts w:eastAsia="Calibri"/>
        </w:rPr>
        <w:t xml:space="preserve"> 3.03.01.-87 </w:t>
      </w:r>
      <w:r w:rsidR="009C591A" w:rsidRPr="009C7A0A">
        <w:rPr>
          <w:rFonts w:eastAsia="Calibri"/>
        </w:rPr>
        <w:t>4.16. un 4.17. punktam uzgrieznis jāskrūvē no skrūves vidus cieši līdz konstrukcijas galam.</w:t>
      </w:r>
      <w:r w:rsidR="009C591A" w:rsidRPr="009C7A0A">
        <w:t xml:space="preserve"> </w:t>
      </w:r>
      <w:r w:rsidR="009C591A" w:rsidRPr="009C7A0A">
        <w:rPr>
          <w:rFonts w:eastAsia="Calibri"/>
        </w:rPr>
        <w:t>Skrūvju galvām un uzgriežņiem, ieskaitot pamatu skrūves, pēc pievilkšanas jābūt cieši saskarē (bez atstarpēm) ar paplāksnes vai konstrukcijas elementu plaknēm, un skrūvju vārpsta izvirzīta no uzgriežņa vismaz par 3 mm.</w:t>
      </w:r>
      <w:r w:rsidRPr="009C7A0A">
        <w:rPr>
          <w:rFonts w:eastAsia="Calibri"/>
        </w:rPr>
        <w:t xml:space="preserve"> </w:t>
      </w:r>
      <w:r w:rsidR="00A31211" w:rsidRPr="009C7A0A">
        <w:rPr>
          <w:rFonts w:eastAsia="Calibri"/>
        </w:rPr>
        <w:t xml:space="preserve">Šādas </w:t>
      </w:r>
      <w:proofErr w:type="spellStart"/>
      <w:r w:rsidR="00A31211" w:rsidRPr="009C7A0A">
        <w:rPr>
          <w:rFonts w:eastAsia="Calibri"/>
        </w:rPr>
        <w:t>SNiP</w:t>
      </w:r>
      <w:proofErr w:type="spellEnd"/>
      <w:r w:rsidR="00A31211" w:rsidRPr="009C7A0A">
        <w:rPr>
          <w:rFonts w:eastAsia="Calibri"/>
        </w:rPr>
        <w:t xml:space="preserve"> 3.03.01.-87 prasības nebija iespējams izpildīt ņemot vērā </w:t>
      </w:r>
      <w:r w:rsidRPr="009C7A0A">
        <w:rPr>
          <w:rFonts w:eastAsia="Calibri"/>
        </w:rPr>
        <w:t>DIN 933 bultskrūves vītnes garuma dēļ.</w:t>
      </w:r>
    </w:p>
    <w:p w14:paraId="68EEFFD8" w14:textId="3B78D36B" w:rsidR="009C591A" w:rsidRPr="009C7A0A" w:rsidRDefault="00F94910" w:rsidP="009C7A0A">
      <w:pPr>
        <w:spacing w:line="276" w:lineRule="auto"/>
        <w:ind w:firstLine="720"/>
        <w:jc w:val="both"/>
        <w:rPr>
          <w:rFonts w:eastAsia="Calibri"/>
        </w:rPr>
      </w:pPr>
      <w:r w:rsidRPr="009C7A0A">
        <w:rPr>
          <w:rFonts w:eastAsia="Calibri"/>
        </w:rPr>
        <w:t xml:space="preserve">Kā arī </w:t>
      </w:r>
      <w:proofErr w:type="spellStart"/>
      <w:r w:rsidR="00087350" w:rsidRPr="009C7A0A">
        <w:rPr>
          <w:rFonts w:eastAsia="Calibri"/>
        </w:rPr>
        <w:t>SNiP</w:t>
      </w:r>
      <w:proofErr w:type="spellEnd"/>
      <w:r w:rsidR="00087350" w:rsidRPr="009C7A0A">
        <w:rPr>
          <w:rFonts w:eastAsia="Calibri"/>
        </w:rPr>
        <w:t xml:space="preserve"> 3.03.01.-87 </w:t>
      </w:r>
      <w:r w:rsidR="009C591A" w:rsidRPr="009C7A0A">
        <w:rPr>
          <w:rFonts w:eastAsia="Calibri"/>
        </w:rPr>
        <w:t>4.18. punkts noteic</w:t>
      </w:r>
      <w:r w:rsidR="00087350" w:rsidRPr="009C7A0A">
        <w:rPr>
          <w:rFonts w:eastAsia="Calibri"/>
        </w:rPr>
        <w:t>a</w:t>
      </w:r>
      <w:r w:rsidR="009C591A" w:rsidRPr="009C7A0A">
        <w:rPr>
          <w:rFonts w:eastAsia="Calibri"/>
        </w:rPr>
        <w:t xml:space="preserve">, ka, lai novērstu uzgriežņu </w:t>
      </w:r>
      <w:proofErr w:type="spellStart"/>
      <w:r w:rsidR="009C591A" w:rsidRPr="009C7A0A">
        <w:rPr>
          <w:rFonts w:eastAsia="Calibri"/>
        </w:rPr>
        <w:t>pašatskrūvēšanos</w:t>
      </w:r>
      <w:proofErr w:type="spellEnd"/>
      <w:r w:rsidR="009C591A" w:rsidRPr="009C7A0A">
        <w:rPr>
          <w:rFonts w:eastAsia="Calibri"/>
        </w:rPr>
        <w:t xml:space="preserve">, atsperu paplāksnes vai </w:t>
      </w:r>
      <w:proofErr w:type="spellStart"/>
      <w:r w:rsidR="009C591A" w:rsidRPr="009C7A0A">
        <w:rPr>
          <w:rFonts w:eastAsia="Calibri"/>
        </w:rPr>
        <w:t>pretuzgriezņa</w:t>
      </w:r>
      <w:proofErr w:type="spellEnd"/>
      <w:r w:rsidR="009C591A" w:rsidRPr="009C7A0A">
        <w:rPr>
          <w:rFonts w:eastAsia="Calibri"/>
        </w:rPr>
        <w:t xml:space="preserve"> uzstādīšana jānorāda darba rasējumos.</w:t>
      </w:r>
      <w:r w:rsidR="00AF6422" w:rsidRPr="009C7A0A">
        <w:rPr>
          <w:rFonts w:eastAsia="Calibri"/>
        </w:rPr>
        <w:t xml:space="preserve"> </w:t>
      </w:r>
      <w:r w:rsidR="009C591A" w:rsidRPr="009C7A0A">
        <w:rPr>
          <w:rFonts w:eastAsia="Calibri"/>
        </w:rPr>
        <w:t>Šāda atzīme projekta dokumentācijā nebija veikta.</w:t>
      </w:r>
    </w:p>
    <w:p w14:paraId="33D9FE60" w14:textId="67AFE171" w:rsidR="009C591A" w:rsidRPr="009C7A0A" w:rsidRDefault="009C591A" w:rsidP="009C7A0A">
      <w:pPr>
        <w:spacing w:line="276" w:lineRule="auto"/>
        <w:ind w:firstLine="720"/>
        <w:jc w:val="both"/>
        <w:rPr>
          <w:rFonts w:eastAsia="Calibri"/>
        </w:rPr>
      </w:pPr>
      <w:r w:rsidRPr="009C7A0A">
        <w:rPr>
          <w:rFonts w:eastAsia="Calibri"/>
        </w:rPr>
        <w:t>T</w:t>
      </w:r>
      <w:r w:rsidR="00D641AE" w:rsidRPr="009C7A0A">
        <w:rPr>
          <w:rFonts w:eastAsia="Calibri"/>
        </w:rPr>
        <w:t>urklāt</w:t>
      </w:r>
      <w:r w:rsidRPr="009C7A0A">
        <w:rPr>
          <w:rFonts w:eastAsia="Calibri"/>
        </w:rPr>
        <w:t xml:space="preserve"> </w:t>
      </w:r>
      <w:r w:rsidR="00F94910" w:rsidRPr="009C7A0A">
        <w:rPr>
          <w:rFonts w:eastAsia="Calibri"/>
        </w:rPr>
        <w:t xml:space="preserve">eksperts </w:t>
      </w:r>
      <w:r w:rsidR="00D641AE" w:rsidRPr="009C7A0A">
        <w:rPr>
          <w:rFonts w:eastAsia="Calibri"/>
        </w:rPr>
        <w:t>liecināja</w:t>
      </w:r>
      <w:r w:rsidR="00F94910" w:rsidRPr="009C7A0A">
        <w:rPr>
          <w:rFonts w:eastAsia="Calibri"/>
        </w:rPr>
        <w:t xml:space="preserve">, ka </w:t>
      </w:r>
      <w:r w:rsidRPr="009C7A0A">
        <w:rPr>
          <w:rFonts w:eastAsia="Calibri"/>
        </w:rPr>
        <w:t xml:space="preserve">kopņu montāža nebija iespējama, jo dokumentos nebija norāžu par piepūlēm. Nav iespējams kopni samontēt atbilstoši drošuma nosacījumiem, ja dokumentācijā nav </w:t>
      </w:r>
      <w:r w:rsidR="00EE72E9" w:rsidRPr="009C7A0A">
        <w:rPr>
          <w:rFonts w:eastAsia="Calibri"/>
        </w:rPr>
        <w:t xml:space="preserve">norādīta </w:t>
      </w:r>
      <w:r w:rsidRPr="009C7A0A">
        <w:rPr>
          <w:rFonts w:eastAsia="Calibri"/>
        </w:rPr>
        <w:t>slodze, kāda jāuzņem kopnei, bet no slodzēm savukārt izriet piepūles, kādas attiecīgi ir šajā joslā</w:t>
      </w:r>
      <w:r w:rsidR="00EE72E9" w:rsidRPr="009C7A0A">
        <w:rPr>
          <w:rFonts w:eastAsia="Calibri"/>
        </w:rPr>
        <w:t>, savukārt</w:t>
      </w:r>
      <w:r w:rsidRPr="009C7A0A">
        <w:rPr>
          <w:rFonts w:eastAsia="Calibri"/>
        </w:rPr>
        <w:t xml:space="preserve"> no piepūlēm izriet nosacījumi, kā veidot </w:t>
      </w:r>
      <w:proofErr w:type="spellStart"/>
      <w:r w:rsidRPr="009C7A0A">
        <w:rPr>
          <w:rFonts w:eastAsia="Calibri"/>
        </w:rPr>
        <w:t>skrūvsavienojumu</w:t>
      </w:r>
      <w:proofErr w:type="spellEnd"/>
      <w:r w:rsidRPr="009C7A0A">
        <w:rPr>
          <w:rFonts w:eastAsia="Calibri"/>
        </w:rPr>
        <w:t xml:space="preserve"> ar kontrolēto </w:t>
      </w:r>
      <w:proofErr w:type="spellStart"/>
      <w:r w:rsidRPr="009C7A0A">
        <w:rPr>
          <w:rFonts w:eastAsia="Calibri"/>
        </w:rPr>
        <w:t>nospriegumu</w:t>
      </w:r>
      <w:proofErr w:type="spellEnd"/>
      <w:r w:rsidRPr="009C7A0A">
        <w:rPr>
          <w:rFonts w:eastAsia="Calibri"/>
        </w:rPr>
        <w:t xml:space="preserve"> vai bez tā.</w:t>
      </w:r>
    </w:p>
    <w:p w14:paraId="50A16D37" w14:textId="010FFE06" w:rsidR="00A13241" w:rsidRPr="009C7A0A" w:rsidRDefault="00A31211" w:rsidP="009C7A0A">
      <w:pPr>
        <w:spacing w:line="276" w:lineRule="auto"/>
        <w:ind w:firstLine="720"/>
        <w:jc w:val="both"/>
        <w:rPr>
          <w:lang w:eastAsia="lv-LV"/>
        </w:rPr>
      </w:pPr>
      <w:r w:rsidRPr="009C7A0A">
        <w:rPr>
          <w:rFonts w:eastAsia="Calibri"/>
        </w:rPr>
        <w:t xml:space="preserve">Ievērojot minēto, </w:t>
      </w:r>
      <w:r w:rsidR="00F94910" w:rsidRPr="009C7A0A">
        <w:rPr>
          <w:rFonts w:eastAsia="Calibri"/>
        </w:rPr>
        <w:t xml:space="preserve">Senāts atzīst, ka </w:t>
      </w:r>
      <w:r w:rsidRPr="009C7A0A">
        <w:rPr>
          <w:rFonts w:eastAsia="Calibri"/>
        </w:rPr>
        <w:t xml:space="preserve">apelācijas instances tiesai bija jāsniedz vērtējums par to, ka </w:t>
      </w:r>
      <w:r w:rsidR="009C591A" w:rsidRPr="009C7A0A">
        <w:rPr>
          <w:rFonts w:eastAsia="Calibri"/>
        </w:rPr>
        <w:t xml:space="preserve">būvniecības procesā iesaistītajām personām vajadzēja pieprasīt no projektētāja attiecīgās norādes un darba rasējumus, no kuriem varētu izdarīt secinājumu par skrūvju stiprinājuma savienojumu bez kontrolētā </w:t>
      </w:r>
      <w:proofErr w:type="spellStart"/>
      <w:r w:rsidR="009C591A" w:rsidRPr="009C7A0A">
        <w:rPr>
          <w:rFonts w:eastAsia="Calibri"/>
        </w:rPr>
        <w:t>nosprieguma</w:t>
      </w:r>
      <w:proofErr w:type="spellEnd"/>
      <w:r w:rsidR="009C591A" w:rsidRPr="009C7A0A">
        <w:rPr>
          <w:rFonts w:eastAsia="Calibri"/>
        </w:rPr>
        <w:t xml:space="preserve"> vai ar to</w:t>
      </w:r>
      <w:r w:rsidR="00832AF1" w:rsidRPr="009C7A0A">
        <w:rPr>
          <w:rFonts w:eastAsia="Calibri"/>
        </w:rPr>
        <w:t xml:space="preserve">. Tādējādi tiesai bija jānoskaidro, vai apsūdzētie </w:t>
      </w:r>
      <w:r w:rsidR="00A31557">
        <w:rPr>
          <w:lang w:eastAsia="lv-LV"/>
        </w:rPr>
        <w:t xml:space="preserve">[pers. BK] </w:t>
      </w:r>
      <w:r w:rsidR="00A31557" w:rsidRPr="009C7A0A">
        <w:rPr>
          <w:lang w:eastAsia="lv-LV"/>
        </w:rPr>
        <w:t xml:space="preserve">un </w:t>
      </w:r>
      <w:r w:rsidR="00A31557">
        <w:rPr>
          <w:lang w:eastAsia="lv-LV"/>
        </w:rPr>
        <w:t xml:space="preserve">[pers. BL] </w:t>
      </w:r>
      <w:r w:rsidR="00832AF1" w:rsidRPr="009C7A0A">
        <w:rPr>
          <w:rFonts w:eastAsia="Calibri"/>
        </w:rPr>
        <w:t xml:space="preserve">ievēroja </w:t>
      </w:r>
      <w:r w:rsidR="00832AF1" w:rsidRPr="009C7A0A">
        <w:rPr>
          <w:lang w:eastAsia="lv-LV"/>
        </w:rPr>
        <w:t>kopņu savienojumu drošuma prasības.</w:t>
      </w:r>
    </w:p>
    <w:p w14:paraId="2675A5BC" w14:textId="77447103" w:rsidR="009C591A" w:rsidRPr="009C7A0A" w:rsidRDefault="009C591A" w:rsidP="009C7A0A">
      <w:pPr>
        <w:spacing w:line="276" w:lineRule="auto"/>
        <w:ind w:firstLine="720"/>
        <w:jc w:val="both"/>
        <w:rPr>
          <w:iCs/>
          <w:lang w:eastAsia="lv-LV"/>
        </w:rPr>
      </w:pPr>
      <w:bookmarkStart w:id="11" w:name="_Hlk183350558"/>
      <w:r w:rsidRPr="009C7A0A">
        <w:rPr>
          <w:iCs/>
          <w:lang w:eastAsia="lv-LV"/>
        </w:rPr>
        <w:t>[</w:t>
      </w:r>
      <w:r w:rsidR="00A8188A" w:rsidRPr="009C7A0A">
        <w:rPr>
          <w:iCs/>
          <w:lang w:eastAsia="lv-LV"/>
        </w:rPr>
        <w:t>17</w:t>
      </w:r>
      <w:r w:rsidRPr="009C7A0A">
        <w:rPr>
          <w:iCs/>
          <w:lang w:eastAsia="lv-LV"/>
        </w:rPr>
        <w:t xml:space="preserve">.3.3] Apelācijas instances tiesa, vērtējot </w:t>
      </w:r>
      <w:r w:rsidR="00EA01F9" w:rsidRPr="009C7A0A">
        <w:rPr>
          <w:iCs/>
          <w:lang w:eastAsia="lv-LV"/>
        </w:rPr>
        <w:t xml:space="preserve">skrūvju savilkumu </w:t>
      </w:r>
      <w:r w:rsidRPr="009C7A0A">
        <w:rPr>
          <w:iCs/>
        </w:rPr>
        <w:t xml:space="preserve">atbilstību </w:t>
      </w:r>
      <w:proofErr w:type="spellStart"/>
      <w:r w:rsidRPr="009C7A0A">
        <w:rPr>
          <w:iCs/>
          <w:lang w:eastAsia="lv-LV"/>
        </w:rPr>
        <w:t>SNiP</w:t>
      </w:r>
      <w:proofErr w:type="spellEnd"/>
      <w:r w:rsidRPr="009C7A0A">
        <w:rPr>
          <w:iCs/>
          <w:lang w:eastAsia="lv-LV"/>
        </w:rPr>
        <w:t xml:space="preserve"> 3.03.01.-87 prasībām, </w:t>
      </w:r>
      <w:r w:rsidR="00EE72E9" w:rsidRPr="009C7A0A">
        <w:rPr>
          <w:iCs/>
          <w:lang w:eastAsia="lv-LV"/>
        </w:rPr>
        <w:t xml:space="preserve">ir </w:t>
      </w:r>
      <w:r w:rsidRPr="009C7A0A">
        <w:rPr>
          <w:iCs/>
          <w:lang w:eastAsia="lv-LV"/>
        </w:rPr>
        <w:t>ņēm</w:t>
      </w:r>
      <w:r w:rsidR="00EE72E9" w:rsidRPr="009C7A0A">
        <w:rPr>
          <w:iCs/>
          <w:lang w:eastAsia="lv-LV"/>
        </w:rPr>
        <w:t>usi</w:t>
      </w:r>
      <w:r w:rsidRPr="009C7A0A">
        <w:rPr>
          <w:iCs/>
          <w:lang w:eastAsia="lv-LV"/>
        </w:rPr>
        <w:t xml:space="preserve"> vērā </w:t>
      </w:r>
      <w:r w:rsidR="00EE72E9" w:rsidRPr="009C7A0A">
        <w:rPr>
          <w:iCs/>
          <w:lang w:eastAsia="lv-LV"/>
        </w:rPr>
        <w:t xml:space="preserve">to </w:t>
      </w:r>
      <w:r w:rsidRPr="009C7A0A">
        <w:rPr>
          <w:iCs/>
          <w:lang w:eastAsia="lv-LV"/>
        </w:rPr>
        <w:t xml:space="preserve">personu liecības, kas piedalījās kopņu montāžā un izpildīto darbu kontrolē, tomēr nav norādījusi motīvus prokurora </w:t>
      </w:r>
      <w:r w:rsidR="006F794B" w:rsidRPr="009C7A0A">
        <w:rPr>
          <w:iCs/>
          <w:lang w:eastAsia="lv-LV"/>
        </w:rPr>
        <w:t xml:space="preserve">iesniegto </w:t>
      </w:r>
      <w:r w:rsidRPr="009C7A0A">
        <w:rPr>
          <w:iCs/>
          <w:lang w:eastAsia="lv-LV"/>
        </w:rPr>
        <w:t>pierādījumu noraidīšanai.</w:t>
      </w:r>
    </w:p>
    <w:p w14:paraId="0A63DB0B" w14:textId="378052DB" w:rsidR="009C591A" w:rsidRPr="009C7A0A" w:rsidRDefault="009C591A" w:rsidP="009C7A0A">
      <w:pPr>
        <w:spacing w:line="276" w:lineRule="auto"/>
        <w:ind w:firstLine="720"/>
        <w:jc w:val="both"/>
        <w:rPr>
          <w:iCs/>
          <w:lang w:eastAsia="lv-LV"/>
        </w:rPr>
      </w:pPr>
      <w:r w:rsidRPr="009C7A0A">
        <w:rPr>
          <w:iCs/>
          <w:lang w:eastAsia="lv-LV"/>
        </w:rPr>
        <w:t xml:space="preserve">Tiesa atzinumu, ka starp </w:t>
      </w:r>
      <w:proofErr w:type="spellStart"/>
      <w:r w:rsidRPr="009C7A0A">
        <w:rPr>
          <w:iCs/>
          <w:lang w:eastAsia="lv-LV"/>
        </w:rPr>
        <w:t>fasonlapām</w:t>
      </w:r>
      <w:proofErr w:type="spellEnd"/>
      <w:r w:rsidR="00EE72E9" w:rsidRPr="009C7A0A">
        <w:rPr>
          <w:iCs/>
          <w:lang w:eastAsia="lv-LV"/>
        </w:rPr>
        <w:t xml:space="preserve"> nav bijušas spraugas</w:t>
      </w:r>
      <w:r w:rsidRPr="009C7A0A">
        <w:rPr>
          <w:iCs/>
          <w:lang w:eastAsia="lv-LV"/>
        </w:rPr>
        <w:t xml:space="preserve">, pamatojusi ar: 1) liecinieku </w:t>
      </w:r>
      <w:r w:rsidR="004F70B3">
        <w:rPr>
          <w:iCs/>
          <w:lang w:eastAsia="lv-LV"/>
        </w:rPr>
        <w:t>[pers. MI]</w:t>
      </w:r>
      <w:r w:rsidRPr="009C7A0A">
        <w:rPr>
          <w:iCs/>
          <w:lang w:eastAsia="lv-LV"/>
        </w:rPr>
        <w:t xml:space="preserve"> un </w:t>
      </w:r>
      <w:r w:rsidR="004F70B3">
        <w:rPr>
          <w:iCs/>
          <w:lang w:eastAsia="lv-LV"/>
        </w:rPr>
        <w:t>[pers. LS]</w:t>
      </w:r>
      <w:r w:rsidRPr="009C7A0A">
        <w:rPr>
          <w:iCs/>
          <w:lang w:eastAsia="lv-LV"/>
        </w:rPr>
        <w:t xml:space="preserve"> liecībām, ka kopņu savienojuma vietās spraugu nebija; 2) lieciniek</w:t>
      </w:r>
      <w:r w:rsidR="00EE72E9" w:rsidRPr="009C7A0A">
        <w:rPr>
          <w:iCs/>
          <w:lang w:eastAsia="lv-LV"/>
        </w:rPr>
        <w:t>u</w:t>
      </w:r>
      <w:r w:rsidRPr="009C7A0A">
        <w:rPr>
          <w:iCs/>
          <w:lang w:eastAsia="lv-LV"/>
        </w:rPr>
        <w:t xml:space="preserve"> </w:t>
      </w:r>
      <w:r w:rsidR="004F70B3">
        <w:rPr>
          <w:iCs/>
          <w:lang w:eastAsia="lv-LV"/>
        </w:rPr>
        <w:t>[pers. MJ]</w:t>
      </w:r>
      <w:r w:rsidRPr="009C7A0A">
        <w:rPr>
          <w:iCs/>
          <w:lang w:eastAsia="lv-LV"/>
        </w:rPr>
        <w:t xml:space="preserve"> un </w:t>
      </w:r>
      <w:r w:rsidR="004F70B3">
        <w:rPr>
          <w:iCs/>
          <w:lang w:eastAsia="lv-LV"/>
        </w:rPr>
        <w:t>[pers. MH]</w:t>
      </w:r>
      <w:r w:rsidRPr="009C7A0A">
        <w:rPr>
          <w:iCs/>
          <w:lang w:eastAsia="lv-LV"/>
        </w:rPr>
        <w:t xml:space="preserve"> liecībām, ka viņi pārbaudīja </w:t>
      </w:r>
      <w:proofErr w:type="spellStart"/>
      <w:r w:rsidRPr="009C7A0A">
        <w:rPr>
          <w:iCs/>
          <w:lang w:eastAsia="lv-LV"/>
        </w:rPr>
        <w:t>metālkonstrukciju</w:t>
      </w:r>
      <w:proofErr w:type="spellEnd"/>
      <w:r w:rsidRPr="009C7A0A">
        <w:rPr>
          <w:iCs/>
          <w:lang w:eastAsia="lv-LV"/>
        </w:rPr>
        <w:t xml:space="preserve"> montāžas kvalitāti – skrūvju savilkumu un spraugas starp kopnēm</w:t>
      </w:r>
      <w:r w:rsidR="00F55295" w:rsidRPr="009C7A0A">
        <w:rPr>
          <w:iCs/>
          <w:lang w:eastAsia="lv-LV"/>
        </w:rPr>
        <w:t>, un ka</w:t>
      </w:r>
      <w:r w:rsidRPr="009C7A0A">
        <w:rPr>
          <w:iCs/>
          <w:lang w:eastAsia="lv-LV"/>
        </w:rPr>
        <w:t xml:space="preserve"> </w:t>
      </w:r>
      <w:r w:rsidR="00A953DE">
        <w:rPr>
          <w:iCs/>
          <w:lang w:eastAsia="lv-LV"/>
        </w:rPr>
        <w:t>[pers. BK]</w:t>
      </w:r>
      <w:r w:rsidRPr="009C7A0A">
        <w:rPr>
          <w:iCs/>
          <w:lang w:eastAsia="lv-LV"/>
        </w:rPr>
        <w:t xml:space="preserve">, </w:t>
      </w:r>
      <w:r w:rsidR="00A953DE">
        <w:rPr>
          <w:iCs/>
          <w:lang w:eastAsia="lv-LV"/>
        </w:rPr>
        <w:t>[pers. BL]</w:t>
      </w:r>
      <w:r w:rsidRPr="009C7A0A">
        <w:rPr>
          <w:iCs/>
          <w:lang w:eastAsia="lv-LV"/>
        </w:rPr>
        <w:t xml:space="preserve"> un </w:t>
      </w:r>
      <w:r w:rsidR="00A953DE">
        <w:rPr>
          <w:iCs/>
          <w:lang w:eastAsia="lv-LV"/>
        </w:rPr>
        <w:t>[pers. A]</w:t>
      </w:r>
      <w:r w:rsidR="00F55295" w:rsidRPr="009C7A0A">
        <w:rPr>
          <w:iCs/>
          <w:lang w:eastAsia="lv-LV"/>
        </w:rPr>
        <w:t xml:space="preserve">, veicot gala pārbaudi, pārkāpumus nekonstatēja; </w:t>
      </w:r>
      <w:r w:rsidRPr="009C7A0A">
        <w:rPr>
          <w:iCs/>
          <w:lang w:eastAsia="lv-LV"/>
        </w:rPr>
        <w:t xml:space="preserve"> 3) apsūdzēto </w:t>
      </w:r>
      <w:r w:rsidR="00A953DE">
        <w:rPr>
          <w:lang w:eastAsia="lv-LV"/>
        </w:rPr>
        <w:t xml:space="preserve">[pers. BK] </w:t>
      </w:r>
      <w:r w:rsidR="00A953DE" w:rsidRPr="009C7A0A">
        <w:rPr>
          <w:lang w:eastAsia="lv-LV"/>
        </w:rPr>
        <w:t xml:space="preserve">un </w:t>
      </w:r>
      <w:r w:rsidR="00A953DE">
        <w:rPr>
          <w:lang w:eastAsia="lv-LV"/>
        </w:rPr>
        <w:t>[pers. BL]</w:t>
      </w:r>
      <w:r w:rsidRPr="009C7A0A">
        <w:rPr>
          <w:iCs/>
          <w:lang w:eastAsia="lv-LV"/>
        </w:rPr>
        <w:t xml:space="preserve"> liecībām, ka </w:t>
      </w:r>
      <w:r w:rsidR="00F55295" w:rsidRPr="009C7A0A">
        <w:rPr>
          <w:iCs/>
          <w:lang w:eastAsia="lv-LV"/>
        </w:rPr>
        <w:t>viņi</w:t>
      </w:r>
      <w:r w:rsidR="008F43A4" w:rsidRPr="009C7A0A">
        <w:rPr>
          <w:iCs/>
          <w:lang w:eastAsia="lv-LV"/>
        </w:rPr>
        <w:t xml:space="preserve">, izmantojot 0,3 mm </w:t>
      </w:r>
      <w:proofErr w:type="spellStart"/>
      <w:r w:rsidR="008F43A4" w:rsidRPr="009C7A0A">
        <w:rPr>
          <w:iCs/>
          <w:lang w:eastAsia="lv-LV"/>
        </w:rPr>
        <w:t>mērtaustu</w:t>
      </w:r>
      <w:proofErr w:type="spellEnd"/>
      <w:r w:rsidR="008F43A4" w:rsidRPr="009C7A0A">
        <w:rPr>
          <w:iCs/>
          <w:lang w:eastAsia="lv-LV"/>
        </w:rPr>
        <w:t>,</w:t>
      </w:r>
      <w:r w:rsidR="00F55295" w:rsidRPr="009C7A0A">
        <w:rPr>
          <w:iCs/>
          <w:lang w:eastAsia="lv-LV"/>
        </w:rPr>
        <w:t xml:space="preserve"> pārbaudīja, vai spraugas metāla kopņu </w:t>
      </w:r>
      <w:proofErr w:type="spellStart"/>
      <w:r w:rsidR="00F55295" w:rsidRPr="009C7A0A">
        <w:rPr>
          <w:iCs/>
          <w:lang w:eastAsia="lv-LV"/>
        </w:rPr>
        <w:t>fasonlapu</w:t>
      </w:r>
      <w:proofErr w:type="spellEnd"/>
      <w:r w:rsidR="00F55295" w:rsidRPr="009C7A0A">
        <w:rPr>
          <w:iCs/>
          <w:lang w:eastAsia="lv-LV"/>
        </w:rPr>
        <w:t xml:space="preserve"> saskares plaknēs atbilst </w:t>
      </w:r>
      <w:proofErr w:type="spellStart"/>
      <w:r w:rsidR="00F55295" w:rsidRPr="009C7A0A">
        <w:rPr>
          <w:iCs/>
          <w:lang w:eastAsia="lv-LV"/>
        </w:rPr>
        <w:t>SNiP</w:t>
      </w:r>
      <w:proofErr w:type="spellEnd"/>
      <w:r w:rsidR="00F55295" w:rsidRPr="009C7A0A">
        <w:rPr>
          <w:iCs/>
          <w:lang w:eastAsia="lv-LV"/>
        </w:rPr>
        <w:t xml:space="preserve"> 3.03.01.-87 prasībām, un secināja, ka neatbilstības normatīviem nav konstatējamas. </w:t>
      </w:r>
    </w:p>
    <w:p w14:paraId="33D6DBE3" w14:textId="72A60701" w:rsidR="009C591A" w:rsidRPr="009C7A0A" w:rsidRDefault="009C591A" w:rsidP="009C7A0A">
      <w:pPr>
        <w:spacing w:line="276" w:lineRule="auto"/>
        <w:ind w:firstLine="720"/>
        <w:jc w:val="both"/>
      </w:pPr>
      <w:r w:rsidRPr="009C7A0A">
        <w:rPr>
          <w:iCs/>
          <w:lang w:eastAsia="lv-LV"/>
        </w:rPr>
        <w:t>Senāts norāda, ka apelācijas instances tiesa nav vērtējusi</w:t>
      </w:r>
      <w:r w:rsidRPr="009C7A0A">
        <w:t xml:space="preserve"> to, ka kompleksās būvniecības ekspertīzes ekspertu atzinums pamatots arī ar ziņām par faktiem, kas iegūtas nobrukušo konstrukciju apsekošanā</w:t>
      </w:r>
      <w:r w:rsidR="006A0339" w:rsidRPr="009C7A0A">
        <w:t>,</w:t>
      </w:r>
      <w:r w:rsidRPr="009C7A0A">
        <w:t xml:space="preserve"> proti, eksperti, apsekojot nogruvušās </w:t>
      </w:r>
      <w:proofErr w:type="spellStart"/>
      <w:r w:rsidRPr="009C7A0A">
        <w:t>puskopnes</w:t>
      </w:r>
      <w:proofErr w:type="spellEnd"/>
      <w:r w:rsidRPr="009C7A0A">
        <w:t>, konstatēja</w:t>
      </w:r>
      <w:r w:rsidR="00DE085E" w:rsidRPr="009C7A0A">
        <w:t xml:space="preserve"> </w:t>
      </w:r>
      <w:r w:rsidRPr="009C7A0A">
        <w:t xml:space="preserve">krāsojumu starp </w:t>
      </w:r>
      <w:proofErr w:type="spellStart"/>
      <w:r w:rsidRPr="009C7A0A">
        <w:t>fasonlapām</w:t>
      </w:r>
      <w:proofErr w:type="spellEnd"/>
      <w:r w:rsidRPr="009C7A0A">
        <w:t xml:space="preserve">, kas liecina par spraugu esību pirms krāsošanas darbu veikšanas. Acīmredzamas spraugas starp </w:t>
      </w:r>
      <w:proofErr w:type="spellStart"/>
      <w:r w:rsidRPr="009C7A0A">
        <w:t>fasonālpām</w:t>
      </w:r>
      <w:proofErr w:type="spellEnd"/>
      <w:r w:rsidRPr="009C7A0A">
        <w:t xml:space="preserve"> tika konstatētas arī nenobrukušajām konstrukcijām. Lai noskaidrotu spraugu lielumu, eksperti pielietoja </w:t>
      </w:r>
      <w:r w:rsidRPr="009C7A0A">
        <w:lastRenderedPageBreak/>
        <w:t xml:space="preserve">paraugu virsmas attēlu </w:t>
      </w:r>
      <w:proofErr w:type="spellStart"/>
      <w:r w:rsidRPr="009C7A0A">
        <w:t>digitalizēto</w:t>
      </w:r>
      <w:proofErr w:type="spellEnd"/>
      <w:r w:rsidRPr="009C7A0A">
        <w:t xml:space="preserve"> apstrādi. Pētījuma rezultātā tika konstatēts, ka vismaz daļai kopņu </w:t>
      </w:r>
      <w:proofErr w:type="spellStart"/>
      <w:r w:rsidRPr="009C7A0A">
        <w:t>apakšjoslu</w:t>
      </w:r>
      <w:proofErr w:type="spellEnd"/>
      <w:r w:rsidRPr="009C7A0A">
        <w:t xml:space="preserve"> mezglu spraugas atvērumi, tai skaitā bultskrūvju zonā, bija 2,5</w:t>
      </w:r>
      <w:r w:rsidR="0045473E" w:rsidRPr="009C7A0A">
        <w:t xml:space="preserve">– </w:t>
      </w:r>
      <w:r w:rsidRPr="009C7A0A">
        <w:t>3,5 mm un vairāk.</w:t>
      </w:r>
      <w:bookmarkEnd w:id="11"/>
    </w:p>
    <w:p w14:paraId="54BE515B" w14:textId="68D38B01" w:rsidR="009C591A" w:rsidRPr="009C7A0A" w:rsidRDefault="009C591A" w:rsidP="009C7A0A">
      <w:pPr>
        <w:spacing w:line="276" w:lineRule="auto"/>
        <w:ind w:firstLine="720"/>
        <w:jc w:val="both"/>
      </w:pPr>
      <w:r w:rsidRPr="009C7A0A">
        <w:t>[</w:t>
      </w:r>
      <w:r w:rsidR="00A8188A" w:rsidRPr="009C7A0A">
        <w:t>17</w:t>
      </w:r>
      <w:r w:rsidRPr="009C7A0A">
        <w:t>.3.4]</w:t>
      </w:r>
      <w:r w:rsidRPr="009C7A0A">
        <w:rPr>
          <w:color w:val="000000" w:themeColor="text1"/>
        </w:rPr>
        <w:t> </w:t>
      </w:r>
      <w:r w:rsidRPr="009C7A0A">
        <w:t xml:space="preserve">Ievērojot minēto, Senāts atzīst, ka apelācijas instances tiesa nav norādījusi motīvus, kāpēc noraidāmi pierādījumi, ar kuriem pamatota apsūdzība, un kāpēc nav ņemami vērā normatīvie tiesību akti, kas noteica apsūdzētā </w:t>
      </w:r>
      <w:r w:rsidR="00AA60FA">
        <w:rPr>
          <w:lang w:eastAsia="lv-LV"/>
        </w:rPr>
        <w:t xml:space="preserve">[pers. BK] </w:t>
      </w:r>
      <w:r w:rsidR="00AA60FA" w:rsidRPr="009C7A0A">
        <w:rPr>
          <w:lang w:eastAsia="lv-LV"/>
        </w:rPr>
        <w:t xml:space="preserve">un </w:t>
      </w:r>
      <w:r w:rsidR="00AA60FA">
        <w:rPr>
          <w:lang w:eastAsia="lv-LV"/>
        </w:rPr>
        <w:t>[pers. BL]</w:t>
      </w:r>
      <w:r w:rsidRPr="009C7A0A">
        <w:rPr>
          <w:lang w:eastAsia="lv-LV"/>
        </w:rPr>
        <w:t xml:space="preserve"> profesionālo pienākumu pildīšanas ietvarus</w:t>
      </w:r>
      <w:r w:rsidRPr="009C7A0A">
        <w:t>. Tādējādi apelācijas instances tiesa pārkāpusi Kriminālprocesa likuma 564. panta ceturtās daļas prasības.</w:t>
      </w:r>
    </w:p>
    <w:p w14:paraId="2443EB40" w14:textId="5CE1CF53" w:rsidR="009C591A" w:rsidRPr="009C7A0A" w:rsidRDefault="009C591A" w:rsidP="009C7A0A">
      <w:pPr>
        <w:pStyle w:val="BodyText2"/>
        <w:spacing w:line="276" w:lineRule="auto"/>
        <w:ind w:firstLine="720"/>
        <w:jc w:val="both"/>
        <w:rPr>
          <w:rFonts w:ascii="Times New Roman" w:hAnsi="Times New Roman"/>
          <w:sz w:val="24"/>
          <w:szCs w:val="24"/>
        </w:rPr>
      </w:pPr>
      <w:r w:rsidRPr="009C7A0A">
        <w:rPr>
          <w:rFonts w:ascii="Times New Roman" w:hAnsi="Times New Roman"/>
          <w:sz w:val="24"/>
          <w:szCs w:val="24"/>
        </w:rPr>
        <w:t>[</w:t>
      </w:r>
      <w:r w:rsidR="00A8188A" w:rsidRPr="009C7A0A">
        <w:rPr>
          <w:rFonts w:ascii="Times New Roman" w:hAnsi="Times New Roman"/>
          <w:sz w:val="24"/>
          <w:szCs w:val="24"/>
        </w:rPr>
        <w:t>17</w:t>
      </w:r>
      <w:r w:rsidRPr="009C7A0A">
        <w:rPr>
          <w:rFonts w:ascii="Times New Roman" w:hAnsi="Times New Roman"/>
          <w:sz w:val="24"/>
          <w:szCs w:val="24"/>
        </w:rPr>
        <w:t>.4] Izvērtēj</w:t>
      </w:r>
      <w:r w:rsidR="006A0339" w:rsidRPr="009C7A0A">
        <w:rPr>
          <w:rFonts w:ascii="Times New Roman" w:hAnsi="Times New Roman"/>
          <w:sz w:val="24"/>
          <w:szCs w:val="24"/>
        </w:rPr>
        <w:t>is</w:t>
      </w:r>
      <w:r w:rsidRPr="009C7A0A">
        <w:rPr>
          <w:rFonts w:ascii="Times New Roman" w:hAnsi="Times New Roman"/>
          <w:sz w:val="24"/>
          <w:szCs w:val="24"/>
        </w:rPr>
        <w:t xml:space="preserve"> prokurora kasācijas protesta argumentus par apsūdzētā </w:t>
      </w:r>
      <w:r w:rsidR="00E2797F">
        <w:rPr>
          <w:rFonts w:ascii="Times New Roman" w:hAnsi="Times New Roman"/>
          <w:sz w:val="24"/>
          <w:szCs w:val="24"/>
        </w:rPr>
        <w:t>[pers. BI]</w:t>
      </w:r>
      <w:r w:rsidRPr="009C7A0A">
        <w:rPr>
          <w:rFonts w:ascii="Times New Roman" w:hAnsi="Times New Roman"/>
          <w:sz w:val="24"/>
          <w:szCs w:val="24"/>
        </w:rPr>
        <w:t xml:space="preserve"> </w:t>
      </w:r>
      <w:r w:rsidR="006A0339" w:rsidRPr="009C7A0A">
        <w:rPr>
          <w:rFonts w:ascii="Times New Roman" w:hAnsi="Times New Roman"/>
          <w:sz w:val="24"/>
          <w:szCs w:val="24"/>
        </w:rPr>
        <w:t xml:space="preserve">nepamatotu </w:t>
      </w:r>
      <w:r w:rsidRPr="009C7A0A">
        <w:rPr>
          <w:rFonts w:ascii="Times New Roman" w:hAnsi="Times New Roman"/>
          <w:sz w:val="24"/>
          <w:szCs w:val="24"/>
        </w:rPr>
        <w:t>atzīšanu par nevainīgu pret viņu celtajā apsūdzībā pēc Krimināllikuma 239. panta otrās daļas (likuma redakcijā, kas stājās spēkā 2013. gada 1. aprīlī)</w:t>
      </w:r>
      <w:r w:rsidR="00B15505" w:rsidRPr="009C7A0A">
        <w:rPr>
          <w:rFonts w:ascii="Times New Roman" w:hAnsi="Times New Roman"/>
          <w:sz w:val="24"/>
          <w:szCs w:val="24"/>
        </w:rPr>
        <w:t>,</w:t>
      </w:r>
      <w:r w:rsidRPr="009C7A0A">
        <w:rPr>
          <w:rFonts w:ascii="Times New Roman" w:hAnsi="Times New Roman"/>
          <w:sz w:val="24"/>
          <w:szCs w:val="24"/>
        </w:rPr>
        <w:t xml:space="preserve">123. panta otrās daļas un attaisnošanu, Senāts norāda, ka šajā daļā kasācijas instances tiesas kompetencē ir sniegt atbildi, vai apelācijas instances tiesa pierādījumu ticamības </w:t>
      </w:r>
      <w:proofErr w:type="spellStart"/>
      <w:r w:rsidRPr="009C7A0A">
        <w:rPr>
          <w:rFonts w:ascii="Times New Roman" w:hAnsi="Times New Roman"/>
          <w:color w:val="000000"/>
          <w:sz w:val="24"/>
          <w:szCs w:val="24"/>
        </w:rPr>
        <w:t>izvērtējumā</w:t>
      </w:r>
      <w:proofErr w:type="spellEnd"/>
      <w:r w:rsidRPr="009C7A0A">
        <w:rPr>
          <w:rFonts w:ascii="Times New Roman" w:hAnsi="Times New Roman"/>
          <w:sz w:val="24"/>
          <w:szCs w:val="24"/>
        </w:rPr>
        <w:t xml:space="preserve"> nav pieļāvusi tādus Kriminālprocesa likuma pārkāpumus, kas noveduši pie nelikumīga nolēmuma.</w:t>
      </w:r>
    </w:p>
    <w:p w14:paraId="5CA4ABE6" w14:textId="0FF58B68" w:rsidR="009C591A" w:rsidRPr="009C7A0A" w:rsidRDefault="009C591A" w:rsidP="009C7A0A">
      <w:pPr>
        <w:spacing w:line="276" w:lineRule="auto"/>
        <w:ind w:firstLine="720"/>
        <w:jc w:val="both"/>
        <w:rPr>
          <w:lang w:eastAsia="lv-LV"/>
        </w:rPr>
      </w:pPr>
      <w:r w:rsidRPr="009C7A0A">
        <w:t xml:space="preserve">Apelācijas instances tiesa konstatējusi </w:t>
      </w:r>
      <w:r w:rsidRPr="009C7A0A">
        <w:rPr>
          <w:lang w:eastAsia="lv-LV"/>
        </w:rPr>
        <w:t>Kriminālprocesa likuma 519. panta 1. punktā norādīto attaisnojoša sprieduma taisīšanas pamatu</w:t>
      </w:r>
      <w:r w:rsidR="00807FB7" w:rsidRPr="009C7A0A">
        <w:rPr>
          <w:lang w:eastAsia="lv-LV"/>
        </w:rPr>
        <w:t xml:space="preserve">, norādot, ka: </w:t>
      </w:r>
      <w:r w:rsidRPr="009C7A0A">
        <w:t>1) </w:t>
      </w:r>
      <w:r w:rsidRPr="009C7A0A">
        <w:rPr>
          <w:lang w:eastAsia="lv-LV"/>
        </w:rPr>
        <w:t>apsūdzībā norādītās likumu normas nenoteic būvniecīb</w:t>
      </w:r>
      <w:r w:rsidR="00807FB7" w:rsidRPr="009C7A0A">
        <w:rPr>
          <w:lang w:eastAsia="lv-LV"/>
        </w:rPr>
        <w:t>ā</w:t>
      </w:r>
      <w:r w:rsidRPr="009C7A0A">
        <w:rPr>
          <w:lang w:eastAsia="lv-LV"/>
        </w:rPr>
        <w:t xml:space="preserve"> iesaistīto personu pienākumus vai rīcības priekšrakstus, tādējādi nevar noteikt, kādus pienākumus ir pārkāpis apsūdzētais </w:t>
      </w:r>
      <w:r w:rsidR="00D722C8">
        <w:rPr>
          <w:lang w:eastAsia="lv-LV"/>
        </w:rPr>
        <w:t>[pers. BI]</w:t>
      </w:r>
      <w:r w:rsidRPr="009C7A0A">
        <w:rPr>
          <w:lang w:eastAsia="lv-LV"/>
        </w:rPr>
        <w:t xml:space="preserve">; 2) izvērtējot lietā iegūtos pierādījumus to kopumā un savstarpējā sakarībā, apsūdzētā </w:t>
      </w:r>
      <w:r w:rsidR="00A37452">
        <w:rPr>
          <w:lang w:eastAsia="lv-LV"/>
        </w:rPr>
        <w:t>[pers. BI]</w:t>
      </w:r>
      <w:r w:rsidRPr="009C7A0A">
        <w:rPr>
          <w:lang w:eastAsia="lv-LV"/>
        </w:rPr>
        <w:t xml:space="preserve"> darbībās nav konstatējami viņam inkriminēto noziedzīgo nodarījumu sastāvi.</w:t>
      </w:r>
    </w:p>
    <w:p w14:paraId="3463727E" w14:textId="11A260A3" w:rsidR="009C591A" w:rsidRPr="009C7A0A" w:rsidRDefault="009C591A" w:rsidP="009C7A0A">
      <w:pPr>
        <w:spacing w:line="276" w:lineRule="auto"/>
        <w:ind w:firstLine="720"/>
        <w:jc w:val="both"/>
      </w:pPr>
      <w:r w:rsidRPr="009C7A0A">
        <w:t>[</w:t>
      </w:r>
      <w:r w:rsidR="00A8188A" w:rsidRPr="009C7A0A">
        <w:t>17</w:t>
      </w:r>
      <w:r w:rsidRPr="009C7A0A">
        <w:t xml:space="preserve">.4.1] Senāts atzīst, ka apelācijas instances tiesa nav pamatojusi secinājumus par to, ka no apsūdzībā norādītajām normatīvo tiesību aktu normām nevar izdarīt secinājumus par </w:t>
      </w:r>
      <w:r w:rsidR="00E57E2F">
        <w:t>[pers. BI]</w:t>
      </w:r>
      <w:r w:rsidRPr="009C7A0A">
        <w:t xml:space="preserve"> kā eksperta veicamajiem pienākumiem.</w:t>
      </w:r>
    </w:p>
    <w:p w14:paraId="662C20BD" w14:textId="77777777" w:rsidR="009C591A" w:rsidRPr="009C7A0A" w:rsidRDefault="009C591A" w:rsidP="009C7A0A">
      <w:pPr>
        <w:spacing w:line="276" w:lineRule="auto"/>
        <w:ind w:firstLine="720"/>
        <w:jc w:val="both"/>
      </w:pPr>
      <w:r w:rsidRPr="009C7A0A">
        <w:t>Apelācijas instances tiesa apsūdzībā norādītās normas vien uzskaitījusi, taču nav sniegusi šo normu tiesiskā sastāva vērtējumu.</w:t>
      </w:r>
    </w:p>
    <w:p w14:paraId="45F0F21D" w14:textId="7E94CB35" w:rsidR="009C591A" w:rsidRPr="009C7A0A" w:rsidRDefault="009C591A" w:rsidP="009C7A0A">
      <w:pPr>
        <w:spacing w:line="276" w:lineRule="auto"/>
        <w:ind w:firstLine="720"/>
        <w:jc w:val="both"/>
      </w:pPr>
      <w:r w:rsidRPr="009C7A0A">
        <w:t>Lai arī apsūdzībā norādītajā laikā nebija normatīvā tiesību akta, kas detalizēti noteiktu būvekspertīzes pārbaudes kārtību un eksperta atzinuma struktūru un saturu, Senāts norāda, ka likumdevējs ir definējis ekspertīzes mērķi un jēgu – veikt profesionālu pārbaudi nolūkā sniegt pamatotu atzinumu par projektējamo konstrukciju atbilstību drošības standartiem, līdz ar to eksperta atzinumam jāsatur uz speciālajām zināšanām pamatoti secinājumi par būvējamās ēkas drošību, izskatāmajā lietā</w:t>
      </w:r>
      <w:r w:rsidR="00807FB7" w:rsidRPr="009C7A0A">
        <w:t xml:space="preserve"> –</w:t>
      </w:r>
      <w:r w:rsidRPr="009C7A0A">
        <w:t xml:space="preserve"> par projektējamās kopnes atbilstību stiprības un stabilitātes pazīmēm.</w:t>
      </w:r>
    </w:p>
    <w:p w14:paraId="47851B40" w14:textId="5B6BA848" w:rsidR="009C591A" w:rsidRPr="009C7A0A" w:rsidRDefault="009C591A" w:rsidP="009C7A0A">
      <w:pPr>
        <w:spacing w:line="276" w:lineRule="auto"/>
        <w:ind w:firstLine="720"/>
        <w:jc w:val="both"/>
      </w:pPr>
      <w:r w:rsidRPr="009C7A0A">
        <w:t>Būvniecības likuma 1. panta 4.punkts noteic</w:t>
      </w:r>
      <w:r w:rsidR="00A41C77" w:rsidRPr="009C7A0A">
        <w:t>a</w:t>
      </w:r>
      <w:r w:rsidRPr="009C7A0A">
        <w:t>, ka būvekspertīze ir profesionāla pārbaude, kuras mērķis ir dot pamatotu atzinumu par būvprojekta, būves tehniskā stāvokļa vai veikto būvdarbu tehnisko risinājumu atbilstību normatīvo aktu un tehnisko noteikumu prasībām.</w:t>
      </w:r>
    </w:p>
    <w:p w14:paraId="5873427C" w14:textId="77777777" w:rsidR="009C591A" w:rsidRPr="009C7A0A" w:rsidRDefault="009C591A" w:rsidP="009C7A0A">
      <w:pPr>
        <w:spacing w:line="276" w:lineRule="auto"/>
        <w:ind w:firstLine="720"/>
        <w:jc w:val="both"/>
      </w:pPr>
      <w:r w:rsidRPr="009C7A0A">
        <w:t>Tādējādi uz ekspertu attiecas arī citas normatīvo tiesību aktu normas, kas noteica būvkonstrukciju drošības prasības.</w:t>
      </w:r>
    </w:p>
    <w:p w14:paraId="58CA7FE3" w14:textId="77777777" w:rsidR="009C591A" w:rsidRPr="009C7A0A" w:rsidRDefault="009C591A" w:rsidP="009C7A0A">
      <w:pPr>
        <w:spacing w:line="276" w:lineRule="auto"/>
        <w:ind w:firstLine="720"/>
        <w:jc w:val="both"/>
      </w:pPr>
      <w:r w:rsidRPr="009C7A0A">
        <w:t>Būvniecības likuma 3. panta trešās daļas 1. punkts noteica, ka būve projektējama un būvējama tā, lai nodrošinātu vides arhitektonisko kvalitāti, vides pieejamību, dabas resursu racionālu izmantošanu, kā arī visas būves un tās atsevišķu daļu stiprību un stabilitāti.</w:t>
      </w:r>
    </w:p>
    <w:p w14:paraId="6B99166E" w14:textId="6E4599F6" w:rsidR="009C591A" w:rsidRPr="009C7A0A" w:rsidRDefault="009C591A" w:rsidP="009C7A0A">
      <w:pPr>
        <w:spacing w:line="276" w:lineRule="auto"/>
        <w:ind w:firstLine="720"/>
        <w:jc w:val="both"/>
      </w:pPr>
      <w:r w:rsidRPr="009C7A0A">
        <w:t xml:space="preserve">Ministru kabineta 1997. gada 1. aprīļa noteikumu Nr. 112 „Vispārīgie būvnoteikumi” 92. punkts </w:t>
      </w:r>
      <w:r w:rsidR="00606F05" w:rsidRPr="009C7A0A">
        <w:t xml:space="preserve">(noteikumi zaudēja spēku 2014. gada 1. oktobrī) </w:t>
      </w:r>
      <w:r w:rsidRPr="009C7A0A">
        <w:t xml:space="preserve">noteica, ka </w:t>
      </w:r>
      <w:r w:rsidRPr="009C7A0A">
        <w:lastRenderedPageBreak/>
        <w:t xml:space="preserve">tehniskā projekta risinājumam jāgarantē būves un tās atsevišķu elementu stiprība, stingrība, noturība, energoefektivitāte, </w:t>
      </w:r>
      <w:proofErr w:type="spellStart"/>
      <w:r w:rsidRPr="009C7A0A">
        <w:t>būvakustiskās</w:t>
      </w:r>
      <w:proofErr w:type="spellEnd"/>
      <w:r w:rsidRPr="009C7A0A">
        <w:t xml:space="preserve"> īpašības un aizsardzība pret sprādzieniem un ugunsdrošība, darba un vides aizsardzība kā būvniecības, tā arī ekspluatācijas laikā.</w:t>
      </w:r>
    </w:p>
    <w:p w14:paraId="6AFE7A89" w14:textId="09079D7B" w:rsidR="009C591A" w:rsidRPr="009C7A0A" w:rsidRDefault="009C591A" w:rsidP="009C7A0A">
      <w:pPr>
        <w:spacing w:line="276" w:lineRule="auto"/>
        <w:ind w:firstLine="720"/>
        <w:jc w:val="both"/>
      </w:pPr>
      <w:r w:rsidRPr="009C7A0A">
        <w:t>[</w:t>
      </w:r>
      <w:r w:rsidR="00A8188A" w:rsidRPr="009C7A0A">
        <w:t>17</w:t>
      </w:r>
      <w:r w:rsidRPr="009C7A0A">
        <w:t>.4.2] </w:t>
      </w:r>
      <w:r w:rsidRPr="009C7A0A">
        <w:rPr>
          <w:lang w:eastAsia="lv-LV"/>
        </w:rPr>
        <w:t>Senāts atzīst, ka apelācijas instances tiesa nav</w:t>
      </w:r>
      <w:r w:rsidR="006F794B" w:rsidRPr="009C7A0A">
        <w:rPr>
          <w:lang w:eastAsia="lv-LV"/>
        </w:rPr>
        <w:t xml:space="preserve"> atbilstoši likuma prasībām</w:t>
      </w:r>
      <w:r w:rsidRPr="009C7A0A">
        <w:rPr>
          <w:lang w:eastAsia="lv-LV"/>
        </w:rPr>
        <w:t xml:space="preserve"> izvērtējusi pierādījumus, ar kuriem pamatota apsūdzība, ka </w:t>
      </w:r>
      <w:r w:rsidR="00DB1493">
        <w:rPr>
          <w:lang w:eastAsia="lv-LV"/>
        </w:rPr>
        <w:t>[pers. BI]</w:t>
      </w:r>
      <w:r w:rsidRPr="009C7A0A">
        <w:t xml:space="preserve"> nevērīgi pildīja savus eksperta pienākumus, nepārbaudīja </w:t>
      </w:r>
      <w:r w:rsidR="004E1470">
        <w:t>[pers. A]</w:t>
      </w:r>
      <w:r w:rsidRPr="009C7A0A">
        <w:t xml:space="preserve"> sniegtās ziņas par būvkonstrukciju slodžu atbilstību</w:t>
      </w:r>
      <w:r w:rsidR="00903AEF" w:rsidRPr="009C7A0A">
        <w:t xml:space="preserve"> un</w:t>
      </w:r>
      <w:r w:rsidRPr="009C7A0A">
        <w:t xml:space="preserve"> aprēķināto slodžu pareizību un sniedza reālai situācijai neatbilstošu, pozitīvu slēdzienu par norādītā būvprojekta turpmāko virzību, nepārliecinoties par to, vai būvkonstrukcijas atbilst drošības prasībām.</w:t>
      </w:r>
    </w:p>
    <w:p w14:paraId="3FAFCE49" w14:textId="0D114DEC" w:rsidR="009C591A" w:rsidRPr="009C7A0A" w:rsidRDefault="009C591A" w:rsidP="009C7A0A">
      <w:pPr>
        <w:spacing w:line="276" w:lineRule="auto"/>
        <w:ind w:firstLine="720"/>
        <w:jc w:val="both"/>
        <w:rPr>
          <w:lang w:eastAsia="lv-LV"/>
        </w:rPr>
      </w:pPr>
      <w:r w:rsidRPr="009C7A0A">
        <w:rPr>
          <w:lang w:eastAsia="lv-LV"/>
        </w:rPr>
        <w:t xml:space="preserve">Izvērtējot </w:t>
      </w:r>
      <w:r w:rsidR="004E1470">
        <w:rPr>
          <w:lang w:eastAsia="lv-LV"/>
        </w:rPr>
        <w:t>[pers. BI]</w:t>
      </w:r>
      <w:r w:rsidRPr="009C7A0A">
        <w:rPr>
          <w:lang w:eastAsia="lv-LV"/>
        </w:rPr>
        <w:t xml:space="preserve"> un </w:t>
      </w:r>
      <w:r w:rsidR="004E1470">
        <w:t>[pers. A]</w:t>
      </w:r>
      <w:r w:rsidRPr="009C7A0A">
        <w:rPr>
          <w:lang w:eastAsia="lv-LV"/>
        </w:rPr>
        <w:t xml:space="preserve"> liecības, apelācijas instances tiesa norādījusi, ka eksperts </w:t>
      </w:r>
      <w:r w:rsidR="005B266C">
        <w:rPr>
          <w:lang w:eastAsia="lv-LV"/>
        </w:rPr>
        <w:t>[pers. BI]</w:t>
      </w:r>
      <w:r w:rsidRPr="009C7A0A">
        <w:rPr>
          <w:lang w:eastAsia="lv-LV"/>
        </w:rPr>
        <w:t xml:space="preserve"> </w:t>
      </w:r>
      <w:r w:rsidR="00903AEF" w:rsidRPr="009C7A0A">
        <w:rPr>
          <w:lang w:eastAsia="lv-LV"/>
        </w:rPr>
        <w:t>sniedza</w:t>
      </w:r>
      <w:r w:rsidRPr="009C7A0A">
        <w:rPr>
          <w:lang w:eastAsia="lv-LV"/>
        </w:rPr>
        <w:t xml:space="preserve"> atzinumu par nedalītās tērauda kopnes MK-1 konstruktīvo risinājumu, nevis par dalīto jumta kopni, kura tika izstrādāta vēlāk un bija par cēloni tirdzniecības centra sabrukšanai. </w:t>
      </w:r>
      <w:r w:rsidR="00A13241" w:rsidRPr="009C7A0A">
        <w:rPr>
          <w:lang w:eastAsia="lv-LV"/>
        </w:rPr>
        <w:t>Pēdējā</w:t>
      </w:r>
      <w:r w:rsidRPr="009C7A0A">
        <w:rPr>
          <w:lang w:eastAsia="lv-LV"/>
        </w:rPr>
        <w:t xml:space="preserve"> no </w:t>
      </w:r>
      <w:r w:rsidR="00A13241" w:rsidRPr="009C7A0A">
        <w:rPr>
          <w:lang w:eastAsia="lv-LV"/>
        </w:rPr>
        <w:t xml:space="preserve">piecām </w:t>
      </w:r>
      <w:r w:rsidRPr="009C7A0A">
        <w:rPr>
          <w:lang w:eastAsia="lv-LV"/>
        </w:rPr>
        <w:t xml:space="preserve">būvprojekta versijām, kura attiecas uz sabrukušās konstrukcijas izgatavošanu un montāžu, ir datēta ar 2010. gada 28. jūniju, tas ir, vairāk nekā pusgadu vēlāk par laiku, kad </w:t>
      </w:r>
      <w:r w:rsidR="00C53083">
        <w:rPr>
          <w:lang w:eastAsia="lv-LV"/>
        </w:rPr>
        <w:t>[pers. BI]</w:t>
      </w:r>
      <w:r w:rsidRPr="009C7A0A">
        <w:rPr>
          <w:lang w:eastAsia="lv-LV"/>
        </w:rPr>
        <w:t xml:space="preserve"> tika iesniegta būvprojekta BK daļas dokumentācija.</w:t>
      </w:r>
    </w:p>
    <w:p w14:paraId="729CC012" w14:textId="587466E2" w:rsidR="006F794B" w:rsidRPr="009C7A0A" w:rsidRDefault="009C591A" w:rsidP="009C7A0A">
      <w:pPr>
        <w:widowControl w:val="0"/>
        <w:tabs>
          <w:tab w:val="left" w:pos="1710"/>
        </w:tabs>
        <w:spacing w:line="276" w:lineRule="auto"/>
        <w:ind w:firstLine="720"/>
        <w:jc w:val="both"/>
      </w:pPr>
      <w:r w:rsidRPr="009C7A0A">
        <w:t xml:space="preserve">Atzinumu par apsūdzētā </w:t>
      </w:r>
      <w:r w:rsidR="00F43E69">
        <w:t>[pers. BI]</w:t>
      </w:r>
      <w:r w:rsidRPr="009C7A0A">
        <w:t xml:space="preserve"> nevainīgumu minētajos noziedzīgajos nodarījumos apelācijas instances tiesa pamatojusi ar šādiem pierādījumiem: 1) apsūdzētā </w:t>
      </w:r>
      <w:r w:rsidR="0042474D">
        <w:t>[pers. A]</w:t>
      </w:r>
      <w:r w:rsidRPr="009C7A0A">
        <w:t xml:space="preserve"> liecībām, ka </w:t>
      </w:r>
      <w:r w:rsidR="00903AEF" w:rsidRPr="009C7A0A">
        <w:t xml:space="preserve">viņš </w:t>
      </w:r>
      <w:r w:rsidR="0042474D">
        <w:t>[pers. BI]</w:t>
      </w:r>
      <w:r w:rsidRPr="009C7A0A">
        <w:t xml:space="preserve"> iesniedza nedalītās kopnes rasējumu</w:t>
      </w:r>
      <w:r w:rsidR="00655A0A" w:rsidRPr="009C7A0A">
        <w:t>, kā arī jumta kopņu plānu ekspertīzes veikšanai</w:t>
      </w:r>
      <w:r w:rsidRPr="009C7A0A">
        <w:t xml:space="preserve"> un pēc tam saņēma pozitīvu atbildi par veiktajiem aprēķiniem</w:t>
      </w:r>
      <w:r w:rsidR="00903AEF" w:rsidRPr="009C7A0A">
        <w:t>, s</w:t>
      </w:r>
      <w:r w:rsidRPr="009C7A0A">
        <w:t xml:space="preserve">avukārt kopnes detalizācijas plānu izstrādāja </w:t>
      </w:r>
      <w:r w:rsidRPr="009C7A0A">
        <w:rPr>
          <w:bCs/>
          <w:color w:val="000000"/>
        </w:rPr>
        <w:t>SIA „</w:t>
      </w:r>
      <w:r w:rsidR="00A55116">
        <w:rPr>
          <w:bCs/>
          <w:color w:val="000000"/>
        </w:rPr>
        <w:t>[Nosaukums F</w:t>
      </w:r>
      <w:r w:rsidR="00C84C75">
        <w:rPr>
          <w:bCs/>
          <w:color w:val="000000"/>
        </w:rPr>
        <w:t>]</w:t>
      </w:r>
      <w:r w:rsidRPr="009C7A0A">
        <w:rPr>
          <w:bCs/>
          <w:color w:val="000000"/>
        </w:rPr>
        <w:t>”</w:t>
      </w:r>
      <w:r w:rsidRPr="009C7A0A">
        <w:t xml:space="preserve">, kura pieņēma lēmumu par kopnes sadalīšanu un saskaņoja to ar būvuzņēmēju; 2) apsūdzētā </w:t>
      </w:r>
      <w:r w:rsidR="00832283">
        <w:t>[pers. BI]</w:t>
      </w:r>
      <w:r w:rsidRPr="009C7A0A">
        <w:t xml:space="preserve"> liecībām, ka ekspertīzi veicis nedalītai jumta kopnei, kas redzams no </w:t>
      </w:r>
      <w:r w:rsidRPr="009C7A0A">
        <w:rPr>
          <w:lang w:eastAsia="lv-LV"/>
        </w:rPr>
        <w:t xml:space="preserve">rasējuma lapas BK-03-03, kuru kopā ar citiem dokumentiem saņēma no </w:t>
      </w:r>
      <w:r w:rsidR="000E138E">
        <w:t>[pers. A]</w:t>
      </w:r>
      <w:r w:rsidRPr="009C7A0A">
        <w:rPr>
          <w:lang w:eastAsia="lv-LV"/>
        </w:rPr>
        <w:t xml:space="preserve">; </w:t>
      </w:r>
      <w:r w:rsidRPr="009C7A0A">
        <w:t>3) </w:t>
      </w:r>
      <w:r w:rsidR="000D76C1">
        <w:t>[pers. BI]</w:t>
      </w:r>
      <w:r w:rsidRPr="009C7A0A">
        <w:t xml:space="preserve"> nopratināšanā izsniegtā jumta kopņu plānu Nr. BK-03-03, kurš datēts ar 2009. gada 4. novembri,</w:t>
      </w:r>
      <w:r w:rsidR="00F57BC2" w:rsidRPr="009C7A0A">
        <w:t xml:space="preserve"> no kura redzams,</w:t>
      </w:r>
      <w:r w:rsidRPr="009C7A0A">
        <w:t xml:space="preserve"> ka ēkas „B” daļā tika paredzētas veselas nedalītas kopnes (</w:t>
      </w:r>
      <w:r w:rsidRPr="009C7A0A">
        <w:rPr>
          <w:i/>
          <w:iCs/>
        </w:rPr>
        <w:t>lietas 25. sējuma 24. lapa</w:t>
      </w:r>
      <w:r w:rsidRPr="009C7A0A">
        <w:t>); 4) SIA „</w:t>
      </w:r>
      <w:r w:rsidR="00861C84">
        <w:rPr>
          <w:color w:val="000000"/>
        </w:rPr>
        <w:t>[Nosaukums B]</w:t>
      </w:r>
      <w:r w:rsidRPr="009C7A0A">
        <w:rPr>
          <w:color w:val="000000"/>
        </w:rPr>
        <w:t>”</w:t>
      </w:r>
      <w:r w:rsidRPr="009C7A0A">
        <w:t xml:space="preserve"> kratīšanā izņemto būvobjekta „Daudzstāvu dzīvojamās ēkas un tirdzniecības centr</w:t>
      </w:r>
      <w:r w:rsidR="00F57BC2" w:rsidRPr="009C7A0A">
        <w:t>s</w:t>
      </w:r>
      <w:r w:rsidRPr="009C7A0A">
        <w:t xml:space="preserve">” </w:t>
      </w:r>
      <w:r w:rsidR="00221EB9">
        <w:t>[adrese]</w:t>
      </w:r>
      <w:r w:rsidRPr="009C7A0A">
        <w:t>, saskaņošanas komplektu,</w:t>
      </w:r>
      <w:r w:rsidR="00F57BC2" w:rsidRPr="009C7A0A">
        <w:t xml:space="preserve"> no kura redzams,</w:t>
      </w:r>
      <w:r w:rsidRPr="009C7A0A">
        <w:t xml:space="preserve"> ka 1. stāva pārseguma plāna „B” daļā Nr. BK-03-06 (datēta ar 2009. gada 4. novembri) ir paredzētas MK-1 kopnes nedalītā, viengabalainā veidā (lietisko pierādījumu un dokumentu saraksta 795. pozīcija).</w:t>
      </w:r>
    </w:p>
    <w:p w14:paraId="75B4DF4D" w14:textId="75C0702F" w:rsidR="009C591A" w:rsidRPr="009C7A0A" w:rsidRDefault="00040D57" w:rsidP="009C7A0A">
      <w:pPr>
        <w:widowControl w:val="0"/>
        <w:tabs>
          <w:tab w:val="left" w:pos="1710"/>
        </w:tabs>
        <w:spacing w:line="276" w:lineRule="auto"/>
        <w:ind w:firstLine="720"/>
        <w:jc w:val="both"/>
      </w:pPr>
      <w:r w:rsidRPr="009C7A0A">
        <w:t xml:space="preserve">Vienlaikus tiesa </w:t>
      </w:r>
      <w:r w:rsidR="009C591A" w:rsidRPr="009C7A0A">
        <w:t>nav izvērtējusi citus pierādījumus, kuriem ir nozīme krimināltiesisko attiecību taisnīgā noregulējumā.</w:t>
      </w:r>
    </w:p>
    <w:p w14:paraId="36E78FB9" w14:textId="02DDE8E4" w:rsidR="009C591A" w:rsidRPr="009C7A0A" w:rsidRDefault="009C591A" w:rsidP="009C7A0A">
      <w:pPr>
        <w:spacing w:line="276" w:lineRule="auto"/>
        <w:ind w:firstLine="720"/>
        <w:jc w:val="both"/>
      </w:pPr>
      <w:bookmarkStart w:id="12" w:name="_CTVK0013b8a11abde6241d68d05b7d1cb53d509"/>
      <w:r w:rsidRPr="009C7A0A">
        <w:t xml:space="preserve">Senāta judikatūrā ir pausta atziņa, ka kriminālprocesā pierādāmo apstākļu esības vai </w:t>
      </w:r>
      <w:proofErr w:type="spellStart"/>
      <w:r w:rsidRPr="009C7A0A">
        <w:t>neesības</w:t>
      </w:r>
      <w:proofErr w:type="spellEnd"/>
      <w:r w:rsidRPr="009C7A0A">
        <w:t xml:space="preserve"> apstiprināšanai var izmantot arī netiešos pierādījumus, kas ar saistīto faktu starpniecību dod pamatu izdarīt secinājumu par pierādāmiem apstākļiem, un nav izšķirošas nozīmes, kādi pierādījumi – tiešie vai netiešie – tiek izmantoti apsūdzētā vainīguma pierādīšanā, bet nozīme ir tam, vai pierādījumu kopums ir pietiekams un ticams, lai varētu izdarīt secinājumu par apsūdzētā vainīgumu (</w:t>
      </w:r>
      <w:r w:rsidRPr="009C7A0A">
        <w:rPr>
          <w:i/>
        </w:rPr>
        <w:t xml:space="preserve">Senāta 2021. gada 13. maija lēmuma lietā Nr. SKK-89/2021, </w:t>
      </w:r>
      <w:hyperlink r:id="rId14" w:history="1">
        <w:r w:rsidRPr="001F0508">
          <w:rPr>
            <w:rStyle w:val="Hyperlink"/>
            <w:i/>
          </w:rPr>
          <w:t>ECLI:LV:AT:2021:0513.11091099518.5.L</w:t>
        </w:r>
      </w:hyperlink>
      <w:r w:rsidRPr="009C7A0A">
        <w:rPr>
          <w:i/>
          <w:color w:val="000000" w:themeColor="text1"/>
        </w:rPr>
        <w:t xml:space="preserve">, </w:t>
      </w:r>
      <w:r w:rsidRPr="009C7A0A">
        <w:rPr>
          <w:i/>
        </w:rPr>
        <w:t>5.1. </w:t>
      </w:r>
      <w:r w:rsidR="00C7165B" w:rsidRPr="009C7A0A">
        <w:rPr>
          <w:i/>
        </w:rPr>
        <w:t>punkts</w:t>
      </w:r>
      <w:r w:rsidRPr="009C7A0A">
        <w:t>).</w:t>
      </w:r>
      <w:bookmarkEnd w:id="12"/>
      <w:r w:rsidRPr="009C7A0A">
        <w:fldChar w:fldCharType="begin"/>
      </w:r>
      <w:r w:rsidRPr="009C7A0A">
        <w:instrText>ADDIN CITAVI.PLACEHOLDER e0d9f8d9-88cf-4242-a048-d9c8ce99710f 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</w:instrText>
      </w:r>
      <w:r w:rsidRPr="009C7A0A">
        <w:fldChar w:fldCharType="separate"/>
      </w:r>
      <w:bookmarkStart w:id="13" w:name="_CTVP001e0d9f8d988cf4242a048d9c8ce99710f"/>
      <w:bookmarkEnd w:id="13"/>
      <w:r w:rsidRPr="009C7A0A">
        <w:fldChar w:fldCharType="end"/>
      </w:r>
    </w:p>
    <w:p w14:paraId="6C8184B2" w14:textId="78DA9CE1" w:rsidR="009C591A" w:rsidRPr="009C7A0A" w:rsidRDefault="009C591A" w:rsidP="009C7A0A">
      <w:pPr>
        <w:widowControl w:val="0"/>
        <w:tabs>
          <w:tab w:val="left" w:pos="1710"/>
        </w:tabs>
        <w:suppressAutoHyphens/>
        <w:spacing w:line="276" w:lineRule="auto"/>
        <w:ind w:firstLine="720"/>
        <w:jc w:val="both"/>
        <w:rPr>
          <w:color w:val="000000"/>
        </w:rPr>
      </w:pPr>
      <w:r w:rsidRPr="009C7A0A">
        <w:rPr>
          <w:color w:val="000000"/>
        </w:rPr>
        <w:t>Pievienojoties prof.</w:t>
      </w:r>
      <w:r w:rsidR="00A27525" w:rsidRPr="009C7A0A">
        <w:rPr>
          <w:color w:val="000000"/>
        </w:rPr>
        <w:t> </w:t>
      </w:r>
      <w:r w:rsidRPr="009C7A0A">
        <w:rPr>
          <w:color w:val="000000"/>
        </w:rPr>
        <w:t xml:space="preserve">Kristīnes </w:t>
      </w:r>
      <w:proofErr w:type="spellStart"/>
      <w:r w:rsidRPr="009C7A0A">
        <w:rPr>
          <w:color w:val="000000"/>
        </w:rPr>
        <w:t>Stradas</w:t>
      </w:r>
      <w:proofErr w:type="spellEnd"/>
      <w:r w:rsidRPr="009C7A0A">
        <w:rPr>
          <w:color w:val="000000"/>
        </w:rPr>
        <w:t xml:space="preserve">-Rozenbergas paustajam viedoklim, judikatūrā nostiprināta atziņa, ka ziņu izvērtēšana kopsakarā nozīmē, ka, lai arī ticamība ir katram individuālam pierādījumam piemītoša pazīme, tomēr to noteikt var, tikai skatot attiecīgo pierādījumu vienotā </w:t>
      </w:r>
      <w:r w:rsidRPr="009C7A0A">
        <w:t xml:space="preserve">sistēmā ar citiem pierādījumiem un vērtējot, kā veidojas to </w:t>
      </w:r>
      <w:r w:rsidRPr="009C7A0A">
        <w:lastRenderedPageBreak/>
        <w:t>savstarpējās sakarības (</w:t>
      </w:r>
      <w:r w:rsidR="009B074B">
        <w:t>sk. </w:t>
      </w:r>
      <w:r w:rsidRPr="009C7A0A">
        <w:rPr>
          <w:i/>
          <w:iCs/>
        </w:rPr>
        <w:t xml:space="preserve">Senāta </w:t>
      </w:r>
      <w:r w:rsidRPr="009C7A0A">
        <w:rPr>
          <w:bCs/>
          <w:i/>
          <w:iCs/>
        </w:rPr>
        <w:t>2022. gada 20. janvāra lēmuma lietā Nr. SKK</w:t>
      </w:r>
      <w:r w:rsidRPr="009C7A0A">
        <w:rPr>
          <w:bCs/>
          <w:i/>
          <w:iCs/>
        </w:rPr>
        <w:noBreakHyphen/>
        <w:t>22/2022,</w:t>
      </w:r>
      <w:r w:rsidRPr="009C7A0A">
        <w:t xml:space="preserve"> </w:t>
      </w:r>
      <w:hyperlink r:id="rId15" w:history="1">
        <w:r w:rsidRPr="009B074B">
          <w:rPr>
            <w:rStyle w:val="Hyperlink"/>
            <w:bCs/>
            <w:i/>
            <w:iCs/>
          </w:rPr>
          <w:t>ECLI:LV:AT:2022:0120.11380033718.4.L</w:t>
        </w:r>
      </w:hyperlink>
      <w:r w:rsidRPr="009C7A0A">
        <w:rPr>
          <w:bCs/>
          <w:i/>
          <w:iCs/>
        </w:rPr>
        <w:t>,</w:t>
      </w:r>
      <w:r w:rsidRPr="009C7A0A">
        <w:rPr>
          <w:rStyle w:val="Hyperlink"/>
          <w:bCs/>
          <w:i/>
          <w:iCs/>
          <w:u w:val="none"/>
        </w:rPr>
        <w:t xml:space="preserve"> </w:t>
      </w:r>
      <w:r w:rsidRPr="009C7A0A">
        <w:rPr>
          <w:rStyle w:val="Hyperlink"/>
          <w:bCs/>
          <w:i/>
          <w:iCs/>
          <w:color w:val="auto"/>
          <w:u w:val="none"/>
        </w:rPr>
        <w:t>6.2. </w:t>
      </w:r>
      <w:r w:rsidR="005707AB" w:rsidRPr="009C7A0A">
        <w:rPr>
          <w:rStyle w:val="Hyperlink"/>
          <w:bCs/>
          <w:i/>
          <w:iCs/>
          <w:color w:val="auto"/>
          <w:u w:val="none"/>
        </w:rPr>
        <w:t>punkt</w:t>
      </w:r>
      <w:r w:rsidR="009B074B">
        <w:rPr>
          <w:rStyle w:val="Hyperlink"/>
          <w:bCs/>
          <w:i/>
          <w:iCs/>
          <w:color w:val="auto"/>
          <w:u w:val="none"/>
        </w:rPr>
        <w:t>u</w:t>
      </w:r>
      <w:r w:rsidRPr="009C7A0A">
        <w:t>)</w:t>
      </w:r>
      <w:r w:rsidRPr="009C7A0A">
        <w:rPr>
          <w:color w:val="000000"/>
        </w:rPr>
        <w:t>.</w:t>
      </w:r>
    </w:p>
    <w:p w14:paraId="3FCC8E5C" w14:textId="37A7E23A" w:rsidR="009C591A" w:rsidRPr="009C7A0A" w:rsidRDefault="009C591A" w:rsidP="009C7A0A">
      <w:pPr>
        <w:widowControl w:val="0"/>
        <w:tabs>
          <w:tab w:val="left" w:pos="1710"/>
        </w:tabs>
        <w:suppressAutoHyphens/>
        <w:spacing w:line="276" w:lineRule="auto"/>
        <w:ind w:firstLine="720"/>
        <w:jc w:val="both"/>
      </w:pPr>
      <w:r w:rsidRPr="009C7A0A">
        <w:rPr>
          <w:color w:val="000000"/>
        </w:rPr>
        <w:t xml:space="preserve">Senāts atzīst, ka apelācijas instances tiesa </w:t>
      </w:r>
      <w:r w:rsidRPr="009C7A0A">
        <w:t>nav sniegusi motivētu atzinumu, kāpēc nav pamatots valsts apsūdzības arguments, ka nedalītas tērauda kopnes rasējums</w:t>
      </w:r>
      <w:r w:rsidR="00040D57" w:rsidRPr="009C7A0A">
        <w:t xml:space="preserve"> tika izgatavots jau pēc nogruvuma</w:t>
      </w:r>
      <w:r w:rsidR="00B8511C" w:rsidRPr="009C7A0A">
        <w:t xml:space="preserve">. Tāpat apelācijas instances tiesa nav sniegusi motivētu atzinumu, </w:t>
      </w:r>
      <w:r w:rsidRPr="009C7A0A">
        <w:t xml:space="preserve">kāpēc noraidāmi šādi pierādījumi: 1) liecinieka </w:t>
      </w:r>
      <w:r w:rsidR="00457E61">
        <w:t>[pers. LA]</w:t>
      </w:r>
      <w:r w:rsidRPr="009C7A0A">
        <w:t xml:space="preserve"> liecības par to, ka no 2009. gada februāra līdz 2010. gada novembrim viņš, strādājot SIA „</w:t>
      </w:r>
      <w:r w:rsidR="00457E61">
        <w:t>[Nosaukums A]</w:t>
      </w:r>
      <w:r w:rsidRPr="009C7A0A">
        <w:t xml:space="preserve">” par tehniķi projektā </w:t>
      </w:r>
      <w:r w:rsidR="00EA5C83">
        <w:t>[adrese]</w:t>
      </w:r>
      <w:r w:rsidRPr="009C7A0A">
        <w:t>, izstrādāja rasējumus gan būvkonstrukcijas daļas saskaņošanas sējumam, gan būvkonstrukciju daļas tehniskajam projektam</w:t>
      </w:r>
      <w:r w:rsidR="00040D57" w:rsidRPr="009C7A0A">
        <w:t xml:space="preserve">, </w:t>
      </w:r>
      <w:r w:rsidR="00AB3DDB" w:rsidRPr="009C7A0A">
        <w:t xml:space="preserve">savukārt </w:t>
      </w:r>
      <w:r w:rsidR="00B8511C" w:rsidRPr="009C7A0A">
        <w:t xml:space="preserve">nedalītu kopni tehniskajā projektā nebija redzējis, </w:t>
      </w:r>
      <w:r w:rsidR="00040D57" w:rsidRPr="009C7A0A">
        <w:t>un</w:t>
      </w:r>
      <w:r w:rsidR="006F794B" w:rsidRPr="009C7A0A">
        <w:t xml:space="preserve"> p</w:t>
      </w:r>
      <w:r w:rsidRPr="009C7A0A">
        <w:t xml:space="preserve">ēc </w:t>
      </w:r>
      <w:r w:rsidR="00A31208">
        <w:t>[pers. A]</w:t>
      </w:r>
      <w:r w:rsidRPr="009C7A0A">
        <w:t xml:space="preserve"> skicēm un mutiskām norādēm izstrādāja kopni ar dalījumu</w:t>
      </w:r>
      <w:r w:rsidR="00040D57" w:rsidRPr="009C7A0A">
        <w:t>,</w:t>
      </w:r>
      <w:r w:rsidRPr="009C7A0A">
        <w:t xml:space="preserve">; </w:t>
      </w:r>
      <w:bookmarkStart w:id="14" w:name="_Hlk156483631"/>
      <w:r w:rsidRPr="009C7A0A">
        <w:t xml:space="preserve">2) apsūdzētā </w:t>
      </w:r>
      <w:r w:rsidR="00A31208">
        <w:t>[pers. BJ]</w:t>
      </w:r>
      <w:r w:rsidRPr="009C7A0A">
        <w:t xml:space="preserve"> liecības par to, ka viņš neatceras, ka būtu saņēmis no </w:t>
      </w:r>
      <w:r w:rsidR="00061D49">
        <w:t>[pers. A]</w:t>
      </w:r>
      <w:r w:rsidRPr="009C7A0A">
        <w:t xml:space="preserve"> rasējumus ar veselu kopni</w:t>
      </w:r>
      <w:r w:rsidR="00B8511C" w:rsidRPr="009C7A0A">
        <w:t>,</w:t>
      </w:r>
      <w:r w:rsidR="00245E9B" w:rsidRPr="009C7A0A">
        <w:t xml:space="preserve"> </w:t>
      </w:r>
      <w:r w:rsidR="00B8511C" w:rsidRPr="009C7A0A">
        <w:t>b</w:t>
      </w:r>
      <w:r w:rsidRPr="009C7A0A">
        <w:t>ūvkonstrukcijas daļas rasējumi bija Nr. BK</w:t>
      </w:r>
      <w:r w:rsidRPr="009C7A0A">
        <w:noBreakHyphen/>
        <w:t>03</w:t>
      </w:r>
      <w:r w:rsidRPr="009C7A0A">
        <w:noBreakHyphen/>
        <w:t>13.0 ar dalītu kopni, pēc tam bija piecas izmaiņas, nemainot kopnes dalījumu, pēdējās ar NR. BK</w:t>
      </w:r>
      <w:r w:rsidRPr="009C7A0A">
        <w:noBreakHyphen/>
        <w:t>03</w:t>
      </w:r>
      <w:r w:rsidRPr="009C7A0A">
        <w:noBreakHyphen/>
        <w:t>13.5. Savukārt Nr. BK</w:t>
      </w:r>
      <w:r w:rsidRPr="009C7A0A">
        <w:noBreakHyphen/>
        <w:t>03</w:t>
      </w:r>
      <w:r w:rsidRPr="009C7A0A">
        <w:noBreakHyphen/>
        <w:t xml:space="preserve">25 bija piešķirts citam rasējumam – „2. stāva pārseguma augšējā stiegrojuma plāns”, kas bija </w:t>
      </w:r>
      <w:r w:rsidR="00040D57" w:rsidRPr="009C7A0A">
        <w:rPr>
          <w:color w:val="000000" w:themeColor="text1"/>
        </w:rPr>
        <w:t>paredzēts</w:t>
      </w:r>
      <w:r w:rsidRPr="009C7A0A">
        <w:rPr>
          <w:color w:val="000000" w:themeColor="text1"/>
        </w:rPr>
        <w:t xml:space="preserve"> 2. kārtai;</w:t>
      </w:r>
      <w:bookmarkEnd w:id="14"/>
      <w:r w:rsidRPr="009C7A0A">
        <w:rPr>
          <w:color w:val="000000" w:themeColor="text1"/>
        </w:rPr>
        <w:t xml:space="preserve"> 3) e</w:t>
      </w:r>
      <w:r w:rsidRPr="009C7A0A">
        <w:noBreakHyphen/>
      </w:r>
      <w:r w:rsidRPr="009C7A0A">
        <w:rPr>
          <w:color w:val="000000" w:themeColor="text1"/>
        </w:rPr>
        <w:t xml:space="preserve">pasta saraksti starp </w:t>
      </w:r>
      <w:r w:rsidR="00121BF8">
        <w:rPr>
          <w:color w:val="000000" w:themeColor="text1"/>
        </w:rPr>
        <w:t>[pers. BJ]</w:t>
      </w:r>
      <w:r w:rsidRPr="009C7A0A">
        <w:rPr>
          <w:color w:val="000000" w:themeColor="text1"/>
        </w:rPr>
        <w:t xml:space="preserve"> un </w:t>
      </w:r>
      <w:r w:rsidR="00121BF8">
        <w:t>[pers. A]</w:t>
      </w:r>
      <w:r w:rsidRPr="009C7A0A">
        <w:rPr>
          <w:color w:val="000000" w:themeColor="text1"/>
        </w:rPr>
        <w:t xml:space="preserve">, no kuras izriet, ka 2009. gada 29. oktobrī </w:t>
      </w:r>
      <w:r w:rsidR="00806F41">
        <w:rPr>
          <w:color w:val="000000" w:themeColor="text1"/>
        </w:rPr>
        <w:t>[pers. BJ]</w:t>
      </w:r>
      <w:r w:rsidRPr="009C7A0A">
        <w:rPr>
          <w:color w:val="000000" w:themeColor="text1"/>
        </w:rPr>
        <w:t xml:space="preserve"> rakstīja un pieprasīja </w:t>
      </w:r>
      <w:r w:rsidR="00781B7D">
        <w:t>[pers. A]</w:t>
      </w:r>
      <w:r w:rsidRPr="009C7A0A">
        <w:rPr>
          <w:color w:val="000000" w:themeColor="text1"/>
        </w:rPr>
        <w:t xml:space="preserve"> 2009. gada 2. novembrī iesniegt BK sadaļas ekspertīzes eksperta slēdzienu, galvenos BK rasējumus un galveno BK rasējumu sarakstu digitālā veidā, lai 2009. gada 4. novembrī dokumentus varētu iesniegt būvvaldē (</w:t>
      </w:r>
      <w:r w:rsidRPr="009C7A0A">
        <w:rPr>
          <w:i/>
          <w:iCs/>
          <w:color w:val="000000" w:themeColor="text1"/>
        </w:rPr>
        <w:t>lietas 48. sējuma 209. lapa</w:t>
      </w:r>
      <w:r w:rsidRPr="009C7A0A">
        <w:rPr>
          <w:color w:val="000000" w:themeColor="text1"/>
        </w:rPr>
        <w:t>); 4) </w:t>
      </w:r>
      <w:bookmarkStart w:id="15" w:name="_Hlk156482451"/>
      <w:r w:rsidRPr="009C7A0A">
        <w:rPr>
          <w:color w:val="000000" w:themeColor="text1"/>
        </w:rPr>
        <w:t xml:space="preserve">liecinieka </w:t>
      </w:r>
      <w:r w:rsidR="004E4743">
        <w:rPr>
          <w:color w:val="000000" w:themeColor="text1"/>
        </w:rPr>
        <w:t>[pers. LB]</w:t>
      </w:r>
      <w:r w:rsidRPr="009C7A0A">
        <w:rPr>
          <w:color w:val="000000" w:themeColor="text1"/>
        </w:rPr>
        <w:t xml:space="preserve"> liecības par to, ka </w:t>
      </w:r>
      <w:bookmarkEnd w:id="15"/>
      <w:r w:rsidRPr="009C7A0A">
        <w:rPr>
          <w:bCs/>
        </w:rPr>
        <w:t xml:space="preserve">2013. gada 25. novembrī </w:t>
      </w:r>
      <w:r w:rsidR="00AE07A0">
        <w:t>[pers. A]</w:t>
      </w:r>
      <w:r w:rsidRPr="009C7A0A">
        <w:rPr>
          <w:bCs/>
        </w:rPr>
        <w:t xml:space="preserve"> nosūtīja</w:t>
      </w:r>
      <w:r w:rsidRPr="009C7A0A">
        <w:t xml:space="preserve"> kopnes rasējumu Nr. BK</w:t>
      </w:r>
      <w:r w:rsidRPr="009C7A0A">
        <w:noBreakHyphen/>
        <w:t>03</w:t>
      </w:r>
      <w:r w:rsidRPr="009C7A0A">
        <w:noBreakHyphen/>
        <w:t xml:space="preserve">25 </w:t>
      </w:r>
      <w:r w:rsidRPr="009C7A0A">
        <w:rPr>
          <w:bCs/>
        </w:rPr>
        <w:t>ar lūgumu pārbaudīt slodzes</w:t>
      </w:r>
      <w:r w:rsidR="00F41398" w:rsidRPr="009C7A0A">
        <w:rPr>
          <w:bCs/>
        </w:rPr>
        <w:t xml:space="preserve">, norādot, ka </w:t>
      </w:r>
      <w:r w:rsidR="00F41398" w:rsidRPr="009C7A0A">
        <w:t xml:space="preserve"> š</w:t>
      </w:r>
      <w:r w:rsidRPr="009C7A0A">
        <w:t>ajā rasējumā ir redzama nedalīta kopne MK</w:t>
      </w:r>
      <w:r w:rsidRPr="009C7A0A">
        <w:noBreakHyphen/>
        <w:t xml:space="preserve">1, kopnes numurs nesakrīt ar rasējumu, kuru </w:t>
      </w:r>
      <w:r w:rsidR="00AC6E3F">
        <w:t>[pers. BI]</w:t>
      </w:r>
      <w:r w:rsidRPr="009C7A0A">
        <w:t xml:space="preserve"> izmantoja ekspertīzē</w:t>
      </w:r>
      <w:r w:rsidR="00F41398" w:rsidRPr="009C7A0A">
        <w:t>,</w:t>
      </w:r>
      <w:r w:rsidR="00AB3DDB" w:rsidRPr="009C7A0A">
        <w:t xml:space="preserve"> savukārt</w:t>
      </w:r>
      <w:r w:rsidR="00F41398" w:rsidRPr="009C7A0A">
        <w:t xml:space="preserve"> d</w:t>
      </w:r>
      <w:r w:rsidRPr="009C7A0A">
        <w:t>aži mērrādītāji uz rasējuma, tai skaitā sadale pa vidu, pierāda to, ka norādītie parametri attiecas uz dalīto, nevis nedalīto kopni</w:t>
      </w:r>
      <w:r w:rsidR="00F41398" w:rsidRPr="009C7A0A">
        <w:t>, t</w:t>
      </w:r>
      <w:r w:rsidRPr="009C7A0A">
        <w:t>urklāt rasējum</w:t>
      </w:r>
      <w:r w:rsidR="001E133B" w:rsidRPr="009C7A0A">
        <w:t>a</w:t>
      </w:r>
      <w:r w:rsidRPr="009C7A0A">
        <w:t xml:space="preserve"> Nr. BK</w:t>
      </w:r>
      <w:r w:rsidRPr="009C7A0A">
        <w:noBreakHyphen/>
        <w:t>03</w:t>
      </w:r>
      <w:r w:rsidRPr="009C7A0A">
        <w:noBreakHyphen/>
        <w:t>13.2, proti, kopņu rasējuma 2. versijas</w:t>
      </w:r>
      <w:r w:rsidR="001E133B" w:rsidRPr="009C7A0A">
        <w:t>,</w:t>
      </w:r>
      <w:r w:rsidRPr="009C7A0A">
        <w:t xml:space="preserve"> daži mērrādītāji pilnībā sakrīt ar mērrādītājiem rasējumā  Nr. BK</w:t>
      </w:r>
      <w:r w:rsidRPr="009C7A0A">
        <w:noBreakHyphen/>
        <w:t>03</w:t>
      </w:r>
      <w:r w:rsidRPr="009C7A0A">
        <w:noBreakHyphen/>
        <w:t>25.</w:t>
      </w:r>
    </w:p>
    <w:p w14:paraId="257E3644" w14:textId="7B5D3554" w:rsidR="009C591A" w:rsidRPr="009C7A0A" w:rsidRDefault="009C591A" w:rsidP="009C7A0A">
      <w:pPr>
        <w:widowControl w:val="0"/>
        <w:spacing w:line="276" w:lineRule="auto"/>
        <w:ind w:firstLine="720"/>
        <w:jc w:val="both"/>
        <w:rPr>
          <w:rFonts w:eastAsiaTheme="minorHAnsi"/>
        </w:rPr>
      </w:pPr>
      <w:r w:rsidRPr="009C7A0A">
        <w:rPr>
          <w:rFonts w:eastAsiaTheme="minorHAnsi"/>
        </w:rPr>
        <w:t>[</w:t>
      </w:r>
      <w:r w:rsidR="00A8188A" w:rsidRPr="009C7A0A">
        <w:rPr>
          <w:rFonts w:eastAsiaTheme="minorHAnsi"/>
        </w:rPr>
        <w:t>17</w:t>
      </w:r>
      <w:r w:rsidRPr="009C7A0A">
        <w:rPr>
          <w:rFonts w:eastAsiaTheme="minorHAnsi"/>
        </w:rPr>
        <w:t xml:space="preserve">.4.3] Apelācijas instances tiesa, neizvērtējot faktus kopumā un savstarpējā sakarībā, kā arī nesniedzot motīvus, kāpēc </w:t>
      </w:r>
      <w:r w:rsidR="001316EC" w:rsidRPr="009C7A0A">
        <w:rPr>
          <w:rFonts w:eastAsiaTheme="minorHAnsi"/>
        </w:rPr>
        <w:t xml:space="preserve">tā </w:t>
      </w:r>
      <w:r w:rsidRPr="009C7A0A">
        <w:rPr>
          <w:rFonts w:eastAsiaTheme="minorHAnsi"/>
        </w:rPr>
        <w:t xml:space="preserve">noraida minētos pierādījumus, pieļāvusi Kriminālprocesa likuma 128. panta otrās daļas, 564. panta ceturtās daļas pārkāpumus, kas atzīstami par Kriminālprocesa likuma būtiskiem pārkāpumiem šā likuma 575. panta trešās daļas izpratnē un noveduši pie nelikumīga sprieduma daļā par </w:t>
      </w:r>
      <w:r w:rsidR="006261FA">
        <w:rPr>
          <w:rFonts w:eastAsiaTheme="minorHAnsi"/>
        </w:rPr>
        <w:t>[pers. BI]</w:t>
      </w:r>
      <w:r w:rsidRPr="009C7A0A">
        <w:t xml:space="preserve"> atzīšanu par nevainīgu pret viņu celtajā apsūdzībā pēc Krimināllikuma 239. panta otrās daļas (likuma redakcijā, kas stājās spēkā 2013. gada 1. aprīlī)</w:t>
      </w:r>
      <w:r w:rsidR="00763A0B" w:rsidRPr="009C7A0A">
        <w:t xml:space="preserve">, </w:t>
      </w:r>
      <w:r w:rsidRPr="009C7A0A">
        <w:t>123. panta otrās daļas un attaisnošanu</w:t>
      </w:r>
      <w:r w:rsidRPr="009C7A0A">
        <w:rPr>
          <w:rFonts w:eastAsiaTheme="minorHAnsi"/>
        </w:rPr>
        <w:t>.</w:t>
      </w:r>
    </w:p>
    <w:p w14:paraId="75F4962F" w14:textId="7E3012FA" w:rsidR="009C591A" w:rsidRPr="009C7A0A" w:rsidRDefault="009C591A" w:rsidP="009C7A0A">
      <w:pPr>
        <w:widowControl w:val="0"/>
        <w:spacing w:line="276" w:lineRule="auto"/>
        <w:ind w:firstLine="720"/>
        <w:jc w:val="both"/>
        <w:rPr>
          <w:rFonts w:eastAsiaTheme="minorHAnsi"/>
        </w:rPr>
      </w:pPr>
      <w:r w:rsidRPr="009C7A0A">
        <w:t xml:space="preserve">Senāts norāda, ka atkārtoti izskatot </w:t>
      </w:r>
      <w:r w:rsidR="00795015">
        <w:t>[pers. BI]</w:t>
      </w:r>
      <w:r w:rsidRPr="009C7A0A">
        <w:t xml:space="preserve"> celtās apsūdzības pamatotību, apelācijas instances tiesai jākonstatē, kādi konkrēti dokumenti tika nodoti </w:t>
      </w:r>
      <w:r w:rsidR="00411279">
        <w:t>[pers. BI]</w:t>
      </w:r>
      <w:r w:rsidRPr="009C7A0A">
        <w:t xml:space="preserve"> rīcībā būvkonstrukcijas ekspertīzes veikšanai, tai skaitā, vai bijis kopnes MK</w:t>
      </w:r>
      <w:r w:rsidRPr="009C7A0A">
        <w:noBreakHyphen/>
        <w:t>1 konstruktīvais risinājums (rasējums Nr. BK-03-13).</w:t>
      </w:r>
    </w:p>
    <w:p w14:paraId="43326DDA" w14:textId="2C069600" w:rsidR="009C591A" w:rsidRPr="009C7A0A" w:rsidRDefault="009C591A" w:rsidP="009C7A0A">
      <w:pPr>
        <w:widowControl w:val="0"/>
        <w:tabs>
          <w:tab w:val="left" w:pos="1710"/>
        </w:tabs>
        <w:spacing w:line="276" w:lineRule="auto"/>
        <w:ind w:firstLine="720"/>
        <w:jc w:val="both"/>
      </w:pPr>
      <w:r w:rsidRPr="009C7A0A">
        <w:t xml:space="preserve">Noskaidrojot, kādi dokumenti bijuši </w:t>
      </w:r>
      <w:r w:rsidR="00B44F1E">
        <w:t>[pers. BI]</w:t>
      </w:r>
      <w:r w:rsidRPr="009C7A0A">
        <w:t xml:space="preserve"> rīcībā, ir jāsniedz motivēts atzinums, vai </w:t>
      </w:r>
      <w:r w:rsidR="00B95A85">
        <w:t>[pers. BI]</w:t>
      </w:r>
      <w:r w:rsidRPr="009C7A0A">
        <w:t xml:space="preserve">, sniedzot pozitīvu atzinumu par tehniskā projekta risinājuma stiprību un noturību, </w:t>
      </w:r>
      <w:r w:rsidR="001316EC" w:rsidRPr="009C7A0A">
        <w:t xml:space="preserve">ir </w:t>
      </w:r>
      <w:r w:rsidRPr="009C7A0A">
        <w:t xml:space="preserve">veicis nepieciešamos pasākumus pilnīgai un objektīvai ekspertīzes </w:t>
      </w:r>
      <w:r w:rsidR="00AD2AFD" w:rsidRPr="009C7A0A">
        <w:t>izdarīšanai</w:t>
      </w:r>
      <w:r w:rsidRPr="009C7A0A">
        <w:t xml:space="preserve"> </w:t>
      </w:r>
      <w:r w:rsidR="00763A0B" w:rsidRPr="009C7A0A">
        <w:t xml:space="preserve">un </w:t>
      </w:r>
      <w:r w:rsidRPr="009C7A0A">
        <w:t>vai viņa rīcībā bija visas nepieciešamās ziņas par būvkonstrukcijas tehnisko risinājumu un noslodzi, lai varētu pārbaudīt konstrukciju aprēķinu un izdarīt objektīvu ekspertīzi.</w:t>
      </w:r>
    </w:p>
    <w:p w14:paraId="00AD29E1" w14:textId="085B27AA" w:rsidR="009C591A" w:rsidRPr="009C7A0A" w:rsidRDefault="009C591A" w:rsidP="009C7A0A">
      <w:pPr>
        <w:widowControl w:val="0"/>
        <w:tabs>
          <w:tab w:val="left" w:pos="1710"/>
        </w:tabs>
        <w:spacing w:line="276" w:lineRule="auto"/>
        <w:ind w:firstLine="720"/>
        <w:jc w:val="both"/>
      </w:pPr>
      <w:r w:rsidRPr="009C7A0A">
        <w:t>[</w:t>
      </w:r>
      <w:r w:rsidR="00A8188A" w:rsidRPr="009C7A0A">
        <w:t>17</w:t>
      </w:r>
      <w:r w:rsidRPr="009C7A0A">
        <w:t xml:space="preserve">.5] Apelācijas instances tiesa apsūdzēto </w:t>
      </w:r>
      <w:r w:rsidR="00D434EB">
        <w:t>[pers. BN]</w:t>
      </w:r>
      <w:r w:rsidRPr="009C7A0A">
        <w:t xml:space="preserve"> atzinusi par nevainīgu</w:t>
      </w:r>
      <w:r w:rsidR="00BF610B" w:rsidRPr="009C7A0A">
        <w:t xml:space="preserve"> pret viņu celtajā apsūdzībā pēc</w:t>
      </w:r>
      <w:r w:rsidRPr="009C7A0A">
        <w:t xml:space="preserve"> Krimināllikuma 319. panta treš</w:t>
      </w:r>
      <w:r w:rsidR="00BF610B" w:rsidRPr="009C7A0A">
        <w:t>ās</w:t>
      </w:r>
      <w:r w:rsidRPr="009C7A0A">
        <w:t xml:space="preserve"> daļ</w:t>
      </w:r>
      <w:r w:rsidR="00BF610B" w:rsidRPr="009C7A0A">
        <w:t>as</w:t>
      </w:r>
      <w:r w:rsidRPr="009C7A0A">
        <w:t xml:space="preserve"> un attaisnojusi.</w:t>
      </w:r>
    </w:p>
    <w:p w14:paraId="0E2C3C83" w14:textId="453DC33B" w:rsidR="009C591A" w:rsidRPr="009C7A0A" w:rsidRDefault="009C591A" w:rsidP="009C7A0A">
      <w:pPr>
        <w:widowControl w:val="0"/>
        <w:tabs>
          <w:tab w:val="left" w:pos="1710"/>
        </w:tabs>
        <w:spacing w:line="276" w:lineRule="auto"/>
        <w:ind w:firstLine="720"/>
        <w:jc w:val="both"/>
      </w:pPr>
      <w:r w:rsidRPr="009C7A0A">
        <w:lastRenderedPageBreak/>
        <w:t>[</w:t>
      </w:r>
      <w:r w:rsidR="00A8188A" w:rsidRPr="009C7A0A">
        <w:t>17</w:t>
      </w:r>
      <w:r w:rsidRPr="009C7A0A">
        <w:t>.5.1] </w:t>
      </w:r>
      <w:r w:rsidR="007A6250">
        <w:t>[Pers. BN]</w:t>
      </w:r>
      <w:r w:rsidRPr="009C7A0A">
        <w:t xml:space="preserve"> </w:t>
      </w:r>
      <w:r w:rsidR="00BF610B" w:rsidRPr="009C7A0A">
        <w:t xml:space="preserve">celta </w:t>
      </w:r>
      <w:r w:rsidRPr="009C7A0A">
        <w:t xml:space="preserve">apsūdzība par to, ka viņš, pārbaudot būvniecības dokumentāciju, nav novērtējis būves gatavību ekspluatācijai, pamatojoties uz būvvaldē iesniegtajiem dokumentiem, kā arī </w:t>
      </w:r>
      <w:r w:rsidR="00BF610B" w:rsidRPr="009C7A0A">
        <w:t xml:space="preserve">tās </w:t>
      </w:r>
      <w:r w:rsidRPr="009C7A0A">
        <w:t>atbilstību normatīvo tiesību aktu prasībām būvniecības jomā.</w:t>
      </w:r>
    </w:p>
    <w:p w14:paraId="521A21AA" w14:textId="465C6917" w:rsidR="009C591A" w:rsidRPr="009C7A0A" w:rsidRDefault="00BF610B" w:rsidP="009C7A0A">
      <w:pPr>
        <w:widowControl w:val="0"/>
        <w:tabs>
          <w:tab w:val="left" w:pos="1710"/>
        </w:tabs>
        <w:spacing w:line="276" w:lineRule="auto"/>
        <w:ind w:firstLine="720"/>
        <w:jc w:val="both"/>
      </w:pPr>
      <w:r w:rsidRPr="009C7A0A">
        <w:t xml:space="preserve">Atbilstoši celtajai apsūdzībai </w:t>
      </w:r>
      <w:r w:rsidR="00D649F9">
        <w:t>[pers. BN]</w:t>
      </w:r>
      <w:r w:rsidR="009C591A" w:rsidRPr="009C7A0A">
        <w:t xml:space="preserve"> parakstīja aktu par būves gatavību ekspluatācijai, lai arī dokumentos</w:t>
      </w:r>
      <w:r w:rsidR="00D70ECC" w:rsidRPr="009C7A0A">
        <w:t>:</w:t>
      </w:r>
      <w:r w:rsidR="00AD2AFD" w:rsidRPr="009C7A0A">
        <w:t xml:space="preserve"> </w:t>
      </w:r>
      <w:r w:rsidR="009C591A" w:rsidRPr="009C7A0A">
        <w:t>1) </w:t>
      </w:r>
      <w:r w:rsidR="00D70ECC" w:rsidRPr="009C7A0A">
        <w:t xml:space="preserve">nebija </w:t>
      </w:r>
      <w:r w:rsidR="009C591A" w:rsidRPr="009C7A0A">
        <w:t>iebūvēto būvizstrādājumu atbilstības apliecinājuma, būvizstrādājumu tehniskās pases, instrukcijas vai cita veida rakstisk</w:t>
      </w:r>
      <w:r w:rsidR="00D70ECC" w:rsidRPr="009C7A0A">
        <w:t>a</w:t>
      </w:r>
      <w:r w:rsidR="009C591A" w:rsidRPr="009C7A0A">
        <w:t>s informācijas, kurā būtu norādīts attiecīgā būvizstrādājuma izgatavošanas un piegādes datums; 2) </w:t>
      </w:r>
      <w:r w:rsidR="00D70ECC" w:rsidRPr="009C7A0A">
        <w:t xml:space="preserve">nebija </w:t>
      </w:r>
      <w:r w:rsidR="00E47664" w:rsidRPr="009C7A0A">
        <w:t>norādītas izstrādājumu</w:t>
      </w:r>
      <w:r w:rsidR="009C591A" w:rsidRPr="009C7A0A">
        <w:t xml:space="preserve"> tehniskās un fizikālās īpašības; 3) </w:t>
      </w:r>
      <w:r w:rsidR="00D70ECC" w:rsidRPr="009C7A0A">
        <w:t xml:space="preserve">nebija </w:t>
      </w:r>
      <w:r w:rsidR="009C591A" w:rsidRPr="009C7A0A">
        <w:t>atbilstību apliecinošu dokumentu saskaņā ar likumu „Par atbildības novērtēšanu”, ja būvizstrādājums pakļauts reglamentētās sfēras prasībām.</w:t>
      </w:r>
    </w:p>
    <w:p w14:paraId="4F8A6550" w14:textId="721E8D67" w:rsidR="009C591A" w:rsidRPr="009C7A0A" w:rsidRDefault="009C591A" w:rsidP="009C7A0A">
      <w:pPr>
        <w:widowControl w:val="0"/>
        <w:tabs>
          <w:tab w:val="left" w:pos="1710"/>
        </w:tabs>
        <w:spacing w:line="276" w:lineRule="auto"/>
        <w:ind w:firstLine="720"/>
        <w:jc w:val="both"/>
      </w:pPr>
      <w:r w:rsidRPr="009C7A0A">
        <w:t xml:space="preserve">Tādējādi </w:t>
      </w:r>
      <w:r w:rsidR="008B110A">
        <w:t>[pers. BN]</w:t>
      </w:r>
      <w:r w:rsidRPr="009C7A0A">
        <w:t xml:space="preserve"> nekonstatēja, ka pārbaudāmajā objektā skrūves un uzgriežņi, kas izmantoti tērauda nesošo konstrukciju savienojumos, nav piemēroti iebūvēšanai nesošajās konstrukcijās.</w:t>
      </w:r>
    </w:p>
    <w:p w14:paraId="0B5D9B76" w14:textId="7E7723CA" w:rsidR="009C591A" w:rsidRPr="009C7A0A" w:rsidRDefault="009C591A" w:rsidP="009C7A0A">
      <w:pPr>
        <w:widowControl w:val="0"/>
        <w:tabs>
          <w:tab w:val="left" w:pos="1710"/>
        </w:tabs>
        <w:spacing w:line="276" w:lineRule="auto"/>
        <w:ind w:firstLine="720"/>
        <w:jc w:val="both"/>
      </w:pPr>
      <w:r w:rsidRPr="009C7A0A">
        <w:t xml:space="preserve">Vienlaikus </w:t>
      </w:r>
      <w:r w:rsidR="00720D13">
        <w:t>[pers. BN]</w:t>
      </w:r>
      <w:r w:rsidRPr="009C7A0A">
        <w:t xml:space="preserve"> nevērīgi pildīja savus pienākumus, pārbaudot tērauda būvkonstrukciju ražotāja tehnisko pasi, </w:t>
      </w:r>
      <w:r w:rsidR="00D70ECC" w:rsidRPr="009C7A0A">
        <w:t xml:space="preserve">jo </w:t>
      </w:r>
      <w:r w:rsidRPr="009C7A0A">
        <w:t>nekonstatēja tajā norādītos būtiskos trūkumus.</w:t>
      </w:r>
    </w:p>
    <w:p w14:paraId="2121B8D7" w14:textId="1743D317" w:rsidR="009C591A" w:rsidRPr="009C7A0A" w:rsidRDefault="00D70ECC" w:rsidP="009C7A0A">
      <w:pPr>
        <w:widowControl w:val="0"/>
        <w:tabs>
          <w:tab w:val="left" w:pos="1710"/>
        </w:tabs>
        <w:spacing w:line="276" w:lineRule="auto"/>
        <w:ind w:firstLine="720"/>
        <w:jc w:val="both"/>
      </w:pPr>
      <w:r w:rsidRPr="009C7A0A">
        <w:t>Turklāt</w:t>
      </w:r>
      <w:r w:rsidR="009C591A" w:rsidRPr="009C7A0A">
        <w:t xml:space="preserve"> </w:t>
      </w:r>
      <w:r w:rsidR="00154990">
        <w:t>[pers. BN]</w:t>
      </w:r>
      <w:r w:rsidR="009C591A" w:rsidRPr="009C7A0A">
        <w:t xml:space="preserve"> nepieprasīja atbilstošu dokumentāciju un neveica padziļinātu būvobjekta novērtēšanas pārbaudi, un rezultātā nekonstatēja </w:t>
      </w:r>
      <w:proofErr w:type="spellStart"/>
      <w:r w:rsidR="009C591A" w:rsidRPr="009C7A0A">
        <w:t>skrūvsavienojumu</w:t>
      </w:r>
      <w:proofErr w:type="spellEnd"/>
      <w:r w:rsidR="009C591A" w:rsidRPr="009C7A0A">
        <w:t xml:space="preserve"> neatbilstību iebūvēšanai nesošā konstrukcijā, izpildīto darbu neatbilstību akceptētajam būvprojektam</w:t>
      </w:r>
      <w:r w:rsidR="001316EC" w:rsidRPr="009C7A0A">
        <w:t xml:space="preserve"> un</w:t>
      </w:r>
      <w:r w:rsidR="009C591A" w:rsidRPr="009C7A0A">
        <w:t xml:space="preserve"> nepieļaujam</w:t>
      </w:r>
      <w:r w:rsidRPr="009C7A0A">
        <w:t>u</w:t>
      </w:r>
      <w:r w:rsidR="009C591A" w:rsidRPr="009C7A0A">
        <w:t xml:space="preserve"> jumta kopņu </w:t>
      </w:r>
      <w:proofErr w:type="spellStart"/>
      <w:r w:rsidR="009C591A" w:rsidRPr="009C7A0A">
        <w:t>fasonlapu</w:t>
      </w:r>
      <w:proofErr w:type="spellEnd"/>
      <w:r w:rsidR="009C591A" w:rsidRPr="009C7A0A">
        <w:t xml:space="preserve"> atvērumu.</w:t>
      </w:r>
    </w:p>
    <w:p w14:paraId="25BCC1B6" w14:textId="1823337B" w:rsidR="009C591A" w:rsidRPr="009C7A0A" w:rsidRDefault="009C591A" w:rsidP="009C7A0A">
      <w:pPr>
        <w:widowControl w:val="0"/>
        <w:tabs>
          <w:tab w:val="left" w:pos="1710"/>
        </w:tabs>
        <w:spacing w:line="276" w:lineRule="auto"/>
        <w:ind w:firstLine="720"/>
        <w:jc w:val="both"/>
      </w:pPr>
      <w:r w:rsidRPr="009C7A0A">
        <w:t xml:space="preserve">Turklāt </w:t>
      </w:r>
      <w:r w:rsidR="007656E2">
        <w:t>[pers. BN]</w:t>
      </w:r>
      <w:r w:rsidRPr="009C7A0A">
        <w:t>, nolaidīgi izpildot savus kā objekta pieņemšanas ekspluatācijā komisijas priekšsēdētāja pienākumus, ignorējot savus amat</w:t>
      </w:r>
      <w:r w:rsidR="00AD2AFD" w:rsidRPr="009C7A0A">
        <w:t>a</w:t>
      </w:r>
      <w:r w:rsidRPr="009C7A0A">
        <w:t xml:space="preserve"> aprakstā noteiktos pienākumus un normatīvo tiesību aktu prasības, 2011. gada 21. oktobrī sastādīja un parakstīja aktu Nr. 11 01880 0010095 par objekta </w:t>
      </w:r>
      <w:r w:rsidR="00DE0500">
        <w:t>[adrese]</w:t>
      </w:r>
      <w:r w:rsidRPr="009C7A0A">
        <w:t xml:space="preserve">, pieņemšanu ekspluatācijā, vienlaikus pieļaujot tajā kļūdas gan par kopējo platību, kurā veikti darbi, gan par ēkas </w:t>
      </w:r>
      <w:proofErr w:type="spellStart"/>
      <w:r w:rsidRPr="009C7A0A">
        <w:t>būvtilpumu</w:t>
      </w:r>
      <w:proofErr w:type="spellEnd"/>
      <w:r w:rsidRPr="009C7A0A">
        <w:t xml:space="preserve">, gan </w:t>
      </w:r>
      <w:r w:rsidR="001316EC" w:rsidRPr="009C7A0A">
        <w:t>arī</w:t>
      </w:r>
      <w:r w:rsidRPr="009C7A0A">
        <w:t xml:space="preserve"> ēkas funkciju raksturojošo datu – daudzuma – aprēķinos.</w:t>
      </w:r>
    </w:p>
    <w:p w14:paraId="55602008" w14:textId="714DB19E" w:rsidR="009C591A" w:rsidRPr="009C7A0A" w:rsidRDefault="009C591A" w:rsidP="009C7A0A">
      <w:pPr>
        <w:widowControl w:val="0"/>
        <w:tabs>
          <w:tab w:val="left" w:pos="1710"/>
        </w:tabs>
        <w:spacing w:line="276" w:lineRule="auto"/>
        <w:ind w:firstLine="720"/>
        <w:jc w:val="both"/>
      </w:pPr>
      <w:r w:rsidRPr="009C7A0A">
        <w:t xml:space="preserve">Tādējādi </w:t>
      </w:r>
      <w:r w:rsidR="007E29D8">
        <w:t>[pers. BN]</w:t>
      </w:r>
      <w:r w:rsidRPr="009C7A0A">
        <w:t>, nepienācīgi pildot savus amata pienākumus, pieņēma ekspluatācijā objektu, kas neatbilda drošuma prasībām, un nenovērsa ēkas jumta nobrukumu.</w:t>
      </w:r>
    </w:p>
    <w:p w14:paraId="63B9C698" w14:textId="63C4CE97" w:rsidR="009C591A" w:rsidRPr="009C7A0A" w:rsidRDefault="009C591A" w:rsidP="009C7A0A">
      <w:pPr>
        <w:widowControl w:val="0"/>
        <w:spacing w:line="276" w:lineRule="auto"/>
        <w:ind w:firstLine="720"/>
        <w:jc w:val="both"/>
      </w:pPr>
      <w:r w:rsidRPr="009C7A0A">
        <w:t xml:space="preserve">Apelācijas instances tiesa konstatējusi, ka apsūdzētais </w:t>
      </w:r>
      <w:r w:rsidR="00424BC0">
        <w:t>[pers. BN]</w:t>
      </w:r>
      <w:r w:rsidRPr="009C7A0A">
        <w:t xml:space="preserve"> </w:t>
      </w:r>
      <w:r w:rsidR="001316EC" w:rsidRPr="009C7A0A">
        <w:t xml:space="preserve">ir </w:t>
      </w:r>
      <w:r w:rsidRPr="009C7A0A">
        <w:t xml:space="preserve">pienācīgi izpildījis savus kā objekta pieņemšanas ekspluatācijā komisijas priekšsēdētāja </w:t>
      </w:r>
      <w:r w:rsidR="00AD2AFD" w:rsidRPr="009C7A0A">
        <w:t>pienākumus,</w:t>
      </w:r>
      <w:r w:rsidR="00AD2AFD" w:rsidRPr="009C7A0A">
        <w:rPr>
          <w:rStyle w:val="CommentReference"/>
          <w:sz w:val="24"/>
          <w:szCs w:val="24"/>
        </w:rPr>
        <w:t xml:space="preserve"> </w:t>
      </w:r>
      <w:r w:rsidR="00AD2AFD" w:rsidRPr="009C7A0A">
        <w:t>proti</w:t>
      </w:r>
      <w:r w:rsidRPr="009C7A0A">
        <w:t xml:space="preserve">, komisijai bija iesniegti visi normatīvajos tiesību aktos paredzētie dokumenti, ar kuriem </w:t>
      </w:r>
      <w:r w:rsidR="00A235AD">
        <w:t>[pers. BN]</w:t>
      </w:r>
      <w:r w:rsidRPr="009C7A0A">
        <w:t xml:space="preserve"> iepazinās, objektā nebija konstatējami acīmredzami pārkāpumi kopņu savienošanā, bet aktā pieļautās kļūdas par objekta kopējo platību, ēkas </w:t>
      </w:r>
      <w:proofErr w:type="spellStart"/>
      <w:r w:rsidRPr="009C7A0A">
        <w:t>būvtilpumu</w:t>
      </w:r>
      <w:proofErr w:type="spellEnd"/>
      <w:r w:rsidRPr="009C7A0A">
        <w:t xml:space="preserve">, gan </w:t>
      </w:r>
      <w:r w:rsidR="001316EC" w:rsidRPr="009C7A0A">
        <w:t>arī kļūdas</w:t>
      </w:r>
      <w:r w:rsidRPr="009C7A0A">
        <w:t xml:space="preserve"> ēkas funkciju raksturojošos datos atzīstamas par pārrakstīšanās kļūdām.</w:t>
      </w:r>
    </w:p>
    <w:p w14:paraId="6904A070" w14:textId="23A3377A" w:rsidR="009C591A" w:rsidRPr="009C7A0A" w:rsidRDefault="009C591A" w:rsidP="009C7A0A">
      <w:pPr>
        <w:widowControl w:val="0"/>
        <w:spacing w:line="276" w:lineRule="auto"/>
        <w:ind w:firstLine="720"/>
        <w:jc w:val="both"/>
      </w:pPr>
      <w:r w:rsidRPr="009C7A0A">
        <w:t xml:space="preserve">Tiesa atzinusi, ka apsūdzētais </w:t>
      </w:r>
      <w:r w:rsidR="002C4879">
        <w:t>[pers. BN]</w:t>
      </w:r>
      <w:r w:rsidRPr="009C7A0A">
        <w:t xml:space="preserve"> nevarēja konstatēt būves nedrošuma pazīmes objekta pieņemšanas ekspluatācijā laikā, tādējādi </w:t>
      </w:r>
      <w:r w:rsidR="002C4879">
        <w:t>[pers. BN]</w:t>
      </w:r>
      <w:r w:rsidRPr="009C7A0A">
        <w:t xml:space="preserve"> izdarītajā nodarījumā nav noziedzīgā nodarījuma sastāva.</w:t>
      </w:r>
    </w:p>
    <w:p w14:paraId="718BE61D" w14:textId="55380FC1" w:rsidR="009C591A" w:rsidRPr="009C7A0A" w:rsidRDefault="009C591A" w:rsidP="009C7A0A">
      <w:pPr>
        <w:widowControl w:val="0"/>
        <w:tabs>
          <w:tab w:val="left" w:pos="1710"/>
        </w:tabs>
        <w:spacing w:line="276" w:lineRule="auto"/>
        <w:ind w:firstLine="720"/>
        <w:jc w:val="both"/>
      </w:pPr>
      <w:r w:rsidRPr="009C7A0A">
        <w:t>[</w:t>
      </w:r>
      <w:r w:rsidR="00A8188A" w:rsidRPr="009C7A0A">
        <w:t>17</w:t>
      </w:r>
      <w:r w:rsidRPr="009C7A0A">
        <w:t>.5.2] Ievērojot minēto, Senātam jāatbild, vai apelācijas instances tiesa atbilstoši Kriminālprocesa likuma 564. panta ceturtajai daļai ir vērtējusi pierādījumus, ar kuriem pamatota apsūdzība</w:t>
      </w:r>
      <w:r w:rsidR="00757E13" w:rsidRPr="009C7A0A">
        <w:t>,</w:t>
      </w:r>
      <w:r w:rsidRPr="009C7A0A">
        <w:t xml:space="preserve"> par to, vai </w:t>
      </w:r>
      <w:r w:rsidR="000870F8">
        <w:t>[pers. BN]</w:t>
      </w:r>
      <w:r w:rsidRPr="009C7A0A">
        <w:t xml:space="preserve"> kā būvinspektors, pieņemot ekspluatācijā nododamās būves, </w:t>
      </w:r>
      <w:r w:rsidR="00757E13" w:rsidRPr="009C7A0A">
        <w:t xml:space="preserve">ir </w:t>
      </w:r>
      <w:r w:rsidRPr="009C7A0A">
        <w:t>pienācīgi pildījis savus pienākumus.</w:t>
      </w:r>
    </w:p>
    <w:p w14:paraId="1F07E94A" w14:textId="2CFEE179" w:rsidR="009C591A" w:rsidRPr="009C7A0A" w:rsidRDefault="00757E13" w:rsidP="009C7A0A">
      <w:pPr>
        <w:spacing w:line="276" w:lineRule="auto"/>
        <w:ind w:firstLine="720"/>
        <w:jc w:val="both"/>
        <w:rPr>
          <w:rFonts w:eastAsia="Calibri"/>
        </w:rPr>
      </w:pPr>
      <w:r w:rsidRPr="009C7A0A">
        <w:rPr>
          <w:rFonts w:eastAsia="Calibri"/>
        </w:rPr>
        <w:t>P</w:t>
      </w:r>
      <w:r w:rsidR="009C591A" w:rsidRPr="009C7A0A">
        <w:rPr>
          <w:rFonts w:eastAsia="Calibri"/>
        </w:rPr>
        <w:t xml:space="preserve">ārbaudot apelācijas instances tiesas sprieduma pamatotību šajā daļā, </w:t>
      </w:r>
      <w:r w:rsidRPr="009C7A0A">
        <w:rPr>
          <w:rFonts w:eastAsia="Calibri"/>
        </w:rPr>
        <w:t xml:space="preserve">Senāts sniegs vērtējumu par juridiski nozīmīgiem apstākļiem, </w:t>
      </w:r>
      <w:r w:rsidR="009C591A" w:rsidRPr="009C7A0A">
        <w:rPr>
          <w:rFonts w:eastAsia="Calibri"/>
        </w:rPr>
        <w:t>proti</w:t>
      </w:r>
      <w:r w:rsidRPr="009C7A0A">
        <w:rPr>
          <w:rFonts w:eastAsia="Calibri"/>
        </w:rPr>
        <w:t>:</w:t>
      </w:r>
      <w:r w:rsidR="00AD2AFD" w:rsidRPr="009C7A0A">
        <w:rPr>
          <w:rFonts w:eastAsia="Calibri"/>
        </w:rPr>
        <w:t xml:space="preserve"> </w:t>
      </w:r>
      <w:r w:rsidR="009C591A" w:rsidRPr="009C7A0A">
        <w:rPr>
          <w:rFonts w:eastAsia="Calibri"/>
        </w:rPr>
        <w:t xml:space="preserve">1) kāda bija apsūdzētā </w:t>
      </w:r>
      <w:r w:rsidR="00430241">
        <w:rPr>
          <w:rFonts w:eastAsia="Calibri"/>
        </w:rPr>
        <w:t>[pers. BN]</w:t>
      </w:r>
      <w:r w:rsidR="009C591A" w:rsidRPr="009C7A0A">
        <w:rPr>
          <w:rFonts w:eastAsia="Calibri"/>
        </w:rPr>
        <w:t xml:space="preserve"> kompetence, </w:t>
      </w:r>
      <w:r w:rsidR="009C591A" w:rsidRPr="009C7A0A">
        <w:t xml:space="preserve">pārbaudot būvniecības dokumentāciju un sniedzot atzinumu par </w:t>
      </w:r>
      <w:r w:rsidR="009C591A" w:rsidRPr="009C7A0A">
        <w:lastRenderedPageBreak/>
        <w:t>objekta gatavību ekspluatācijai</w:t>
      </w:r>
      <w:r w:rsidRPr="009C7A0A">
        <w:t>;</w:t>
      </w:r>
      <w:r w:rsidR="00AD2AFD" w:rsidRPr="009C7A0A">
        <w:t xml:space="preserve"> </w:t>
      </w:r>
      <w:r w:rsidR="009C591A" w:rsidRPr="009C7A0A">
        <w:rPr>
          <w:rFonts w:eastAsia="Calibri"/>
        </w:rPr>
        <w:t xml:space="preserve">2) vai </w:t>
      </w:r>
      <w:r w:rsidR="007C4DC7">
        <w:rPr>
          <w:rFonts w:eastAsia="Calibri"/>
        </w:rPr>
        <w:t>[pers. BN]</w:t>
      </w:r>
      <w:r w:rsidR="009C591A" w:rsidRPr="009C7A0A">
        <w:rPr>
          <w:rFonts w:eastAsia="Calibri"/>
        </w:rPr>
        <w:t xml:space="preserve"> pienācīgi pildīj</w:t>
      </w:r>
      <w:r w:rsidRPr="009C7A0A">
        <w:rPr>
          <w:rFonts w:eastAsia="Calibri"/>
        </w:rPr>
        <w:t>a</w:t>
      </w:r>
      <w:r w:rsidR="009C591A" w:rsidRPr="009C7A0A">
        <w:rPr>
          <w:rFonts w:eastAsia="Calibri"/>
        </w:rPr>
        <w:t xml:space="preserve"> savus pienākumus, pārbaudot, kādas</w:t>
      </w:r>
      <w:r w:rsidR="009C591A" w:rsidRPr="009C7A0A">
        <w:t xml:space="preserve"> stiprības skrūves bija izmantotas kopņu savienošanai</w:t>
      </w:r>
      <w:r w:rsidR="0076326C" w:rsidRPr="009C7A0A">
        <w:t>,</w:t>
      </w:r>
      <w:r w:rsidR="009C591A" w:rsidRPr="009C7A0A">
        <w:t xml:space="preserve"> un vai to izmantošana atbilst normatīvajiem aktiem būvniecības jomā.</w:t>
      </w:r>
    </w:p>
    <w:p w14:paraId="0D8D6E03" w14:textId="14D46344" w:rsidR="009C591A" w:rsidRPr="009C7A0A" w:rsidRDefault="009C591A" w:rsidP="009C7A0A">
      <w:pPr>
        <w:widowControl w:val="0"/>
        <w:tabs>
          <w:tab w:val="left" w:pos="1710"/>
        </w:tabs>
        <w:spacing w:line="276" w:lineRule="auto"/>
        <w:ind w:firstLine="720"/>
        <w:jc w:val="both"/>
        <w:rPr>
          <w:rFonts w:eastAsia="Calibri"/>
        </w:rPr>
      </w:pPr>
      <w:r w:rsidRPr="009C7A0A">
        <w:rPr>
          <w:rFonts w:eastAsia="Calibri"/>
        </w:rPr>
        <w:t xml:space="preserve">Apelācijas instances tiesa atzinusi, ka būvinspektoram, pieņemot aktu par objekta gatavību ekspluatācijai, nav pienākuma vērtēt dokumentos esošās ziņas, </w:t>
      </w:r>
      <w:r w:rsidR="00757E13" w:rsidRPr="009C7A0A">
        <w:rPr>
          <w:rFonts w:eastAsia="Calibri"/>
        </w:rPr>
        <w:t>bet</w:t>
      </w:r>
      <w:r w:rsidRPr="009C7A0A">
        <w:rPr>
          <w:rFonts w:eastAsia="Calibri"/>
        </w:rPr>
        <w:t xml:space="preserve"> objekta kvalitātes kontrole notiek, pārbaudot kvalitāti apliecinošu dokumentu esību, segto darbu un nozīmīgo konstrukciju pieņemšanas aktus.</w:t>
      </w:r>
      <w:r w:rsidR="00AD2AFD" w:rsidRPr="009C7A0A">
        <w:rPr>
          <w:rFonts w:eastAsia="Calibri"/>
        </w:rPr>
        <w:t xml:space="preserve"> </w:t>
      </w:r>
    </w:p>
    <w:p w14:paraId="05C2306D" w14:textId="77777777" w:rsidR="009C591A" w:rsidRPr="009C7A0A" w:rsidRDefault="009C591A" w:rsidP="009C7A0A">
      <w:pPr>
        <w:widowControl w:val="0"/>
        <w:tabs>
          <w:tab w:val="left" w:pos="1710"/>
        </w:tabs>
        <w:spacing w:line="276" w:lineRule="auto"/>
        <w:ind w:firstLine="720"/>
        <w:jc w:val="both"/>
        <w:rPr>
          <w:rFonts w:eastAsia="Calibri"/>
        </w:rPr>
      </w:pPr>
      <w:r w:rsidRPr="009C7A0A">
        <w:rPr>
          <w:rFonts w:eastAsia="Calibri"/>
        </w:rPr>
        <w:t>Senāts norāda, ka apelācijas instances tiesa savu atziņu pamatojusi ar procesā iesaistīto personu viedokļiem, bet nav ņēmusi vērā normatīvajos tiesību aktos noteikto būvinspektora kompetenci būvdarbu kontrolē.</w:t>
      </w:r>
    </w:p>
    <w:p w14:paraId="05C87615" w14:textId="501101C9" w:rsidR="009C591A" w:rsidRPr="009C7A0A" w:rsidRDefault="009C591A" w:rsidP="009C7A0A">
      <w:pPr>
        <w:widowControl w:val="0"/>
        <w:tabs>
          <w:tab w:val="left" w:pos="1710"/>
        </w:tabs>
        <w:spacing w:line="276" w:lineRule="auto"/>
        <w:ind w:firstLine="720"/>
        <w:jc w:val="both"/>
        <w:rPr>
          <w:rFonts w:eastAsia="Calibri"/>
        </w:rPr>
      </w:pPr>
      <w:r w:rsidRPr="009C7A0A">
        <w:rPr>
          <w:rFonts w:eastAsia="Calibri"/>
          <w:shd w:val="clear" w:color="auto" w:fill="FFFFFF"/>
        </w:rPr>
        <w:t xml:space="preserve">Atbilstoši </w:t>
      </w:r>
      <w:r w:rsidRPr="009C7A0A">
        <w:rPr>
          <w:rFonts w:eastAsia="Calibri"/>
        </w:rPr>
        <w:t>Ministru kabineta 2004. gada 13. aprīļa noteikumu Nr. 299 „</w:t>
      </w:r>
      <w:r w:rsidRPr="009C7A0A">
        <w:rPr>
          <w:rFonts w:eastAsia="Calibri"/>
          <w:bCs/>
          <w:shd w:val="clear" w:color="auto" w:fill="FFFFFF"/>
        </w:rPr>
        <w:t>Noteikumi par būvju pieņemšanu ekspluatācijā”</w:t>
      </w:r>
      <w:r w:rsidR="00AD2AFD" w:rsidRPr="009C7A0A">
        <w:rPr>
          <w:rFonts w:eastAsia="Calibri"/>
          <w:bCs/>
          <w:shd w:val="clear" w:color="auto" w:fill="FFFFFF"/>
        </w:rPr>
        <w:t xml:space="preserve"> (tiesību akts zaudējis spēku 2014.</w:t>
      </w:r>
      <w:r w:rsidR="00B8725F" w:rsidRPr="009C7A0A">
        <w:rPr>
          <w:rFonts w:eastAsia="Calibri"/>
          <w:bCs/>
          <w:shd w:val="clear" w:color="auto" w:fill="FFFFFF"/>
        </w:rPr>
        <w:t> </w:t>
      </w:r>
      <w:r w:rsidR="00AD2AFD" w:rsidRPr="009C7A0A">
        <w:rPr>
          <w:rFonts w:eastAsia="Calibri"/>
          <w:bCs/>
          <w:shd w:val="clear" w:color="auto" w:fill="FFFFFF"/>
        </w:rPr>
        <w:t>gada 1.</w:t>
      </w:r>
      <w:r w:rsidR="00B8725F" w:rsidRPr="009C7A0A">
        <w:rPr>
          <w:rFonts w:eastAsia="Calibri"/>
          <w:bCs/>
          <w:shd w:val="clear" w:color="auto" w:fill="FFFFFF"/>
        </w:rPr>
        <w:t> </w:t>
      </w:r>
      <w:r w:rsidR="00AD2AFD" w:rsidRPr="009C7A0A">
        <w:rPr>
          <w:rFonts w:eastAsia="Calibri"/>
          <w:bCs/>
          <w:shd w:val="clear" w:color="auto" w:fill="FFFFFF"/>
        </w:rPr>
        <w:t>oktobrī)</w:t>
      </w:r>
      <w:r w:rsidRPr="009C7A0A">
        <w:rPr>
          <w:rFonts w:eastAsia="Calibri"/>
          <w:bCs/>
          <w:shd w:val="clear" w:color="auto" w:fill="FFFFFF"/>
        </w:rPr>
        <w:t xml:space="preserve"> 11</w:t>
      </w:r>
      <w:r w:rsidRPr="009C7A0A">
        <w:rPr>
          <w:rFonts w:eastAsia="Calibri"/>
        </w:rPr>
        <w:t xml:space="preserve">. punktam komisijas uzdevums ir novērtēt būves gatavību ekspluatācijai, pamatojoties uz būvvaldē iesniegtajiem šo noteikumu </w:t>
      </w:r>
      <w:r w:rsidRPr="009C7A0A">
        <w:rPr>
          <w:rFonts w:eastAsia="SimSun"/>
        </w:rPr>
        <w:t>5</w:t>
      </w:r>
      <w:r w:rsidRPr="009C7A0A">
        <w:rPr>
          <w:rFonts w:eastAsia="Calibri"/>
        </w:rPr>
        <w:t>. punktā minētajiem dokumentiem, kā arī atbilstību normatīvajiem aktiem būvniecības jomā.</w:t>
      </w:r>
    </w:p>
    <w:p w14:paraId="7666A4BF" w14:textId="77777777" w:rsidR="009C591A" w:rsidRPr="009C7A0A" w:rsidRDefault="009C591A" w:rsidP="009C7A0A">
      <w:pPr>
        <w:widowControl w:val="0"/>
        <w:tabs>
          <w:tab w:val="left" w:pos="1710"/>
        </w:tabs>
        <w:spacing w:line="276" w:lineRule="auto"/>
        <w:ind w:firstLine="720"/>
        <w:jc w:val="both"/>
      </w:pPr>
      <w:r w:rsidRPr="009C7A0A">
        <w:t>1995. gada 10. augustā pieņemtā Būvniecības likuma 1. panta 10. punkts paredzēja, ka būvinspektors ir pašvaldības amatpersona, kurai piešķirtas būvdarbu kontroles tiesības. No minētā likuma 3. panta trešās daļas 1. un 3. punkta secināms, ka būve projektējama un būvējama tā, lai nodrošinātu tās stiprību, stabilitāti un drošumu lietošanā.</w:t>
      </w:r>
    </w:p>
    <w:p w14:paraId="5ACB182A" w14:textId="77777777" w:rsidR="009C591A" w:rsidRPr="009C7A0A" w:rsidRDefault="009C591A" w:rsidP="009C7A0A">
      <w:pPr>
        <w:widowControl w:val="0"/>
        <w:tabs>
          <w:tab w:val="left" w:pos="1710"/>
        </w:tabs>
        <w:spacing w:line="276" w:lineRule="auto"/>
        <w:ind w:firstLine="720"/>
        <w:jc w:val="both"/>
      </w:pPr>
      <w:r w:rsidRPr="009C7A0A">
        <w:t>Būvniecības likuma 30. pants noteica būvinspektora tiesības, veicot būvniecības kontroli. Minētā panta pirmā daļa paredzēja, ka būvinspektoram ir tiesības apskatīt un pārbaudīt būves, ieiet tajās, apsekot tās, pieprasīt paskaidrojumus un Vispārīgajos būvnoteikumos paredzētos dokumentus, kā arī lūgt uz būvuzņēmēja vai būvētāja rēķina atbrīvot telpas, padarot tās pieejamas, un atsegt būvju daļas, lai varētu pārbaudīt uzbūvēto konstrukciju, ja konstatētas nedrošuma pazīmes.</w:t>
      </w:r>
    </w:p>
    <w:p w14:paraId="3C6AE8F0" w14:textId="55553DA7" w:rsidR="009C591A" w:rsidRPr="009C7A0A" w:rsidRDefault="009C591A" w:rsidP="009C7A0A">
      <w:pPr>
        <w:widowControl w:val="0"/>
        <w:tabs>
          <w:tab w:val="left" w:pos="1710"/>
        </w:tabs>
        <w:spacing w:line="276" w:lineRule="auto"/>
        <w:ind w:firstLine="720"/>
        <w:jc w:val="both"/>
      </w:pPr>
      <w:r w:rsidRPr="009C7A0A">
        <w:t>Judikatūrā jau iepriekš nostiprināta atziņa, ka, pieņemot lēmumu par būves pieņemšanu ekspluatācijā, netiek pārbaudīts iepriekš izdotās būvatļaujas tiesiskums, bet gan tikai būves drošums un tehniskā gatavība ekspluatācijai, pamatojoties uz būvdarbu izpildes dokumentāciju un atbilstību akceptētajam būvprojektam un normatīvajiem aktiem (</w:t>
      </w:r>
      <w:r w:rsidR="00CC4233">
        <w:t>sk. </w:t>
      </w:r>
      <w:r w:rsidRPr="009C7A0A">
        <w:rPr>
          <w:i/>
          <w:iCs/>
        </w:rPr>
        <w:t xml:space="preserve">Senāta 2019. gada 12. jūlija sprieduma lietā Nr. SKA-9/2019, </w:t>
      </w:r>
      <w:hyperlink r:id="rId16" w:history="1">
        <w:r w:rsidRPr="00CC4233">
          <w:rPr>
            <w:rStyle w:val="Hyperlink"/>
            <w:i/>
            <w:iCs/>
          </w:rPr>
          <w:t>ECLI:LV:AT:2019:0712.A420291913.2.S</w:t>
        </w:r>
      </w:hyperlink>
      <w:r w:rsidRPr="009C7A0A">
        <w:rPr>
          <w:rStyle w:val="Hyperlink"/>
          <w:i/>
          <w:iCs/>
          <w:color w:val="auto"/>
          <w:u w:val="none"/>
        </w:rPr>
        <w:t>, 8. punkt</w:t>
      </w:r>
      <w:r w:rsidR="00CC4233">
        <w:rPr>
          <w:rStyle w:val="Hyperlink"/>
          <w:i/>
          <w:iCs/>
          <w:color w:val="auto"/>
          <w:u w:val="none"/>
        </w:rPr>
        <w:t>u</w:t>
      </w:r>
      <w:r w:rsidRPr="009C7A0A">
        <w:rPr>
          <w:rStyle w:val="Hyperlink"/>
          <w:color w:val="auto"/>
          <w:u w:val="none"/>
        </w:rPr>
        <w:t>).</w:t>
      </w:r>
    </w:p>
    <w:p w14:paraId="6C770551" w14:textId="6A8ACA25" w:rsidR="009C591A" w:rsidRPr="009C7A0A" w:rsidRDefault="009C591A" w:rsidP="009C7A0A">
      <w:pPr>
        <w:widowControl w:val="0"/>
        <w:tabs>
          <w:tab w:val="left" w:pos="1710"/>
        </w:tabs>
        <w:spacing w:line="276" w:lineRule="auto"/>
        <w:ind w:firstLine="720"/>
        <w:jc w:val="both"/>
      </w:pPr>
      <w:r w:rsidRPr="009C7A0A">
        <w:t xml:space="preserve">Ņemot vērā minētās normatīvo tiesību aktu normas un judikatūrā pausto, Senāts atzīst, ka būvinspektoram, pieņemot būves ekspluatācijā un pārbaudot iesniegto dokumentāciju, ir jāgūst pārliecība par nododamās būves </w:t>
      </w:r>
      <w:r w:rsidR="00AD2AFD" w:rsidRPr="009C7A0A">
        <w:t>drošumu, proti</w:t>
      </w:r>
      <w:r w:rsidRPr="009C7A0A">
        <w:t xml:space="preserve">, dokumentu pārbaudei jābūt efektīvai. Dokumentu pārbaude nevar būt formāla un </w:t>
      </w:r>
      <w:r w:rsidR="00757E13" w:rsidRPr="009C7A0A">
        <w:t xml:space="preserve">tā nevar </w:t>
      </w:r>
      <w:r w:rsidRPr="009C7A0A">
        <w:t>aprobežoties vienīgi ar nepieciešamo dokumentu esības konstatēšanu, jo būvinspektoram jāpārliecinās, vai būvdarbu izpildes dokumentācijā norādītās ziņas atbilst akceptētajam būvprojektam un normatīvo tiesību aktu prasībām būvniecības jomā.</w:t>
      </w:r>
    </w:p>
    <w:p w14:paraId="2D13F53B" w14:textId="77777777" w:rsidR="009C591A" w:rsidRPr="009C7A0A" w:rsidRDefault="009C591A" w:rsidP="009C7A0A">
      <w:pPr>
        <w:widowControl w:val="0"/>
        <w:tabs>
          <w:tab w:val="left" w:pos="1710"/>
        </w:tabs>
        <w:spacing w:line="276" w:lineRule="auto"/>
        <w:ind w:firstLine="720"/>
        <w:jc w:val="both"/>
      </w:pPr>
      <w:r w:rsidRPr="009C7A0A">
        <w:t>Gadījumā, ja būvdarbu izpildes dokumentācijā ir konstatētas ziņas, kas liecina par būves nedrošumu, būvinspektoram ir pienākums pieprasīt paskaidrojumus un veikt uzbūvētās konstrukcijas pārbaudi.</w:t>
      </w:r>
    </w:p>
    <w:p w14:paraId="71B39533" w14:textId="73049653" w:rsidR="009C591A" w:rsidRPr="009C7A0A" w:rsidRDefault="009C591A" w:rsidP="009C7A0A">
      <w:pPr>
        <w:spacing w:line="276" w:lineRule="auto"/>
        <w:ind w:firstLine="720"/>
        <w:jc w:val="both"/>
      </w:pPr>
      <w:r w:rsidRPr="009C7A0A">
        <w:t xml:space="preserve">Senāts konstatē, ka apelācijas instances tiesa, izvērtējot </w:t>
      </w:r>
      <w:r w:rsidR="00973CEB">
        <w:t>[pers. BN]</w:t>
      </w:r>
      <w:r w:rsidRPr="009C7A0A">
        <w:t xml:space="preserve"> celtās apsūdzības pamatotību un atzīstot </w:t>
      </w:r>
      <w:r w:rsidR="0011516D">
        <w:t>[pers. BN]</w:t>
      </w:r>
      <w:r w:rsidRPr="009C7A0A">
        <w:t xml:space="preserve"> par nevainīgu pret viņu celtajā apsūdzībā pēc Krimināllikuma 319. panta trešās daļas, nav norādījusi motīvus, kāpēc noraidīti pierādījumi, ar kuriem pamatota apsūdzība par to, ka </w:t>
      </w:r>
      <w:r w:rsidR="009A6927">
        <w:t>[pers. BN]</w:t>
      </w:r>
      <w:r w:rsidRPr="009C7A0A">
        <w:t xml:space="preserve">, pārbaudot </w:t>
      </w:r>
      <w:r w:rsidRPr="009C7A0A">
        <w:lastRenderedPageBreak/>
        <w:t xml:space="preserve">dokumentāciju, nepārliecinājās par to, </w:t>
      </w:r>
      <w:r w:rsidRPr="009C7A0A">
        <w:rPr>
          <w:rFonts w:eastAsia="Calibri"/>
        </w:rPr>
        <w:t>kādas</w:t>
      </w:r>
      <w:r w:rsidRPr="009C7A0A">
        <w:t xml:space="preserve"> stiprības skrūves bija izmantotas kopņu savienošanai un vai šo skrūvju izmantošana atbilst normatīvajiem tiesību aktiem būvniecības jomā.</w:t>
      </w:r>
    </w:p>
    <w:p w14:paraId="116FAB48" w14:textId="10668F7A" w:rsidR="009C591A" w:rsidRPr="009C7A0A" w:rsidRDefault="009C591A" w:rsidP="009C7A0A">
      <w:pPr>
        <w:spacing w:line="276" w:lineRule="auto"/>
        <w:ind w:firstLine="720"/>
        <w:jc w:val="both"/>
        <w:rPr>
          <w:rFonts w:eastAsia="Calibri"/>
        </w:rPr>
      </w:pPr>
      <w:r w:rsidRPr="009C7A0A">
        <w:rPr>
          <w:rFonts w:eastAsia="Calibri"/>
        </w:rPr>
        <w:t xml:space="preserve">Apelācijas instances tiesa nav sniegusi vērtējumu tam, ka būvinspektoram, pieņemot būvobjektu ekspluatācijā, vajadzēja pārbaudīt, vai nozīmīgo konstrukciju pieņemšanas aktam Nr. 9-2 pievienotajā dokumentācijā norādītās ziņas par kopņu savienošanā izmantotajām skrūvēm atbilst būvprojektam un nesošo metāla konstrukciju </w:t>
      </w:r>
      <w:proofErr w:type="spellStart"/>
      <w:r w:rsidRPr="009C7A0A">
        <w:rPr>
          <w:rFonts w:eastAsia="Calibri"/>
        </w:rPr>
        <w:t>skrūvsavienojumu</w:t>
      </w:r>
      <w:proofErr w:type="spellEnd"/>
      <w:r w:rsidRPr="009C7A0A">
        <w:rPr>
          <w:rFonts w:eastAsia="Calibri"/>
        </w:rPr>
        <w:t xml:space="preserve"> standartam</w:t>
      </w:r>
      <w:r w:rsidR="00D025C8" w:rsidRPr="009C7A0A">
        <w:rPr>
          <w:rFonts w:eastAsia="Calibri"/>
        </w:rPr>
        <w:t xml:space="preserve">. </w:t>
      </w:r>
    </w:p>
    <w:p w14:paraId="040AB669" w14:textId="1B9DBDE2" w:rsidR="009C591A" w:rsidRPr="009C7A0A" w:rsidRDefault="00D025C8" w:rsidP="009C7A0A">
      <w:pPr>
        <w:spacing w:line="276" w:lineRule="auto"/>
        <w:ind w:firstLine="720"/>
        <w:jc w:val="both"/>
        <w:rPr>
          <w:rFonts w:eastAsia="Calibri"/>
        </w:rPr>
      </w:pPr>
      <w:r w:rsidRPr="009C7A0A">
        <w:rPr>
          <w:iCs/>
        </w:rPr>
        <w:t>Tāpat a</w:t>
      </w:r>
      <w:r w:rsidR="009C591A" w:rsidRPr="009C7A0A">
        <w:rPr>
          <w:iCs/>
        </w:rPr>
        <w:t>pelācijas instances tiesa nav sniegusi motivētu atzinumu,</w:t>
      </w:r>
      <w:r w:rsidR="009C591A" w:rsidRPr="009C7A0A">
        <w:rPr>
          <w:shd w:val="clear" w:color="auto" w:fill="FFFFFF"/>
        </w:rPr>
        <w:t xml:space="preserve"> </w:t>
      </w:r>
      <w:r w:rsidR="009C591A" w:rsidRPr="009C7A0A">
        <w:rPr>
          <w:iCs/>
        </w:rPr>
        <w:t xml:space="preserve">kāpēc nesošo konstrukciju savienošanā, lai arī metāla kopne nebija atzīstama par reglamentētas sfēras būvizstrādājumu, nav jāievēro bultskrūvju </w:t>
      </w:r>
      <w:r w:rsidR="009C591A" w:rsidRPr="009C7A0A">
        <w:rPr>
          <w:rFonts w:eastAsia="Calibri"/>
        </w:rPr>
        <w:t>standarti.</w:t>
      </w:r>
    </w:p>
    <w:p w14:paraId="2A049809" w14:textId="7FD6B3C5" w:rsidR="009C591A" w:rsidRPr="009C7A0A" w:rsidRDefault="009C591A" w:rsidP="009C7A0A">
      <w:pPr>
        <w:spacing w:line="276" w:lineRule="auto"/>
        <w:ind w:firstLine="720"/>
        <w:jc w:val="both"/>
        <w:rPr>
          <w:rFonts w:eastAsia="Calibri"/>
        </w:rPr>
      </w:pPr>
      <w:r w:rsidRPr="009C7A0A">
        <w:rPr>
          <w:rFonts w:eastAsia="Calibri"/>
        </w:rPr>
        <w:t>Patērētāju tiesību aizsardzības centra atzinumā norādīts, ka dokumentos norādītajām bultskrūvēm ir marķējums „TBF” un stiprības klase „8.8.”, uzgriežņiem marķējums – „S” un „8”, bet nav attiecīgā marķējuma „SB” vai „HV”, vai „HR”</w:t>
      </w:r>
      <w:r w:rsidR="00EF491E" w:rsidRPr="009C7A0A">
        <w:rPr>
          <w:rFonts w:eastAsia="Calibri"/>
        </w:rPr>
        <w:t>,</w:t>
      </w:r>
      <w:r w:rsidRPr="009C7A0A">
        <w:rPr>
          <w:rFonts w:eastAsia="Calibri"/>
        </w:rPr>
        <w:t xml:space="preserve"> kā noteikts standartā EN 15048-1 vai EN 14399-1, kas norādītu, ka bultskrūves var pielietot slodzi nesošajās konstrukcijās.</w:t>
      </w:r>
    </w:p>
    <w:p w14:paraId="73A34D3B" w14:textId="1554EF07" w:rsidR="00465292" w:rsidRPr="009C7A0A" w:rsidRDefault="004E5EEE" w:rsidP="009C7A0A">
      <w:pPr>
        <w:spacing w:line="276" w:lineRule="auto"/>
        <w:ind w:firstLine="720"/>
        <w:jc w:val="both"/>
      </w:pPr>
      <w:r w:rsidRPr="009C7A0A">
        <w:t xml:space="preserve">Tādējādi </w:t>
      </w:r>
      <w:r w:rsidR="009C591A" w:rsidRPr="009C7A0A">
        <w:t>Senāts atzīst, ka apelācijas instances tiesa nav motivēti atspēkojusi apelācijas protesta argumentus, kuriem ir nozīme krimināltiesisko attiecību taisnīgā noregulējumā, un tādējādi pārkāpusi Kriminālprocesa likuma 564. panta ceturtās daļas prasības.</w:t>
      </w:r>
    </w:p>
    <w:p w14:paraId="28DEC8E5" w14:textId="795FE9F6" w:rsidR="004E5EEE" w:rsidRPr="009C7A0A" w:rsidRDefault="009C591A" w:rsidP="009C7A0A">
      <w:pPr>
        <w:widowControl w:val="0"/>
        <w:tabs>
          <w:tab w:val="left" w:pos="1710"/>
        </w:tabs>
        <w:spacing w:line="276" w:lineRule="auto"/>
        <w:ind w:firstLine="720"/>
        <w:jc w:val="both"/>
        <w:rPr>
          <w:b/>
          <w:bCs/>
        </w:rPr>
      </w:pPr>
      <w:r w:rsidRPr="009C7A0A">
        <w:t>[</w:t>
      </w:r>
      <w:r w:rsidR="00A8188A" w:rsidRPr="009C7A0A">
        <w:t>17</w:t>
      </w:r>
      <w:r w:rsidRPr="009C7A0A">
        <w:t>.6]</w:t>
      </w:r>
      <w:r w:rsidR="00465292" w:rsidRPr="009C7A0A">
        <w:t xml:space="preserve"> </w:t>
      </w:r>
      <w:r w:rsidR="004E5EEE" w:rsidRPr="009C7A0A">
        <w:t xml:space="preserve">Ievērojot minēto, </w:t>
      </w:r>
      <w:r w:rsidR="00465292" w:rsidRPr="009C7A0A">
        <w:t xml:space="preserve">Senāts atzīst, ka </w:t>
      </w:r>
      <w:r w:rsidR="00C672CF" w:rsidRPr="009C7A0A">
        <w:t xml:space="preserve">apelācijas instances tiesa, iztiesājot lietu šajā daļā, nav vērtējusi pierādījumus, </w:t>
      </w:r>
      <w:r w:rsidR="00C91616" w:rsidRPr="009C7A0A">
        <w:t>ar</w:t>
      </w:r>
      <w:r w:rsidR="00C672CF" w:rsidRPr="009C7A0A">
        <w:t xml:space="preserve"> kuriem pamatota apsūdzība, </w:t>
      </w:r>
      <w:r w:rsidR="00C91616" w:rsidRPr="009C7A0A">
        <w:t xml:space="preserve">un </w:t>
      </w:r>
      <w:r w:rsidR="00C672CF" w:rsidRPr="009C7A0A">
        <w:t xml:space="preserve">tādējādi </w:t>
      </w:r>
      <w:r w:rsidR="00465292" w:rsidRPr="009C7A0A">
        <w:t xml:space="preserve">pieļāvusi </w:t>
      </w:r>
      <w:r w:rsidRPr="009C7A0A">
        <w:rPr>
          <w:rFonts w:eastAsiaTheme="minorHAnsi"/>
        </w:rPr>
        <w:t>Kriminālprocesa likuma 128. panta otrās daļas, 564. panta ceturtās daļas pārkāpumus, kas atzīstami par Kriminālprocesa likuma būtiskiem pārkāpumiem šā likuma 575. panta trešās daļas izpratnē un noveduši pie nelikumīga nolēmuma šajā daļā.</w:t>
      </w:r>
    </w:p>
    <w:p w14:paraId="2F64C3E4" w14:textId="3385E825" w:rsidR="009C591A" w:rsidRPr="009C7A0A" w:rsidRDefault="00C672CF" w:rsidP="009C7A0A">
      <w:pPr>
        <w:widowControl w:val="0"/>
        <w:tabs>
          <w:tab w:val="left" w:pos="1710"/>
        </w:tabs>
        <w:spacing w:line="276" w:lineRule="auto"/>
        <w:ind w:firstLine="720"/>
        <w:jc w:val="both"/>
      </w:pPr>
      <w:r w:rsidRPr="009C7A0A">
        <w:t>Ņemot vērā</w:t>
      </w:r>
      <w:r w:rsidR="009C591A" w:rsidRPr="009C7A0A">
        <w:t xml:space="preserve">, ka </w:t>
      </w:r>
      <w:r w:rsidR="009C591A" w:rsidRPr="009C7A0A">
        <w:rPr>
          <w:rFonts w:eastAsiaTheme="minorHAnsi"/>
        </w:rPr>
        <w:t xml:space="preserve">jautājums par piespiedu ietekmēšanas līdzekļa piemērošanu juridiskajai personai tiek risināts kriminālprocesā par fizisko personu, kura noziedzīgo nodarījumu izdarījusi juridiskās personas interesēs, tās labā, vai nav veikusi pienācīgu pārraudzību vai kontroli pār juridiskās personas darbību, </w:t>
      </w:r>
      <w:r w:rsidR="009C591A" w:rsidRPr="009C7A0A">
        <w:t xml:space="preserve">apelācijas instances tiesas spriedums </w:t>
      </w:r>
      <w:r w:rsidR="009C591A" w:rsidRPr="009C7A0A">
        <w:rPr>
          <w:rFonts w:eastAsiaTheme="minorHAnsi"/>
        </w:rPr>
        <w:t xml:space="preserve">ir </w:t>
      </w:r>
      <w:r w:rsidR="009C591A" w:rsidRPr="009C7A0A">
        <w:t xml:space="preserve">atceļams arī </w:t>
      </w:r>
      <w:r w:rsidR="009C591A" w:rsidRPr="009C7A0A">
        <w:rPr>
          <w:lang w:eastAsia="lv-LV"/>
        </w:rPr>
        <w:t xml:space="preserve">daļā par kriminālprocesa izbeigšanu par piespiedu ietekmēšanas līdzekļa piemērošanu juridiskām personām </w:t>
      </w:r>
      <w:r w:rsidR="009C591A" w:rsidRPr="009C7A0A">
        <w:rPr>
          <w:color w:val="000000"/>
        </w:rPr>
        <w:t>SIA „</w:t>
      </w:r>
      <w:r w:rsidR="00D2596A">
        <w:rPr>
          <w:color w:val="000000"/>
        </w:rPr>
        <w:t>[Nosaukums C]</w:t>
      </w:r>
      <w:r w:rsidR="009C591A" w:rsidRPr="009C7A0A">
        <w:rPr>
          <w:color w:val="000000"/>
        </w:rPr>
        <w:t>”</w:t>
      </w:r>
      <w:r w:rsidR="009C591A" w:rsidRPr="009C7A0A">
        <w:t xml:space="preserve"> un SIA „</w:t>
      </w:r>
      <w:r w:rsidR="00D2596A">
        <w:t>[Nosaukums D]</w:t>
      </w:r>
      <w:r w:rsidR="009C591A" w:rsidRPr="009C7A0A">
        <w:t xml:space="preserve">”, jo būvniecības procesā </w:t>
      </w:r>
      <w:r w:rsidR="00D2596A">
        <w:t>[pers. BK]</w:t>
      </w:r>
      <w:r w:rsidR="009C591A" w:rsidRPr="009C7A0A">
        <w:t xml:space="preserve"> pārstāvēja </w:t>
      </w:r>
      <w:r w:rsidR="009C591A" w:rsidRPr="009C7A0A">
        <w:rPr>
          <w:color w:val="000000"/>
        </w:rPr>
        <w:t>SIA „</w:t>
      </w:r>
      <w:r w:rsidR="00D2596A">
        <w:rPr>
          <w:color w:val="000000"/>
        </w:rPr>
        <w:t>[Nosaukums C]</w:t>
      </w:r>
      <w:r w:rsidR="009C591A" w:rsidRPr="009C7A0A">
        <w:rPr>
          <w:color w:val="000000"/>
        </w:rPr>
        <w:t>”</w:t>
      </w:r>
      <w:r w:rsidR="009C591A" w:rsidRPr="009C7A0A">
        <w:t xml:space="preserve">, bet </w:t>
      </w:r>
      <w:r w:rsidR="00D2596A">
        <w:t>[pers. BL]</w:t>
      </w:r>
      <w:r w:rsidR="001649F9" w:rsidRPr="009C7A0A">
        <w:t> </w:t>
      </w:r>
      <w:r w:rsidR="009C591A" w:rsidRPr="009C7A0A">
        <w:t>– SIA „</w:t>
      </w:r>
      <w:r w:rsidR="00D2596A">
        <w:t>[Nosaukums D]</w:t>
      </w:r>
      <w:r w:rsidR="009C591A" w:rsidRPr="009C7A0A">
        <w:t>”.</w:t>
      </w:r>
    </w:p>
    <w:p w14:paraId="451809B2" w14:textId="0F7EEF54" w:rsidR="00F0254C" w:rsidRPr="009C7A0A" w:rsidRDefault="00F0254C" w:rsidP="009C7A0A">
      <w:pPr>
        <w:widowControl w:val="0"/>
        <w:tabs>
          <w:tab w:val="left" w:pos="1710"/>
        </w:tabs>
        <w:spacing w:line="276" w:lineRule="auto"/>
        <w:ind w:firstLine="720"/>
        <w:jc w:val="both"/>
      </w:pPr>
      <w:r w:rsidRPr="009C7A0A">
        <w:t xml:space="preserve">Tāpat atceļams apelācijas instances tiesas spriedums daļā par kaitējuma kompensācijām, par aresta atcelšanu </w:t>
      </w:r>
      <w:r w:rsidR="00D26E95">
        <w:t>[pers. BI]</w:t>
      </w:r>
      <w:r w:rsidRPr="009C7A0A">
        <w:t xml:space="preserve">, </w:t>
      </w:r>
      <w:r w:rsidR="00D26E95">
        <w:t>[pers. BL]</w:t>
      </w:r>
      <w:r w:rsidRPr="009C7A0A">
        <w:t xml:space="preserve"> un </w:t>
      </w:r>
      <w:r w:rsidR="00D26E95">
        <w:t>[pers. BK]</w:t>
      </w:r>
      <w:r w:rsidRPr="009C7A0A">
        <w:t xml:space="preserve"> mantai un par procesuālo izdevumu segšanu no valsts līdzekļiem par apsūdzētā </w:t>
      </w:r>
      <w:r w:rsidR="00AC34E8">
        <w:t>[pers. BN]</w:t>
      </w:r>
      <w:r w:rsidRPr="009C7A0A">
        <w:t xml:space="preserve"> nodrošināto juridisko palīdzību kriminālprocesā.</w:t>
      </w:r>
    </w:p>
    <w:p w14:paraId="4638D698" w14:textId="6CF21E8A" w:rsidR="00F0254C" w:rsidRPr="009C7A0A" w:rsidRDefault="00F0254C" w:rsidP="009C7A0A">
      <w:pPr>
        <w:widowControl w:val="0"/>
        <w:tabs>
          <w:tab w:val="left" w:pos="1710"/>
        </w:tabs>
        <w:spacing w:line="276" w:lineRule="auto"/>
        <w:ind w:firstLine="720"/>
        <w:jc w:val="both"/>
      </w:pPr>
      <w:r w:rsidRPr="009C7A0A">
        <w:t xml:space="preserve">Apelācijas instances tiesā piedalījās zvērināta advokāte Aina Bērziņa, kura veica apsūdzētā </w:t>
      </w:r>
      <w:r w:rsidR="00997CBF">
        <w:t>[pers. BN]</w:t>
      </w:r>
      <w:r w:rsidRPr="009C7A0A">
        <w:t xml:space="preserve"> aizstāvību saskaņā ar Ministru kabineta 2009. gada 22. decembra noteikumiem Nr.1493 “Noteikumi par valsts nodrošinātās juridiskās palīdzības apjomu, samaksas apmēru, atlīdzināmajiem izdevumiem un to izmaksas kārtību”, un kurai no valsts līdzekļiem ir izmaksājami 4980 </w:t>
      </w:r>
      <w:proofErr w:type="spellStart"/>
      <w:r w:rsidRPr="009C7A0A">
        <w:rPr>
          <w:i/>
          <w:iCs/>
        </w:rPr>
        <w:t>euro</w:t>
      </w:r>
      <w:proofErr w:type="spellEnd"/>
      <w:r w:rsidRPr="009C7A0A">
        <w:t xml:space="preserve">. Ņemot vērā to, ka attiecībā pret </w:t>
      </w:r>
      <w:r w:rsidR="00B11056">
        <w:t>[pers. BN]</w:t>
      </w:r>
      <w:r w:rsidRPr="009C7A0A">
        <w:t xml:space="preserve"> lietā taisīts attaisnojošs spriedums, saskaņā ar Kriminālprocesa likuma 368.panta trešo daļu minētie procesuāli izdevumi segti no valsts līdzekļiem.</w:t>
      </w:r>
    </w:p>
    <w:p w14:paraId="6BF6789B" w14:textId="55C16E40" w:rsidR="009132CD" w:rsidRPr="009C7A0A" w:rsidRDefault="00F0254C" w:rsidP="009C7A0A">
      <w:pPr>
        <w:widowControl w:val="0"/>
        <w:tabs>
          <w:tab w:val="left" w:pos="1710"/>
        </w:tabs>
        <w:spacing w:line="276" w:lineRule="auto"/>
        <w:ind w:firstLine="720"/>
        <w:jc w:val="both"/>
      </w:pPr>
      <w:r w:rsidRPr="009C7A0A">
        <w:t xml:space="preserve">Turklāt </w:t>
      </w:r>
      <w:r w:rsidRPr="009C7A0A">
        <w:rPr>
          <w:rFonts w:eastAsia="Calibri"/>
          <w:color w:val="000000"/>
        </w:rPr>
        <w:t xml:space="preserve">atbilstoši Kriminālprocesa likuma 366. panta pirmās daļas 1.punktam ar pirmās instances tiesas spriedumu, kuru apelācijas instances tiesa </w:t>
      </w:r>
      <w:r w:rsidR="009132CD" w:rsidRPr="009C7A0A">
        <w:rPr>
          <w:rFonts w:eastAsia="Calibri"/>
          <w:color w:val="000000"/>
        </w:rPr>
        <w:t xml:space="preserve">šajā daļā </w:t>
      </w:r>
      <w:r w:rsidRPr="009C7A0A">
        <w:rPr>
          <w:rFonts w:eastAsia="Calibri"/>
          <w:color w:val="000000"/>
        </w:rPr>
        <w:t xml:space="preserve">atstāja </w:t>
      </w:r>
      <w:r w:rsidRPr="009C7A0A">
        <w:rPr>
          <w:rFonts w:eastAsia="Calibri"/>
          <w:color w:val="000000"/>
        </w:rPr>
        <w:lastRenderedPageBreak/>
        <w:t xml:space="preserve">negrozītu, atcelts </w:t>
      </w:r>
      <w:r w:rsidRPr="009C7A0A">
        <w:t>arests</w:t>
      </w:r>
      <w:r w:rsidR="009132CD" w:rsidRPr="009C7A0A">
        <w:t>:</w:t>
      </w:r>
    </w:p>
    <w:p w14:paraId="17CDDBF3" w14:textId="2181D643" w:rsidR="009132CD" w:rsidRPr="009C7A0A" w:rsidRDefault="009132CD" w:rsidP="009C7A0A">
      <w:pPr>
        <w:widowControl w:val="0"/>
        <w:tabs>
          <w:tab w:val="left" w:pos="1710"/>
        </w:tabs>
        <w:spacing w:line="276" w:lineRule="auto"/>
        <w:ind w:firstLine="720"/>
        <w:jc w:val="both"/>
      </w:pPr>
      <w:r w:rsidRPr="009C7A0A">
        <w:t>1)</w:t>
      </w:r>
      <w:r w:rsidR="00F0254C" w:rsidRPr="009C7A0A">
        <w:t xml:space="preserve"> </w:t>
      </w:r>
      <w:r w:rsidR="00040BA3">
        <w:t>[pers. BI]</w:t>
      </w:r>
      <w:r w:rsidR="00F0254C" w:rsidRPr="009C7A0A">
        <w:t xml:space="preserve"> mantai – SIA „</w:t>
      </w:r>
      <w:r w:rsidR="004D3F9B">
        <w:t>[Nosaukums H]</w:t>
      </w:r>
      <w:r w:rsidR="00F0254C" w:rsidRPr="009C7A0A">
        <w:t>” 120 kapitāldaļām</w:t>
      </w:r>
      <w:r w:rsidRPr="009C7A0A">
        <w:t>;</w:t>
      </w:r>
    </w:p>
    <w:p w14:paraId="4DC1E6A2" w14:textId="6F0180C8" w:rsidR="009132CD" w:rsidRPr="009C7A0A" w:rsidRDefault="009132CD" w:rsidP="009C7A0A">
      <w:pPr>
        <w:widowControl w:val="0"/>
        <w:tabs>
          <w:tab w:val="left" w:pos="1710"/>
        </w:tabs>
        <w:spacing w:line="276" w:lineRule="auto"/>
        <w:ind w:firstLine="720"/>
        <w:jc w:val="both"/>
      </w:pPr>
      <w:r w:rsidRPr="009C7A0A">
        <w:t>2) </w:t>
      </w:r>
      <w:r w:rsidR="009A77F6">
        <w:t>[pers. BK]</w:t>
      </w:r>
      <w:r w:rsidR="00F0254C" w:rsidRPr="009C7A0A">
        <w:t xml:space="preserve"> mantai – nekustamam īpašumam (neapdzīvojamā telpa Nr.</w:t>
      </w:r>
      <w:r w:rsidR="00CC4233">
        <w:t> </w:t>
      </w:r>
      <w:r w:rsidR="00F0254C" w:rsidRPr="009C7A0A">
        <w:t xml:space="preserve">1b) </w:t>
      </w:r>
      <w:r w:rsidR="009A77F6">
        <w:t>[adrese 2]</w:t>
      </w:r>
      <w:r w:rsidR="00F0254C" w:rsidRPr="009C7A0A">
        <w:t>, 1/12 domājamām daļām</w:t>
      </w:r>
      <w:r w:rsidRPr="009C7A0A">
        <w:t>;</w:t>
      </w:r>
    </w:p>
    <w:p w14:paraId="0D8D5266" w14:textId="6B09C74B" w:rsidR="00F0254C" w:rsidRPr="009C7A0A" w:rsidRDefault="009132CD" w:rsidP="009C7A0A">
      <w:pPr>
        <w:widowControl w:val="0"/>
        <w:tabs>
          <w:tab w:val="left" w:pos="1710"/>
        </w:tabs>
        <w:spacing w:line="276" w:lineRule="auto"/>
        <w:ind w:firstLine="720"/>
        <w:jc w:val="both"/>
      </w:pPr>
      <w:r w:rsidRPr="009C7A0A">
        <w:t>3) </w:t>
      </w:r>
      <w:r w:rsidR="007C3948">
        <w:t>[pers. BL]</w:t>
      </w:r>
      <w:r w:rsidR="00F0254C" w:rsidRPr="009C7A0A">
        <w:t xml:space="preserve"> mantai –  </w:t>
      </w:r>
      <w:r w:rsidR="00F0254C" w:rsidRPr="009C7A0A">
        <w:rPr>
          <w:rFonts w:eastAsia="Calibri"/>
          <w:color w:val="000000"/>
        </w:rPr>
        <w:t xml:space="preserve">mopēdam </w:t>
      </w:r>
      <w:proofErr w:type="spellStart"/>
      <w:r w:rsidR="00F0254C" w:rsidRPr="009C7A0A">
        <w:rPr>
          <w:rFonts w:eastAsia="Calibri"/>
          <w:color w:val="000000"/>
        </w:rPr>
        <w:t>Motowel</w:t>
      </w:r>
      <w:proofErr w:type="spellEnd"/>
      <w:r w:rsidR="00F0254C" w:rsidRPr="009C7A0A">
        <w:rPr>
          <w:rFonts w:eastAsia="Calibri"/>
          <w:color w:val="000000"/>
        </w:rPr>
        <w:t xml:space="preserve"> Magnet RS, valsts reģistrācijas numurs </w:t>
      </w:r>
      <w:r w:rsidR="00440CAE">
        <w:rPr>
          <w:rFonts w:eastAsia="Calibri"/>
          <w:color w:val="000000"/>
        </w:rPr>
        <w:t>[..]</w:t>
      </w:r>
      <w:r w:rsidR="00F0254C" w:rsidRPr="009C7A0A">
        <w:rPr>
          <w:rFonts w:eastAsia="Calibri"/>
          <w:color w:val="000000"/>
        </w:rPr>
        <w:t xml:space="preserve">, vieglajai pasažieru TOYOTA AVENSIS, valsts reģistrācijas numurs </w:t>
      </w:r>
      <w:r w:rsidR="005073BD">
        <w:rPr>
          <w:rFonts w:eastAsia="Calibri"/>
          <w:color w:val="000000"/>
        </w:rPr>
        <w:t>[..]</w:t>
      </w:r>
      <w:r w:rsidR="00F0254C" w:rsidRPr="009C7A0A">
        <w:rPr>
          <w:rFonts w:eastAsia="Calibri"/>
          <w:color w:val="000000"/>
        </w:rPr>
        <w:t xml:space="preserve">, vieglajai </w:t>
      </w:r>
      <w:proofErr w:type="spellStart"/>
      <w:r w:rsidR="00F0254C" w:rsidRPr="009C7A0A">
        <w:rPr>
          <w:rFonts w:eastAsia="Calibri"/>
          <w:color w:val="000000"/>
        </w:rPr>
        <w:t>plašlietojuma</w:t>
      </w:r>
      <w:proofErr w:type="spellEnd"/>
      <w:r w:rsidR="00F0254C" w:rsidRPr="009C7A0A">
        <w:rPr>
          <w:rFonts w:eastAsia="Calibri"/>
          <w:color w:val="000000"/>
        </w:rPr>
        <w:t xml:space="preserve"> HYNDAI SANTAFE, valsts reģistrācijas numurs </w:t>
      </w:r>
      <w:r w:rsidR="005073BD">
        <w:rPr>
          <w:rFonts w:eastAsia="Calibri"/>
          <w:color w:val="000000"/>
        </w:rPr>
        <w:t>[..]</w:t>
      </w:r>
      <w:r w:rsidRPr="009C7A0A">
        <w:rPr>
          <w:rFonts w:eastAsia="Calibri"/>
          <w:color w:val="000000"/>
        </w:rPr>
        <w:t xml:space="preserve"> un</w:t>
      </w:r>
      <w:r w:rsidR="00F0254C" w:rsidRPr="009C7A0A">
        <w:rPr>
          <w:rFonts w:eastAsia="Calibri"/>
          <w:color w:val="000000"/>
        </w:rPr>
        <w:t xml:space="preserve"> nekustamajam īpašumam </w:t>
      </w:r>
      <w:r w:rsidR="005073BD">
        <w:rPr>
          <w:rFonts w:eastAsia="Calibri"/>
          <w:color w:val="000000"/>
        </w:rPr>
        <w:t>[adrese 3]</w:t>
      </w:r>
      <w:r w:rsidRPr="009C7A0A">
        <w:rPr>
          <w:rFonts w:eastAsia="Calibri"/>
          <w:color w:val="000000"/>
        </w:rPr>
        <w:t>.</w:t>
      </w:r>
    </w:p>
    <w:p w14:paraId="019EC9FB" w14:textId="3D0BC088" w:rsidR="00F0254C" w:rsidRPr="009C7A0A" w:rsidRDefault="00F0254C" w:rsidP="009C7A0A">
      <w:pPr>
        <w:widowControl w:val="0"/>
        <w:tabs>
          <w:tab w:val="left" w:pos="1710"/>
        </w:tabs>
        <w:spacing w:line="276" w:lineRule="auto"/>
        <w:ind w:firstLine="720"/>
        <w:jc w:val="both"/>
      </w:pPr>
      <w:r w:rsidRPr="009C7A0A">
        <w:t>Atbilstoši Kriminālprocesa likuma 352. panta pirmās daļas 2. punktam tiesa kompensācijas apmēru nosaka, izvērtējot cietušā pieteikumu un ņemot vērā noziedzīgā nodarījuma smagumu un izdarīšanas raksturu, bet atbilstoši Kriminālprocesa likuma 361.</w:t>
      </w:r>
      <w:r w:rsidR="009132CD" w:rsidRPr="009C7A0A">
        <w:t> </w:t>
      </w:r>
      <w:r w:rsidRPr="009C7A0A">
        <w:t xml:space="preserve">panta pirmajai daļai arests mantai </w:t>
      </w:r>
      <w:r w:rsidR="009132CD" w:rsidRPr="009C7A0A">
        <w:t>uzliekams</w:t>
      </w:r>
      <w:r w:rsidRPr="009C7A0A">
        <w:t xml:space="preserve">, lai nodrošinātu mantisko jautājumu risinājumu, tai skaitā cietušajiem nodarītā kaitējuma kompensācijas piedziņu. Tādējādi kaitējuma kompensācijas apmēra noteikšana un rīcība ar arestēto mantu ir cieši saistīta ar to, vai tiesa, izlemjot pret personu celto apsūdzību pamatotību, attaisno nevainīgās personas vai arī atzīst personas par vainīgām noziedzīgo nodarījumu izdarīšanā. </w:t>
      </w:r>
    </w:p>
    <w:p w14:paraId="43B75B21" w14:textId="77777777" w:rsidR="00F0254C" w:rsidRPr="009C7A0A" w:rsidRDefault="00F0254C" w:rsidP="009C7A0A">
      <w:pPr>
        <w:widowControl w:val="0"/>
        <w:tabs>
          <w:tab w:val="left" w:pos="1710"/>
        </w:tabs>
        <w:spacing w:line="276" w:lineRule="auto"/>
        <w:ind w:firstLine="720"/>
        <w:jc w:val="both"/>
      </w:pPr>
      <w:r w:rsidRPr="009C7A0A">
        <w:t xml:space="preserve">Saskaņā ar Kriminālprocesa likuma 368. pantā noteikto arī procesuālo izdevumu piedziņa ir pakārtota apsūdzētā nevainīguma vai vainīguma konstatēšanai.  </w:t>
      </w:r>
    </w:p>
    <w:p w14:paraId="429ABB81" w14:textId="528BC5A6" w:rsidR="00F0254C" w:rsidRPr="009C7A0A" w:rsidRDefault="00F0254C" w:rsidP="009C7A0A">
      <w:pPr>
        <w:widowControl w:val="0"/>
        <w:tabs>
          <w:tab w:val="left" w:pos="1710"/>
        </w:tabs>
        <w:spacing w:line="276" w:lineRule="auto"/>
        <w:ind w:firstLine="720"/>
        <w:jc w:val="both"/>
      </w:pPr>
      <w:r w:rsidRPr="009C7A0A">
        <w:t xml:space="preserve">Ievērojot minēto, jautājumi par kaitējuma kompensāciju noteikšanu vai kaitējuma kompensācijas pieteikumu noraidīšanu un </w:t>
      </w:r>
      <w:r w:rsidR="009132CD" w:rsidRPr="009C7A0A">
        <w:t xml:space="preserve">rīcību ar arestēto mantu </w:t>
      </w:r>
      <w:r w:rsidRPr="009C7A0A">
        <w:t>izlemjami, atkārtoti izskatot lietu apelācijas instances tiesā.</w:t>
      </w:r>
    </w:p>
    <w:p w14:paraId="51F4C0FD" w14:textId="46816E4E" w:rsidR="00465292" w:rsidRPr="009C7A0A" w:rsidRDefault="00465292" w:rsidP="009C7A0A">
      <w:pPr>
        <w:spacing w:line="276" w:lineRule="auto"/>
        <w:ind w:firstLine="720"/>
        <w:jc w:val="both"/>
      </w:pPr>
      <w:r w:rsidRPr="009C7A0A">
        <w:t>Atbilstoši Kriminālprocesa likuma 368. panta pirmajai daļai notiesājoša sprieduma taisīšanas gadījumā tiesai jālemj par šo izdevumu piedziņu no vainīgā.</w:t>
      </w:r>
    </w:p>
    <w:p w14:paraId="1535623F" w14:textId="07D3432F" w:rsidR="009C591A" w:rsidRPr="009C7A0A" w:rsidRDefault="009C591A" w:rsidP="009C7A0A">
      <w:pPr>
        <w:spacing w:line="276" w:lineRule="auto"/>
        <w:ind w:firstLine="720"/>
        <w:jc w:val="both"/>
      </w:pPr>
      <w:bookmarkStart w:id="16" w:name="_Hlk160190965"/>
      <w:r w:rsidRPr="009C7A0A">
        <w:t>Senāts norāda, ka gadījumā, ja apelācijas instances tiesa atzīs, ka kaitīgās sekas iestājās vairāku apsūdzēto noziedzīgo nodarījumu rezultātā, ir ņemama vērā judikatūrā paustā atziņa – ja vairāki apsūdzētie ir izdarījuši noziedzīgus nodarījumus, kuru rezultātā ir iestājušās kaitīgās sekas, un nav saprātīga pamata nodarītā kaitējuma noteiktu daļu attiecināt vienīgi uz kādu no apsūdzētajiem, tiesa kaitējuma kompensāciju piedzen solidāri no visiem apsūdzētajiem</w:t>
      </w:r>
      <w:bookmarkEnd w:id="16"/>
      <w:r w:rsidRPr="009C7A0A">
        <w:t xml:space="preserve"> (</w:t>
      </w:r>
      <w:r w:rsidRPr="009C7A0A">
        <w:rPr>
          <w:i/>
          <w:iCs/>
        </w:rPr>
        <w:t>Senāta</w:t>
      </w:r>
      <w:r w:rsidRPr="009C7A0A">
        <w:t xml:space="preserve"> </w:t>
      </w:r>
      <w:r w:rsidRPr="009C7A0A">
        <w:rPr>
          <w:bCs/>
          <w:i/>
          <w:iCs/>
          <w:color w:val="000000" w:themeColor="text1"/>
        </w:rPr>
        <w:t>2023. gada lēmuma lieta Nr. </w:t>
      </w:r>
      <w:hyperlink r:id="rId17" w:history="1">
        <w:r w:rsidRPr="00DC680B">
          <w:rPr>
            <w:rStyle w:val="Hyperlink"/>
            <w:bCs/>
            <w:i/>
            <w:iCs/>
          </w:rPr>
          <w:t>SKK</w:t>
        </w:r>
        <w:r w:rsidRPr="00DC680B">
          <w:rPr>
            <w:rStyle w:val="Hyperlink"/>
          </w:rPr>
          <w:noBreakHyphen/>
        </w:r>
        <w:r w:rsidRPr="00DC680B">
          <w:rPr>
            <w:rStyle w:val="Hyperlink"/>
            <w:bCs/>
            <w:i/>
            <w:iCs/>
          </w:rPr>
          <w:t>[P]/2023</w:t>
        </w:r>
      </w:hyperlink>
      <w:r w:rsidRPr="009C7A0A">
        <w:rPr>
          <w:bCs/>
          <w:i/>
          <w:iCs/>
          <w:color w:val="000000"/>
          <w:shd w:val="clear" w:color="auto" w:fill="FFFFFF"/>
        </w:rPr>
        <w:t>, 9. punkt</w:t>
      </w:r>
      <w:r w:rsidR="00DC680B">
        <w:rPr>
          <w:bCs/>
          <w:i/>
          <w:iCs/>
          <w:color w:val="000000"/>
          <w:shd w:val="clear" w:color="auto" w:fill="FFFFFF"/>
        </w:rPr>
        <w:t>s, pieejams Augstākās tiesas tīmekļvietnē</w:t>
      </w:r>
      <w:r w:rsidRPr="009C7A0A">
        <w:rPr>
          <w:bCs/>
          <w:color w:val="000000"/>
          <w:shd w:val="clear" w:color="auto" w:fill="FFFFFF"/>
        </w:rPr>
        <w:t>)</w:t>
      </w:r>
      <w:r w:rsidRPr="009C7A0A">
        <w:t>.</w:t>
      </w:r>
    </w:p>
    <w:p w14:paraId="4FB800E6" w14:textId="77777777" w:rsidR="00465292" w:rsidRPr="009C7A0A" w:rsidRDefault="00465292" w:rsidP="009C7A0A">
      <w:pPr>
        <w:spacing w:line="276" w:lineRule="auto"/>
        <w:ind w:firstLine="720"/>
        <w:jc w:val="both"/>
      </w:pPr>
    </w:p>
    <w:p w14:paraId="6A1DC351" w14:textId="35344DC7" w:rsidR="009C591A" w:rsidRPr="009C7A0A" w:rsidRDefault="009C591A" w:rsidP="009C7A0A">
      <w:pPr>
        <w:pStyle w:val="NoSpacing"/>
        <w:widowControl w:val="0"/>
        <w:spacing w:line="276" w:lineRule="auto"/>
        <w:ind w:firstLine="720"/>
        <w:jc w:val="both"/>
        <w:rPr>
          <w:rFonts w:ascii="Times New Roman" w:hAnsi="Times New Roman" w:cs="Times New Roman"/>
          <w:sz w:val="24"/>
          <w:szCs w:val="24"/>
        </w:rPr>
      </w:pPr>
      <w:r w:rsidRPr="009C7A0A">
        <w:rPr>
          <w:rFonts w:ascii="Times New Roman" w:hAnsi="Times New Roman" w:cs="Times New Roman"/>
          <w:sz w:val="24"/>
          <w:szCs w:val="24"/>
        </w:rPr>
        <w:t>[</w:t>
      </w:r>
      <w:r w:rsidR="00A8188A" w:rsidRPr="009C7A0A">
        <w:rPr>
          <w:rFonts w:ascii="Times New Roman" w:hAnsi="Times New Roman" w:cs="Times New Roman"/>
          <w:sz w:val="24"/>
          <w:szCs w:val="24"/>
        </w:rPr>
        <w:t>18</w:t>
      </w:r>
      <w:r w:rsidRPr="009C7A0A">
        <w:rPr>
          <w:rFonts w:ascii="Times New Roman" w:hAnsi="Times New Roman" w:cs="Times New Roman"/>
          <w:sz w:val="24"/>
          <w:szCs w:val="24"/>
        </w:rPr>
        <w:t xml:space="preserve">] Senāts atzīst, ka apelācijas instances tiesa, nosakot apsūdzētajam </w:t>
      </w:r>
      <w:r w:rsidR="00EB79EA">
        <w:rPr>
          <w:rFonts w:ascii="Times New Roman" w:hAnsi="Times New Roman" w:cs="Times New Roman"/>
          <w:sz w:val="24"/>
          <w:szCs w:val="24"/>
        </w:rPr>
        <w:t>[pers. A]</w:t>
      </w:r>
      <w:r w:rsidRPr="009C7A0A">
        <w:rPr>
          <w:rFonts w:ascii="Times New Roman" w:hAnsi="Times New Roman" w:cs="Times New Roman"/>
          <w:sz w:val="24"/>
          <w:szCs w:val="24"/>
        </w:rPr>
        <w:t xml:space="preserve"> sodu, nepareizi piemērojusi Krimināllikuma 35. panta otro daļu un 46. panta pirmo daļu.</w:t>
      </w:r>
    </w:p>
    <w:p w14:paraId="12DAE966" w14:textId="77777777" w:rsidR="009C591A" w:rsidRPr="009C7A0A" w:rsidRDefault="009C591A" w:rsidP="009C7A0A">
      <w:pPr>
        <w:pStyle w:val="NoSpacing"/>
        <w:widowControl w:val="0"/>
        <w:spacing w:line="276" w:lineRule="auto"/>
        <w:ind w:firstLine="720"/>
        <w:jc w:val="both"/>
        <w:rPr>
          <w:rFonts w:ascii="Times New Roman" w:hAnsi="Times New Roman" w:cs="Times New Roman"/>
          <w:sz w:val="24"/>
          <w:szCs w:val="24"/>
        </w:rPr>
      </w:pPr>
      <w:r w:rsidRPr="009C7A0A">
        <w:rPr>
          <w:rFonts w:ascii="Times New Roman" w:hAnsi="Times New Roman" w:cs="Times New Roman"/>
          <w:sz w:val="24"/>
          <w:szCs w:val="24"/>
        </w:rPr>
        <w:t>Senāts norāda, ka piespriestā soda taisnīgums ir viens no būtiskajiem lietas taisnīgas izskatīšanas elementiem. Par taisnīgu nevar atzīt sodu, kas neatbilst tiesību normām vai nav pamatots atbilstoši likuma prasībām.</w:t>
      </w:r>
    </w:p>
    <w:p w14:paraId="7338A1E7" w14:textId="77777777" w:rsidR="009C591A" w:rsidRPr="009C7A0A" w:rsidRDefault="009C591A" w:rsidP="009C7A0A">
      <w:pPr>
        <w:pStyle w:val="NoSpacing"/>
        <w:widowControl w:val="0"/>
        <w:spacing w:line="276" w:lineRule="auto"/>
        <w:ind w:firstLine="720"/>
        <w:jc w:val="both"/>
        <w:rPr>
          <w:rFonts w:ascii="Times New Roman" w:hAnsi="Times New Roman" w:cs="Times New Roman"/>
          <w:sz w:val="24"/>
          <w:szCs w:val="24"/>
        </w:rPr>
      </w:pPr>
      <w:r w:rsidRPr="009C7A0A">
        <w:rPr>
          <w:rFonts w:ascii="Times New Roman" w:hAnsi="Times New Roman" w:cs="Times New Roman"/>
          <w:sz w:val="24"/>
          <w:szCs w:val="24"/>
        </w:rPr>
        <w:t>Krimināllikuma 46. pantā reglamentēti soda noteikšanas vispārīgie principi jeb pamatprasības, kas obligāti ņemamas vērā, nosakot sodu katrā konkrētā gadījumā, neatkarīgi no izskatāmās krimināllietas specifikas un īpatnībām.</w:t>
      </w:r>
    </w:p>
    <w:p w14:paraId="5EA80F6E" w14:textId="1EC3A631" w:rsidR="009C591A" w:rsidRPr="009C7A0A" w:rsidRDefault="009C591A" w:rsidP="009C7A0A">
      <w:pPr>
        <w:pStyle w:val="NoSpacing"/>
        <w:widowControl w:val="0"/>
        <w:spacing w:line="276" w:lineRule="auto"/>
        <w:ind w:firstLine="720"/>
        <w:jc w:val="both"/>
        <w:rPr>
          <w:rFonts w:ascii="Times New Roman" w:hAnsi="Times New Roman" w:cs="Times New Roman"/>
          <w:sz w:val="24"/>
          <w:szCs w:val="24"/>
        </w:rPr>
      </w:pPr>
      <w:r w:rsidRPr="009C7A0A">
        <w:rPr>
          <w:rFonts w:ascii="Times New Roman" w:hAnsi="Times New Roman" w:cs="Times New Roman"/>
          <w:sz w:val="24"/>
          <w:szCs w:val="24"/>
        </w:rPr>
        <w:t xml:space="preserve">Saskaņā ar šā panta pirmo daļu sodu nosaka tādā apmērā, kādu par izdarīto noziedzīgo nodarījumu paredz Krimināllikuma Sevišķās daļas attiecīgā panta sankcija. Vienlaikus, nosakot sodu, visos gadījumos jāievēro šā likuma </w:t>
      </w:r>
      <w:r w:rsidR="00D70ECC" w:rsidRPr="009C7A0A">
        <w:rPr>
          <w:rFonts w:ascii="Times New Roman" w:hAnsi="Times New Roman" w:cs="Times New Roman"/>
          <w:sz w:val="24"/>
          <w:szCs w:val="24"/>
        </w:rPr>
        <w:t>V</w:t>
      </w:r>
      <w:r w:rsidRPr="009C7A0A">
        <w:rPr>
          <w:rFonts w:ascii="Times New Roman" w:hAnsi="Times New Roman" w:cs="Times New Roman"/>
          <w:sz w:val="24"/>
          <w:szCs w:val="24"/>
        </w:rPr>
        <w:t>ispārīgās daļas noteikumi.</w:t>
      </w:r>
    </w:p>
    <w:p w14:paraId="7064DA2E" w14:textId="4047F29F" w:rsidR="009C591A" w:rsidRPr="009C7A0A" w:rsidRDefault="009C591A" w:rsidP="009C7A0A">
      <w:pPr>
        <w:tabs>
          <w:tab w:val="left" w:pos="1710"/>
        </w:tabs>
        <w:spacing w:line="276" w:lineRule="auto"/>
        <w:ind w:firstLine="720"/>
        <w:jc w:val="both"/>
        <w:rPr>
          <w:bCs/>
        </w:rPr>
      </w:pPr>
      <w:r w:rsidRPr="009C7A0A">
        <w:rPr>
          <w:bCs/>
        </w:rPr>
        <w:t xml:space="preserve">Apelācijas instances tiesa nav pamatojusi </w:t>
      </w:r>
      <w:r w:rsidR="00603C68" w:rsidRPr="009C7A0A">
        <w:rPr>
          <w:bCs/>
        </w:rPr>
        <w:t xml:space="preserve">apsūdzētajam </w:t>
      </w:r>
      <w:r w:rsidR="00EB79EA">
        <w:t>[pers. A]</w:t>
      </w:r>
      <w:r w:rsidRPr="009C7A0A">
        <w:rPr>
          <w:bCs/>
        </w:rPr>
        <w:t xml:space="preserve"> noteiktā soda atbilstību Krimināllikuma 35. pantā norādītajam soda mērķim, aprobežojoties ar vispārīgu un nemotivētu apgalvojumu, ka Krimināllikuma 35. pantā norādītais soda mērķis ir sasniedzams, nosakot apsūdzētajiem sodu brīvības atņemšanas veidā. Savukārt </w:t>
      </w:r>
      <w:r w:rsidRPr="009C7A0A">
        <w:rPr>
          <w:bCs/>
        </w:rPr>
        <w:lastRenderedPageBreak/>
        <w:t>nosakot soda mēru, tiesa ņēm</w:t>
      </w:r>
      <w:r w:rsidR="00D70ECC" w:rsidRPr="009C7A0A">
        <w:rPr>
          <w:bCs/>
        </w:rPr>
        <w:t>usi</w:t>
      </w:r>
      <w:r w:rsidRPr="009C7A0A">
        <w:rPr>
          <w:bCs/>
        </w:rPr>
        <w:t xml:space="preserve"> vērā to, ka nav konstatēti apsūdzētā </w:t>
      </w:r>
      <w:r w:rsidR="00593402">
        <w:t>[pers. A]</w:t>
      </w:r>
      <w:r w:rsidRPr="009C7A0A">
        <w:rPr>
          <w:bCs/>
        </w:rPr>
        <w:t xml:space="preserve"> atbildību mīkstinoši un pastiprinoši apstākļi, un</w:t>
      </w:r>
      <w:r w:rsidR="00D70ECC" w:rsidRPr="009C7A0A">
        <w:rPr>
          <w:bCs/>
        </w:rPr>
        <w:t xml:space="preserve"> atzinusi, ka</w:t>
      </w:r>
      <w:r w:rsidRPr="009C7A0A">
        <w:rPr>
          <w:bCs/>
        </w:rPr>
        <w:t xml:space="preserve"> </w:t>
      </w:r>
      <w:r w:rsidR="00D70ECC" w:rsidRPr="009C7A0A">
        <w:rPr>
          <w:bCs/>
        </w:rPr>
        <w:t xml:space="preserve">apsūdzētajam nosakāms tāds </w:t>
      </w:r>
      <w:r w:rsidRPr="009C7A0A">
        <w:rPr>
          <w:bCs/>
        </w:rPr>
        <w:t>soda mērs</w:t>
      </w:r>
      <w:r w:rsidR="00D70ECC" w:rsidRPr="009C7A0A">
        <w:rPr>
          <w:bCs/>
        </w:rPr>
        <w:t xml:space="preserve">, </w:t>
      </w:r>
      <w:r w:rsidR="00943DAF" w:rsidRPr="009C7A0A">
        <w:rPr>
          <w:bCs/>
        </w:rPr>
        <w:t>kas pietuvināts</w:t>
      </w:r>
      <w:r w:rsidRPr="009C7A0A">
        <w:rPr>
          <w:bCs/>
        </w:rPr>
        <w:t xml:space="preserve"> pantu sankcijās paredzētajai maksimālajai robežai.</w:t>
      </w:r>
    </w:p>
    <w:p w14:paraId="68131424" w14:textId="77777777" w:rsidR="009C591A" w:rsidRPr="009C7A0A" w:rsidRDefault="009C591A" w:rsidP="009C7A0A">
      <w:pPr>
        <w:tabs>
          <w:tab w:val="left" w:pos="1710"/>
        </w:tabs>
        <w:spacing w:line="276" w:lineRule="auto"/>
        <w:ind w:firstLine="720"/>
        <w:jc w:val="both"/>
      </w:pPr>
      <w:r w:rsidRPr="009C7A0A">
        <w:t>Soda mērķis formulēts Krimināllikuma 35. panta otrajā daļā, kas noteic, ka soda mērķis ir: 1) aizsargāt sabiedrības drošību; 2) atjaunot taisnīgumu; 3) sodīt vainīgo personu par izdarīto noziedzīgo nodarījumu; 4) </w:t>
      </w:r>
      <w:proofErr w:type="spellStart"/>
      <w:r w:rsidRPr="009C7A0A">
        <w:t>resocializēt</w:t>
      </w:r>
      <w:proofErr w:type="spellEnd"/>
      <w:r w:rsidRPr="009C7A0A">
        <w:t xml:space="preserve"> sodīto personu; 5) panākt, lai notiesātais un citas personas pildītu likumus un atturētos no noziedzīgu nodarījumu izdarīšanas.</w:t>
      </w:r>
    </w:p>
    <w:p w14:paraId="3EF8859D" w14:textId="767EC106" w:rsidR="009C591A" w:rsidRPr="009C7A0A" w:rsidRDefault="009C591A" w:rsidP="009C7A0A">
      <w:pPr>
        <w:tabs>
          <w:tab w:val="left" w:pos="1710"/>
        </w:tabs>
        <w:spacing w:line="276" w:lineRule="auto"/>
        <w:ind w:firstLine="720"/>
        <w:jc w:val="both"/>
      </w:pPr>
      <w:r w:rsidRPr="009C7A0A">
        <w:t xml:space="preserve">Tādējādi minētie pasākumi ir vērsti, lai nodrošinātu speciālo </w:t>
      </w:r>
      <w:proofErr w:type="spellStart"/>
      <w:r w:rsidRPr="009C7A0A">
        <w:t>prevenci</w:t>
      </w:r>
      <w:r w:rsidR="00943DAF" w:rsidRPr="009C7A0A">
        <w:t>ju</w:t>
      </w:r>
      <w:proofErr w:type="spellEnd"/>
      <w:r w:rsidR="00D70ECC" w:rsidRPr="009C7A0A">
        <w:t>, proti,</w:t>
      </w:r>
      <w:r w:rsidR="00E873A8" w:rsidRPr="009C7A0A">
        <w:t xml:space="preserve"> panākt</w:t>
      </w:r>
      <w:r w:rsidR="00943DAF" w:rsidRPr="009C7A0A">
        <w:t>,</w:t>
      </w:r>
      <w:r w:rsidR="00D70ECC" w:rsidRPr="009C7A0A">
        <w:t xml:space="preserve"> </w:t>
      </w:r>
      <w:r w:rsidR="00943DAF" w:rsidRPr="009C7A0A">
        <w:t>lai notiesātais</w:t>
      </w:r>
      <w:r w:rsidRPr="009C7A0A">
        <w:t xml:space="preserve"> </w:t>
      </w:r>
      <w:r w:rsidR="00D70ECC" w:rsidRPr="009C7A0A">
        <w:t xml:space="preserve">tiktu </w:t>
      </w:r>
      <w:r w:rsidRPr="009C7A0A">
        <w:t>pakļauts soda piespiedu ietekmei un ar to saistītajiem ierobežojumiem</w:t>
      </w:r>
      <w:r w:rsidR="00E873A8" w:rsidRPr="009C7A0A">
        <w:t xml:space="preserve"> tādā apmērā, kas</w:t>
      </w:r>
      <w:r w:rsidR="00943DAF" w:rsidRPr="009C7A0A">
        <w:t xml:space="preserve"> </w:t>
      </w:r>
      <w:r w:rsidRPr="009C7A0A">
        <w:t>atturēt</w:t>
      </w:r>
      <w:r w:rsidR="00D70ECC" w:rsidRPr="009C7A0A">
        <w:t>u</w:t>
      </w:r>
      <w:r w:rsidRPr="009C7A0A">
        <w:t xml:space="preserve"> </w:t>
      </w:r>
      <w:r w:rsidR="00DC01EF" w:rsidRPr="009C7A0A">
        <w:t>notiesāto</w:t>
      </w:r>
      <w:r w:rsidRPr="009C7A0A">
        <w:t xml:space="preserve"> no turpmāku likumpārkāpumu izdarīšanas, kā arī vispārējo </w:t>
      </w:r>
      <w:proofErr w:type="spellStart"/>
      <w:r w:rsidRPr="009C7A0A">
        <w:t>prevenci</w:t>
      </w:r>
      <w:r w:rsidR="00943DAF" w:rsidRPr="009C7A0A">
        <w:t>ju</w:t>
      </w:r>
      <w:proofErr w:type="spellEnd"/>
      <w:r w:rsidR="00DC01EF" w:rsidRPr="009C7A0A">
        <w:t>, proti,</w:t>
      </w:r>
      <w:r w:rsidRPr="009C7A0A">
        <w:t xml:space="preserve"> panākt, lai citas personas pildītu likumus un atturētos no noziedzīgu nodarījumu izdarīšanas.</w:t>
      </w:r>
    </w:p>
    <w:p w14:paraId="5F2ABE63" w14:textId="77777777" w:rsidR="009C591A" w:rsidRPr="009C7A0A" w:rsidRDefault="009C591A" w:rsidP="009C7A0A">
      <w:pPr>
        <w:widowControl w:val="0"/>
        <w:tabs>
          <w:tab w:val="left" w:pos="1710"/>
        </w:tabs>
        <w:spacing w:line="276" w:lineRule="auto"/>
        <w:ind w:firstLine="720"/>
        <w:jc w:val="both"/>
      </w:pPr>
      <w:r w:rsidRPr="009C7A0A">
        <w:t>Augstākās tiesas Senāta Krimināllietu departamenta un Krimināllietu tiesu palātas tiesnešu kopsapulces 2008. gada 1. jūlija lēmuma „</w:t>
      </w:r>
      <w:hyperlink r:id="rId18" w:history="1">
        <w:r w:rsidRPr="009C7A0A">
          <w:rPr>
            <w:rStyle w:val="Hyperlink"/>
            <w:color w:val="auto"/>
            <w:u w:val="none"/>
          </w:rPr>
          <w:t>Par vienveidīgu tiesību normu piemērošanu soda noteikšanā</w:t>
        </w:r>
      </w:hyperlink>
      <w:r w:rsidRPr="009C7A0A">
        <w:t xml:space="preserve">” rekomendāciju 1. punktā norādīts, ka tiesai jāizvēlas tāds soda veids un mērs, kas maksimāli sekmētu kriminālsoda mērķu sasniegšanu. Tiesām jāizvērtē, kā konkrētās krimināltiesiskās represijas piemērošana sekmēs taisnīguma atjaunošanu, noziedzīgu nodarījumu recidīvu novēršanu, aizsargās sabiedrisko drošību, atturēs citu personu no noziedzīgu nodarījumu izdarīšanas, sekmēs notiesāto personu </w:t>
      </w:r>
      <w:proofErr w:type="spellStart"/>
      <w:r w:rsidRPr="009C7A0A">
        <w:t>resocializāciju</w:t>
      </w:r>
      <w:proofErr w:type="spellEnd"/>
      <w:r w:rsidRPr="009C7A0A">
        <w:t>.</w:t>
      </w:r>
    </w:p>
    <w:p w14:paraId="05D6BA74" w14:textId="5512A0A2" w:rsidR="009C591A" w:rsidRPr="009C7A0A" w:rsidRDefault="009C591A" w:rsidP="009C7A0A">
      <w:pPr>
        <w:widowControl w:val="0"/>
        <w:tabs>
          <w:tab w:val="left" w:pos="1710"/>
        </w:tabs>
        <w:spacing w:line="276" w:lineRule="auto"/>
        <w:ind w:firstLine="720"/>
        <w:jc w:val="both"/>
      </w:pPr>
      <w:r w:rsidRPr="009C7A0A">
        <w:t>Senāts uztur šo rekomendāciju, no kuras secināms, ka soda mērķa komponentes ir attiecinām</w:t>
      </w:r>
      <w:r w:rsidR="00BF14DF" w:rsidRPr="009C7A0A">
        <w:t>a</w:t>
      </w:r>
      <w:r w:rsidRPr="009C7A0A">
        <w:t>s gan uz soda veidu, gan uz mēru un soda mērķis sasniedzams, nosakot apsūdzētajam taisnīgu sodu.</w:t>
      </w:r>
    </w:p>
    <w:p w14:paraId="19BBA97E" w14:textId="189A676F" w:rsidR="009C591A" w:rsidRPr="009C7A0A" w:rsidRDefault="009C591A" w:rsidP="009C7A0A">
      <w:pPr>
        <w:widowControl w:val="0"/>
        <w:tabs>
          <w:tab w:val="left" w:pos="1710"/>
        </w:tabs>
        <w:spacing w:line="276" w:lineRule="auto"/>
        <w:ind w:firstLine="720"/>
        <w:jc w:val="both"/>
      </w:pPr>
      <w:r w:rsidRPr="009C7A0A">
        <w:t>No Satversmes 92. panta satura izriet, ka viens no</w:t>
      </w:r>
      <w:r w:rsidR="00DC01EF" w:rsidRPr="009C7A0A">
        <w:t xml:space="preserve"> krimināltiesisko</w:t>
      </w:r>
      <w:r w:rsidRPr="009C7A0A">
        <w:t xml:space="preserve"> attiecību </w:t>
      </w:r>
      <w:r w:rsidR="00DC01EF" w:rsidRPr="009C7A0A">
        <w:t xml:space="preserve">taisnīga </w:t>
      </w:r>
      <w:r w:rsidRPr="009C7A0A">
        <w:t>noregulējuma elementiem ir samērīguma princips, kas cieši saistāms ar Krimināllikuma 46. pantā nostiprināto soda individualizācijas principu.</w:t>
      </w:r>
    </w:p>
    <w:p w14:paraId="4F6206D6" w14:textId="77777777" w:rsidR="009C591A" w:rsidRPr="009C7A0A" w:rsidRDefault="009C591A" w:rsidP="009C7A0A">
      <w:pPr>
        <w:widowControl w:val="0"/>
        <w:tabs>
          <w:tab w:val="left" w:pos="1710"/>
        </w:tabs>
        <w:spacing w:line="276" w:lineRule="auto"/>
        <w:ind w:firstLine="720"/>
        <w:jc w:val="both"/>
      </w:pPr>
      <w:r w:rsidRPr="009C7A0A">
        <w:t>Tādējādi sodam par katru izdarīto noziedzīgo nodarījumu jābūt individualizētam un atbilstošam izdarītā noziedzīgā nodarījuma raksturam un radītam kaitējumam, kā arī apsūdzētā personībai. Tas nozīmē, ka samērīgam jābūt ne tikai soda veidam, bet arī soda mēram.</w:t>
      </w:r>
      <w:r w:rsidRPr="009C7A0A">
        <w:fldChar w:fldCharType="begin"/>
      </w:r>
      <w:r w:rsidRPr="009C7A0A">
        <w:instrText>ADDIN CITAVI.PLACEHOLDER 712dd047-e6da-4d96-a246-6c2480ee0255 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</w:instrText>
      </w:r>
      <w:r w:rsidRPr="009C7A0A">
        <w:fldChar w:fldCharType="separate"/>
      </w:r>
      <w:bookmarkStart w:id="17" w:name="_CTVP001712dd047e6da4d96a2466c2480ee0255"/>
      <w:bookmarkEnd w:id="17"/>
      <w:r w:rsidRPr="009C7A0A">
        <w:fldChar w:fldCharType="end"/>
      </w:r>
    </w:p>
    <w:p w14:paraId="7EAD2531" w14:textId="005E262B" w:rsidR="009C591A" w:rsidRPr="009C7A0A" w:rsidRDefault="009C591A" w:rsidP="009C7A0A">
      <w:pPr>
        <w:widowControl w:val="0"/>
        <w:tabs>
          <w:tab w:val="left" w:pos="1710"/>
        </w:tabs>
        <w:spacing w:line="276" w:lineRule="auto"/>
        <w:ind w:firstLine="720"/>
        <w:jc w:val="both"/>
      </w:pPr>
      <w:r w:rsidRPr="009C7A0A">
        <w:t xml:space="preserve">Senāts piekrīt kasācijas protestā ietvertajai norādei, ka apelācijas instances tiesa nav izvērtējusi, vai </w:t>
      </w:r>
      <w:r w:rsidR="003E7C07">
        <w:t>[pers. A]</w:t>
      </w:r>
      <w:r w:rsidRPr="009C7A0A">
        <w:t xml:space="preserve"> noteiktais soda mērs sasniegs soda represīvo mērķi, proti, vai ar piespriesto soda mēru apsūdzētais tiks pakļauts soda piespiedu ietekmei un ar to saistītajiem ierobežojumiem tādā apmērā, kas atbilst izdarītā noziedzīgā nodarījuma raksturam un radītajam kaitējumam. Tāpat tiesa nav izvērtējusi, vai ar to tiks sasniegts soda vispārējās </w:t>
      </w:r>
      <w:proofErr w:type="spellStart"/>
      <w:r w:rsidRPr="009C7A0A">
        <w:t>prevencijas</w:t>
      </w:r>
      <w:proofErr w:type="spellEnd"/>
      <w:r w:rsidRPr="009C7A0A">
        <w:t xml:space="preserve"> mērķis – panākt, lai citas personas pildītu likumus un atturētos no noziedzīgu nodarījumu izdarīšanas.</w:t>
      </w:r>
    </w:p>
    <w:p w14:paraId="5378C6C1" w14:textId="0892376E" w:rsidR="009C591A" w:rsidRPr="009C7A0A" w:rsidRDefault="009C591A" w:rsidP="009C7A0A">
      <w:pPr>
        <w:widowControl w:val="0"/>
        <w:tabs>
          <w:tab w:val="left" w:pos="1710"/>
        </w:tabs>
        <w:spacing w:line="276" w:lineRule="auto"/>
        <w:ind w:firstLine="720"/>
        <w:jc w:val="both"/>
        <w:rPr>
          <w:color w:val="000000"/>
        </w:rPr>
      </w:pPr>
      <w:r w:rsidRPr="009C7A0A">
        <w:t xml:space="preserve">Apelācijas instances tiesa, nosakot apsūdzētajam </w:t>
      </w:r>
      <w:r w:rsidR="00660E5C">
        <w:t>[pers. A]</w:t>
      </w:r>
      <w:r w:rsidRPr="009C7A0A">
        <w:t xml:space="preserve"> soda mēru, nav vērtējusi to, ka</w:t>
      </w:r>
      <w:r w:rsidRPr="009C7A0A">
        <w:rPr>
          <w:rFonts w:eastAsia="Calibri"/>
          <w:color w:val="000000"/>
        </w:rPr>
        <w:t xml:space="preserve"> izdarīto noziedzīgo nodarījumu rezultātā </w:t>
      </w:r>
      <w:r w:rsidRPr="009C7A0A">
        <w:rPr>
          <w:color w:val="000000"/>
        </w:rPr>
        <w:t xml:space="preserve">tika </w:t>
      </w:r>
      <w:r w:rsidR="003D1BDE" w:rsidRPr="009C7A0A">
        <w:rPr>
          <w:color w:val="000000"/>
        </w:rPr>
        <w:t xml:space="preserve">īpaši </w:t>
      </w:r>
      <w:r w:rsidRPr="009C7A0A">
        <w:rPr>
          <w:color w:val="000000"/>
        </w:rPr>
        <w:t>apdraudētas drošības</w:t>
      </w:r>
      <w:r w:rsidR="00DC01EF" w:rsidRPr="009C7A0A">
        <w:rPr>
          <w:color w:val="000000"/>
        </w:rPr>
        <w:t xml:space="preserve"> intereses</w:t>
      </w:r>
      <w:r w:rsidR="001B7EA7" w:rsidRPr="009C7A0A">
        <w:rPr>
          <w:color w:val="000000"/>
        </w:rPr>
        <w:t xml:space="preserve"> būvniecības jomā</w:t>
      </w:r>
      <w:r w:rsidRPr="009C7A0A">
        <w:rPr>
          <w:color w:val="000000"/>
        </w:rPr>
        <w:t>,</w:t>
      </w:r>
      <w:r w:rsidR="003D1BDE" w:rsidRPr="009C7A0A">
        <w:rPr>
          <w:color w:val="474747"/>
          <w:shd w:val="clear" w:color="auto" w:fill="FFFFFF"/>
        </w:rPr>
        <w:t xml:space="preserve"> </w:t>
      </w:r>
      <w:r w:rsidR="003D1BDE" w:rsidRPr="009C7A0A">
        <w:rPr>
          <w:color w:val="000000"/>
        </w:rPr>
        <w:t xml:space="preserve">jo ekspluatācijā tika nodota drošuma prasībām neatbilstoša publiskā ēka, kurā </w:t>
      </w:r>
      <w:r w:rsidR="00C672CF" w:rsidRPr="009C7A0A">
        <w:rPr>
          <w:color w:val="000000"/>
        </w:rPr>
        <w:t xml:space="preserve">bija </w:t>
      </w:r>
      <w:r w:rsidR="003D1BDE" w:rsidRPr="009C7A0A">
        <w:rPr>
          <w:color w:val="000000"/>
        </w:rPr>
        <w:t>paredzēts vienlaikus uzturēties vairāki desmiti cilvēku.</w:t>
      </w:r>
      <w:r w:rsidRPr="009C7A0A">
        <w:rPr>
          <w:color w:val="000000"/>
        </w:rPr>
        <w:t xml:space="preserve"> </w:t>
      </w:r>
      <w:bookmarkStart w:id="18" w:name="_Hlk156472881"/>
      <w:r w:rsidRPr="009C7A0A">
        <w:rPr>
          <w:rFonts w:eastAsia="Calibri"/>
          <w:color w:val="000000"/>
        </w:rPr>
        <w:t>Nodarītais kaitējums aiz neuzmanības izpaudās tādējādi, ka vairāk nekā piecdesmit cilvēki gājuši bojā, savukārt vairāk nekā četrdesmit cietušajiem tika nodarīti dažāda smaguma miesas bojājumi.</w:t>
      </w:r>
    </w:p>
    <w:p w14:paraId="5B6DC0FD" w14:textId="42F6A10E" w:rsidR="009C591A" w:rsidRPr="009C7A0A" w:rsidRDefault="009C591A" w:rsidP="009C7A0A">
      <w:pPr>
        <w:autoSpaceDE w:val="0"/>
        <w:autoSpaceDN w:val="0"/>
        <w:adjustRightInd w:val="0"/>
        <w:spacing w:line="276" w:lineRule="auto"/>
        <w:ind w:right="-2" w:firstLine="720"/>
        <w:jc w:val="both"/>
      </w:pPr>
      <w:bookmarkStart w:id="19" w:name="_Hlk156473072"/>
      <w:bookmarkEnd w:id="18"/>
      <w:r w:rsidRPr="009C7A0A">
        <w:lastRenderedPageBreak/>
        <w:t xml:space="preserve">Minētie apstākļi, </w:t>
      </w:r>
      <w:r w:rsidR="000A7510" w:rsidRPr="009C7A0A">
        <w:t xml:space="preserve">tai </w:t>
      </w:r>
      <w:r w:rsidRPr="009C7A0A">
        <w:t xml:space="preserve">skaitā tas, ka </w:t>
      </w:r>
      <w:r w:rsidR="001464CB">
        <w:t>[pers. A]</w:t>
      </w:r>
      <w:r w:rsidRPr="009C7A0A">
        <w:t xml:space="preserve"> noziedzīgo darbību rezultātā cietušajiem nodarīts mantiskais zaudējums, kas </w:t>
      </w:r>
      <w:r w:rsidR="00F351FB" w:rsidRPr="009C7A0A">
        <w:t>daudzkārt</w:t>
      </w:r>
      <w:r w:rsidRPr="009C7A0A">
        <w:t xml:space="preserve"> pārsniedz </w:t>
      </w:r>
      <w:r w:rsidR="009E0C48" w:rsidRPr="009C7A0A">
        <w:t xml:space="preserve">50 </w:t>
      </w:r>
      <w:r w:rsidRPr="009C7A0A">
        <w:t>tai laikā Latvijas Republikā noteikto minimālo mēnešalgu kopsummu, norāda uz noziedzīgo nodarījumu īpašo kaitīgumu. Ievērojot to, ka noziedzīgiem nodarījumiem piemīt īpašs kaitīgums, piespriežams arī atbilstošs soda mērs.</w:t>
      </w:r>
      <w:bookmarkEnd w:id="19"/>
    </w:p>
    <w:p w14:paraId="766D3CDF" w14:textId="77777777" w:rsidR="000202B2" w:rsidRPr="009C7A0A" w:rsidRDefault="000202B2" w:rsidP="009C7A0A">
      <w:pPr>
        <w:autoSpaceDE w:val="0"/>
        <w:autoSpaceDN w:val="0"/>
        <w:adjustRightInd w:val="0"/>
        <w:spacing w:line="276" w:lineRule="auto"/>
        <w:ind w:right="-2" w:firstLine="720"/>
        <w:jc w:val="both"/>
      </w:pPr>
    </w:p>
    <w:p w14:paraId="55FBB117" w14:textId="3A1473CE" w:rsidR="000202B2" w:rsidRPr="009C7A0A" w:rsidRDefault="000202B2" w:rsidP="009C7A0A">
      <w:pPr>
        <w:widowControl w:val="0"/>
        <w:spacing w:line="276" w:lineRule="auto"/>
        <w:ind w:firstLine="720"/>
        <w:contextualSpacing/>
        <w:jc w:val="both"/>
      </w:pPr>
      <w:r w:rsidRPr="009C7A0A">
        <w:t>[1</w:t>
      </w:r>
      <w:r w:rsidR="008418B4" w:rsidRPr="009C7A0A">
        <w:t>9</w:t>
      </w:r>
      <w:r w:rsidRPr="009C7A0A">
        <w:t>] </w:t>
      </w:r>
      <w:bookmarkStart w:id="20" w:name="_Hlk153296191"/>
      <w:r w:rsidRPr="009C7A0A">
        <w:t xml:space="preserve">Senāts konstatē, ka </w:t>
      </w:r>
      <w:bookmarkEnd w:id="20"/>
      <w:r w:rsidRPr="009C7A0A">
        <w:t>pārējā daļā kasācijas protesta un kasācijas sūdzību argumenti nerada šaubas par pārsūdzētā sprieduma tiesiskumu.</w:t>
      </w:r>
    </w:p>
    <w:p w14:paraId="33C59826" w14:textId="4CF8ADC0" w:rsidR="000202B2" w:rsidRPr="009C7A0A" w:rsidRDefault="000202B2" w:rsidP="009C7A0A">
      <w:pPr>
        <w:widowControl w:val="0"/>
        <w:spacing w:line="276" w:lineRule="auto"/>
        <w:ind w:firstLine="720"/>
        <w:contextualSpacing/>
        <w:jc w:val="both"/>
      </w:pPr>
      <w:r w:rsidRPr="009C7A0A">
        <w:t xml:space="preserve">Saskaņā ar Kriminālprocesa likuma 569. panta trešo daļu kasācijas instances tiesa pierādījumus lietā no jauna neizvērtē. Vienlaikus tās kompetencē ir pārbaudīt, vai apelācijas instances tiesa ir ievērojusi Kriminālprocesa likuma prasības pierādījumu vērtēšanā, vai pareizi piemērojusi Krimināllikumu, kvalificējot noziedzīgo nodarījumu. Kasācijas instances tiesas kompetencē ir pārbaudīt, vai apelācijas instances tiesa ir vērtējusi pierādījumu </w:t>
      </w:r>
      <w:proofErr w:type="spellStart"/>
      <w:r w:rsidRPr="009C7A0A">
        <w:t>attiecināmību</w:t>
      </w:r>
      <w:proofErr w:type="spellEnd"/>
      <w:r w:rsidRPr="009C7A0A">
        <w:t>, pieļaujamību, ticamību, pietiekamību un vai šis vērtējums atbilst Kriminālprocesa likumā izvirzītajām prasībām, vai noskaidrotie apstākļi un secinājumi atbilst novērtētajiem pierādījumiem (</w:t>
      </w:r>
      <w:r w:rsidRPr="009C7A0A">
        <w:rPr>
          <w:i/>
          <w:iCs/>
        </w:rPr>
        <w:t>sk.</w:t>
      </w:r>
      <w:r w:rsidRPr="009C7A0A">
        <w:t> </w:t>
      </w:r>
      <w:r w:rsidRPr="009C7A0A">
        <w:rPr>
          <w:i/>
        </w:rPr>
        <w:t>Senāta 2006. gada 12. oktobra lēmumu lietā Nr. </w:t>
      </w:r>
      <w:hyperlink r:id="rId19" w:history="1">
        <w:r w:rsidRPr="002B0825">
          <w:rPr>
            <w:rStyle w:val="Hyperlink"/>
            <w:i/>
          </w:rPr>
          <w:t>SKK-579/2006</w:t>
        </w:r>
      </w:hyperlink>
      <w:r w:rsidRPr="009C7A0A">
        <w:rPr>
          <w:i/>
        </w:rPr>
        <w:t>, 11511003104</w:t>
      </w:r>
      <w:r w:rsidRPr="009C7A0A">
        <w:t>).</w:t>
      </w:r>
    </w:p>
    <w:p w14:paraId="3E6AA6A6" w14:textId="0C54F83B" w:rsidR="000202B2" w:rsidRPr="009C7A0A" w:rsidRDefault="000202B2" w:rsidP="009C7A0A">
      <w:pPr>
        <w:widowControl w:val="0"/>
        <w:spacing w:line="276" w:lineRule="auto"/>
        <w:ind w:firstLine="720"/>
        <w:contextualSpacing/>
        <w:jc w:val="both"/>
      </w:pPr>
      <w:r w:rsidRPr="009C7A0A">
        <w:t xml:space="preserve">Senāts iepriekš ir norādījis, ka pierādījumu ticamības jēdziens un novērtēšanas prasības ir noteiktas Kriminālprocesa likuma 128. pantā, taču izvēle, kuriem pierādījumiem ticēt, bet kuriem nē, ir tās tiesas kompetencē, kas izspriež lietu pēc būtības. Arī jautājums par to, vai lietā esošie pierādījumi ir vai nav pietiekami apsūdzētā vainīguma konstatēšanai, ir būtības jautājums, kas kasācijas kārtībā nav pārbaudāms. Pierādījumu pietiekamības kritērijs ir saprātīgu šaubu esība vai </w:t>
      </w:r>
      <w:proofErr w:type="spellStart"/>
      <w:r w:rsidRPr="009C7A0A">
        <w:t>neesība</w:t>
      </w:r>
      <w:proofErr w:type="spellEnd"/>
      <w:r w:rsidRPr="009C7A0A">
        <w:t xml:space="preserve"> par apsūdzētā vainīgumu, kura izvērtēšana tāpat ir tās tiesas kompetencē, kas izskata lietu pēc būtības (sk. </w:t>
      </w:r>
      <w:r w:rsidRPr="009C7A0A">
        <w:rPr>
          <w:i/>
          <w:iCs/>
        </w:rPr>
        <w:t>Senāta 2013. gada 3. jūlija lēmumu lietā Nr</w:t>
      </w:r>
      <w:r w:rsidRPr="00961BED">
        <w:rPr>
          <w:i/>
          <w:iCs/>
        </w:rPr>
        <w:t>. </w:t>
      </w:r>
      <w:hyperlink r:id="rId20" w:history="1">
        <w:r w:rsidRPr="00005CA8">
          <w:rPr>
            <w:rStyle w:val="Hyperlink"/>
            <w:i/>
            <w:iCs/>
          </w:rPr>
          <w:t>SKK</w:t>
        </w:r>
        <w:r w:rsidRPr="00005CA8">
          <w:rPr>
            <w:rStyle w:val="Hyperlink"/>
            <w:i/>
            <w:iCs/>
          </w:rPr>
          <w:noBreakHyphen/>
          <w:t>333/2013</w:t>
        </w:r>
      </w:hyperlink>
      <w:r w:rsidRPr="00961BED">
        <w:rPr>
          <w:i/>
          <w:iCs/>
        </w:rPr>
        <w:t>,</w:t>
      </w:r>
      <w:r w:rsidRPr="009C7A0A">
        <w:rPr>
          <w:i/>
          <w:iCs/>
        </w:rPr>
        <w:t xml:space="preserve"> 15890002407</w:t>
      </w:r>
      <w:r w:rsidRPr="009C7A0A">
        <w:t>).</w:t>
      </w:r>
    </w:p>
    <w:p w14:paraId="1C87F4AA" w14:textId="77777777" w:rsidR="000202B2" w:rsidRPr="009C7A0A" w:rsidRDefault="000202B2" w:rsidP="009C7A0A">
      <w:pPr>
        <w:widowControl w:val="0"/>
        <w:spacing w:line="276" w:lineRule="auto"/>
        <w:ind w:firstLine="720"/>
        <w:contextualSpacing/>
        <w:jc w:val="both"/>
      </w:pPr>
    </w:p>
    <w:p w14:paraId="26C1E6BD" w14:textId="7D466947" w:rsidR="000202B2" w:rsidRPr="009C7A0A" w:rsidRDefault="000202B2" w:rsidP="009C7A0A">
      <w:pPr>
        <w:widowControl w:val="0"/>
        <w:spacing w:line="276" w:lineRule="auto"/>
        <w:ind w:firstLine="720"/>
        <w:contextualSpacing/>
        <w:jc w:val="both"/>
        <w:rPr>
          <w:iCs/>
        </w:rPr>
      </w:pPr>
      <w:r w:rsidRPr="009C7A0A">
        <w:t>[</w:t>
      </w:r>
      <w:r w:rsidR="008418B4" w:rsidRPr="009C7A0A">
        <w:t>20</w:t>
      </w:r>
      <w:r w:rsidRPr="009C7A0A">
        <w:t xml:space="preserve">] Apelācijas instances tiesa atzinusi, ka </w:t>
      </w:r>
      <w:r w:rsidR="001774BB">
        <w:t>[pers. BJ]</w:t>
      </w:r>
      <w:r w:rsidRPr="009C7A0A">
        <w:t xml:space="preserve"> atzīstams par nevainīgu pret viņu celtajā apsūdzībā pēc Krimināllikuma 239. panta otrās daļas (likuma redakcijā, kas stājās spēkā 2013. gada 1. aprīlī) un 123. panta otrās daļas un attaisnojams.</w:t>
      </w:r>
    </w:p>
    <w:p w14:paraId="77BDB759" w14:textId="3A1B76D9" w:rsidR="000202B2" w:rsidRPr="009C7A0A" w:rsidRDefault="000202B2" w:rsidP="009C7A0A">
      <w:pPr>
        <w:widowControl w:val="0"/>
        <w:spacing w:line="276" w:lineRule="auto"/>
        <w:ind w:firstLine="720"/>
        <w:contextualSpacing/>
        <w:jc w:val="both"/>
      </w:pPr>
      <w:r w:rsidRPr="009C7A0A">
        <w:t xml:space="preserve">Tiesa atbilstoši Kriminālprocesa likuma 519. panta 1. punktam norādījusi, ka apsūdzētā </w:t>
      </w:r>
      <w:r w:rsidR="00826B80">
        <w:t>[pers. BJ]</w:t>
      </w:r>
      <w:r w:rsidRPr="009C7A0A">
        <w:t xml:space="preserve"> nodarījumos nav noziedzīgā nodarījuma sastāva.</w:t>
      </w:r>
    </w:p>
    <w:p w14:paraId="442FD79B" w14:textId="2B6A9785" w:rsidR="000202B2" w:rsidRPr="009C7A0A" w:rsidRDefault="000202B2" w:rsidP="009C7A0A">
      <w:pPr>
        <w:widowControl w:val="0"/>
        <w:spacing w:line="276" w:lineRule="auto"/>
        <w:ind w:firstLine="720"/>
        <w:contextualSpacing/>
        <w:jc w:val="both"/>
      </w:pPr>
      <w:r w:rsidRPr="009C7A0A">
        <w:t xml:space="preserve">Pretēji kasācijas protestā un cietušo kasācijas sūdzībās norādītajam apelācijas instances tiesa ir izlēmusi pret </w:t>
      </w:r>
      <w:r w:rsidR="00DC4843">
        <w:t>[pers. BJ]</w:t>
      </w:r>
      <w:r w:rsidRPr="009C7A0A">
        <w:t xml:space="preserve"> celtās apsūdzības pamatotību un motivēti atzinusi, ka apsūdzētais nav veicis darbības vai pieļāvis bezdarbību, kas ietekmēja jumta nogruvumu.</w:t>
      </w:r>
    </w:p>
    <w:p w14:paraId="7A6F1BF6" w14:textId="1783422C" w:rsidR="000202B2" w:rsidRPr="009C7A0A" w:rsidRDefault="000202B2" w:rsidP="009C7A0A">
      <w:pPr>
        <w:widowControl w:val="0"/>
        <w:spacing w:line="276" w:lineRule="auto"/>
        <w:ind w:firstLine="720"/>
        <w:contextualSpacing/>
        <w:jc w:val="both"/>
      </w:pPr>
      <w:r w:rsidRPr="009C7A0A">
        <w:t xml:space="preserve">No inkriminētās apsūdzības secināms, ka </w:t>
      </w:r>
      <w:r w:rsidR="006A19C8">
        <w:t>[pers. BJ]</w:t>
      </w:r>
      <w:r w:rsidRPr="009C7A0A">
        <w:t xml:space="preserve"> nolaidība izpaudās tādējādi, ka viņš: 1) iesniedza </w:t>
      </w:r>
      <w:bookmarkStart w:id="21" w:name="_Hlk182476770"/>
      <w:r w:rsidRPr="009C7A0A">
        <w:t>tehniskā projekta paskaidrojuma rakstu Būvkonstrukcijas daļas būves konstruktīvajā shēmā, neizvērtējot izstrādāto risinājumu</w:t>
      </w:r>
      <w:bookmarkEnd w:id="21"/>
      <w:r w:rsidRPr="009C7A0A">
        <w:t>; 2) parakstīja segto darbu pieņemšanas aktu Nr. 11-2, nepārbaudot kopņu mezglus un kopņu sametinājumu; 3) pēc ugunsgrēka nepārliecinājās par kopņu drošumu; 4) parakstīja apliecinājumu par būves gatavību ekspluatācijai, tādējādi apliecinot, ka ir ņemtas vērā LBN 006-00 „Būtiskas prasības būvēm”.</w:t>
      </w:r>
    </w:p>
    <w:p w14:paraId="1390B796" w14:textId="77777777" w:rsidR="000202B2" w:rsidRPr="009C7A0A" w:rsidRDefault="000202B2" w:rsidP="009C7A0A">
      <w:pPr>
        <w:widowControl w:val="0"/>
        <w:spacing w:line="276" w:lineRule="auto"/>
        <w:ind w:firstLine="720"/>
        <w:contextualSpacing/>
        <w:jc w:val="both"/>
      </w:pPr>
      <w:r w:rsidRPr="009C7A0A">
        <w:t xml:space="preserve">Senāts norāda, ka, lai noskaidrotu cēloņsakarības esību vai </w:t>
      </w:r>
      <w:proofErr w:type="spellStart"/>
      <w:r w:rsidRPr="009C7A0A">
        <w:t>neesību</w:t>
      </w:r>
      <w:proofErr w:type="spellEnd"/>
      <w:r w:rsidRPr="009C7A0A">
        <w:t>, vispirms jākonstatē, vai segto darbu pieņemšana un kopņu drošuma nepārbaudīšana pēc ugunsgrēka varēja izraisīt tādu apdraudējuma risku kā jumta nogruvums.</w:t>
      </w:r>
    </w:p>
    <w:p w14:paraId="31DFBBDA" w14:textId="77777777" w:rsidR="000202B2" w:rsidRPr="009C7A0A" w:rsidRDefault="000202B2" w:rsidP="009C7A0A">
      <w:pPr>
        <w:widowControl w:val="0"/>
        <w:spacing w:line="276" w:lineRule="auto"/>
        <w:ind w:firstLine="720"/>
        <w:contextualSpacing/>
        <w:jc w:val="both"/>
        <w:rPr>
          <w:u w:val="single"/>
        </w:rPr>
      </w:pPr>
      <w:r w:rsidRPr="009C7A0A">
        <w:rPr>
          <w:iCs/>
        </w:rPr>
        <w:t xml:space="preserve">Lēmumā jau iepriekš norādīts, ka ne visi neatļauti nodarījumi veido cēloņsakarību </w:t>
      </w:r>
      <w:r w:rsidRPr="009C7A0A">
        <w:rPr>
          <w:iCs/>
        </w:rPr>
        <w:lastRenderedPageBreak/>
        <w:t>ar sekām, kas iestājušās. Lai noskaidrotu</w:t>
      </w:r>
      <w:r w:rsidRPr="009C7A0A">
        <w:t xml:space="preserve"> cēloņsakarību, ir jāņem vērā inkriminētā noziedzīgā nodarījuma objektīvās pazīmes, kuras raksturo konkrēto noziedzīgā nodarījuma sastāvu, tai skaitā nodarījuma faktiskās darbības, un jāpārliecinās, vai konkrētās sekas ir personas radītā neatļautā apdraudējuma rezultāts. Cēloņsakarība nav konstatējama gadījumā, ja persona rīkojās nevērīgi vai pieļāva bezdarbību un radīja apdraudējuma risku, kas neizraisīja inkriminētā noziedzīgā nodarījuma kaitīgās sekas.</w:t>
      </w:r>
    </w:p>
    <w:p w14:paraId="6F36632C" w14:textId="5A22E754" w:rsidR="000202B2" w:rsidRPr="009C7A0A" w:rsidRDefault="000202B2" w:rsidP="009C7A0A">
      <w:pPr>
        <w:widowControl w:val="0"/>
        <w:spacing w:line="276" w:lineRule="auto"/>
        <w:ind w:firstLine="720"/>
        <w:contextualSpacing/>
        <w:jc w:val="both"/>
        <w:rPr>
          <w:iCs/>
        </w:rPr>
      </w:pPr>
      <w:r w:rsidRPr="009C7A0A">
        <w:t xml:space="preserve">No segto darbu pieņemšanas akta Nr. 11-2 secināms, ka komisija – </w:t>
      </w:r>
      <w:r w:rsidR="001F43BC">
        <w:t>[pers. BJ]</w:t>
      </w:r>
      <w:r w:rsidRPr="009C7A0A">
        <w:t xml:space="preserve">, </w:t>
      </w:r>
      <w:r w:rsidR="001020E4">
        <w:t>[pers. BK]</w:t>
      </w:r>
      <w:r w:rsidRPr="009C7A0A">
        <w:t xml:space="preserve">, </w:t>
      </w:r>
      <w:r w:rsidR="001020E4">
        <w:t>[pers. BL]</w:t>
      </w:r>
      <w:r w:rsidRPr="009C7A0A">
        <w:t xml:space="preserve"> un </w:t>
      </w:r>
      <w:r w:rsidR="00036A4E">
        <w:t>[pers. MI]</w:t>
      </w:r>
      <w:r w:rsidRPr="009C7A0A">
        <w:t xml:space="preserve"> – pārbaudīja metāla konstrukciju pārklājumu ar ugunsdrošu krāsu</w:t>
      </w:r>
      <w:r w:rsidRPr="009C7A0A">
        <w:rPr>
          <w:iCs/>
        </w:rPr>
        <w:t xml:space="preserve"> </w:t>
      </w:r>
      <w:r w:rsidRPr="009C7A0A">
        <w:t>(</w:t>
      </w:r>
      <w:r w:rsidRPr="009C7A0A">
        <w:rPr>
          <w:i/>
          <w:iCs/>
        </w:rPr>
        <w:t>lietas</w:t>
      </w:r>
      <w:r w:rsidRPr="009C7A0A">
        <w:t xml:space="preserve"> </w:t>
      </w:r>
      <w:r w:rsidRPr="009C7A0A">
        <w:rPr>
          <w:i/>
          <w:iCs/>
        </w:rPr>
        <w:t>25. sējuma 221. lapa</w:t>
      </w:r>
      <w:r w:rsidRPr="009C7A0A">
        <w:t>). Pārbaudes laikā konstatēts, ka darbi tika izpildīti atbilstoši noslēgtajam līgumam.</w:t>
      </w:r>
    </w:p>
    <w:p w14:paraId="14878C0B" w14:textId="77777777" w:rsidR="000202B2" w:rsidRPr="009C7A0A" w:rsidRDefault="000202B2" w:rsidP="009C7A0A">
      <w:pPr>
        <w:widowControl w:val="0"/>
        <w:spacing w:line="276" w:lineRule="auto"/>
        <w:ind w:firstLine="720"/>
        <w:contextualSpacing/>
        <w:jc w:val="both"/>
      </w:pPr>
      <w:r w:rsidRPr="009C7A0A">
        <w:t>Tādējādi secināms, ka komisijas locekļiem bija jāpārbauda, vai jumta konstrukcijas ir pārklātas ar ugunsdrošu krāsu, un šis pārklājums bija nepieciešams, lai ugunsgrēka gadījumā metāla kopnes būtu aizsargātas no temperatūras ietekmes, nevis no nogruvuma riska.</w:t>
      </w:r>
    </w:p>
    <w:p w14:paraId="2F143B9E" w14:textId="0D0B0971" w:rsidR="000202B2" w:rsidRPr="009C7A0A" w:rsidRDefault="000202B2" w:rsidP="009C7A0A">
      <w:pPr>
        <w:widowControl w:val="0"/>
        <w:spacing w:line="276" w:lineRule="auto"/>
        <w:ind w:firstLine="720"/>
        <w:contextualSpacing/>
        <w:jc w:val="both"/>
        <w:rPr>
          <w:iCs/>
        </w:rPr>
      </w:pPr>
      <w:r w:rsidRPr="009C7A0A">
        <w:rPr>
          <w:iCs/>
        </w:rPr>
        <w:t>Ievērojot minēto, Senāts atzīst, ka apsūdzētajiem</w:t>
      </w:r>
      <w:r w:rsidRPr="009C7A0A">
        <w:t xml:space="preserve"> </w:t>
      </w:r>
      <w:r w:rsidR="008639E9">
        <w:t>[pers. BJ]</w:t>
      </w:r>
      <w:r w:rsidRPr="009C7A0A">
        <w:t xml:space="preserve">, </w:t>
      </w:r>
      <w:r w:rsidR="008639E9">
        <w:t>[pers. BK]</w:t>
      </w:r>
      <w:r w:rsidRPr="009C7A0A">
        <w:t xml:space="preserve"> un </w:t>
      </w:r>
      <w:r w:rsidR="008639E9">
        <w:t>[pers. BL]</w:t>
      </w:r>
      <w:r w:rsidRPr="009C7A0A">
        <w:t xml:space="preserve"> </w:t>
      </w:r>
      <w:r w:rsidRPr="009C7A0A">
        <w:rPr>
          <w:iCs/>
        </w:rPr>
        <w:t>inkriminētā nolaidība nav radījusi tādu apdraudējumu, kas izraisīja apsūdzībā norādītās sekas.</w:t>
      </w:r>
    </w:p>
    <w:p w14:paraId="363FEA06" w14:textId="6C36E9F4" w:rsidR="000202B2" w:rsidRPr="009C7A0A" w:rsidRDefault="000202B2" w:rsidP="009C7A0A">
      <w:pPr>
        <w:widowControl w:val="0"/>
        <w:spacing w:line="276" w:lineRule="auto"/>
        <w:ind w:firstLine="720"/>
        <w:contextualSpacing/>
        <w:jc w:val="both"/>
      </w:pPr>
      <w:r w:rsidRPr="009C7A0A">
        <w:t xml:space="preserve">Lēmuma </w:t>
      </w:r>
      <w:r w:rsidR="008418B4" w:rsidRPr="009C7A0A">
        <w:t>1</w:t>
      </w:r>
      <w:r w:rsidRPr="009C7A0A">
        <w:t>6.</w:t>
      </w:r>
      <w:r w:rsidR="008418B4" w:rsidRPr="009C7A0A">
        <w:t>1</w:t>
      </w:r>
      <w:r w:rsidRPr="009C7A0A">
        <w:t> punktā jau ir atzīts, ka ugunsgrēks uz jumta ir bojājis tā pārsegumu, bet nav ietekmējis jumta nesošās konstrukcijas un nav veicinājis jumta nogruvumu.</w:t>
      </w:r>
    </w:p>
    <w:p w14:paraId="4D01C8E9" w14:textId="6E962013" w:rsidR="000202B2" w:rsidRPr="009C7A0A" w:rsidRDefault="000202B2" w:rsidP="00181FC1">
      <w:pPr>
        <w:widowControl w:val="0"/>
        <w:spacing w:line="276" w:lineRule="auto"/>
        <w:ind w:firstLine="720"/>
        <w:contextualSpacing/>
        <w:jc w:val="both"/>
      </w:pPr>
      <w:r w:rsidRPr="009C7A0A">
        <w:t xml:space="preserve">Senāts konstatē, ka apelācijas instances tiesa ir izvērtējusi, vai konkrētajos apstākļos bija nepieciešams veikt padziļinātu kopņu nestspējas pārbaudi, ja kopnes drošumu ugunsgrēks nav ietekmējis. Tiesa norādījusi, ka no liecinieku </w:t>
      </w:r>
      <w:r w:rsidR="00181FC1">
        <w:t>[pers. MF]</w:t>
      </w:r>
      <w:r w:rsidRPr="009C7A0A">
        <w:t xml:space="preserve">, </w:t>
      </w:r>
      <w:r w:rsidR="00181FC1">
        <w:t>[pers. MG]</w:t>
      </w:r>
      <w:r w:rsidRPr="009C7A0A">
        <w:t xml:space="preserve"> un </w:t>
      </w:r>
      <w:r w:rsidR="00181FC1">
        <w:t>[pers. MH]</w:t>
      </w:r>
      <w:r w:rsidRPr="009C7A0A">
        <w:t xml:space="preserve">, kā arī apsūdzēto </w:t>
      </w:r>
      <w:r w:rsidR="00181FC1">
        <w:t>[pers. BK]</w:t>
      </w:r>
      <w:r w:rsidRPr="009C7A0A">
        <w:t xml:space="preserve"> un </w:t>
      </w:r>
      <w:r w:rsidR="00181FC1">
        <w:t>[pers. BL]</w:t>
      </w:r>
      <w:r w:rsidRPr="009C7A0A">
        <w:t xml:space="preserve"> liecībām secināms, ka pēc ugunsgrēka tika veikta radīto seku pārbaude un novērtēšana. Pārbaudot ugunsgrēka radītās sekas, tika konstatēts, ka bija bojāts jumta hidroizolācijas un siltumizolācijas segums, alumīnija kasešu apšuvums un betona virsmas stūris, kā arī siena starp apakšējo un augšējo jumta daļu. </w:t>
      </w:r>
      <w:proofErr w:type="spellStart"/>
      <w:r w:rsidRPr="009C7A0A">
        <w:t>Virsbetona</w:t>
      </w:r>
      <w:proofErr w:type="spellEnd"/>
      <w:r w:rsidRPr="009C7A0A">
        <w:t xml:space="preserve"> slāņa un kopņu drošums netika ietekmēts.</w:t>
      </w:r>
    </w:p>
    <w:p w14:paraId="58857F97" w14:textId="25DD5755" w:rsidR="000202B2" w:rsidRPr="009C7A0A" w:rsidRDefault="000202B2" w:rsidP="009C7A0A">
      <w:pPr>
        <w:widowControl w:val="0"/>
        <w:spacing w:line="276" w:lineRule="auto"/>
        <w:ind w:firstLine="720"/>
        <w:contextualSpacing/>
        <w:jc w:val="both"/>
      </w:pPr>
      <w:r w:rsidRPr="009C7A0A">
        <w:t xml:space="preserve">Pretēji kasācijas protestā norādītajam apelācijas instances tiesa nav vadījusies tikai no procesā iesaistīto personu viedokļa, bet ir izvērtējusi normatīvos tiesību aktus, kas noteic </w:t>
      </w:r>
      <w:r w:rsidR="00D32BCF">
        <w:t>[pers. BJ]</w:t>
      </w:r>
      <w:r w:rsidRPr="009C7A0A">
        <w:t xml:space="preserve"> kompetenci, arī iesniedzot tehniskā projekta paskaidrojuma rakstu Būvkonstrukcijas daļas būves konstruktīvajā risinājumā, un pamatoti secinājusi, ka par katru būvprojekta daļu un tās risinājumiem atbild būvprojekta daļu vadītāji. Šāds nosacījums attiecināms arī uz būvniecības autoruzraudzību.</w:t>
      </w:r>
    </w:p>
    <w:p w14:paraId="147CA1BE" w14:textId="77777777" w:rsidR="000202B2" w:rsidRPr="009C7A0A" w:rsidRDefault="000202B2" w:rsidP="009C7A0A">
      <w:pPr>
        <w:widowControl w:val="0"/>
        <w:spacing w:line="276" w:lineRule="auto"/>
        <w:ind w:firstLine="720"/>
        <w:contextualSpacing/>
        <w:jc w:val="both"/>
      </w:pPr>
      <w:r w:rsidRPr="009C7A0A">
        <w:t>Apelācijas instances tiesa motivēti atspēkojusi prokurora</w:t>
      </w:r>
      <w:r w:rsidRPr="009C7A0A">
        <w:rPr>
          <w:b/>
          <w:bCs/>
        </w:rPr>
        <w:t xml:space="preserve"> </w:t>
      </w:r>
      <w:r w:rsidRPr="009C7A0A">
        <w:t>viedokli, ka</w:t>
      </w:r>
      <w:r w:rsidRPr="009C7A0A">
        <w:rPr>
          <w:b/>
          <w:bCs/>
        </w:rPr>
        <w:t xml:space="preserve"> </w:t>
      </w:r>
      <w:r w:rsidRPr="009C7A0A">
        <w:t xml:space="preserve">Ministru kabineta 1997. gada 1. aprīļa noteikumu Nr. 112 „Vispārīgie būvnoteikumi” (turpmāk – </w:t>
      </w:r>
      <w:bookmarkStart w:id="22" w:name="_Hlk185322716"/>
      <w:r w:rsidRPr="009C7A0A">
        <w:t>Vispārīgie būvnoteikumi</w:t>
      </w:r>
      <w:bookmarkEnd w:id="22"/>
      <w:r w:rsidRPr="009C7A0A">
        <w:t>) 69. punkts interpretējams tādējādi, ka būvprojekta vadītājs atbild par visām projekta daļām.</w:t>
      </w:r>
    </w:p>
    <w:p w14:paraId="0C55C05B" w14:textId="77777777" w:rsidR="000202B2" w:rsidRPr="009C7A0A" w:rsidRDefault="000202B2" w:rsidP="009C7A0A">
      <w:pPr>
        <w:widowControl w:val="0"/>
        <w:spacing w:line="276" w:lineRule="auto"/>
        <w:ind w:firstLine="720"/>
        <w:contextualSpacing/>
        <w:jc w:val="both"/>
      </w:pPr>
      <w:r w:rsidRPr="009C7A0A">
        <w:t>Minēta norma paredzēja, ka būvprojekta vadītājs ir atbildīgs par projektēšanas darbu koordinēšanu, atsevišķo projekta daļu savstarpējo atbilstību un būvprojekta saturu kopumā.</w:t>
      </w:r>
    </w:p>
    <w:p w14:paraId="50C11DBA" w14:textId="77777777" w:rsidR="000202B2" w:rsidRPr="009C7A0A" w:rsidRDefault="000202B2" w:rsidP="009C7A0A">
      <w:pPr>
        <w:widowControl w:val="0"/>
        <w:spacing w:line="276" w:lineRule="auto"/>
        <w:ind w:firstLine="720"/>
        <w:contextualSpacing/>
        <w:jc w:val="both"/>
      </w:pPr>
      <w:r w:rsidRPr="009C7A0A">
        <w:t>Pamatojot savu atzinumu, tiesa atsaukusies uz Vispārīgo būvnoteikumu 70. un 89. punkta prasībām.</w:t>
      </w:r>
    </w:p>
    <w:p w14:paraId="1B9E4B07" w14:textId="77777777" w:rsidR="000202B2" w:rsidRPr="009C7A0A" w:rsidRDefault="000202B2" w:rsidP="009C7A0A">
      <w:pPr>
        <w:widowControl w:val="0"/>
        <w:spacing w:line="276" w:lineRule="auto"/>
        <w:ind w:firstLine="720"/>
        <w:contextualSpacing/>
        <w:jc w:val="both"/>
      </w:pPr>
      <w:r w:rsidRPr="009C7A0A">
        <w:t>Vispārīgo būvnoteikumu 70. punkts noteic, ka par būvprojekta sastāvā ietilpstošu būvprojekta daļu atbild attiecīgajā darba veidā sertificēts būvprojekta daļas vadītājs.</w:t>
      </w:r>
    </w:p>
    <w:p w14:paraId="22B118F2" w14:textId="77777777" w:rsidR="000202B2" w:rsidRPr="009C7A0A" w:rsidRDefault="000202B2" w:rsidP="009C7A0A">
      <w:pPr>
        <w:widowControl w:val="0"/>
        <w:spacing w:line="276" w:lineRule="auto"/>
        <w:ind w:firstLine="720"/>
        <w:contextualSpacing/>
        <w:jc w:val="both"/>
      </w:pPr>
      <w:r w:rsidRPr="009C7A0A">
        <w:t xml:space="preserve">Atbilstoši Vispārīgo būvnoteikumu 89. punktam tehniskais projekts ietver šādas </w:t>
      </w:r>
      <w:r w:rsidRPr="009C7A0A">
        <w:lastRenderedPageBreak/>
        <w:t xml:space="preserve">daļas: vispārīga, arhitektūras, </w:t>
      </w:r>
      <w:proofErr w:type="spellStart"/>
      <w:r w:rsidRPr="009C7A0A">
        <w:t>inženierrisinājumu</w:t>
      </w:r>
      <w:proofErr w:type="spellEnd"/>
      <w:r w:rsidRPr="009C7A0A">
        <w:t>, tehnoloģiskā (ražošanas ēku un būvju projektiem), ekonomikas (valsts un pašvaldību finansētiem objektiem), būvdarbu organizācijas, ugunsdrošības pasākumu pārskata (sabiedriski nozīmīgām būvēm) daļa, kā arī energoefektivitātes aprēķins, ja to nosaka Ēku energoefektivitātes likums.</w:t>
      </w:r>
    </w:p>
    <w:p w14:paraId="7F16C7BD" w14:textId="77777777" w:rsidR="000202B2" w:rsidRPr="009C7A0A" w:rsidRDefault="000202B2" w:rsidP="009C7A0A">
      <w:pPr>
        <w:widowControl w:val="0"/>
        <w:spacing w:line="276" w:lineRule="auto"/>
        <w:ind w:firstLine="720"/>
        <w:contextualSpacing/>
        <w:jc w:val="both"/>
      </w:pPr>
      <w:r w:rsidRPr="009C7A0A">
        <w:t>Tiesa norādījusi, ka Latvijas būvnormatīva LBN 006-00 „Būtiskas prasības būvēm” 4. punktā ietverta prasība būves projektēt un būvēt tā, lai, tās ekspluatējot pilnā aprēķina slodzē, neizraisītu visas būves vai tās atsevišķu daļu sabrukumu, tiek nodrošināta ar būvprojekta daļu risinājumiem, par kuriem atbild attiecīgo būvprojekta daļu vadītāji.</w:t>
      </w:r>
    </w:p>
    <w:p w14:paraId="27F996F9" w14:textId="77777777" w:rsidR="000202B2" w:rsidRPr="009C7A0A" w:rsidRDefault="000202B2" w:rsidP="009C7A0A">
      <w:pPr>
        <w:widowControl w:val="0"/>
        <w:spacing w:line="276" w:lineRule="auto"/>
        <w:ind w:firstLine="720"/>
        <w:contextualSpacing/>
        <w:jc w:val="both"/>
      </w:pPr>
      <w:r w:rsidRPr="009C7A0A">
        <w:t xml:space="preserve">Ievērojot minēto, tiesa atzinusi, ka katram būvprojekta vai būvniecības dalībniekam konkrētā būvniecības posmā piemīt sava individuāla kompetence jeb individuāls subjektīvo tiesību un pienākumu kopums, kuru imperatīvi paredz tiesību norma. Tādējādi sertificēta arhitekta profesionālā atbildība ir personīga un attiecināma tikai un vienīgi uz pakalpojuma daļu, kura ir izstrādāta, pamatojoties uz profesionālo kompetenci sertificētā jomā atbilstoši pakalpojuma līgumā, normatīvajos tiesību aktos, labās prakses un ētikas standartos noteiktajiem pienākumiem. Savukārt būvniecības </w:t>
      </w:r>
      <w:proofErr w:type="spellStart"/>
      <w:r w:rsidRPr="009C7A0A">
        <w:t>autoruzraugs</w:t>
      </w:r>
      <w:proofErr w:type="spellEnd"/>
      <w:r w:rsidRPr="009C7A0A">
        <w:t xml:space="preserve"> ir atbildīgs par to daļu, kuru tas ir izstrādājis. Arhitektam, veicot autoruzraudzību, nav un nevar būt pienākums pārbaudīt būvkonstrukciju savienojumus, pārliecināties par būvkonstrukciju metinājumu un savienojumu kvalitāti, pareizību un atbilstību standartiem.</w:t>
      </w:r>
    </w:p>
    <w:p w14:paraId="2D2184EE" w14:textId="1276EBCC" w:rsidR="000202B2" w:rsidRPr="009C7A0A" w:rsidRDefault="000202B2" w:rsidP="009C7A0A">
      <w:pPr>
        <w:widowControl w:val="0"/>
        <w:spacing w:line="276" w:lineRule="auto"/>
        <w:ind w:firstLine="720"/>
        <w:contextualSpacing/>
        <w:jc w:val="both"/>
      </w:pPr>
      <w:r w:rsidRPr="009C7A0A">
        <w:t xml:space="preserve">Senātam nav pamata apšaubīt ar likumu pamatotus apelācijas instances tiesas secinājumus, kas balstīti uz lietā konstatētajiem faktiskajiem apstākļiem. Prokurora argumenti par </w:t>
      </w:r>
      <w:r w:rsidR="00667FCF">
        <w:t>[pers. BJ]</w:t>
      </w:r>
      <w:r w:rsidRPr="009C7A0A">
        <w:t xml:space="preserve"> atbildību būvniecības procesā ir saistīti ar protesta iesniedzēja atšķirīgo viedokli par tiesību normas interpretāciju un vērsti uz to, lai panāktu apelācijas instances tiesas nolēmuma atcelšanu nevis juridisku, bet faktisku iemeslu dēļ, kas ir pretrunā ar Kriminālprocesa likuma 569. panta pirmo daļu.</w:t>
      </w:r>
    </w:p>
    <w:p w14:paraId="79F57A52" w14:textId="77777777" w:rsidR="000202B2" w:rsidRPr="009C7A0A" w:rsidRDefault="000202B2" w:rsidP="009C7A0A">
      <w:pPr>
        <w:widowControl w:val="0"/>
        <w:spacing w:line="276" w:lineRule="auto"/>
        <w:ind w:firstLine="720"/>
        <w:contextualSpacing/>
        <w:jc w:val="both"/>
      </w:pPr>
    </w:p>
    <w:p w14:paraId="59629027" w14:textId="0B799FFE" w:rsidR="000202B2" w:rsidRPr="009C7A0A" w:rsidRDefault="000202B2" w:rsidP="009C7A0A">
      <w:pPr>
        <w:widowControl w:val="0"/>
        <w:spacing w:line="276" w:lineRule="auto"/>
        <w:ind w:firstLine="720"/>
        <w:contextualSpacing/>
        <w:jc w:val="both"/>
      </w:pPr>
      <w:r w:rsidRPr="009C7A0A">
        <w:t>[2</w:t>
      </w:r>
      <w:r w:rsidR="008418B4" w:rsidRPr="009C7A0A">
        <w:t>1</w:t>
      </w:r>
      <w:r w:rsidRPr="009C7A0A">
        <w:t xml:space="preserve">] Senāts atzīst, ka apelācijas instances tiesa atbilstoši Kriminālprocesa likuma 128. pantam izvērtējusi lietā iegūtos pierādījumus to kopumā un savstarpējā sakarībā un pamatoti atzinusi, ka apsūdzētās </w:t>
      </w:r>
      <w:r w:rsidR="007509D6">
        <w:t>[pers. BM]</w:t>
      </w:r>
      <w:r w:rsidRPr="009C7A0A">
        <w:t xml:space="preserve"> nav Krimināllikuma 319. panta trešajā daļā paredzētā noziedzīgā nodarījuma sastāva.</w:t>
      </w:r>
    </w:p>
    <w:p w14:paraId="35410574" w14:textId="2DE3B58E" w:rsidR="000202B2" w:rsidRPr="009C7A0A" w:rsidRDefault="000202B2" w:rsidP="009C7A0A">
      <w:pPr>
        <w:widowControl w:val="0"/>
        <w:spacing w:line="276" w:lineRule="auto"/>
        <w:ind w:firstLine="720"/>
        <w:contextualSpacing/>
        <w:jc w:val="both"/>
      </w:pPr>
      <w:r w:rsidRPr="009C7A0A">
        <w:t xml:space="preserve">No </w:t>
      </w:r>
      <w:r w:rsidR="00E73599">
        <w:t>[pers. BM]</w:t>
      </w:r>
      <w:r w:rsidRPr="009C7A0A">
        <w:t xml:space="preserve"> celtās apsūdzības secināms, ka viņa, būdama </w:t>
      </w:r>
      <w:r w:rsidRPr="00210849">
        <w:t>Rīgas pilsētas būvvaldes Rīgas pilsētas būvinspekcijas Daugavas kreisā krasta būvinspektoru nodaļas vadītāja, bet 2011. gada 24. oktobrī – arī Rīgas pilsētas būvinspekcijas priekšnieka pienākumu izpildītāja –, nolaidīgi pildīja amata pienākumus, prot</w:t>
      </w:r>
      <w:r w:rsidRPr="009C7A0A">
        <w:t>i: 1) neveica un nenodrošināja nevienu plānoto Objekta pārbaudi; 2) nesavlaicīgi, nekvalitatīvi un neatbilstoši veica neplānoto Objekta pārbaudi; 3) pildot Rīgas pilsētas būvvaldes Rīgas pilsētas būvinspekcijas priekšnieka pienākumus tā prombūtnes laikā, nepārliecinājās par pakļautībā esošā darbinieka darbību atbilstību spēkā esošajām tiesību normām un iekšējiem normatīvajiem tiesību aktiem, kā arī par sastādītajā un iesniegtajā aktā par Objekta pieņemšanu ekspluatācijā norādīto ziņu atbilstību faktiskajiem apstākļiem, apstiprināja aktu par Objekta 1. kārtas pieņemšanu ekspluatācijā.</w:t>
      </w:r>
    </w:p>
    <w:p w14:paraId="1A7B1274" w14:textId="77777777" w:rsidR="000202B2" w:rsidRPr="009C7A0A" w:rsidRDefault="000202B2" w:rsidP="009C7A0A">
      <w:pPr>
        <w:widowControl w:val="0"/>
        <w:spacing w:line="276" w:lineRule="auto"/>
        <w:ind w:firstLine="720"/>
        <w:contextualSpacing/>
        <w:jc w:val="both"/>
      </w:pPr>
      <w:r w:rsidRPr="009C7A0A">
        <w:t>Senāts konstatē, ka apelācijas instances tiesa motivēti atspēkojusi apelācijas protesta argumentus, uz kuriem prokurors atkārtoti atsaucies kasācijas protestā.</w:t>
      </w:r>
    </w:p>
    <w:p w14:paraId="7E7FA169" w14:textId="77777777" w:rsidR="000202B2" w:rsidRPr="009C7A0A" w:rsidRDefault="000202B2" w:rsidP="009C7A0A">
      <w:pPr>
        <w:widowControl w:val="0"/>
        <w:spacing w:line="276" w:lineRule="auto"/>
        <w:ind w:firstLine="720"/>
        <w:contextualSpacing/>
        <w:jc w:val="both"/>
        <w:rPr>
          <w:b/>
        </w:rPr>
      </w:pPr>
      <w:r w:rsidRPr="009C7A0A">
        <w:t xml:space="preserve">Apelācijas instances tiesa norādījusi, ka no 1995. gada 10. augusta likuma „Būvniecības likums” 30. panta un Ministru kabineta 1997. gada 1. aprīļa noteikumu </w:t>
      </w:r>
      <w:r w:rsidRPr="009C7A0A">
        <w:lastRenderedPageBreak/>
        <w:t>Nr. 112 „Vispārīgie būvnoteikumi” 162. punkta secināms, ka</w:t>
      </w:r>
      <w:r w:rsidRPr="009C7A0A">
        <w:rPr>
          <w:b/>
        </w:rPr>
        <w:t xml:space="preserve"> </w:t>
      </w:r>
      <w:r w:rsidRPr="009C7A0A">
        <w:t>būvinspektoram ir tiesības, nevis pienākums, veikt pārbaudes būvniecības laikā. Būvniecības process vairākās kārtās tiek uztverts kā vienots veselums, kā viens būvobjekts, tādējādi būvniecības dokumentācija ir pārbaudāma, pieņemot ēku ekspluatācijā.</w:t>
      </w:r>
    </w:p>
    <w:p w14:paraId="01603EF8" w14:textId="77777777" w:rsidR="000202B2" w:rsidRPr="009C7A0A" w:rsidRDefault="000202B2" w:rsidP="009C7A0A">
      <w:pPr>
        <w:widowControl w:val="0"/>
        <w:spacing w:line="276" w:lineRule="auto"/>
        <w:ind w:firstLine="720"/>
        <w:contextualSpacing/>
        <w:jc w:val="both"/>
      </w:pPr>
      <w:r w:rsidRPr="009C7A0A">
        <w:t>Senāts konstatē, ka prokurors kasācijas protestā norādījis, ka nav izšķirošas nozīmes tam, vai normatīvajā tiesību aktā tiek lietots termins „pienākums” vai „tiesības”, bet gan tas, vai konkrētajā situācijā ir pienākums rīkoties. Atsevišķos gadījumos normatīvajos tiesību aktos piešķirtās tiesības rada pienākumu veikt konkrētas darbības tiesību un likumīgo interešu aizsardzībai, ja pastāv nosacījumi šo tiesību izmantošanai.</w:t>
      </w:r>
    </w:p>
    <w:p w14:paraId="645C7374" w14:textId="77777777" w:rsidR="000202B2" w:rsidRPr="009C7A0A" w:rsidRDefault="000202B2" w:rsidP="009C7A0A">
      <w:pPr>
        <w:widowControl w:val="0"/>
        <w:spacing w:line="276" w:lineRule="auto"/>
        <w:ind w:firstLine="720"/>
        <w:contextualSpacing/>
        <w:jc w:val="both"/>
      </w:pPr>
      <w:r w:rsidRPr="009C7A0A">
        <w:t>Vienlaikus prokurors nav pamatojis, kāda bīstama situācija, kura būvvaldes darbiniekiem bija zināma, pastāvēja konkrētajā gadījumā, lai amatpersona izmantotu tiesības, kuras tai piešķirtas normatīvajos tiesību aktos.</w:t>
      </w:r>
    </w:p>
    <w:p w14:paraId="49C60E4B" w14:textId="77777777" w:rsidR="000202B2" w:rsidRPr="009C7A0A" w:rsidRDefault="000202B2" w:rsidP="009C7A0A">
      <w:pPr>
        <w:widowControl w:val="0"/>
        <w:spacing w:line="276" w:lineRule="auto"/>
        <w:ind w:firstLine="720"/>
        <w:contextualSpacing/>
        <w:jc w:val="both"/>
      </w:pPr>
      <w:r w:rsidRPr="009C7A0A">
        <w:t>Pretēji prokurora protestā norādītajam Senāts atzīst, ka apelācijas instances tiesa ir vērtējusi, vai būvvaldes darbiniekiem bija zināms par ugunsgrēku, kas noticis uz jumta.</w:t>
      </w:r>
    </w:p>
    <w:p w14:paraId="4E1F40CA" w14:textId="224172C3" w:rsidR="000202B2" w:rsidRPr="009C7A0A" w:rsidRDefault="000202B2" w:rsidP="00E76527">
      <w:pPr>
        <w:widowControl w:val="0"/>
        <w:spacing w:line="276" w:lineRule="auto"/>
        <w:ind w:firstLine="720"/>
        <w:contextualSpacing/>
        <w:jc w:val="both"/>
      </w:pPr>
      <w:r w:rsidRPr="009C7A0A">
        <w:t xml:space="preserve">Apelācijas instances tiesa apsūdzētās </w:t>
      </w:r>
      <w:r w:rsidR="00E76527">
        <w:t>[pers. BM]</w:t>
      </w:r>
      <w:r w:rsidRPr="009C7A0A">
        <w:t xml:space="preserve"> liecību par to, ka viņas rīcībā nebija informācijas par to, ka uz Objekta jumta 2011. gada naktī no 1. augusta uz 2. augustu notika ugunsgrēks, ticamību ir izvērtējusi kopsakarā ar: 1) Rīgas pilsētas būvvaldes Dokumentu aprites nodaļā kratīšanā iegūtajām ziņām par faktiem; 2) liecinieku </w:t>
      </w:r>
      <w:r w:rsidR="00E76527">
        <w:t>[pers. MK]</w:t>
      </w:r>
      <w:r w:rsidRPr="009C7A0A">
        <w:t xml:space="preserve">, </w:t>
      </w:r>
      <w:r w:rsidR="00E76527">
        <w:t>[pers. ML]</w:t>
      </w:r>
      <w:r w:rsidRPr="009C7A0A">
        <w:t xml:space="preserve">, </w:t>
      </w:r>
      <w:r w:rsidR="00E76527">
        <w:t>[pers. MM]</w:t>
      </w:r>
      <w:r w:rsidRPr="009C7A0A">
        <w:t xml:space="preserve">, </w:t>
      </w:r>
      <w:r w:rsidR="00E76527">
        <w:t>[pers. MN]</w:t>
      </w:r>
      <w:r w:rsidRPr="009C7A0A">
        <w:t xml:space="preserve"> un apsūdzētā </w:t>
      </w:r>
      <w:r w:rsidR="00E76527">
        <w:t>[pers. BN]</w:t>
      </w:r>
      <w:r w:rsidRPr="009C7A0A">
        <w:t xml:space="preserve"> liecībām, ka būvvaldē nebija informācijas par ugunsgrēku.</w:t>
      </w:r>
    </w:p>
    <w:p w14:paraId="200574A7" w14:textId="1BF49E70" w:rsidR="000202B2" w:rsidRPr="009C7A0A" w:rsidRDefault="000202B2" w:rsidP="009C7A0A">
      <w:pPr>
        <w:widowControl w:val="0"/>
        <w:spacing w:line="276" w:lineRule="auto"/>
        <w:ind w:firstLine="720"/>
        <w:contextualSpacing/>
        <w:jc w:val="both"/>
      </w:pPr>
      <w:r w:rsidRPr="009C7A0A">
        <w:t xml:space="preserve">Tāpat apelācijas instances tiesa ir ņēmusi vērā, ka ugunsgrēka likvidācijas sekas tika novērstas 3–4 dienu laikā, tāpēc </w:t>
      </w:r>
      <w:r w:rsidR="00F816EA">
        <w:t>[pers. BM]</w:t>
      </w:r>
      <w:r w:rsidRPr="009C7A0A">
        <w:t>, apsekojot Objektu saistībā ar būvatļaujas pagarinājuma izsniegšanu, tās objektīvi nebija redzamas.</w:t>
      </w:r>
    </w:p>
    <w:p w14:paraId="0C58FA65" w14:textId="44823663" w:rsidR="000202B2" w:rsidRPr="009C7A0A" w:rsidRDefault="000202B2" w:rsidP="009C7A0A">
      <w:pPr>
        <w:widowControl w:val="0"/>
        <w:spacing w:line="276" w:lineRule="auto"/>
        <w:ind w:firstLine="720"/>
        <w:contextualSpacing/>
        <w:jc w:val="both"/>
      </w:pPr>
      <w:r w:rsidRPr="009C7A0A">
        <w:t>Senāts atzīst, ka apelācijas instances tiesa pamatoti norādījusi, ka</w:t>
      </w:r>
      <w:r w:rsidRPr="009C7A0A">
        <w:rPr>
          <w:b/>
          <w:bCs/>
        </w:rPr>
        <w:t xml:space="preserve"> </w:t>
      </w:r>
      <w:r w:rsidRPr="009C7A0A">
        <w:t xml:space="preserve">iesniegums par būvatļaujas derīguma termiņa pagarināšanu kopā ar </w:t>
      </w:r>
      <w:r w:rsidR="001D0318">
        <w:t>[pers. BM]</w:t>
      </w:r>
      <w:r w:rsidRPr="009C7A0A">
        <w:t xml:space="preserve"> atzīmi „atkāpes būvniecības procesā nav konstatētas” un pievienotajām fotogrāfijām satur visu nepieciešamo informāciju, kas norādīta Rīgas pilsētas būvvaldes 2011. gada 13. maija Iekšējo noteikumu Nr. BV-11-13 22. punktā (turpmāk – Iekšējie noteikumi) un Ministru kabineta 2010. gada 26. oktobra noteikumu Nr. 1009 „Noteikumi par būvinspektoriem” 2. pielikumā.</w:t>
      </w:r>
    </w:p>
    <w:p w14:paraId="4C8AB25B" w14:textId="1802EAC5" w:rsidR="000202B2" w:rsidRPr="009C7A0A" w:rsidRDefault="000202B2" w:rsidP="009C7A0A">
      <w:pPr>
        <w:widowControl w:val="0"/>
        <w:spacing w:line="276" w:lineRule="auto"/>
        <w:ind w:firstLine="720"/>
        <w:contextualSpacing/>
        <w:jc w:val="both"/>
      </w:pPr>
      <w:r w:rsidRPr="009C7A0A">
        <w:t xml:space="preserve">Pretēji prokurora norādei apelācijas instances tiesa ir ne tikai ņēmusi vērā apsūdzētās </w:t>
      </w:r>
      <w:r w:rsidR="00BA1F57">
        <w:t>[pers. BM]</w:t>
      </w:r>
      <w:r w:rsidRPr="009C7A0A">
        <w:t xml:space="preserve"> liecības, bet arī normatīvā tiesību akta prasības, kas noteic objekta apsekošanas apjomu.</w:t>
      </w:r>
    </w:p>
    <w:p w14:paraId="7FE939B3" w14:textId="0F198196" w:rsidR="000202B2" w:rsidRPr="009C7A0A" w:rsidRDefault="000202B2" w:rsidP="009C7A0A">
      <w:pPr>
        <w:widowControl w:val="0"/>
        <w:spacing w:line="276" w:lineRule="auto"/>
        <w:ind w:firstLine="720"/>
        <w:contextualSpacing/>
        <w:jc w:val="both"/>
      </w:pPr>
      <w:r w:rsidRPr="009C7A0A">
        <w:t xml:space="preserve">Apsūdzētā </w:t>
      </w:r>
      <w:r w:rsidR="00F652BC">
        <w:t>[pers. BM]</w:t>
      </w:r>
      <w:r w:rsidRPr="009C7A0A">
        <w:t xml:space="preserve"> ir liecinājusi, ka iesniegumā par būvatļaujas derīguma termiņa pagarināšanu bija norādīts – „nepabeigta ārējā un iekšējā apdare, un teritorijas labiekārtojums”. Apsekojot Objektu, viņa konstatēja, ka būvdarbi nav pabeigti. Pirms objekta apsekošanas viņa iepazinusies ar arhitektūras sējumu, kurā identificējusi, kādai ir jāizskatās pabeigtai fasādei un labiekārtojumam. Objektā esošā faktiskā situācija tikusi fiksēta, veicot fotografēšanu.</w:t>
      </w:r>
    </w:p>
    <w:p w14:paraId="315796C4" w14:textId="14936B62" w:rsidR="000202B2" w:rsidRPr="009C7A0A" w:rsidRDefault="000202B2" w:rsidP="009C7A0A">
      <w:pPr>
        <w:widowControl w:val="0"/>
        <w:spacing w:line="276" w:lineRule="auto"/>
        <w:ind w:firstLine="720"/>
        <w:contextualSpacing/>
        <w:jc w:val="both"/>
      </w:pPr>
      <w:r w:rsidRPr="009C7A0A">
        <w:t xml:space="preserve">Apelācijas instances tiesa atzinusi, ka apsūdzētā </w:t>
      </w:r>
      <w:r w:rsidR="00DC59B7">
        <w:t>[pers. BM]</w:t>
      </w:r>
      <w:r w:rsidRPr="009C7A0A">
        <w:t xml:space="preserve"> pienākumus ir veikusi atbilstoši Iekšējo noteikumu prasībām.</w:t>
      </w:r>
    </w:p>
    <w:p w14:paraId="083FB818" w14:textId="77777777" w:rsidR="000202B2" w:rsidRPr="009C7A0A" w:rsidRDefault="000202B2" w:rsidP="009C7A0A">
      <w:pPr>
        <w:widowControl w:val="0"/>
        <w:spacing w:line="276" w:lineRule="auto"/>
        <w:ind w:firstLine="720"/>
        <w:contextualSpacing/>
        <w:jc w:val="both"/>
      </w:pPr>
      <w:r w:rsidRPr="009C7A0A">
        <w:t>Saskaņā ar Iekšējo noteikumu 17.2. punktu būvinspektors būvatļauju pārreģistrēšanas un derīguma termiņa pagarināšanas gadījumā veic konstatāciju par situāciju būvobjektā (konstatējot, vai būvdarbi ir/ nav uzsākti, vizuāli apsekojot būvobjektu, ir konstatētas atkāpes no akceptētā būvprojekta).</w:t>
      </w:r>
    </w:p>
    <w:p w14:paraId="0F8630DC" w14:textId="4CC7BC3A" w:rsidR="000202B2" w:rsidRPr="009C7A0A" w:rsidRDefault="000202B2" w:rsidP="009C7A0A">
      <w:pPr>
        <w:widowControl w:val="0"/>
        <w:spacing w:line="276" w:lineRule="auto"/>
        <w:ind w:firstLine="720"/>
        <w:contextualSpacing/>
        <w:jc w:val="both"/>
      </w:pPr>
      <w:r w:rsidRPr="009C7A0A">
        <w:t xml:space="preserve">Apelācijas instances tiesa norādījusi, ka no iesnieguma par būvatļaujas derīguma </w:t>
      </w:r>
      <w:r w:rsidRPr="009C7A0A">
        <w:lastRenderedPageBreak/>
        <w:t xml:space="preserve">termiņa pagarināšanu redzams, ka </w:t>
      </w:r>
      <w:r w:rsidR="00831753">
        <w:t>[pers. BM]</w:t>
      </w:r>
      <w:r w:rsidRPr="009C7A0A">
        <w:t>, veicot Objekta vizuālu apsekošanu, nav konstatējusi atkāpes būvniecības procesā, bet no pievienotajām fotogrāfijām ir redzams, ka ēkas fasāde un labiekārtojums nav pabeigti.</w:t>
      </w:r>
    </w:p>
    <w:p w14:paraId="2A0D2DFB" w14:textId="77777777" w:rsidR="000202B2" w:rsidRPr="009C7A0A" w:rsidRDefault="000202B2" w:rsidP="009C7A0A">
      <w:pPr>
        <w:widowControl w:val="0"/>
        <w:spacing w:line="276" w:lineRule="auto"/>
        <w:ind w:firstLine="720"/>
        <w:contextualSpacing/>
        <w:jc w:val="both"/>
      </w:pPr>
      <w:r w:rsidRPr="009C7A0A">
        <w:t>Tādējādi pats par sevi fakts, ka atzinums nav sniegts atsevišķa dokumenta veidā, nevar būt par pamatu, lai atzītu, ka pārbaude nav veikta, un tas neliedz izdarīt secinājumu par pārbaudes pilnīgumu.</w:t>
      </w:r>
    </w:p>
    <w:p w14:paraId="56A9C9A7" w14:textId="7053E23D" w:rsidR="000202B2" w:rsidRPr="009C7A0A" w:rsidRDefault="000202B2" w:rsidP="009C7A0A">
      <w:pPr>
        <w:widowControl w:val="0"/>
        <w:spacing w:line="276" w:lineRule="auto"/>
        <w:ind w:firstLine="720"/>
        <w:contextualSpacing/>
        <w:jc w:val="both"/>
      </w:pPr>
      <w:r w:rsidRPr="009C7A0A">
        <w:t xml:space="preserve">Apelācijas instances tiesa motivēti noraidījusi prokurora argumentus par to, ka </w:t>
      </w:r>
      <w:r w:rsidR="006E2343">
        <w:t>[pers. BM]</w:t>
      </w:r>
      <w:r w:rsidRPr="009C7A0A">
        <w:t xml:space="preserve">, pildot </w:t>
      </w:r>
      <w:r w:rsidRPr="0088417A">
        <w:t>Rīgas pilsētas būvvaldes Rīgas pilsētas būvinspekcijas priekšnieka pienākumus, apstiprināja</w:t>
      </w:r>
      <w:r w:rsidRPr="009C7A0A">
        <w:t xml:space="preserve"> aktu par Objekta 1. kārtas pieņemšanu ekspluatācijā, nepārliecinoties par pakļautībā esošā darbinieka darbību atbilstību spēkā esošajām tiesību normām un iekšējiem normatīvajiem tiesību aktiem, kā arī pa aktā par Objekta pieņemšanu ekspluatācijā norādīto ziņu atbilstību faktiskajiem apstākļiem.</w:t>
      </w:r>
    </w:p>
    <w:p w14:paraId="4AA9F2D8" w14:textId="77777777" w:rsidR="000202B2" w:rsidRPr="009C7A0A" w:rsidRDefault="000202B2" w:rsidP="009C7A0A">
      <w:pPr>
        <w:widowControl w:val="0"/>
        <w:spacing w:line="276" w:lineRule="auto"/>
        <w:ind w:firstLine="720"/>
        <w:contextualSpacing/>
        <w:jc w:val="both"/>
      </w:pPr>
      <w:r w:rsidRPr="009C7A0A">
        <w:t>Pamatojot savu atzinumu, apelācijas instances tiesa ņēmusi vērā Ministru kabineta 2004. gada 13. aprīļa noteikumu Nr. 299 „Noteikumi par būvju pieņemšanu ekspluatācijā” 20. punktā noteikto, ka komisijas parakstīto aktu piecu darbdienu laikā apstiprina pašvaldības atbildīgā amatpersona. Būve ir uzskatāma par pieņemtu ekspluatācijā ar akta apstiprināšanas dienu. Turklāt minēto noteikumu 21. punkts noteic, ka komisijas locekļi atbilstoši kompetencei ir atbildīgi par pieņemto lēmumu.</w:t>
      </w:r>
    </w:p>
    <w:p w14:paraId="74D626E0" w14:textId="77777777" w:rsidR="000202B2" w:rsidRPr="009C7A0A" w:rsidRDefault="000202B2" w:rsidP="009C7A0A">
      <w:pPr>
        <w:widowControl w:val="0"/>
        <w:spacing w:line="276" w:lineRule="auto"/>
        <w:ind w:firstLine="720"/>
        <w:contextualSpacing/>
        <w:jc w:val="both"/>
      </w:pPr>
      <w:r w:rsidRPr="009C7A0A">
        <w:t>Apelācijas instances tiesa secinājusi, ka akta par būves pieņemšanu ekspluatācijā apstiprināšana neparedz akta apstiprinātāja došanos uz objektu, atkārtotu pasūtītājam nodoto dokumentu pārbaudi vai paša objekta atkārtotu vizuālo pārbaudi, proti, to darbību, kuras jau ir veikusi ekspluatācijā pieņemšanas komisija, atkārtošanu.</w:t>
      </w:r>
    </w:p>
    <w:p w14:paraId="569E5A7B" w14:textId="61F65C3A" w:rsidR="000202B2" w:rsidRPr="009C7A0A" w:rsidRDefault="000202B2" w:rsidP="009C7A0A">
      <w:pPr>
        <w:widowControl w:val="0"/>
        <w:spacing w:line="276" w:lineRule="auto"/>
        <w:ind w:firstLine="720"/>
        <w:contextualSpacing/>
        <w:jc w:val="both"/>
      </w:pPr>
      <w:r w:rsidRPr="009C7A0A">
        <w:t xml:space="preserve">Tiesa norādījusi, ka apsūdzētā </w:t>
      </w:r>
      <w:r w:rsidR="006236B1">
        <w:t>[pers. BM]</w:t>
      </w:r>
      <w:r w:rsidRPr="009C7A0A">
        <w:t>, lemjot, vai akts par Objekta pieņemšanu ekspluatācijā ir apstiprināms, ir iepazinusies ar viņas rīcībā esošo dokumentāciju, proti, ar apliecinājumu par būves gatavību ekspluatācijai, lēmumu par ekspluatācijā pieņemšanas komisijas sastāva noteikšanu, kā arī komisijas sastādīto aktu par Objekta pieņemšanu ekspluatācijā.</w:t>
      </w:r>
    </w:p>
    <w:p w14:paraId="14020B4F" w14:textId="77777777" w:rsidR="000202B2" w:rsidRPr="009C7A0A" w:rsidRDefault="000202B2" w:rsidP="009C7A0A">
      <w:pPr>
        <w:widowControl w:val="0"/>
        <w:spacing w:line="276" w:lineRule="auto"/>
        <w:ind w:firstLine="720"/>
        <w:contextualSpacing/>
        <w:jc w:val="both"/>
      </w:pPr>
      <w:r w:rsidRPr="009C7A0A">
        <w:t>Apsūdzētā ir pārbaudījusi iepriekš minēto dokumentu satura savstarpējo atbilstību, proti, vai apliecinājumā par būves gatavību ekspluatācijai norādītie dati atbilst aktā par Objekta pieņemšanu ekspluatācijā norādītajiem, kā arī to, vai aktu par Objekta pieņemšanu ekspluatācijā ir parakstījušas lēmumā, ar kuru tiek noteikts ekspluatācijā pieņemšanas komisijas sastāvs, minētās personas.</w:t>
      </w:r>
    </w:p>
    <w:p w14:paraId="2D789B62" w14:textId="77777777" w:rsidR="000202B2" w:rsidRPr="009C7A0A" w:rsidRDefault="000202B2" w:rsidP="009C7A0A">
      <w:pPr>
        <w:widowControl w:val="0"/>
        <w:spacing w:line="276" w:lineRule="auto"/>
        <w:ind w:firstLine="720"/>
        <w:contextualSpacing/>
        <w:jc w:val="both"/>
      </w:pPr>
      <w:r w:rsidRPr="009C7A0A">
        <w:t>Tādējādi būvinspektora pienākumi, pieņemot objektu ekspluatācijā, atšķiras no Būvvaldes vadītāja pienākumiem, lemjot jautājumu par ēkas pieņemšanu ekspluatācijā.</w:t>
      </w:r>
    </w:p>
    <w:p w14:paraId="06EDD599" w14:textId="577BDD95" w:rsidR="000202B2" w:rsidRPr="009C7A0A" w:rsidRDefault="000202B2" w:rsidP="009C7A0A">
      <w:pPr>
        <w:widowControl w:val="0"/>
        <w:spacing w:line="276" w:lineRule="auto"/>
        <w:ind w:firstLine="720"/>
        <w:contextualSpacing/>
        <w:jc w:val="both"/>
      </w:pPr>
      <w:r w:rsidRPr="009C7A0A">
        <w:t xml:space="preserve">Senāts norāda, ka prokurors kasācijas protestā nav pamatojis, kāpēc apsūdzētajai </w:t>
      </w:r>
      <w:r w:rsidR="00BA7DB5">
        <w:t>[pers. BM]</w:t>
      </w:r>
      <w:r w:rsidRPr="009C7A0A">
        <w:t xml:space="preserve"> bija pamats apšaubīt komisijas lēmumu un pienākums rīkoties atbilstoši Būvniecības likuma 30. pantam – proti, apskatīt un pārbaudīt būves, pieprasīt paskaidrojumus un Vispārīgajos būvnoteikumos paredzētos dokumentus, kā arī lūgt uz būvuzņēmēja vai būvētāja rēķina atbrīvot telpas, padarot tās pieejamas, un atsegt būvju daļas, lai varētu pārbaudīt uzbūvēto konstrukciju.</w:t>
      </w:r>
    </w:p>
    <w:p w14:paraId="6D27FDA2" w14:textId="77777777" w:rsidR="000202B2" w:rsidRPr="009C7A0A" w:rsidRDefault="000202B2" w:rsidP="009C7A0A">
      <w:pPr>
        <w:widowControl w:val="0"/>
        <w:spacing w:line="276" w:lineRule="auto"/>
        <w:ind w:firstLine="720"/>
        <w:contextualSpacing/>
        <w:jc w:val="both"/>
      </w:pPr>
      <w:r w:rsidRPr="009C7A0A">
        <w:t>Ievērojot minēto, Senāts atzīst, ka apelācijas instances tiesa spriedumu šajā daļā pamatojusi atbilstoši Kriminālprocesa likuma 564. panta ceturtās daļas prasībām.</w:t>
      </w:r>
    </w:p>
    <w:p w14:paraId="323A32C1" w14:textId="77777777" w:rsidR="000202B2" w:rsidRPr="009C7A0A" w:rsidRDefault="000202B2" w:rsidP="009C7A0A">
      <w:pPr>
        <w:widowControl w:val="0"/>
        <w:spacing w:line="276" w:lineRule="auto"/>
        <w:ind w:firstLine="720"/>
        <w:contextualSpacing/>
        <w:jc w:val="both"/>
      </w:pPr>
    </w:p>
    <w:p w14:paraId="7DB9D62C" w14:textId="4AF8CF54" w:rsidR="000202B2" w:rsidRPr="009C7A0A" w:rsidRDefault="000202B2" w:rsidP="009C7A0A">
      <w:pPr>
        <w:widowControl w:val="0"/>
        <w:spacing w:line="276" w:lineRule="auto"/>
        <w:ind w:firstLine="720"/>
        <w:contextualSpacing/>
        <w:jc w:val="both"/>
      </w:pPr>
      <w:r w:rsidRPr="009C7A0A">
        <w:t>[2</w:t>
      </w:r>
      <w:r w:rsidR="008418B4" w:rsidRPr="009C7A0A">
        <w:t>2</w:t>
      </w:r>
      <w:r w:rsidRPr="009C7A0A">
        <w:t xml:space="preserve">] Apelācijas instances tiesa atzinusi, ka apsūdzētā </w:t>
      </w:r>
      <w:r w:rsidR="00AC2AE3">
        <w:t>[pers. BO]</w:t>
      </w:r>
      <w:r w:rsidRPr="009C7A0A">
        <w:t xml:space="preserve"> atzīstama par nevainīgu pret viņu celtajā apsūdzībā pēc Krimināllikuma 146. panta otrās daļas un attaisnojama.</w:t>
      </w:r>
    </w:p>
    <w:p w14:paraId="5D5A61CD" w14:textId="6C1AE7B8" w:rsidR="000202B2" w:rsidRPr="009C7A0A" w:rsidRDefault="000202B2" w:rsidP="009C7A0A">
      <w:pPr>
        <w:widowControl w:val="0"/>
        <w:spacing w:line="276" w:lineRule="auto"/>
        <w:ind w:firstLine="720"/>
        <w:contextualSpacing/>
        <w:jc w:val="both"/>
      </w:pPr>
      <w:r w:rsidRPr="009C7A0A">
        <w:lastRenderedPageBreak/>
        <w:t xml:space="preserve">Tiesa atbilstoši Kriminālprocesa likuma 519. panta 1. punktam atzinusi, ka apsūdzētās </w:t>
      </w:r>
      <w:r w:rsidR="0044656E">
        <w:t>[pers. BO]</w:t>
      </w:r>
      <w:r w:rsidRPr="009C7A0A">
        <w:t xml:space="preserve"> darbībās nav konstatēta Krimināllikuma 146. panta otrajā daļā paredzētā noziedzīgā nodarījuma objektīvā puse, proti, nav konstatēts, ka </w:t>
      </w:r>
      <w:r w:rsidR="000702BA">
        <w:t>[pers. BO]</w:t>
      </w:r>
      <w:r w:rsidRPr="009C7A0A">
        <w:t xml:space="preserve"> pieļāvusi darba aizsardzību reglamentējošo normatīvo aktu prasību pārkāpumu, kas ir cēloniskā sakarā ar sekām.</w:t>
      </w:r>
    </w:p>
    <w:p w14:paraId="6F66CD36" w14:textId="4DEDB67F" w:rsidR="000202B2" w:rsidRPr="009C7A0A" w:rsidRDefault="007D7167" w:rsidP="009C7A0A">
      <w:pPr>
        <w:widowControl w:val="0"/>
        <w:spacing w:line="276" w:lineRule="auto"/>
        <w:ind w:firstLine="720"/>
        <w:contextualSpacing/>
        <w:jc w:val="both"/>
      </w:pPr>
      <w:r>
        <w:t>[Pers. BO]</w:t>
      </w:r>
      <w:r w:rsidR="000202B2" w:rsidRPr="009C7A0A">
        <w:t xml:space="preserve"> apsūdzēta par to, ka viņa, būdama persona, kas SIA „</w:t>
      </w:r>
      <w:r>
        <w:t>[Nosaukums E]</w:t>
      </w:r>
      <w:r w:rsidR="000202B2" w:rsidRPr="009C7A0A">
        <w:t>” uzņēmumā atbildīga par darba aizsardzību reglamentējošo normatīvo tiesību aktu prasību ievērošanu, pārkāpa šo normatīvo tiesību aktu prasības, kas izraisīja miesas bojājumus ar veselības traucējumu, smagus miesas bojājumus un cilvēku nāvi.</w:t>
      </w:r>
    </w:p>
    <w:p w14:paraId="55DB855B" w14:textId="25FCD844" w:rsidR="000202B2" w:rsidRPr="009C7A0A" w:rsidRDefault="006F2016" w:rsidP="009C7A0A">
      <w:pPr>
        <w:widowControl w:val="0"/>
        <w:spacing w:line="276" w:lineRule="auto"/>
        <w:ind w:firstLine="720"/>
        <w:contextualSpacing/>
        <w:jc w:val="both"/>
      </w:pPr>
      <w:r>
        <w:t>[Pers. BO]</w:t>
      </w:r>
      <w:r w:rsidR="000202B2" w:rsidRPr="009C7A0A">
        <w:t xml:space="preserve"> bija pienākums izstrādāt un pilnveidot darba aizsardzības un ugunsdrošības prasību ievērošanai nepieciešamos dokumentus, kā arī veikt darba riska faktoru apzināšanu, pēc to apzināšanas un bīstamības novērtēšanas izstrādāt pasākumu plānu darba vides riska faktoru mazināšanai un bīstamības novēršanai, kā arī kontrolēt atbildīgo personu darbību par darba aizsardzību organizācijā.</w:t>
      </w:r>
    </w:p>
    <w:p w14:paraId="6197CDE5" w14:textId="6D2688AD" w:rsidR="000202B2" w:rsidRPr="009C7A0A" w:rsidRDefault="006F2016" w:rsidP="009C7A0A">
      <w:pPr>
        <w:widowControl w:val="0"/>
        <w:spacing w:line="276" w:lineRule="auto"/>
        <w:ind w:firstLine="720"/>
        <w:contextualSpacing/>
        <w:jc w:val="both"/>
      </w:pPr>
      <w:r>
        <w:t>[Pers. BO]</w:t>
      </w:r>
      <w:r w:rsidR="000202B2" w:rsidRPr="009C7A0A">
        <w:t xml:space="preserve"> nevērīga pienākumu pildīšana izpaudās tādējādi, ka lielveikala </w:t>
      </w:r>
      <w:r w:rsidR="000202B2" w:rsidRPr="00292AE4">
        <w:t>„MAXIMA XX”</w:t>
      </w:r>
      <w:r w:rsidR="000202B2" w:rsidRPr="009C7A0A">
        <w:t xml:space="preserve"> </w:t>
      </w:r>
      <w:r w:rsidR="00B367C8">
        <w:t>[adrese]</w:t>
      </w:r>
      <w:r w:rsidR="000202B2" w:rsidRPr="009C7A0A">
        <w:t>, darbinieki: 1) nebija informēti par darba vietā esošajiem riska faktoriem saistībā ar to, ka kopš 2013. gada 6. septembra aktīvi noritēja būvdarbi uz veikala ēkas jumta; 2) nebija iepazīstināti ar drošības zīmju – akustiskais signāls un vārdiska saziņā – nozīmi, lietošanu un rīcību minēto drošības zīmju darbības laikā, kā rezultātā darbinieki, skanot automātiskajai ugunsgrēku atklāšanas un trauksmes izziņošanas signalizācijai, neatstāja savas darba vietas un turpināja strādāt ārkārtējās situācijas laikā.</w:t>
      </w:r>
    </w:p>
    <w:p w14:paraId="17C2C23B" w14:textId="5AB5B4A0" w:rsidR="000202B2" w:rsidRPr="009C7A0A" w:rsidRDefault="000202B2" w:rsidP="009C7A0A">
      <w:pPr>
        <w:widowControl w:val="0"/>
        <w:spacing w:line="276" w:lineRule="auto"/>
        <w:ind w:firstLine="720"/>
        <w:contextualSpacing/>
        <w:jc w:val="both"/>
      </w:pPr>
      <w:r w:rsidRPr="009C7A0A">
        <w:t xml:space="preserve">No minētās apsūdzības secināms, ka </w:t>
      </w:r>
      <w:r w:rsidR="00216D27">
        <w:t>[pers. BO]</w:t>
      </w:r>
      <w:r w:rsidRPr="009C7A0A">
        <w:t xml:space="preserve"> inkriminēts, ka viņa pārkāpa darba aizsardzību reglamentējošo normatīvo tiesību aktu prasības ar bezdarbību. Senāts norāda, ka cēloņsakarības esību bezdarbības gadījumos var vērtēt tikai tad, ja personai bijis uzlikts īpašs pienākums veikt kādu darbību, bet viņa šo pienākumu nav izpildījusi.</w:t>
      </w:r>
    </w:p>
    <w:p w14:paraId="25A20476" w14:textId="29F0EDC4" w:rsidR="000202B2" w:rsidRPr="009C7A0A" w:rsidRDefault="000202B2" w:rsidP="009C7A0A">
      <w:pPr>
        <w:widowControl w:val="0"/>
        <w:spacing w:line="276" w:lineRule="auto"/>
        <w:ind w:firstLine="720"/>
        <w:contextualSpacing/>
        <w:jc w:val="both"/>
      </w:pPr>
      <w:r w:rsidRPr="009C7A0A">
        <w:t xml:space="preserve">Krimināllikuma 146. panta dispozīcija ir </w:t>
      </w:r>
      <w:proofErr w:type="spellStart"/>
      <w:r w:rsidRPr="009C7A0A">
        <w:t>blanketa</w:t>
      </w:r>
      <w:proofErr w:type="spellEnd"/>
      <w:r w:rsidRPr="009C7A0A">
        <w:t>, jo tajā paredzēta atbildība par darba aizsardzību vai tehnisko drošību reglamentējošo normatīvo aktu prasību pārkāpšanu. Lai inkriminētu Krimināllikuma 146. pantā paredzēto noziegumu, jākonstatē, kādu tieši normatīvo aktu prasības ir pārkāptas (sk. </w:t>
      </w:r>
      <w:r w:rsidRPr="009C7A0A">
        <w:rPr>
          <w:i/>
          <w:iCs/>
        </w:rPr>
        <w:t>Senāta 2010. gada 14. jūnija lēmumu lietā Nr. </w:t>
      </w:r>
      <w:hyperlink r:id="rId21" w:history="1">
        <w:r w:rsidRPr="00B25895">
          <w:rPr>
            <w:rStyle w:val="Hyperlink"/>
            <w:i/>
            <w:iCs/>
          </w:rPr>
          <w:t>SKK-265/2010</w:t>
        </w:r>
      </w:hyperlink>
      <w:r w:rsidRPr="009C7A0A">
        <w:rPr>
          <w:i/>
          <w:iCs/>
        </w:rPr>
        <w:t>, 11220029605</w:t>
      </w:r>
      <w:r w:rsidRPr="009C7A0A">
        <w:t>).</w:t>
      </w:r>
    </w:p>
    <w:p w14:paraId="5391F117" w14:textId="77777777" w:rsidR="000202B2" w:rsidRPr="009C7A0A" w:rsidRDefault="000202B2" w:rsidP="009C7A0A">
      <w:pPr>
        <w:widowControl w:val="0"/>
        <w:spacing w:line="276" w:lineRule="auto"/>
        <w:ind w:firstLine="720"/>
        <w:contextualSpacing/>
        <w:jc w:val="both"/>
      </w:pPr>
      <w:r w:rsidRPr="009C7A0A">
        <w:t>Turklāt Krimināllikuma 146. pantā paredzētais noziedzīgā nodarījuma sastāvs ir materiāls, kriminālatbildība iestājas tikai tad, ja minētais pārkāpums izraisīja kaitīgas sekas, tai skaitā miesas bojājumus ar veselības traucējumu, smagus miesas bojājumus un cilvēku nāvi.</w:t>
      </w:r>
    </w:p>
    <w:p w14:paraId="20DAF179" w14:textId="77777777" w:rsidR="000202B2" w:rsidRPr="009C7A0A" w:rsidRDefault="000202B2" w:rsidP="009C7A0A">
      <w:pPr>
        <w:widowControl w:val="0"/>
        <w:spacing w:line="276" w:lineRule="auto"/>
        <w:ind w:firstLine="720"/>
        <w:contextualSpacing/>
        <w:jc w:val="both"/>
      </w:pPr>
      <w:r w:rsidRPr="009C7A0A">
        <w:t>Tādējādi noskaidrojot minētā noziedzīgā nodarījuma objektīvās puses esību, ir jākonstatē, vai persona ir pieļāvusi kādu apdraudējumu un vai tas bija cēloņsakarībā ar kaitējuma nodarīšanu cietušajiem.</w:t>
      </w:r>
    </w:p>
    <w:p w14:paraId="0A6E7AF0" w14:textId="77777777" w:rsidR="000202B2" w:rsidRPr="009C7A0A" w:rsidRDefault="000202B2" w:rsidP="009C7A0A">
      <w:pPr>
        <w:widowControl w:val="0"/>
        <w:spacing w:line="276" w:lineRule="auto"/>
        <w:ind w:firstLine="720"/>
        <w:contextualSpacing/>
        <w:jc w:val="both"/>
      </w:pPr>
      <w:r w:rsidRPr="009C7A0A">
        <w:t xml:space="preserve">Apelācijas instances tiesa atzinusi, ka uz darba riska faktoru apzināšanu nav attiecināms </w:t>
      </w:r>
      <w:proofErr w:type="spellStart"/>
      <w:r w:rsidRPr="009C7A0A">
        <w:t>tehnogēnas</w:t>
      </w:r>
      <w:proofErr w:type="spellEnd"/>
      <w:r w:rsidRPr="009C7A0A">
        <w:t xml:space="preserve"> katastrofas risku </w:t>
      </w:r>
      <w:proofErr w:type="spellStart"/>
      <w:r w:rsidRPr="009C7A0A">
        <w:t>izvērtējums</w:t>
      </w:r>
      <w:proofErr w:type="spellEnd"/>
      <w:r w:rsidRPr="009C7A0A">
        <w:t>.</w:t>
      </w:r>
    </w:p>
    <w:p w14:paraId="4B6F03B5" w14:textId="77777777" w:rsidR="000202B2" w:rsidRPr="009C7A0A" w:rsidRDefault="000202B2" w:rsidP="009C7A0A">
      <w:pPr>
        <w:widowControl w:val="0"/>
        <w:spacing w:line="276" w:lineRule="auto"/>
        <w:ind w:firstLine="720"/>
        <w:contextualSpacing/>
        <w:jc w:val="both"/>
        <w:rPr>
          <w:b/>
          <w:bCs/>
          <w:u w:val="single"/>
        </w:rPr>
      </w:pPr>
      <w:r w:rsidRPr="009C7A0A">
        <w:t>Pamatojot savu atzinumu, apelācijas instances tiesa atsaukusies uz Civilās aizsardzības likumu, Būvniecības likumu, Ministru kabineta 2007. gada 2. oktobra noteikumiem Nr. 660 „Darba vides iekšējās uzraudzības veikšanas kārtība”, Ministru kabineta 2009. gada 28. aprīļa noteikumiem Nr. 359 „Darba aizsardzības prasības darba vietās”.</w:t>
      </w:r>
    </w:p>
    <w:p w14:paraId="7CEE0B45" w14:textId="77777777" w:rsidR="000202B2" w:rsidRPr="009C7A0A" w:rsidRDefault="000202B2" w:rsidP="009C7A0A">
      <w:pPr>
        <w:widowControl w:val="0"/>
        <w:spacing w:line="276" w:lineRule="auto"/>
        <w:ind w:firstLine="720"/>
        <w:contextualSpacing/>
        <w:jc w:val="both"/>
      </w:pPr>
      <w:r w:rsidRPr="009C7A0A">
        <w:t xml:space="preserve">Senāts konstatē, ka apelācijas instances tiesa ar tiesību aktiem ir pamatojusi, ka </w:t>
      </w:r>
      <w:r w:rsidRPr="009C7A0A">
        <w:lastRenderedPageBreak/>
        <w:t xml:space="preserve">ārkārtēju notikumu, proti, </w:t>
      </w:r>
      <w:proofErr w:type="spellStart"/>
      <w:r w:rsidRPr="009C7A0A">
        <w:t>tehnogēnu</w:t>
      </w:r>
      <w:proofErr w:type="spellEnd"/>
      <w:r w:rsidRPr="009C7A0A">
        <w:t xml:space="preserve"> katastrofu nav iespējams apzināt.</w:t>
      </w:r>
    </w:p>
    <w:p w14:paraId="53335212" w14:textId="77777777" w:rsidR="000202B2" w:rsidRPr="009C7A0A" w:rsidRDefault="000202B2" w:rsidP="009C7A0A">
      <w:pPr>
        <w:widowControl w:val="0"/>
        <w:spacing w:line="276" w:lineRule="auto"/>
        <w:ind w:firstLine="720"/>
        <w:contextualSpacing/>
        <w:jc w:val="both"/>
      </w:pPr>
      <w:r w:rsidRPr="009C7A0A">
        <w:t>Prokurora kasācijas protesta argumenti, ka uzņēmumam bija zināms par būvniecības darbiem, kas norisinājās uz veikala jumta, tādējādi uzņēmuma atbildīgajai personai bija jāizvērtē visi riski, kas var apdraudēt darbiniekus, ir pretrunā ar Ministru kabineta 2007. gada 2. oktobra noteikumu Nr. 660 „Darba vides iekšējās uzraudzības veikšanas kārtība” 3. punktam, kas noteic, ka noteikumi neattiecas uz tām darbībām ārkārtējās situācijās, kuras veic atbilstoši Civilās aizsardzības likumam un ir nenovēršamā pretrunā ar šo noteikumu prasībām.</w:t>
      </w:r>
    </w:p>
    <w:p w14:paraId="72E06E0D" w14:textId="4F33081B" w:rsidR="000202B2" w:rsidRPr="009C7A0A" w:rsidRDefault="000202B2" w:rsidP="009C7A0A">
      <w:pPr>
        <w:widowControl w:val="0"/>
        <w:spacing w:line="276" w:lineRule="auto"/>
        <w:ind w:firstLine="720"/>
        <w:contextualSpacing/>
        <w:jc w:val="both"/>
        <w:rPr>
          <w:b/>
          <w:bCs/>
        </w:rPr>
      </w:pPr>
      <w:r w:rsidRPr="009C7A0A">
        <w:t>Senāts jau iepriekš ir norādījis, ka darba aizsardzības noteikumu pārkāpšanas vērtējumā ir ņemams vērā arī Eiropas Savienības tiesiskais regulējums un Eiropas Savienības Tiesas judikatūra</w:t>
      </w:r>
      <w:r w:rsidRPr="009C7A0A">
        <w:rPr>
          <w:i/>
          <w:iCs/>
        </w:rPr>
        <w:t xml:space="preserve"> </w:t>
      </w:r>
      <w:r w:rsidRPr="009C7A0A">
        <w:t>(</w:t>
      </w:r>
      <w:r w:rsidRPr="009C7A0A">
        <w:rPr>
          <w:i/>
          <w:iCs/>
        </w:rPr>
        <w:t>Senāta 2019. gada 16. maija lēmuma lietā Nr. SKK</w:t>
      </w:r>
      <w:r w:rsidRPr="009C7A0A">
        <w:noBreakHyphen/>
      </w:r>
      <w:r w:rsidRPr="009C7A0A">
        <w:rPr>
          <w:i/>
          <w:iCs/>
        </w:rPr>
        <w:t xml:space="preserve">3/2019 </w:t>
      </w:r>
      <w:hyperlink r:id="rId22" w:history="1">
        <w:r w:rsidRPr="001667F6">
          <w:rPr>
            <w:rStyle w:val="Hyperlink"/>
            <w:i/>
            <w:iCs/>
          </w:rPr>
          <w:t>ECLI:LV:AT:2019:0516.11087124114.4.L</w:t>
        </w:r>
      </w:hyperlink>
      <w:r w:rsidRPr="009C7A0A">
        <w:rPr>
          <w:i/>
          <w:iCs/>
        </w:rPr>
        <w:t>, 15. punkt</w:t>
      </w:r>
      <w:r w:rsidR="001667F6">
        <w:rPr>
          <w:i/>
          <w:iCs/>
        </w:rPr>
        <w:t>s</w:t>
      </w:r>
      <w:r w:rsidRPr="009C7A0A">
        <w:t>).</w:t>
      </w:r>
    </w:p>
    <w:p w14:paraId="26EAF00C" w14:textId="017C916F" w:rsidR="000202B2" w:rsidRPr="009C7A0A" w:rsidRDefault="000202B2" w:rsidP="009C7A0A">
      <w:pPr>
        <w:widowControl w:val="0"/>
        <w:spacing w:line="276" w:lineRule="auto"/>
        <w:ind w:firstLine="720"/>
        <w:contextualSpacing/>
        <w:jc w:val="both"/>
      </w:pPr>
      <w:r w:rsidRPr="009C7A0A">
        <w:t>Eiropas Padomes direktīvas (1989. gada 12. jūnijs)</w:t>
      </w:r>
      <w:r w:rsidRPr="009C7A0A">
        <w:rPr>
          <w:b/>
          <w:bCs/>
        </w:rPr>
        <w:t xml:space="preserve"> </w:t>
      </w:r>
      <w:r w:rsidRPr="009C7A0A">
        <w:t xml:space="preserve">par pasākumiem, kas ieviešami, lai uzlabotu darba ņēmēju drošību un veselības aizsardzību darbā (89/391/EEK) (turpmāk arī – Direktīva 89/391/EEK), 5. panta 4. punkta pirmajā daļā dalībvalstīm ir paredzēta iespēja ierobežot darba devēju atbildību, „ja nelaimes gadījumi notiek neparastu un neprognozējamu apstākļu dēļ, kas nav darba devēju varā vai ārkārtēju notikumu dēļ, no kuru sekām nevar izvairīties, kaut arī pielikti visi pūliņi”. No šīs daļas redakcijas izriet, ka tā ir paredzēta, lai skaidrotu noteiktu Direktīvas 89/391/EKK noteikumu piemērošanas jomu, precizējot dalībvalstu rīcības iespēju, transponējot šos noteikumus valsts tiesībās. Savukārt no Direktīvas 89/391/EKK noteikumiem nevar secināt, pamatojoties uz interpretāciju </w:t>
      </w:r>
      <w:r w:rsidRPr="009C7A0A">
        <w:rPr>
          <w:i/>
          <w:iCs/>
        </w:rPr>
        <w:t xml:space="preserve">a </w:t>
      </w:r>
      <w:proofErr w:type="spellStart"/>
      <w:r w:rsidRPr="009C7A0A">
        <w:rPr>
          <w:i/>
          <w:iCs/>
        </w:rPr>
        <w:t>contrario</w:t>
      </w:r>
      <w:proofErr w:type="spellEnd"/>
      <w:r w:rsidRPr="009C7A0A">
        <w:t>, Kopienu likumdevēja nodomu noteikt dalībvalstīm pienākumu paredzēt darba devēju atbildības bez vainas regulējumu (sk. </w:t>
      </w:r>
      <w:r w:rsidRPr="009C7A0A">
        <w:rPr>
          <w:i/>
          <w:iCs/>
        </w:rPr>
        <w:t xml:space="preserve">Eiropas Savienības Tiesas 2007. gada 14. jūnija sprieduma lietā „Komisija/Apvienotā Karaliste”, C-127/05, </w:t>
      </w:r>
      <w:hyperlink r:id="rId23" w:history="1">
        <w:r w:rsidRPr="00E941EA">
          <w:rPr>
            <w:rStyle w:val="Hyperlink"/>
            <w:i/>
            <w:iCs/>
          </w:rPr>
          <w:t>ECLI:EU:C:2007:338</w:t>
        </w:r>
      </w:hyperlink>
      <w:r w:rsidRPr="009C7A0A">
        <w:rPr>
          <w:i/>
          <w:iCs/>
        </w:rPr>
        <w:t>, 48.</w:t>
      </w:r>
      <w:r w:rsidRPr="009C7A0A">
        <w:t>–</w:t>
      </w:r>
      <w:r w:rsidRPr="009C7A0A">
        <w:rPr>
          <w:i/>
          <w:iCs/>
        </w:rPr>
        <w:t>49. punktu</w:t>
      </w:r>
      <w:r w:rsidRPr="009C7A0A">
        <w:t>).</w:t>
      </w:r>
    </w:p>
    <w:p w14:paraId="1E07B1A3" w14:textId="1B4F15FE" w:rsidR="000202B2" w:rsidRPr="009C7A0A" w:rsidRDefault="000202B2" w:rsidP="009C7A0A">
      <w:pPr>
        <w:widowControl w:val="0"/>
        <w:spacing w:line="276" w:lineRule="auto"/>
        <w:ind w:firstLine="720"/>
        <w:contextualSpacing/>
        <w:jc w:val="both"/>
      </w:pPr>
      <w:r w:rsidRPr="009C7A0A">
        <w:t>Attiecībā uz darba devēju atbildību Eiropas Savienības Tiesa ir atzinusi, ka lietā ir jābūt faktiem vai pierādījumiem, kas dod pamatu secinājumam, ka konkrētās darba vietas radīto risku novērtējums nav veikts atbilstoši Direktīvā noteiktajām prasībām un ka tādēļ iestājušās konkrētas sekas. Savukārt darba devējam ir jāpierāda, ka minētais risku novērtējums ir veikts atbilstoši šīs tiesību normas prasībām un tādēļ nav pieļauts pārkāpums (sk. </w:t>
      </w:r>
      <w:r w:rsidRPr="009C7A0A">
        <w:rPr>
          <w:i/>
          <w:iCs/>
        </w:rPr>
        <w:t>Eiropas Savienības Tiesas 2017. gada 19. oktobra sprieduma lietā „</w:t>
      </w:r>
      <w:proofErr w:type="spellStart"/>
      <w:r w:rsidRPr="009C7A0A">
        <w:rPr>
          <w:i/>
          <w:iCs/>
        </w:rPr>
        <w:t>Otero</w:t>
      </w:r>
      <w:proofErr w:type="spellEnd"/>
      <w:r w:rsidRPr="009C7A0A">
        <w:rPr>
          <w:i/>
          <w:iCs/>
        </w:rPr>
        <w:t xml:space="preserve"> </w:t>
      </w:r>
      <w:proofErr w:type="spellStart"/>
      <w:r w:rsidRPr="009C7A0A">
        <w:rPr>
          <w:i/>
          <w:iCs/>
        </w:rPr>
        <w:t>Ramos</w:t>
      </w:r>
      <w:proofErr w:type="spellEnd"/>
      <w:r w:rsidRPr="009C7A0A">
        <w:rPr>
          <w:i/>
          <w:iCs/>
        </w:rPr>
        <w:t xml:space="preserve">”, C-531/15, </w:t>
      </w:r>
      <w:hyperlink r:id="rId24" w:history="1">
        <w:r w:rsidRPr="00C061ED">
          <w:rPr>
            <w:rStyle w:val="Hyperlink"/>
            <w:i/>
            <w:iCs/>
          </w:rPr>
          <w:t>ECLI:EU:C:2017:789</w:t>
        </w:r>
      </w:hyperlink>
      <w:r w:rsidRPr="009C7A0A">
        <w:rPr>
          <w:i/>
          <w:iCs/>
        </w:rPr>
        <w:t>, 69., 76. punktu</w:t>
      </w:r>
      <w:r w:rsidRPr="009C7A0A">
        <w:t>).</w:t>
      </w:r>
    </w:p>
    <w:p w14:paraId="28367350" w14:textId="14AEBCD7" w:rsidR="000202B2" w:rsidRPr="009C7A0A" w:rsidRDefault="000202B2" w:rsidP="009C7A0A">
      <w:pPr>
        <w:widowControl w:val="0"/>
        <w:spacing w:line="276" w:lineRule="auto"/>
        <w:ind w:firstLine="720"/>
        <w:contextualSpacing/>
        <w:jc w:val="both"/>
      </w:pPr>
      <w:r w:rsidRPr="009C7A0A">
        <w:t xml:space="preserve">Senāts atzīst, ka prokurora piemērs par darba instrumenta nokrišanas riska apzināšanu ir nevietā, jo tas neraksturo konkrētu situāciju – </w:t>
      </w:r>
      <w:r w:rsidR="002A5A0C">
        <w:t>[pers. BO]</w:t>
      </w:r>
      <w:r w:rsidRPr="009C7A0A">
        <w:t xml:space="preserve"> inkriminēts, ka netika apzināts ēkas nobrukšanas risks, nevis nelaimes gadījumi būvniecībā.</w:t>
      </w:r>
    </w:p>
    <w:p w14:paraId="4BF28746" w14:textId="77777777" w:rsidR="000202B2" w:rsidRPr="009C7A0A" w:rsidRDefault="000202B2" w:rsidP="009C7A0A">
      <w:pPr>
        <w:widowControl w:val="0"/>
        <w:spacing w:line="276" w:lineRule="auto"/>
        <w:ind w:firstLine="720"/>
        <w:contextualSpacing/>
        <w:jc w:val="both"/>
      </w:pPr>
      <w:r w:rsidRPr="009C7A0A">
        <w:t>Tāpat apelācijas instances tiesa ir izvērtējusi un motivēti atspēkojusi apelācijas protesta argumentu par veikalā ierīkotās signalizācijas uzdevumu un to, vai konkrētajos apstākļos, atskanot signalizācijai, vajadzēja veikt evakuācijas pasākumus.</w:t>
      </w:r>
    </w:p>
    <w:p w14:paraId="323C5FA6" w14:textId="098A980B" w:rsidR="000202B2" w:rsidRPr="009C7A0A" w:rsidRDefault="000202B2" w:rsidP="009C7A0A">
      <w:pPr>
        <w:widowControl w:val="0"/>
        <w:spacing w:line="276" w:lineRule="auto"/>
        <w:ind w:firstLine="720"/>
        <w:contextualSpacing/>
        <w:jc w:val="both"/>
      </w:pPr>
      <w:r w:rsidRPr="009C7A0A">
        <w:t xml:space="preserve">Apelācijas instances tiesa atzinusi, ka veikalā uzstādītās trauksmes sistēmas pielietojuma mērķis bija novērst ugunsgrēku, un savu atzinumu pamatojusi ar konkrētiem lietā iegūtiem pierādījumiem, tai skaitā ar Vācijas uzņēmuma speciālistu tehniskās trauksmes sistēmu ekspertīzes slēdzienu, ka konkrētajā objektā uzstādītos dūmu detektorus neietekmē ēkas konstrukciju kustības, tāpēc tie nevar brīdināt par ēkas sabrukšanu. Ugunsgrēka trauksmes sistēmas uzdevumi ir identificēt ugunsgrēku, brīdināt personālu un sākt ugunsdzēšanas procesu. Tāpat ekspertīzes secinājumos norādīts, ka jumta sabrukšana un ugunsgrēka trauksmes aktivēšanās nav nekādā veidā saistīti </w:t>
      </w:r>
      <w:r w:rsidRPr="009C7A0A">
        <w:lastRenderedPageBreak/>
        <w:t xml:space="preserve">notikumi. Jumta un/ vai ēkas konstrukciju kustības vai sabrukšana nebija cēlonis ugunsgrēkam vai ūdens noplūdēm objektā. Ugunsgrēka trauksmes sistēma nevarēja reaģēt uz ēkas konstrukciju kustībām vai deformācijām. Tā bija sakritība, ka ugunsgrēka trauksmes sistēma aktivējās notikuma dienā. Ugunsgrēka trauksmes aktivēšanās cēlonis bija </w:t>
      </w:r>
      <w:proofErr w:type="spellStart"/>
      <w:r w:rsidRPr="009C7A0A">
        <w:t>sprinkleru</w:t>
      </w:r>
      <w:proofErr w:type="spellEnd"/>
      <w:r w:rsidRPr="009C7A0A">
        <w:t xml:space="preserve"> sistēmas darbības traucējumi un / vai pagrabā esošās ugunsdzēšanas šļūteņu sistēmas neatbilstoša lietošana (</w:t>
      </w:r>
      <w:r w:rsidRPr="009C7A0A">
        <w:rPr>
          <w:i/>
          <w:iCs/>
        </w:rPr>
        <w:t>lietas</w:t>
      </w:r>
      <w:r w:rsidRPr="009C7A0A">
        <w:t xml:space="preserve"> </w:t>
      </w:r>
      <w:r w:rsidRPr="009C7A0A">
        <w:rPr>
          <w:i/>
          <w:iCs/>
        </w:rPr>
        <w:t>107. sējuma 123.–235. lapa</w:t>
      </w:r>
      <w:r w:rsidRPr="009C7A0A">
        <w:t xml:space="preserve">). Tāpat tiesa ir atsaukusies uz liecinieka </w:t>
      </w:r>
      <w:r w:rsidR="0012112C">
        <w:t>[pers. MO]</w:t>
      </w:r>
      <w:r w:rsidRPr="009C7A0A">
        <w:t xml:space="preserve"> liecībām, ka ugunsdrošības sistēma, kas tika uzstādīta </w:t>
      </w:r>
      <w:r w:rsidR="001577AF">
        <w:t>[adrese]</w:t>
      </w:r>
      <w:r w:rsidRPr="009C7A0A">
        <w:t xml:space="preserve">, nav varējusi brīdināt par ēkas sabrukšanu. Ēkas konstrukcijas un to kustības nekādā veidā nevarēja ietekmēt signalizācijas darbību. Traģēdijas dienā netika saņemti signāli no trešās un ceturtās līnijas cauruļvadiem, kas bijuši piestiprināti pie ēkas jumta. Signāls saņemts no sestās līnijas, kas bija ugunsdzēšanas caurule un atradās pagrabstāvā, šī līnija nav bijusi piemontēta pie jumta un šai līnijai nav bijusi sasaiste ar jumta konstrukcijām. Jānošķir signāli, ugunsdzēsības signalizācija un traucējums. Traucējums ir signāls, kas tiek parādīts centrāles panelī un informē, ka ir radusies kļūda. Ugunsdzēsības signalizācija savukārt tiek iedarbināta, ja rodas ugunsgrēks, vai arī tad, kad kāds </w:t>
      </w:r>
      <w:proofErr w:type="spellStart"/>
      <w:r w:rsidRPr="009C7A0A">
        <w:t>sprinklera</w:t>
      </w:r>
      <w:proofErr w:type="spellEnd"/>
      <w:r w:rsidRPr="009C7A0A">
        <w:t xml:space="preserve"> ventilis ir atvērts, kā tas bijis šajā gadījumā. Šim procesam seko automātiska mutiska izziņošana, brīdināšana.</w:t>
      </w:r>
    </w:p>
    <w:p w14:paraId="512E2744" w14:textId="77777777" w:rsidR="000202B2" w:rsidRPr="009C7A0A" w:rsidRDefault="000202B2" w:rsidP="009C7A0A">
      <w:pPr>
        <w:widowControl w:val="0"/>
        <w:spacing w:line="276" w:lineRule="auto"/>
        <w:ind w:firstLine="720"/>
        <w:contextualSpacing/>
        <w:jc w:val="both"/>
      </w:pPr>
      <w:r w:rsidRPr="009C7A0A">
        <w:t>Savukārt, pamatojot to, ka, skanot automātiskajai ugunsgrēku trauksmes sistēmai, darbinieki bija jāevakuē tikai ugunsgrēka gadījumā, apelācijas instances tiesa atsaukusies uz Latvijas valsts standarta LVS CEN/TS 54-14:2005 „Ugunsgrēka atklāšanas un ugunsgrēka trauksmes sistēmas” B pielikuma B.8. „</w:t>
      </w:r>
      <w:proofErr w:type="spellStart"/>
      <w:r w:rsidRPr="009C7A0A">
        <w:t>Pirmspārbaudes</w:t>
      </w:r>
      <w:proofErr w:type="spellEnd"/>
      <w:r w:rsidRPr="009C7A0A">
        <w:t xml:space="preserve"> brīdinājums” skaidrojumu, ka ugunsgrēka trauksmes signalizācijas atskanēšanas gadījumā vispirms ir jānoskaidro, vai ugunsgrēka trauksmes signalizācija aktivējās ugunsgrēka dēļ. Ja ugunsbīstamība netiek konstatēta, ir jāsazinās ar tehniskā dienesta speciālistu, kuram ir pienākums pārtraukt viltus trauksmes signāla pienākšanu uz centrālo vadības paneli un atjaunot ugunsgrēka trauksmes sistēmu normālā darba kārtībā.</w:t>
      </w:r>
    </w:p>
    <w:p w14:paraId="72A52BE0" w14:textId="77777777" w:rsidR="000202B2" w:rsidRPr="009C7A0A" w:rsidRDefault="000202B2" w:rsidP="009C7A0A">
      <w:pPr>
        <w:widowControl w:val="0"/>
        <w:spacing w:line="276" w:lineRule="auto"/>
        <w:ind w:firstLine="720"/>
        <w:contextualSpacing/>
        <w:jc w:val="both"/>
      </w:pPr>
      <w:r w:rsidRPr="009C7A0A">
        <w:t>Senātam nav pamata apšaubīt apelācijas instances tiesas motivētu atzinumu, ka ugunsgrēka signalizācijas sistēmas traucējumi nebija iemesls evakuācijas uzsākšanai, savukārt citi riski netika identificēti.</w:t>
      </w:r>
    </w:p>
    <w:p w14:paraId="459117DA" w14:textId="77777777" w:rsidR="000202B2" w:rsidRPr="009C7A0A" w:rsidRDefault="000202B2" w:rsidP="009C7A0A">
      <w:pPr>
        <w:widowControl w:val="0"/>
        <w:spacing w:line="276" w:lineRule="auto"/>
        <w:ind w:firstLine="720"/>
        <w:contextualSpacing/>
        <w:jc w:val="both"/>
      </w:pPr>
    </w:p>
    <w:p w14:paraId="6A4CDA30" w14:textId="0E4DA590" w:rsidR="000202B2" w:rsidRPr="009C7A0A" w:rsidRDefault="000202B2" w:rsidP="009C7A0A">
      <w:pPr>
        <w:widowControl w:val="0"/>
        <w:spacing w:line="276" w:lineRule="auto"/>
        <w:ind w:firstLine="720"/>
        <w:contextualSpacing/>
        <w:jc w:val="both"/>
      </w:pPr>
      <w:r w:rsidRPr="009C7A0A">
        <w:t>[2</w:t>
      </w:r>
      <w:r w:rsidR="008418B4" w:rsidRPr="009C7A0A">
        <w:t>3</w:t>
      </w:r>
      <w:r w:rsidRPr="009C7A0A">
        <w:t xml:space="preserve">] Senāts atzīst, ka apsūdzētā </w:t>
      </w:r>
      <w:r w:rsidR="0067125B">
        <w:t>[pers. A]</w:t>
      </w:r>
      <w:r w:rsidRPr="009C7A0A">
        <w:t xml:space="preserve"> un viņa aizstāvja A. Zvejsalnieka kasācijas sūdzības ir noraidāmas.</w:t>
      </w:r>
    </w:p>
    <w:p w14:paraId="215B5508" w14:textId="2D8F8D01" w:rsidR="000202B2" w:rsidRPr="009C7A0A" w:rsidRDefault="000202B2" w:rsidP="009C7A0A">
      <w:pPr>
        <w:widowControl w:val="0"/>
        <w:spacing w:line="276" w:lineRule="auto"/>
        <w:ind w:firstLine="720"/>
        <w:contextualSpacing/>
        <w:jc w:val="both"/>
      </w:pPr>
      <w:r w:rsidRPr="009C7A0A">
        <w:t xml:space="preserve">Senāts sniegs atbildes uz tiem jautājumiem, kuriem ir nozīme lietas taisnīgā izskatīšanā, proti: 1) vai nogruvušās ēkas būvniecībā bija piemērojamas PSRS būvniecības normas; 2) vai apelācijas instances tiesa atbilstoši Kriminālprocesa likuma 128. panta otrās daļas prasībām ir izvērtējusi ziņas par faktiem: a) noskaidrojot </w:t>
      </w:r>
      <w:r w:rsidR="00E92F17">
        <w:t>[pers. A]</w:t>
      </w:r>
      <w:r w:rsidRPr="009C7A0A">
        <w:t xml:space="preserve"> veicamos pienākumus; b) noskaidrojot citu būvniecības dalībnieku nodarījumu ietekmi un jumta konstrukciju nogruvumu; 3) vai </w:t>
      </w:r>
      <w:r w:rsidR="00A659F7">
        <w:t>[pers. A]</w:t>
      </w:r>
      <w:r w:rsidRPr="009C7A0A">
        <w:t xml:space="preserve"> nodarījums veido noziedzīgu nodarījumu ideālo kopību.</w:t>
      </w:r>
    </w:p>
    <w:p w14:paraId="47D9D578" w14:textId="40AC2481" w:rsidR="000202B2" w:rsidRPr="009C7A0A" w:rsidRDefault="000202B2" w:rsidP="009C7A0A">
      <w:pPr>
        <w:widowControl w:val="0"/>
        <w:spacing w:line="276" w:lineRule="auto"/>
        <w:ind w:firstLine="720"/>
        <w:contextualSpacing/>
        <w:jc w:val="both"/>
      </w:pPr>
      <w:r w:rsidRPr="009C7A0A">
        <w:t>[2</w:t>
      </w:r>
      <w:r w:rsidR="008418B4" w:rsidRPr="009C7A0A">
        <w:t>3</w:t>
      </w:r>
      <w:r w:rsidRPr="009C7A0A">
        <w:t>.1] Apelācijas instances tiesa argumentēti atzinusi, ka nodarījuma izdarīšanas laikā būvniecības nozarē bija piemērojamas PSRS celtniecības normas un noteikumi (</w:t>
      </w:r>
      <w:proofErr w:type="spellStart"/>
      <w:r w:rsidRPr="009C7A0A">
        <w:t>SNiP</w:t>
      </w:r>
      <w:proofErr w:type="spellEnd"/>
      <w:r w:rsidRPr="009C7A0A">
        <w:t>).</w:t>
      </w:r>
    </w:p>
    <w:p w14:paraId="0ADF33F7" w14:textId="3D48FBAF" w:rsidR="000202B2" w:rsidRPr="009C7A0A" w:rsidRDefault="000202B2" w:rsidP="009C7A0A">
      <w:pPr>
        <w:widowControl w:val="0"/>
        <w:spacing w:line="276" w:lineRule="auto"/>
        <w:ind w:firstLine="720"/>
        <w:contextualSpacing/>
        <w:jc w:val="both"/>
      </w:pPr>
      <w:r w:rsidRPr="009C7A0A">
        <w:t xml:space="preserve">Tiesa ņēmusi vērā Ministru kabineta 1997. gada 23. decembra noteikumu Nr. 451 „Noteikumi par Latvijas būvnormatīvu LBN 203-97 „Betona un dzelzsbetona konstrukciju projektēšanas normas”” (turpmāk – noteikumi Nr. 451) un Ministru kabineta 1998. gada 21. aprīļa noteikumu Nr. 139 „Noteikumi par Latvijas būvnormatīvu LBN </w:t>
      </w:r>
      <w:r w:rsidRPr="009C7A0A">
        <w:lastRenderedPageBreak/>
        <w:t xml:space="preserve">205-97 „Mūra un stiegrota mūra konstrukciju projektēšanas normas”” (turpmāk – noteikumi Nr. 139) prasības, kā arī judikatūrā pausto atziņu, ka Latvijas valstiskās neatkarības atjaunošanas būvniecības nozarē pārejas periodā no PSRS būvnormatīvu sistēmas uz Latvijas būvnormatīvu (LBN) sistēmu bija piemērojami </w:t>
      </w:r>
      <w:proofErr w:type="spellStart"/>
      <w:r w:rsidRPr="009C7A0A">
        <w:t>SNiP</w:t>
      </w:r>
      <w:proofErr w:type="spellEnd"/>
      <w:r w:rsidRPr="009C7A0A">
        <w:t xml:space="preserve"> II-23-81 un </w:t>
      </w:r>
      <w:proofErr w:type="spellStart"/>
      <w:r w:rsidRPr="009C7A0A">
        <w:t>SNiP</w:t>
      </w:r>
      <w:proofErr w:type="spellEnd"/>
      <w:r w:rsidRPr="009C7A0A">
        <w:t xml:space="preserve"> 2.01.07-85 noteikumi (sk. </w:t>
      </w:r>
      <w:r w:rsidRPr="009C7A0A">
        <w:rPr>
          <w:i/>
          <w:iCs/>
        </w:rPr>
        <w:t>Senāta 2017. gada 21. decembra sprieduma lietā Nr. SKA</w:t>
      </w:r>
      <w:r w:rsidRPr="009C7A0A">
        <w:noBreakHyphen/>
      </w:r>
      <w:r w:rsidRPr="009C7A0A">
        <w:rPr>
          <w:i/>
          <w:iCs/>
        </w:rPr>
        <w:t xml:space="preserve">1104/2017, </w:t>
      </w:r>
      <w:hyperlink r:id="rId25" w:history="1">
        <w:r w:rsidRPr="00075A27">
          <w:rPr>
            <w:rStyle w:val="Hyperlink"/>
            <w:i/>
            <w:iCs/>
          </w:rPr>
          <w:t>ECLI:LV:AT:2017:1221.A420305714.2.S</w:t>
        </w:r>
      </w:hyperlink>
      <w:r w:rsidRPr="009C7A0A">
        <w:rPr>
          <w:i/>
          <w:iCs/>
        </w:rPr>
        <w:t>, 7. punktu</w:t>
      </w:r>
      <w:r w:rsidRPr="009C7A0A">
        <w:t>).</w:t>
      </w:r>
    </w:p>
    <w:p w14:paraId="2FD93644" w14:textId="77777777" w:rsidR="000202B2" w:rsidRPr="009C7A0A" w:rsidRDefault="000202B2" w:rsidP="009C7A0A">
      <w:pPr>
        <w:widowControl w:val="0"/>
        <w:spacing w:line="276" w:lineRule="auto"/>
        <w:ind w:firstLine="720"/>
        <w:contextualSpacing/>
        <w:jc w:val="both"/>
      </w:pPr>
      <w:r w:rsidRPr="009C7A0A">
        <w:rPr>
          <w:bCs/>
        </w:rPr>
        <w:t xml:space="preserve">Senāts minētajā spriedumā norādījis, ka saskaņā ar noteikumu Nr. 451 1. un 2. punktu ir apstiprināts </w:t>
      </w:r>
      <w:r w:rsidRPr="009C7A0A">
        <w:t xml:space="preserve">Latvijas būvnormatīvs LBN 203-97 „Betona un dzelzsbetona konstrukciju projektēšanas normas” un noteikts, ka ar 1998. gada 1. maiju Latvijas teritorijā netiek piemērotas bijušās PSRS celtniecības normas un noteikumi </w:t>
      </w:r>
      <w:proofErr w:type="spellStart"/>
      <w:r w:rsidRPr="009C7A0A">
        <w:t>SNiP</w:t>
      </w:r>
      <w:proofErr w:type="spellEnd"/>
      <w:r w:rsidRPr="009C7A0A">
        <w:t xml:space="preserve"> 2.03.01-84 „Betona un dzelzsbetona konstrukcijas. Projektēšanas normas”. Savukārt noteikumu </w:t>
      </w:r>
      <w:r w:rsidRPr="009C7A0A">
        <w:rPr>
          <w:bCs/>
        </w:rPr>
        <w:t xml:space="preserve">Nr. 451 </w:t>
      </w:r>
      <w:r w:rsidRPr="009C7A0A">
        <w:t xml:space="preserve">5. punktā noteikts, ka līdz Latvijas būvnormatīva LBN 004 „Slodzes un iedarbes. Projektēšanas pamatprincipi” apstiprināšanai slodžu un iedarbību lielumus, drošuma un slodžu kombināciju koeficientus nosaka saskaņā ar </w:t>
      </w:r>
      <w:proofErr w:type="spellStart"/>
      <w:r w:rsidRPr="009C7A0A">
        <w:t>SNiP</w:t>
      </w:r>
      <w:proofErr w:type="spellEnd"/>
      <w:r w:rsidRPr="009C7A0A">
        <w:t xml:space="preserve"> 2.01.07-85 prasībām.</w:t>
      </w:r>
    </w:p>
    <w:p w14:paraId="3B0396A3" w14:textId="48628268" w:rsidR="000202B2" w:rsidRPr="009C7A0A" w:rsidRDefault="000202B2" w:rsidP="009C7A0A">
      <w:pPr>
        <w:widowControl w:val="0"/>
        <w:spacing w:line="276" w:lineRule="auto"/>
        <w:ind w:firstLine="720"/>
        <w:contextualSpacing/>
        <w:jc w:val="both"/>
      </w:pPr>
      <w:r w:rsidRPr="009C7A0A">
        <w:t>No minētā izriet, ka Ministru kabinets ir noregulējis jautājumu par piemērojamiem noteikumiem attiecībā uz slodzēm laikā, kamēr Latvijas būvnormatīvi vēl nebija pieņemti (sk. </w:t>
      </w:r>
      <w:r w:rsidRPr="009C7A0A">
        <w:rPr>
          <w:i/>
          <w:iCs/>
        </w:rPr>
        <w:t>Senāta 2017. gada 21. decembra sprieduma lietā Nr. SKA</w:t>
      </w:r>
      <w:r w:rsidRPr="009C7A0A">
        <w:noBreakHyphen/>
      </w:r>
      <w:r w:rsidRPr="009C7A0A">
        <w:rPr>
          <w:i/>
          <w:iCs/>
        </w:rPr>
        <w:t>1104/2017</w:t>
      </w:r>
      <w:r w:rsidRPr="003C080E">
        <w:rPr>
          <w:i/>
          <w:iCs/>
        </w:rPr>
        <w:t xml:space="preserve">, </w:t>
      </w:r>
      <w:hyperlink r:id="rId26" w:history="1">
        <w:r w:rsidRPr="00075A27">
          <w:rPr>
            <w:rStyle w:val="Hyperlink"/>
            <w:i/>
            <w:iCs/>
          </w:rPr>
          <w:t>ECLI:LV:AT:2017:1221.A420305714.2.S</w:t>
        </w:r>
      </w:hyperlink>
      <w:r w:rsidRPr="009C7A0A">
        <w:rPr>
          <w:i/>
          <w:iCs/>
        </w:rPr>
        <w:t>, 7. punktu</w:t>
      </w:r>
      <w:r w:rsidRPr="009C7A0A">
        <w:t>).</w:t>
      </w:r>
    </w:p>
    <w:p w14:paraId="13B6AD14" w14:textId="65BE5589" w:rsidR="000202B2" w:rsidRPr="009C7A0A" w:rsidRDefault="000202B2" w:rsidP="009C7A0A">
      <w:pPr>
        <w:widowControl w:val="0"/>
        <w:spacing w:line="276" w:lineRule="auto"/>
        <w:ind w:firstLine="720"/>
        <w:contextualSpacing/>
        <w:jc w:val="both"/>
      </w:pPr>
      <w:r w:rsidRPr="009C7A0A">
        <w:t xml:space="preserve">Tāpat Senāts norādījis, ka minētā tiesību norma nav aplūkojama šauri. Proti, tā vispārīgi noteic piemērojamos noteikumus attiecībā uz slodžu aprēķinu laikā, kamēr nav apstiprināti attiecīgi Latvijas būvnormatīvi. Arī citos noteikumos ir ietverta šāda norma, norādot uz minēto </w:t>
      </w:r>
      <w:proofErr w:type="spellStart"/>
      <w:r w:rsidRPr="009C7A0A">
        <w:t>SNiP</w:t>
      </w:r>
      <w:proofErr w:type="spellEnd"/>
      <w:r w:rsidRPr="009C7A0A">
        <w:t xml:space="preserve"> piemērojamību (noteikumu Nr. 139 4. punkts, 1999. gada 13. aprīļa noteikumu Nr. 140, ar kuriem apstiprināti Latvijas būvnormatīvi </w:t>
      </w:r>
      <w:r w:rsidRPr="009C7A0A">
        <w:rPr>
          <w:bCs/>
        </w:rPr>
        <w:t xml:space="preserve">LBN 206-99 </w:t>
      </w:r>
      <w:r w:rsidRPr="009C7A0A">
        <w:t>„</w:t>
      </w:r>
      <w:r w:rsidRPr="009C7A0A">
        <w:rPr>
          <w:bCs/>
        </w:rPr>
        <w:t>Koka konstrukciju projektēšanas normas”, 4. punkts</w:t>
      </w:r>
      <w:r w:rsidRPr="009C7A0A">
        <w:t xml:space="preserve">). Minēto Ministru kabineta noteikumu spēkā esības laikā (zaudēja spēku 2015. gada 1. jūnijā) Latvijas būvnormatīvs par slodzēm netika apstiprināts. Līdz ar to šajā laikā bija piemērojami </w:t>
      </w:r>
      <w:proofErr w:type="spellStart"/>
      <w:r w:rsidRPr="009C7A0A">
        <w:t>SNiP</w:t>
      </w:r>
      <w:proofErr w:type="spellEnd"/>
      <w:r w:rsidRPr="009C7A0A">
        <w:t xml:space="preserve"> 2.01.07-85</w:t>
      </w:r>
      <w:r w:rsidR="00EF3312">
        <w:t>.</w:t>
      </w:r>
    </w:p>
    <w:p w14:paraId="621AA524" w14:textId="77777777" w:rsidR="000202B2" w:rsidRPr="009C7A0A" w:rsidRDefault="000202B2" w:rsidP="009C7A0A">
      <w:pPr>
        <w:widowControl w:val="0"/>
        <w:spacing w:line="276" w:lineRule="auto"/>
        <w:ind w:firstLine="720"/>
        <w:contextualSpacing/>
        <w:jc w:val="both"/>
      </w:pPr>
      <w:r w:rsidRPr="009C7A0A">
        <w:rPr>
          <w:bCs/>
        </w:rPr>
        <w:t xml:space="preserve">Saskaņā ar </w:t>
      </w:r>
      <w:r w:rsidRPr="009C7A0A">
        <w:t>noteikumu Nr. 139</w:t>
      </w:r>
      <w:r w:rsidRPr="009C7A0A">
        <w:rPr>
          <w:bCs/>
        </w:rPr>
        <w:t xml:space="preserve"> 1. un 2. punktu </w:t>
      </w:r>
      <w:r w:rsidRPr="009C7A0A">
        <w:t xml:space="preserve">apstiprināts Latvijas būvnormatīvs LBN 205-97 „Mūra un stiegrota mūra konstrukciju projektēšanas normas” un noteikts, ka ar 1998. gada 1. maiju Latvijas Republikas teritorijā netiek piemērotas bijušās PSRS celtniecības normas un noteikumi </w:t>
      </w:r>
      <w:proofErr w:type="spellStart"/>
      <w:r w:rsidRPr="009C7A0A">
        <w:t>SNiP</w:t>
      </w:r>
      <w:proofErr w:type="spellEnd"/>
      <w:r w:rsidRPr="009C7A0A">
        <w:t xml:space="preserve"> II-22-81 „Mūra un stiegrota mūra konstrukcijas. Projektēšanas normas”. Savukārt 5. punktā paredzēts, ka līdz Latvijas būvnormatīva LBN 204 „Tērauda konstrukciju projektēšanas normas” apstiprināšanai metāla ieliekamo detaļu aprēķini jāveic saskaņā ar </w:t>
      </w:r>
      <w:proofErr w:type="spellStart"/>
      <w:r w:rsidRPr="009C7A0A">
        <w:t>SNiP</w:t>
      </w:r>
      <w:proofErr w:type="spellEnd"/>
      <w:r w:rsidRPr="009C7A0A">
        <w:t xml:space="preserve"> II-23-81 „Tērauda konstrukcijas. Projektēšanas normas”.</w:t>
      </w:r>
    </w:p>
    <w:p w14:paraId="333E3DDB" w14:textId="3D0FEA04" w:rsidR="000202B2" w:rsidRPr="009C7A0A" w:rsidRDefault="000202B2" w:rsidP="009C7A0A">
      <w:pPr>
        <w:widowControl w:val="0"/>
        <w:spacing w:line="276" w:lineRule="auto"/>
        <w:ind w:firstLine="720"/>
        <w:contextualSpacing/>
        <w:jc w:val="both"/>
      </w:pPr>
      <w:r w:rsidRPr="009C7A0A">
        <w:t xml:space="preserve">Turklāt Senāts norādījis, ka normā ietvertā norāde uz metāla ieliekamo detaļu ir attiecināma arī uz metāla konstrukcijām, tai skaitā kopnēm. Normā ietvertā norāde ir paskaidrojoša, normai norādot, kuru jautājumu noskaidrošanai minēto noteikumu sakarā ir būtiska konkrēto </w:t>
      </w:r>
      <w:proofErr w:type="spellStart"/>
      <w:r w:rsidRPr="009C7A0A">
        <w:t>SNiP</w:t>
      </w:r>
      <w:proofErr w:type="spellEnd"/>
      <w:r w:rsidRPr="009C7A0A">
        <w:t xml:space="preserve"> piemērošana</w:t>
      </w:r>
      <w:r w:rsidR="00EB12E4">
        <w:t>.</w:t>
      </w:r>
    </w:p>
    <w:p w14:paraId="75D7C3FC" w14:textId="77777777" w:rsidR="000202B2" w:rsidRPr="009C7A0A" w:rsidRDefault="000202B2" w:rsidP="009C7A0A">
      <w:pPr>
        <w:widowControl w:val="0"/>
        <w:spacing w:line="276" w:lineRule="auto"/>
        <w:ind w:firstLine="720"/>
        <w:contextualSpacing/>
        <w:jc w:val="both"/>
      </w:pPr>
      <w:r w:rsidRPr="009C7A0A">
        <w:t>Tādējādi kasācijas sūdzības iesniedzēji ir pauduši subjektīvo viedokli par iepriekš minēto noteikumu piemērošanu, kas ir pretrunā ar tiesību normās noteikto un Senāta judikatūrā sniegto skaidrojumu par PSRS būvnormatīvu sistēmas piemērošanu.</w:t>
      </w:r>
    </w:p>
    <w:p w14:paraId="71869B0C" w14:textId="77777777" w:rsidR="000202B2" w:rsidRPr="009C7A0A" w:rsidRDefault="000202B2" w:rsidP="009C7A0A">
      <w:pPr>
        <w:widowControl w:val="0"/>
        <w:spacing w:line="276" w:lineRule="auto"/>
        <w:ind w:firstLine="720"/>
        <w:contextualSpacing/>
        <w:jc w:val="both"/>
      </w:pPr>
      <w:r w:rsidRPr="009C7A0A">
        <w:t xml:space="preserve">Senāts atzīst, ka </w:t>
      </w:r>
      <w:proofErr w:type="spellStart"/>
      <w:r w:rsidRPr="009C7A0A">
        <w:t>SNiP</w:t>
      </w:r>
      <w:proofErr w:type="spellEnd"/>
      <w:r w:rsidRPr="009C7A0A">
        <w:t xml:space="preserve"> publiskā nepieejamība latviešu valodā nevar būt par šķērsli personai pienācīgi veikt savus profesionālos pienākumus.</w:t>
      </w:r>
    </w:p>
    <w:p w14:paraId="53F708FB" w14:textId="2A98E9F2" w:rsidR="000202B2" w:rsidRPr="009C7A0A" w:rsidRDefault="000202B2" w:rsidP="009C7A0A">
      <w:pPr>
        <w:widowControl w:val="0"/>
        <w:spacing w:line="276" w:lineRule="auto"/>
        <w:ind w:firstLine="720"/>
        <w:contextualSpacing/>
        <w:jc w:val="both"/>
      </w:pPr>
      <w:r w:rsidRPr="009C7A0A">
        <w:t xml:space="preserve">Būvprojekta paskaidrojuma rakstā </w:t>
      </w:r>
      <w:r w:rsidR="004B2CD5">
        <w:t>[pers. A]</w:t>
      </w:r>
      <w:r w:rsidRPr="009C7A0A">
        <w:t xml:space="preserve"> atsaucās uz </w:t>
      </w:r>
      <w:proofErr w:type="spellStart"/>
      <w:r w:rsidRPr="009C7A0A">
        <w:t>SNiP</w:t>
      </w:r>
      <w:proofErr w:type="spellEnd"/>
      <w:r w:rsidRPr="009C7A0A">
        <w:t xml:space="preserve">. Tas liecina par to, ka minētie noteikumi ir bijuši apsūdzētā </w:t>
      </w:r>
      <w:r w:rsidR="0027250D">
        <w:t>[pers. A]</w:t>
      </w:r>
      <w:r w:rsidRPr="009C7A0A">
        <w:t xml:space="preserve"> rīcībā un viņam bija zināms to saturs.</w:t>
      </w:r>
    </w:p>
    <w:p w14:paraId="47205522" w14:textId="060F4AAC" w:rsidR="000202B2" w:rsidRPr="009C7A0A" w:rsidRDefault="000202B2" w:rsidP="009C7A0A">
      <w:pPr>
        <w:widowControl w:val="0"/>
        <w:spacing w:line="276" w:lineRule="auto"/>
        <w:ind w:firstLine="720"/>
        <w:contextualSpacing/>
        <w:jc w:val="both"/>
      </w:pPr>
      <w:r w:rsidRPr="009C7A0A">
        <w:t>[2</w:t>
      </w:r>
      <w:r w:rsidR="008418B4" w:rsidRPr="009C7A0A">
        <w:t>3</w:t>
      </w:r>
      <w:r w:rsidRPr="009C7A0A">
        <w:t xml:space="preserve">.2] Senāts konstatē, ka apsūdzētais </w:t>
      </w:r>
      <w:r w:rsidR="00EC4C48">
        <w:t>[pers. A]</w:t>
      </w:r>
      <w:r w:rsidRPr="009C7A0A">
        <w:t xml:space="preserve"> un viņa aizstāvis kasācijas </w:t>
      </w:r>
      <w:r w:rsidRPr="009C7A0A">
        <w:lastRenderedPageBreak/>
        <w:t>sūdzībās ir atkārtojuši apelācijas sūdzību argumentus, kurus apelācijas instances tiesa ir izvērtējusi un motivēti noraidījusi. Apelācijas instances tiesa atzinusi, ka nodarījumā ir konstatējamas visas Krimināllikuma 239. panta otrajā daļā (likuma redakcijā, kas stājās spēkā 2013. gada 1. aprīlī) un 123. panta otrajā daļā paredzētā noziedzīgā nodarījuma sastāva pazīmes, un apsūdzētā vainīgums izdarītajā noziedzīgajā nodarījumā ir pierādīts ārpus saprātīgām šaubām.</w:t>
      </w:r>
    </w:p>
    <w:p w14:paraId="3E6ECBEC" w14:textId="73B7D4B9" w:rsidR="000202B2" w:rsidRPr="009C7A0A" w:rsidRDefault="000202B2" w:rsidP="009C7A0A">
      <w:pPr>
        <w:widowControl w:val="0"/>
        <w:spacing w:line="276" w:lineRule="auto"/>
        <w:ind w:firstLine="720"/>
        <w:contextualSpacing/>
        <w:jc w:val="both"/>
      </w:pPr>
      <w:r w:rsidRPr="009C7A0A">
        <w:t>Senāts jau iepriekš piekritis tiesību zinātnieku paustajai atziņai, ka ziņu izvērtēšana kopsakarā nozīmē, ka, lai arī ticamība ir katram individuālam pierādījumam piemītoša pazīme, tomēr to noteikt var, tikai skatot attiecīgo pierādījumu vienotā sistēmā ar citiem pierādījumiem un vērtējot, kā veidojas to savstarpējās sakarības (sk. </w:t>
      </w:r>
      <w:r w:rsidRPr="009C7A0A">
        <w:rPr>
          <w:i/>
          <w:iCs/>
        </w:rPr>
        <w:t xml:space="preserve">Senāta </w:t>
      </w:r>
      <w:r w:rsidRPr="009C7A0A">
        <w:rPr>
          <w:bCs/>
          <w:i/>
          <w:iCs/>
        </w:rPr>
        <w:t>2022. gada 20. janvāra lēmuma lietā Nr. SKK</w:t>
      </w:r>
      <w:r w:rsidRPr="009C7A0A">
        <w:rPr>
          <w:bCs/>
          <w:i/>
          <w:iCs/>
        </w:rPr>
        <w:noBreakHyphen/>
        <w:t>22/2022,</w:t>
      </w:r>
      <w:r w:rsidRPr="009C7A0A">
        <w:t xml:space="preserve"> </w:t>
      </w:r>
      <w:hyperlink r:id="rId27" w:history="1">
        <w:r w:rsidRPr="00D033BD">
          <w:rPr>
            <w:rStyle w:val="Hyperlink"/>
            <w:bCs/>
            <w:i/>
            <w:iCs/>
          </w:rPr>
          <w:t>ECLI:LV:AT:2022:0120.11380033718.4.L</w:t>
        </w:r>
      </w:hyperlink>
      <w:r w:rsidRPr="009C7A0A">
        <w:rPr>
          <w:i/>
          <w:iCs/>
        </w:rPr>
        <w:t>, 6.2. punktu</w:t>
      </w:r>
      <w:r w:rsidRPr="009C7A0A">
        <w:t>).</w:t>
      </w:r>
    </w:p>
    <w:p w14:paraId="3B91FD05" w14:textId="4A9CF05E" w:rsidR="000202B2" w:rsidRPr="009C7A0A" w:rsidRDefault="000202B2" w:rsidP="009C7A0A">
      <w:pPr>
        <w:widowControl w:val="0"/>
        <w:spacing w:line="276" w:lineRule="auto"/>
        <w:ind w:firstLine="720"/>
        <w:contextualSpacing/>
        <w:jc w:val="both"/>
      </w:pPr>
      <w:r w:rsidRPr="009C7A0A">
        <w:t xml:space="preserve">Senāts atzīst, ka apsūdzētā </w:t>
      </w:r>
      <w:r w:rsidR="00493E81">
        <w:t>[pers. A]</w:t>
      </w:r>
      <w:r w:rsidRPr="009C7A0A">
        <w:t xml:space="preserve"> kasācijas sūdzības argumenti faktiski pauž sūdzības iesniedzēja neapmierinātību ar tiem secinājumiem, kādus izdarījusi apelācijas instances tiesa, izvērtējot lietā iegūtos pierādījumus, un vērsti uz to, lai panāktu apelācijas instances tiesas nolēmuma atcelšanu nevis juridisku, bet faktisku iemeslu dēļ, kas ir pretrunā ar Kriminālprocesa likuma 569. panta pirmo daļu.</w:t>
      </w:r>
    </w:p>
    <w:p w14:paraId="6AA46BF3" w14:textId="6A1D7179" w:rsidR="000202B2" w:rsidRPr="009C7A0A" w:rsidRDefault="000202B2" w:rsidP="009C7A0A">
      <w:pPr>
        <w:widowControl w:val="0"/>
        <w:spacing w:line="276" w:lineRule="auto"/>
        <w:ind w:firstLine="720"/>
        <w:contextualSpacing/>
        <w:jc w:val="both"/>
      </w:pPr>
      <w:r w:rsidRPr="009C7A0A">
        <w:t>Apelācijas instances tiesa, noskaidrojot būvkonstrukciju daļas autora pienākumus, ņēmusi vērā starp SIA „</w:t>
      </w:r>
      <w:r w:rsidR="00EC0420">
        <w:t>[Nosaukums B]</w:t>
      </w:r>
      <w:r w:rsidRPr="009C7A0A">
        <w:t>” un SIA „</w:t>
      </w:r>
      <w:r w:rsidR="000B4389">
        <w:t>[Nosaukums A]</w:t>
      </w:r>
      <w:r w:rsidRPr="009C7A0A">
        <w:t xml:space="preserve">” noslēgto līgumu, ar kuru </w:t>
      </w:r>
      <w:r w:rsidR="00B06F55">
        <w:t>[pers. A]</w:t>
      </w:r>
      <w:r w:rsidRPr="009C7A0A">
        <w:t xml:space="preserve"> apņēmās veikt darbu būvkonstrukciju daļu projekta dokumentācijas izstrādē un normatīvajos aktos noteikto, proti, Vispārīgo būvnoteikumu 79. punkta un Būvniecības likuma 26. panta otrās daļas prasības.</w:t>
      </w:r>
    </w:p>
    <w:p w14:paraId="40CE3FE4" w14:textId="3C0F84E0" w:rsidR="000202B2" w:rsidRPr="009C7A0A" w:rsidRDefault="000202B2" w:rsidP="009C7A0A">
      <w:pPr>
        <w:widowControl w:val="0"/>
        <w:spacing w:line="276" w:lineRule="auto"/>
        <w:ind w:firstLine="720"/>
        <w:contextualSpacing/>
        <w:jc w:val="both"/>
      </w:pPr>
      <w:r w:rsidRPr="009C7A0A">
        <w:t xml:space="preserve">Lai arī apsūdzētais </w:t>
      </w:r>
      <w:r w:rsidR="006C444F">
        <w:t>[pers. A]</w:t>
      </w:r>
      <w:r w:rsidRPr="009C7A0A">
        <w:t xml:space="preserve"> neizstrādāja tehniskā projekta detalizāciju, bet to veica </w:t>
      </w:r>
      <w:r w:rsidRPr="009C7A0A">
        <w:rPr>
          <w:bCs/>
        </w:rPr>
        <w:t>SIA „</w:t>
      </w:r>
      <w:r w:rsidR="003E74DF">
        <w:rPr>
          <w:bCs/>
        </w:rPr>
        <w:t>[Nosaukums F]</w:t>
      </w:r>
      <w:r w:rsidRPr="009C7A0A">
        <w:rPr>
          <w:bCs/>
        </w:rPr>
        <w:t>”,</w:t>
      </w:r>
      <w:r w:rsidRPr="009C7A0A">
        <w:t xml:space="preserve"> apelācijas instances tiesa norādījusi, ka atbilstoši Vispārīgo būvnoteikumu 79. punkta prasībām, ja detalizētie rasējumi izstrādāti būvdarbu gaitā, tie saskaņojami ar būvprojekta autoru. Pienākums saskaņot izmaiņas būvprojektā ar tā autoru izriet arī no Būvniecības likuma 26. panta otrās daļas.</w:t>
      </w:r>
    </w:p>
    <w:p w14:paraId="4375D5E9" w14:textId="75BCC290" w:rsidR="000202B2" w:rsidRPr="009C7A0A" w:rsidRDefault="000202B2" w:rsidP="009C7A0A">
      <w:pPr>
        <w:widowControl w:val="0"/>
        <w:spacing w:line="276" w:lineRule="auto"/>
        <w:ind w:firstLine="720"/>
        <w:contextualSpacing/>
        <w:jc w:val="both"/>
      </w:pPr>
      <w:r w:rsidRPr="009C7A0A">
        <w:t xml:space="preserve">Apelācijas instances tiesa atzinusi, ka </w:t>
      </w:r>
      <w:r w:rsidR="000F5657">
        <w:t>[pers. A]</w:t>
      </w:r>
      <w:r w:rsidRPr="009C7A0A">
        <w:t xml:space="preserve"> parakstīja </w:t>
      </w:r>
      <w:r w:rsidRPr="009C7A0A">
        <w:rPr>
          <w:bCs/>
        </w:rPr>
        <w:t>SIA „</w:t>
      </w:r>
      <w:r w:rsidR="000F5657">
        <w:rPr>
          <w:bCs/>
        </w:rPr>
        <w:t>[Nosaukums F]</w:t>
      </w:r>
      <w:r w:rsidRPr="009C7A0A">
        <w:rPr>
          <w:bCs/>
        </w:rPr>
        <w:t>”</w:t>
      </w:r>
      <w:r w:rsidRPr="009C7A0A">
        <w:t xml:space="preserve"> izstrādātos kopņu detalizācijas rasējumus, tādējādi piekrītot izstrādātajai kopņu detalizācijai un akceptējot konstrukciju izgatavošanu un montāžu atbilstoši detalizācijai.</w:t>
      </w:r>
    </w:p>
    <w:p w14:paraId="1A9C1B72" w14:textId="7E732EAC" w:rsidR="000202B2" w:rsidRPr="009C7A0A" w:rsidRDefault="000202B2" w:rsidP="009C7A0A">
      <w:pPr>
        <w:widowControl w:val="0"/>
        <w:spacing w:line="276" w:lineRule="auto"/>
        <w:ind w:firstLine="720"/>
        <w:contextualSpacing/>
        <w:jc w:val="both"/>
      </w:pPr>
      <w:r w:rsidRPr="009C7A0A">
        <w:rPr>
          <w:bCs/>
        </w:rPr>
        <w:t xml:space="preserve">Atspēkojot apsūdzētā </w:t>
      </w:r>
      <w:r w:rsidR="001B134C">
        <w:t>[pers. A]</w:t>
      </w:r>
      <w:r w:rsidRPr="009C7A0A">
        <w:rPr>
          <w:bCs/>
        </w:rPr>
        <w:t xml:space="preserve"> argumentu, ka ar viņu projekta detalizācija nav saskaņota, tiesa atbilstoši Kriminālprocesa likuma 128. panta otrās daļas prasībām vērtējusi: 1) rokraksta ekspertīzes eksperta atzinumu, no kura izriet, ka ierakstus „Saskaņoja </w:t>
      </w:r>
      <w:r w:rsidR="00AB0A92">
        <w:t>[pers. A]</w:t>
      </w:r>
      <w:r w:rsidRPr="009C7A0A">
        <w:rPr>
          <w:bCs/>
        </w:rPr>
        <w:t>” KMD stadijas SIA „</w:t>
      </w:r>
      <w:r w:rsidR="008048E3">
        <w:rPr>
          <w:bCs/>
        </w:rPr>
        <w:t>[Nosaukums F]</w:t>
      </w:r>
      <w:r w:rsidRPr="009C7A0A">
        <w:rPr>
          <w:bCs/>
        </w:rPr>
        <w:t xml:space="preserve">” būvprojekta tehniskā projekta titullapā un „Saskaņots </w:t>
      </w:r>
      <w:r w:rsidR="00AA27B3">
        <w:t>[pers. A]</w:t>
      </w:r>
      <w:r w:rsidRPr="009C7A0A">
        <w:rPr>
          <w:bCs/>
        </w:rPr>
        <w:t xml:space="preserve"> 22.08.2011” KMD stadijas SIA „</w:t>
      </w:r>
      <w:r w:rsidR="003911EE">
        <w:rPr>
          <w:bCs/>
        </w:rPr>
        <w:t>[Nosaukums F]</w:t>
      </w:r>
      <w:r w:rsidRPr="009C7A0A">
        <w:rPr>
          <w:bCs/>
        </w:rPr>
        <w:t>” būvprojekta tehniskā projekta titullapā</w:t>
      </w:r>
      <w:r w:rsidRPr="009C7A0A">
        <w:rPr>
          <w:iCs/>
        </w:rPr>
        <w:t xml:space="preserve"> ir izpildījis </w:t>
      </w:r>
      <w:r w:rsidR="009126C4">
        <w:t>[pers. A]</w:t>
      </w:r>
      <w:r w:rsidRPr="009C7A0A">
        <w:rPr>
          <w:bCs/>
        </w:rPr>
        <w:t>; 2)</w:t>
      </w:r>
      <w:r w:rsidRPr="009C7A0A">
        <w:t xml:space="preserve"> liecinieces </w:t>
      </w:r>
      <w:r w:rsidR="00632456">
        <w:t>[pers. MP]</w:t>
      </w:r>
      <w:r w:rsidRPr="009C7A0A">
        <w:t xml:space="preserve"> liecības, ka jautājumus par kopņu detalizāciju un skrūvju stiprību saskaņojusi ar </w:t>
      </w:r>
      <w:r w:rsidR="00632456">
        <w:t>[pers. A]</w:t>
      </w:r>
      <w:r w:rsidRPr="009C7A0A">
        <w:t>.</w:t>
      </w:r>
    </w:p>
    <w:p w14:paraId="71D5A90C" w14:textId="5555BEAB" w:rsidR="000202B2" w:rsidRPr="009C7A0A" w:rsidRDefault="000202B2" w:rsidP="009C7A0A">
      <w:pPr>
        <w:widowControl w:val="0"/>
        <w:spacing w:line="276" w:lineRule="auto"/>
        <w:ind w:firstLine="720"/>
        <w:contextualSpacing/>
        <w:jc w:val="both"/>
        <w:rPr>
          <w:b/>
          <w:bCs/>
        </w:rPr>
      </w:pPr>
      <w:r w:rsidRPr="009C7A0A">
        <w:t>Senāts atzīst par nepamatotu kasācijas sūdzības argumentu, ka būvniecības dalībnieku tiesības un pienākumus noteica vienīgi starp SIA „</w:t>
      </w:r>
      <w:r w:rsidR="00614200">
        <w:t>[Nosaukums B]</w:t>
      </w:r>
      <w:r w:rsidRPr="009C7A0A">
        <w:t>” un SIA „</w:t>
      </w:r>
      <w:r w:rsidR="00811580">
        <w:t>[Nosaukums A]</w:t>
      </w:r>
      <w:r w:rsidRPr="009C7A0A">
        <w:t>” noslēgtais līgums (turpmāk – līgums). Šāds apgalvojums ir pretrunā ar Būvniecības likuma 2. pantu.</w:t>
      </w:r>
      <w:r w:rsidRPr="009C7A0A">
        <w:rPr>
          <w:b/>
          <w:bCs/>
        </w:rPr>
        <w:t xml:space="preserve"> </w:t>
      </w:r>
      <w:r w:rsidRPr="009C7A0A">
        <w:t>Atbilstoši minētā panta pirmajai daļai šis likums nosaka būvniecības dalībnieku savstarpējās attiecības, kā arī viņu tiesības un pienākumus būvniecības procesā un atbildību par būvniecības rezultātā tapušās būves atbilstību tās uzdevumam [..].</w:t>
      </w:r>
      <w:r w:rsidRPr="009C7A0A">
        <w:rPr>
          <w:b/>
          <w:bCs/>
        </w:rPr>
        <w:t xml:space="preserve"> </w:t>
      </w:r>
      <w:r w:rsidRPr="009C7A0A">
        <w:t>Savukārt panta trešā daļa noteic, ka būvniecību regulē šis likums, Civillikums, citi likumi un normatīvie akti, kā arī Latvijai saistoši starptautiskie līgumi.</w:t>
      </w:r>
    </w:p>
    <w:p w14:paraId="2CC319E3" w14:textId="2F418615" w:rsidR="000202B2" w:rsidRPr="009C7A0A" w:rsidRDefault="000202B2" w:rsidP="009C7A0A">
      <w:pPr>
        <w:widowControl w:val="0"/>
        <w:spacing w:line="276" w:lineRule="auto"/>
        <w:ind w:firstLine="720"/>
        <w:contextualSpacing/>
        <w:jc w:val="both"/>
      </w:pPr>
      <w:r w:rsidRPr="009C7A0A">
        <w:lastRenderedPageBreak/>
        <w:t xml:space="preserve">Tādējādi apsūdzētajam </w:t>
      </w:r>
      <w:r w:rsidR="007F493C">
        <w:t>[pers. A]</w:t>
      </w:r>
      <w:r w:rsidRPr="009C7A0A">
        <w:t>, apņemoties veikt būvkonstrukciju daļas autora pienākumus, vienlaikus vajadzēja ievērot normatīvo tiesību aktu prasības, kas noteic viņa pienākumus būvniecības procesā.</w:t>
      </w:r>
    </w:p>
    <w:p w14:paraId="53C4DBED" w14:textId="01B78449" w:rsidR="000202B2" w:rsidRPr="009C7A0A" w:rsidRDefault="000202B2" w:rsidP="009C7A0A">
      <w:pPr>
        <w:widowControl w:val="0"/>
        <w:spacing w:line="276" w:lineRule="auto"/>
        <w:ind w:firstLine="720"/>
        <w:contextualSpacing/>
        <w:jc w:val="both"/>
      </w:pPr>
      <w:r w:rsidRPr="009C7A0A">
        <w:t xml:space="preserve">Apelācijas instances tiesa norādījusi, ka atbilstoši līguma 3.1. punktam </w:t>
      </w:r>
      <w:r w:rsidR="00B00216">
        <w:t>[pers. A]</w:t>
      </w:r>
      <w:r w:rsidRPr="009C7A0A">
        <w:t xml:space="preserve"> bija pienākums celtniecības procesā veikt būvkonstrukciju daļu autoruzraudzību saskaņā ar Latvijas būvnormatīvu LBN 304-03 „Būvdarbu autoruzraudzības noteikumi”. Minētā būvnormatīva 3. punkts noteic, ka autoruzraudzības mērķis ir nodrošināt būvprojekta autora tiesības īstenot būvprojekta autentisku realizāciju dabā, nepieļaujot būvniecības dalībnieku patvaļīgas atkāpes no akceptētā būvprojekta, kā arī saistošo normatīvo aktu un standartu pārkāpumus būvdarbu gaitā.</w:t>
      </w:r>
    </w:p>
    <w:p w14:paraId="4235F15C" w14:textId="7E62DD58" w:rsidR="000202B2" w:rsidRPr="009C7A0A" w:rsidRDefault="000202B2" w:rsidP="009C7A0A">
      <w:pPr>
        <w:widowControl w:val="0"/>
        <w:spacing w:line="276" w:lineRule="auto"/>
        <w:ind w:firstLine="720"/>
        <w:contextualSpacing/>
        <w:jc w:val="both"/>
      </w:pPr>
      <w:r w:rsidRPr="009C7A0A">
        <w:t xml:space="preserve">Tāpat tiesa norādījusi, ka no 2011. gada 28. februāra nozīmīgo konstrukciju pieņemšanas akta Nr. 9-2, kuru </w:t>
      </w:r>
      <w:r w:rsidR="00AF108B">
        <w:t>[pers. A]</w:t>
      </w:r>
      <w:r w:rsidRPr="009C7A0A">
        <w:t xml:space="preserve"> parakstījis kā </w:t>
      </w:r>
      <w:proofErr w:type="spellStart"/>
      <w:r w:rsidRPr="009C7A0A">
        <w:t>autoruzraugs</w:t>
      </w:r>
      <w:proofErr w:type="spellEnd"/>
      <w:r w:rsidRPr="009C7A0A">
        <w:t xml:space="preserve"> un apliecinājis, ka darbi veikti atbilstoši būvprojektam, būvnormatīviem un standartiem, kā arī no liecinieku </w:t>
      </w:r>
      <w:r w:rsidR="008E33D5">
        <w:t>[pers. LP</w:t>
      </w:r>
      <w:r w:rsidR="008E33D5" w:rsidRPr="005C1879">
        <w:t>]</w:t>
      </w:r>
      <w:r w:rsidRPr="005C1879">
        <w:t xml:space="preserve">, </w:t>
      </w:r>
      <w:r w:rsidR="00F82682" w:rsidRPr="005C1879">
        <w:t>[pers. LR]</w:t>
      </w:r>
      <w:r w:rsidRPr="009C7A0A">
        <w:t xml:space="preserve"> liecībām izriet, ka </w:t>
      </w:r>
      <w:r w:rsidR="008E33D5">
        <w:t xml:space="preserve">[pers. A] </w:t>
      </w:r>
      <w:r w:rsidRPr="009C7A0A">
        <w:t>līdz pat ēkas nobrukšanai veicis būvkonstrukciju autoruzraudzību.</w:t>
      </w:r>
    </w:p>
    <w:p w14:paraId="2A791D3B" w14:textId="11485BFE" w:rsidR="000202B2" w:rsidRPr="009C7A0A" w:rsidRDefault="000202B2" w:rsidP="009C7A0A">
      <w:pPr>
        <w:widowControl w:val="0"/>
        <w:spacing w:line="276" w:lineRule="auto"/>
        <w:ind w:firstLine="720"/>
        <w:contextualSpacing/>
        <w:jc w:val="both"/>
      </w:pPr>
      <w:r w:rsidRPr="009C7A0A">
        <w:t xml:space="preserve">Apelācijas instances tiesa ar pierādījumiem pamatojusi atzinumu, ka </w:t>
      </w:r>
      <w:r w:rsidR="00735FA2">
        <w:t>[pers. A]</w:t>
      </w:r>
      <w:r w:rsidRPr="009C7A0A">
        <w:t xml:space="preserve"> nepienācīgi pildīja savus pienākumus gan konstrukciju projektēšanas stadijā, gan veicot būvkonstrukciju būvniecības procesa autoruzraudzību.</w:t>
      </w:r>
    </w:p>
    <w:p w14:paraId="03632CDD" w14:textId="13CA1C71" w:rsidR="000202B2" w:rsidRPr="009C7A0A" w:rsidRDefault="000202B2" w:rsidP="009C7A0A">
      <w:pPr>
        <w:widowControl w:val="0"/>
        <w:spacing w:line="276" w:lineRule="auto"/>
        <w:ind w:firstLine="720"/>
        <w:contextualSpacing/>
        <w:jc w:val="both"/>
      </w:pPr>
      <w:r w:rsidRPr="009C7A0A">
        <w:t xml:space="preserve">Tiesa norādījusi, ka kompleksās būvniecības ekspertīzes ekspertu atzinumā secināts, ka jumta nogruvums saistīts ar būtisku kļūdu tērauda kopņu MK-1 konstruktīvajā risinājumā. Tāpat vairākkārtēji mainot slodzes uz pārseguma paneļiem un mainot kopņu apakšējā savienojuma mezgla risinājumu, proti, </w:t>
      </w:r>
      <w:proofErr w:type="spellStart"/>
      <w:r w:rsidRPr="009C7A0A">
        <w:t>fasonlapu</w:t>
      </w:r>
      <w:proofErr w:type="spellEnd"/>
      <w:r w:rsidRPr="009C7A0A">
        <w:t xml:space="preserve"> izmērus, skrūvju atrašanās vietas, bija nepieciešams veikt atkārtotu šī mezgla konstruktīvo pārrēķinu. Liecinieks </w:t>
      </w:r>
      <w:r w:rsidR="002D3F09">
        <w:t>[pers. LP]</w:t>
      </w:r>
      <w:r w:rsidRPr="009C7A0A">
        <w:t xml:space="preserve"> liecināja, ka lūdzis </w:t>
      </w:r>
      <w:r w:rsidR="00B06CFF">
        <w:t>[pers. A]</w:t>
      </w:r>
      <w:r w:rsidRPr="009C7A0A">
        <w:t xml:space="preserve"> veikt būvkonstrukcijas nestspējas pārrēķinu saistībā ar labiekārtošanas darbu uzsākšanu un novērotiem izvirzījumiem konsolēs, bet no </w:t>
      </w:r>
      <w:r w:rsidR="00637DBD">
        <w:t>[pers. A]</w:t>
      </w:r>
      <w:r w:rsidRPr="009C7A0A">
        <w:t xml:space="preserve"> un viņa </w:t>
      </w:r>
      <w:r w:rsidRPr="005C1879">
        <w:t xml:space="preserve">pārstāvja </w:t>
      </w:r>
      <w:r w:rsidR="00F82682" w:rsidRPr="005C1879">
        <w:t xml:space="preserve">[pers. LR] </w:t>
      </w:r>
      <w:r w:rsidRPr="005C1879">
        <w:t xml:space="preserve">saņēmis atbildi, ka slodžu pārbaude veikta un kopņu nestspēja projektēta ar lielu slodzes rezervi. Savukārt liecinieks </w:t>
      </w:r>
      <w:r w:rsidR="00F82682" w:rsidRPr="005C1879">
        <w:t xml:space="preserve">[pers. LR] </w:t>
      </w:r>
      <w:r w:rsidRPr="005C1879">
        <w:t>liecināja, ka, pārbaudot slodzi virs jumta, noskaidrojis, ka pārslodze ir 25 kg uz 1 m</w:t>
      </w:r>
      <w:r w:rsidRPr="005C1879">
        <w:rPr>
          <w:vertAlign w:val="superscript"/>
        </w:rPr>
        <w:t>2</w:t>
      </w:r>
      <w:r w:rsidRPr="005C1879">
        <w:t xml:space="preserve">. Šo informāciju nodevis </w:t>
      </w:r>
      <w:r w:rsidR="00B74A84" w:rsidRPr="005C1879">
        <w:t>[pers. A]</w:t>
      </w:r>
      <w:r w:rsidRPr="005C1879">
        <w:t>, kurš norādījis</w:t>
      </w:r>
      <w:r w:rsidRPr="009C7A0A">
        <w:t>, ka šāda slodze ir pieļaujama.</w:t>
      </w:r>
    </w:p>
    <w:p w14:paraId="0EBCD841" w14:textId="77777777" w:rsidR="000202B2" w:rsidRPr="009C7A0A" w:rsidRDefault="000202B2" w:rsidP="009C7A0A">
      <w:pPr>
        <w:widowControl w:val="0"/>
        <w:spacing w:line="276" w:lineRule="auto"/>
        <w:ind w:firstLine="720"/>
        <w:contextualSpacing/>
        <w:jc w:val="both"/>
      </w:pPr>
      <w:r w:rsidRPr="009C7A0A">
        <w:t>Senātam nav pamata apšaubīt apelācijas instances tiesas secinājumus šajā daļā, kas veikts atbilstoši Kriminālprocesa likuma 128. panta otrās daļas prasībām.</w:t>
      </w:r>
    </w:p>
    <w:p w14:paraId="7DC0F167" w14:textId="41F50DC9" w:rsidR="000202B2" w:rsidRPr="009C7A0A" w:rsidRDefault="000202B2" w:rsidP="009C7A0A">
      <w:pPr>
        <w:widowControl w:val="0"/>
        <w:spacing w:line="276" w:lineRule="auto"/>
        <w:ind w:firstLine="720"/>
        <w:contextualSpacing/>
        <w:jc w:val="both"/>
      </w:pPr>
      <w:r w:rsidRPr="009C7A0A">
        <w:t>Apelācijas instances tiesa spriedumā nav izvērtējusi citu būvniecības dalībnieku nodarījumu ietekmi un jumta konstrukciju nogruvumu, jo nepamatoti atzina par jumta nobrukuma cēloni tikai kļūdas kopnes projektēšanā. Senāts norāda, ka apelācijas instances tiesai, atkārtoti izskatot lietu, jāievēro lēmuma 1</w:t>
      </w:r>
      <w:r w:rsidR="008436B2" w:rsidRPr="009C7A0A">
        <w:t>5</w:t>
      </w:r>
      <w:r w:rsidRPr="009C7A0A">
        <w:t>. punktā norādītie argumenti, kuri izklāstīti, sniedzot atbildi, vai citu būvniecības dalībnieku nodarījumi ir radījuši jaunu cēloņsakarības ķēdi.</w:t>
      </w:r>
    </w:p>
    <w:p w14:paraId="6DF9FAAB" w14:textId="07DA472F" w:rsidR="000202B2" w:rsidRPr="009C7A0A" w:rsidRDefault="000202B2" w:rsidP="009C7A0A">
      <w:pPr>
        <w:widowControl w:val="0"/>
        <w:spacing w:line="276" w:lineRule="auto"/>
        <w:ind w:firstLine="720"/>
        <w:contextualSpacing/>
        <w:jc w:val="both"/>
      </w:pPr>
      <w:r w:rsidRPr="009C7A0A">
        <w:t>[2</w:t>
      </w:r>
      <w:r w:rsidR="008418B4" w:rsidRPr="009C7A0A">
        <w:t>3</w:t>
      </w:r>
      <w:r w:rsidRPr="009C7A0A">
        <w:t xml:space="preserve">.3] Nav pamatots apsūdzētā </w:t>
      </w:r>
      <w:r w:rsidR="00A12718">
        <w:t>[pers. A]</w:t>
      </w:r>
      <w:r w:rsidRPr="009C7A0A">
        <w:t xml:space="preserve"> un viņa aizstāvja kasācijas sūdzību arguments, ka apelācijas instances tiesa ir nepareizi noteikusi noziedzīgo nodarījumu izdarīšanas laiku, jo tirdzniecības centra sabrukušo konstrukciju projektēšana un izbūve veikta laika posmā no 2009. līdz 2011. gadam.</w:t>
      </w:r>
    </w:p>
    <w:p w14:paraId="2A1274DF" w14:textId="77777777" w:rsidR="000202B2" w:rsidRPr="009C7A0A" w:rsidRDefault="000202B2" w:rsidP="009C7A0A">
      <w:pPr>
        <w:widowControl w:val="0"/>
        <w:spacing w:line="276" w:lineRule="auto"/>
        <w:ind w:firstLine="720"/>
        <w:contextualSpacing/>
        <w:jc w:val="both"/>
      </w:pPr>
      <w:r w:rsidRPr="009C7A0A">
        <w:t>Likuma „Par Krimināllikuma spēkā stāšanās un piemērošanas kārtību” 19. pantā norādīts, ka personas, kuras izdarījušas Krimināllikumā paredzētus atsevišķus noziedzīgus nodarījumus (arī turpinātus un ilgstošus noziedzīgus nodarījumus), kas uzsākti līdz Krimināllikuma spēkā stāšanās brīdim, bet pabeigti vai pārtraukti pēc tā, saucamas pie kriminālatbildības un sodāmas saskaņā ar Krimināllikuma attiecīgo pantu.</w:t>
      </w:r>
    </w:p>
    <w:p w14:paraId="211A6781" w14:textId="2DC5DA31" w:rsidR="000202B2" w:rsidRPr="009C7A0A" w:rsidRDefault="000202B2" w:rsidP="009C7A0A">
      <w:pPr>
        <w:widowControl w:val="0"/>
        <w:spacing w:line="276" w:lineRule="auto"/>
        <w:ind w:firstLine="720"/>
        <w:contextualSpacing/>
        <w:jc w:val="both"/>
      </w:pPr>
      <w:r w:rsidRPr="009C7A0A">
        <w:lastRenderedPageBreak/>
        <w:t xml:space="preserve">No apelācijas instances tiesas spriedumā sniegtā pierādīto noziedzīgo nodarījumu apraksta izriet, ka </w:t>
      </w:r>
      <w:r w:rsidR="005D1515">
        <w:t>[pers. A]</w:t>
      </w:r>
      <w:r w:rsidRPr="009C7A0A">
        <w:t xml:space="preserve"> no 2009. gada 6. augusta līdz 2013. gada 21. novembrim kā būvkonstrukciju daļas vadītājs (autors) un būvkonstrukciju daļas </w:t>
      </w:r>
      <w:proofErr w:type="spellStart"/>
      <w:r w:rsidRPr="009C7A0A">
        <w:t>autoruzraugs</w:t>
      </w:r>
      <w:proofErr w:type="spellEnd"/>
      <w:r w:rsidRPr="009C7A0A">
        <w:t xml:space="preserve"> nevērīgi pildīja savus pienākumus. </w:t>
      </w:r>
      <w:r w:rsidR="005D1515">
        <w:t>[Pers. A]</w:t>
      </w:r>
      <w:r w:rsidRPr="009C7A0A">
        <w:t xml:space="preserve"> 2013. gada 5. novembrī, saņemot no atbildīgā darbu vadītāja lūgumu pārbaudīt kopnes nestspēju sakarā ar labiekārtošanās darbu uzsākšanu, līdz jumta nogruvumam atkārtotus kopnes aprēķinus neveica.</w:t>
      </w:r>
    </w:p>
    <w:p w14:paraId="0D018733" w14:textId="3F807153" w:rsidR="000202B2" w:rsidRPr="009C7A0A" w:rsidRDefault="000202B2" w:rsidP="009C7A0A">
      <w:pPr>
        <w:widowControl w:val="0"/>
        <w:spacing w:line="276" w:lineRule="auto"/>
        <w:ind w:firstLine="720"/>
        <w:contextualSpacing/>
        <w:jc w:val="both"/>
      </w:pPr>
      <w:r w:rsidRPr="009C7A0A">
        <w:t xml:space="preserve">Tādējādi piemērojama tā Krimināllikuma panta redakcija, kas bija spēkā brīdī, kad apsūdzētais </w:t>
      </w:r>
      <w:r w:rsidR="00D171D4">
        <w:t>[pers. A]</w:t>
      </w:r>
      <w:r w:rsidRPr="009C7A0A">
        <w:t xml:space="preserve">, nepārliecinājies par izprojektētās un uzstādītās kopnes drošumu, pieļāva pēdējo bezdarbību, tas ir, piemērojama Krimināllikuma 239. panta otrā daļa </w:t>
      </w:r>
      <w:r w:rsidRPr="009C7A0A">
        <w:rPr>
          <w:iCs/>
        </w:rPr>
        <w:t>likuma redakcijā no 2013. gada 1. aprīļa līdz 2014. gada 28. oktobrim</w:t>
      </w:r>
      <w:r w:rsidRPr="009C7A0A">
        <w:t>.</w:t>
      </w:r>
    </w:p>
    <w:p w14:paraId="0EAC6002" w14:textId="515EF00E" w:rsidR="000202B2" w:rsidRPr="009C7A0A" w:rsidRDefault="000202B2" w:rsidP="009C7A0A">
      <w:pPr>
        <w:widowControl w:val="0"/>
        <w:spacing w:line="276" w:lineRule="auto"/>
        <w:ind w:firstLine="720"/>
        <w:contextualSpacing/>
        <w:jc w:val="both"/>
      </w:pPr>
      <w:r w:rsidRPr="009C7A0A">
        <w:t xml:space="preserve">Apelācijas instances tiesa motivēti noraidījusi aizstāvības argumentus par to, ka </w:t>
      </w:r>
      <w:r w:rsidR="00716F73">
        <w:t>[pers. A]</w:t>
      </w:r>
      <w:r w:rsidRPr="009C7A0A">
        <w:t xml:space="preserve"> nodarījums neveido noziedzīgu nodarījumu ideālo kopību, norādot, ka Krimināllikuma 239. pants ir plašāka satura norma salīdzinājumā ar Krimināllikuma 123. pantu, kas paredz atbildību tikai par kaitīgajām sekām – personas nonāvēšana aiz neuzmanības, bet Krimināllikuma 239. panta objektīvā puse ietver arī darbību vai bezdarbību, ar kuru pārkāpti būvniecības noteikumi, un aptver vairāku interešu apdraudējumu.</w:t>
      </w:r>
    </w:p>
    <w:p w14:paraId="05EBF436" w14:textId="77777777" w:rsidR="000202B2" w:rsidRPr="009C7A0A" w:rsidRDefault="000202B2" w:rsidP="009C7A0A">
      <w:pPr>
        <w:widowControl w:val="0"/>
        <w:spacing w:line="276" w:lineRule="auto"/>
        <w:ind w:firstLine="720"/>
        <w:contextualSpacing/>
        <w:jc w:val="both"/>
      </w:pPr>
      <w:r w:rsidRPr="009C7A0A">
        <w:t>Turklāt Krimināllikuma 239. panta pirmā daļa (</w:t>
      </w:r>
      <w:r w:rsidRPr="009C7A0A">
        <w:rPr>
          <w:iCs/>
        </w:rPr>
        <w:t>likuma redakcijā no 2013. gada 1. aprīļa līdz 2014. gada 28. oktobrim</w:t>
      </w:r>
      <w:r w:rsidRPr="009C7A0A">
        <w:t>) paredzēja kriminālatbildību par celtņu, tiltu, ceļu pārvadu un citu būvju celtniecības normu pārkāpšanu, ja tā rezultātā sabrukusi būve vai tās daļa, bet panta otrā daļa paredzēja kriminālatbildību par tādām pašām darbībām, ja tās izraisījušas smagas sekas.</w:t>
      </w:r>
    </w:p>
    <w:p w14:paraId="48047A08" w14:textId="77777777" w:rsidR="000202B2" w:rsidRPr="009C7A0A" w:rsidRDefault="000202B2" w:rsidP="009C7A0A">
      <w:pPr>
        <w:widowControl w:val="0"/>
        <w:spacing w:line="276" w:lineRule="auto"/>
        <w:ind w:firstLine="720"/>
        <w:contextualSpacing/>
        <w:jc w:val="both"/>
      </w:pPr>
      <w:r w:rsidRPr="009C7A0A">
        <w:t>Atbilstoši likuma „Par Krimināllikuma spēkā stāšanās un piemērošanas kārtību” 24. pantā noteiktajam par smagām sekām cita starpā atzīstama cilvēka nāve, līdz ar to Krimināllikuma 239. panta otrajā daļā norādītās smagās sekas aptvēra tikai viena cilvēka nāvi.</w:t>
      </w:r>
    </w:p>
    <w:p w14:paraId="6ECA6A82" w14:textId="77777777" w:rsidR="000202B2" w:rsidRPr="009C7A0A" w:rsidRDefault="000202B2" w:rsidP="009C7A0A">
      <w:pPr>
        <w:widowControl w:val="0"/>
        <w:spacing w:line="276" w:lineRule="auto"/>
        <w:ind w:firstLine="720"/>
        <w:contextualSpacing/>
        <w:jc w:val="both"/>
      </w:pPr>
      <w:r w:rsidRPr="009C7A0A">
        <w:t>2014. gada 25. septembrī izdarīti grozījumi Krimināllikumā, ar kuriem papildinātas vairākas krimināltiesību normas, paredzot salikta sastāva noziedzīgos nodarījumos kvalificējošu apstākli – divu vai vairāku cilvēku nāve –, tai skaitā papildinot Krimināllikuma 239. pantu ar ceturto daļu.</w:t>
      </w:r>
    </w:p>
    <w:p w14:paraId="6664E2C1" w14:textId="77777777" w:rsidR="000202B2" w:rsidRPr="009C7A0A" w:rsidRDefault="000202B2" w:rsidP="009C7A0A">
      <w:pPr>
        <w:widowControl w:val="0"/>
        <w:spacing w:line="276" w:lineRule="auto"/>
        <w:ind w:firstLine="720"/>
        <w:contextualSpacing/>
        <w:jc w:val="both"/>
      </w:pPr>
      <w:r w:rsidRPr="009C7A0A">
        <w:t>Ievērojot minēto, Senāts atzīst, ka līdz minētajiem grozījumiem Krimināllikuma 239. pantā norādītās smagās sekas neaptvēra vairāku personu nāvi. Tādējādi piemērojot Krimināllikuma normas, ir ņemams vēra no krimināltiesību taisnīguma pamatprincipa izrietošs noteikums – ja kaut viena šaurākā satura noziedzīga nodarījuma sastāva pazīme neiekļaujas plašāka sastāva pazīmju skaitā, tad veidojas noziedzīgu nodarījumu ideālā kopība.</w:t>
      </w:r>
    </w:p>
    <w:p w14:paraId="475BE4BF" w14:textId="77777777" w:rsidR="000202B2" w:rsidRPr="009C7A0A" w:rsidRDefault="000202B2" w:rsidP="009C7A0A">
      <w:pPr>
        <w:widowControl w:val="0"/>
        <w:spacing w:line="276" w:lineRule="auto"/>
        <w:ind w:firstLine="720"/>
        <w:contextualSpacing/>
        <w:jc w:val="both"/>
      </w:pPr>
      <w:r w:rsidRPr="009C7A0A">
        <w:t>Turklāt, izvērtējusi norādīto Krimināllikuma pantu daļu sankcijas, apelācijas instances tiesa konstatējusi, ka noziedzīga nodarījuma izdarīšanas brīdī Krimināllikuma 239. panta otrās daļas sankcijā paredzētā soda maksimālā robeža bija brīvības atņemšana uz laiku līdz četriem gadiem, bet Krimināllikuma 123. panta otrās daļas sankcijā – brīvības atņemšana uz laiku līdz pieciem gadiem.</w:t>
      </w:r>
    </w:p>
    <w:p w14:paraId="2B635D0A" w14:textId="77777777" w:rsidR="000202B2" w:rsidRPr="009C7A0A" w:rsidRDefault="000202B2" w:rsidP="009C7A0A">
      <w:pPr>
        <w:widowControl w:val="0"/>
        <w:spacing w:line="276" w:lineRule="auto"/>
        <w:ind w:firstLine="720"/>
        <w:contextualSpacing/>
        <w:jc w:val="both"/>
      </w:pPr>
      <w:r w:rsidRPr="009C7A0A">
        <w:t>Tādējādi apelācijas instances tiesa atzinusi, ka Krimināllikuma 123. panta otrajā daļā (tas ir, ir šaurāka satura normā) ir bargāka sankcija salīdzinājumā ar Krimināllikuma 239. panta otrajā daļā paredzēto (tas ir, plašāka satura normu).</w:t>
      </w:r>
    </w:p>
    <w:p w14:paraId="1DF50075" w14:textId="77777777" w:rsidR="000202B2" w:rsidRPr="009C7A0A" w:rsidRDefault="000202B2" w:rsidP="009C7A0A">
      <w:pPr>
        <w:widowControl w:val="0"/>
        <w:spacing w:line="276" w:lineRule="auto"/>
        <w:ind w:firstLine="720"/>
        <w:contextualSpacing/>
        <w:jc w:val="both"/>
      </w:pPr>
      <w:r w:rsidRPr="009C7A0A">
        <w:t xml:space="preserve">Apelācijas instances tiesa pievienojās krimināltiesību teorijā paustajam viedoklim, ka tajos gadījumos, kad šaurāka satura normas sankcija ir bargāka </w:t>
      </w:r>
      <w:r w:rsidRPr="009C7A0A">
        <w:lastRenderedPageBreak/>
        <w:t>salīdzinājumā ar plašāka satura normas sankciju, veidojas noziedzīgu nodarījumu ideālā kopība (sk. </w:t>
      </w:r>
      <w:r w:rsidRPr="009C7A0A">
        <w:rPr>
          <w:i/>
        </w:rPr>
        <w:t>Krastiņš U. Normu konkurence un</w:t>
      </w:r>
      <w:r w:rsidRPr="009C7A0A">
        <w:t xml:space="preserve"> </w:t>
      </w:r>
      <w:r w:rsidRPr="009C7A0A">
        <w:rPr>
          <w:i/>
        </w:rPr>
        <w:t>noziedzīgu nodarījumu ideālā kopība.</w:t>
      </w:r>
      <w:r w:rsidRPr="009C7A0A">
        <w:t xml:space="preserve"> </w:t>
      </w:r>
      <w:r w:rsidRPr="009C7A0A">
        <w:rPr>
          <w:i/>
        </w:rPr>
        <w:t>Tiesību efektivitāte postmodernā sabiedrībā</w:t>
      </w:r>
      <w:r w:rsidRPr="009C7A0A">
        <w:t xml:space="preserve">. </w:t>
      </w:r>
      <w:r w:rsidRPr="009C7A0A">
        <w:rPr>
          <w:i/>
        </w:rPr>
        <w:t>Latvijas Universitātes 73. zinātniskās konferences rakstu krājums. Rīga: LU Akadēmiskais apgāds, 2015, 183. lpp.</w:t>
      </w:r>
      <w:r w:rsidRPr="009C7A0A">
        <w:t>).</w:t>
      </w:r>
    </w:p>
    <w:p w14:paraId="5B1F4857" w14:textId="77777777" w:rsidR="000202B2" w:rsidRPr="009C7A0A" w:rsidRDefault="000202B2" w:rsidP="009C7A0A">
      <w:pPr>
        <w:widowControl w:val="0"/>
        <w:spacing w:line="276" w:lineRule="auto"/>
        <w:ind w:firstLine="720"/>
        <w:contextualSpacing/>
        <w:jc w:val="both"/>
      </w:pPr>
    </w:p>
    <w:p w14:paraId="5A272884" w14:textId="3864580A" w:rsidR="000202B2" w:rsidRPr="009C7A0A" w:rsidRDefault="000202B2" w:rsidP="009C7A0A">
      <w:pPr>
        <w:widowControl w:val="0"/>
        <w:spacing w:line="276" w:lineRule="auto"/>
        <w:ind w:firstLine="720"/>
        <w:contextualSpacing/>
        <w:jc w:val="both"/>
      </w:pPr>
      <w:r w:rsidRPr="009C7A0A">
        <w:t>[2</w:t>
      </w:r>
      <w:r w:rsidR="008418B4" w:rsidRPr="009C7A0A">
        <w:t>4</w:t>
      </w:r>
      <w:r w:rsidRPr="009C7A0A">
        <w:t xml:space="preserve">] Mirušās apsūdzētās </w:t>
      </w:r>
      <w:r w:rsidR="003A045F">
        <w:t>[pers. B</w:t>
      </w:r>
      <w:r w:rsidR="00990790">
        <w:t>H</w:t>
      </w:r>
      <w:r w:rsidR="003A045F">
        <w:t>]</w:t>
      </w:r>
      <w:r w:rsidRPr="009C7A0A">
        <w:t xml:space="preserve"> aizstāve I. Timermane kasācijas sūdzībā norādījusi, ka tiesa atstājusi bez ievērības pieteikumu par mirušās apsūdzētās </w:t>
      </w:r>
      <w:r w:rsidR="00990790">
        <w:t>[pers. BH]</w:t>
      </w:r>
      <w:r w:rsidRPr="009C7A0A">
        <w:t xml:space="preserve"> reabilitāciju un spriedumā nav paudusi atzinumu par </w:t>
      </w:r>
      <w:r w:rsidR="00990790">
        <w:t>[pers. BH]</w:t>
      </w:r>
      <w:r w:rsidRPr="009C7A0A">
        <w:t xml:space="preserve"> atzīšanu par nevainīgu pret viņu celtajā apsūdzībā pēc Krimināllikuma 319. panta trešās daļas.</w:t>
      </w:r>
    </w:p>
    <w:p w14:paraId="2B4A33E9" w14:textId="3B715AC5" w:rsidR="000202B2" w:rsidRPr="009C7A0A" w:rsidRDefault="000202B2" w:rsidP="009C7A0A">
      <w:pPr>
        <w:widowControl w:val="0"/>
        <w:spacing w:line="276" w:lineRule="auto"/>
        <w:ind w:firstLine="720"/>
        <w:contextualSpacing/>
        <w:jc w:val="both"/>
      </w:pPr>
      <w:r w:rsidRPr="009C7A0A">
        <w:t xml:space="preserve">Senāts atzīst, ka mirušās apsūdzētās </w:t>
      </w:r>
      <w:r w:rsidR="00990790">
        <w:t>[pers. BH]</w:t>
      </w:r>
      <w:r w:rsidRPr="009C7A0A">
        <w:t xml:space="preserve"> aizstāves I. Timermanes kasācijas sūdzība ir noraidāma, bet apelācijas instances tiesas spriedums daļā par apelācijas tiesvedības izbeigšanu atstājams negrozīts.</w:t>
      </w:r>
    </w:p>
    <w:p w14:paraId="58B630F5" w14:textId="09839874" w:rsidR="000202B2" w:rsidRPr="009C7A0A" w:rsidRDefault="000202B2" w:rsidP="009C7A0A">
      <w:pPr>
        <w:widowControl w:val="0"/>
        <w:spacing w:line="276" w:lineRule="auto"/>
        <w:ind w:firstLine="720"/>
        <w:contextualSpacing/>
        <w:jc w:val="both"/>
      </w:pPr>
      <w:r w:rsidRPr="009C7A0A">
        <w:t xml:space="preserve">Apelācijas instances tiesa konstatēja, ka ar Rīgas pilsētas Pārdaugavas tiesas 2020. gada 18. februāra spriedumu apsūdzētā </w:t>
      </w:r>
      <w:r w:rsidR="00FB3DD9">
        <w:t>[pers. BH]</w:t>
      </w:r>
      <w:r w:rsidRPr="009C7A0A">
        <w:t xml:space="preserve"> atzīta par nevainīgu pret viņu celtajā apsūdzībā pēc Krimināllikuma 319. panta trešās daļas un attaisnota.</w:t>
      </w:r>
    </w:p>
    <w:p w14:paraId="60811380" w14:textId="2FA1A472" w:rsidR="000202B2" w:rsidRPr="009C7A0A" w:rsidRDefault="000202B2" w:rsidP="009C7A0A">
      <w:pPr>
        <w:widowControl w:val="0"/>
        <w:spacing w:line="276" w:lineRule="auto"/>
        <w:ind w:firstLine="720"/>
        <w:contextualSpacing/>
        <w:jc w:val="both"/>
      </w:pPr>
      <w:r w:rsidRPr="009C7A0A">
        <w:t xml:space="preserve">Par minēto pirmās instances tiesas spriedumu prokurors iesniedza apelācijas protestu un cietušie (norādīti apelācijas instances tiesas sprieduma 5., 6., 7., 10., 12. un 13. punktā) – apelācijas sūdzības, lūdzot atcelt pirmās instances tiesas spriedumu šajā daļā un atzīt </w:t>
      </w:r>
      <w:r w:rsidR="0042441D">
        <w:t>[pers. BH]</w:t>
      </w:r>
      <w:r w:rsidRPr="009C7A0A">
        <w:t xml:space="preserve"> par vainīgu Krimināllikuma 319. panta trešajā daļā paredzētajā noziedzīgajā nodarījumā.</w:t>
      </w:r>
    </w:p>
    <w:p w14:paraId="52D5EFF0" w14:textId="755BC241" w:rsidR="000202B2" w:rsidRPr="009C7A0A" w:rsidRDefault="000202B2" w:rsidP="009C7A0A">
      <w:pPr>
        <w:widowControl w:val="0"/>
        <w:spacing w:line="276" w:lineRule="auto"/>
        <w:ind w:firstLine="720"/>
        <w:contextualSpacing/>
        <w:jc w:val="both"/>
      </w:pPr>
      <w:r w:rsidRPr="009C7A0A">
        <w:t xml:space="preserve">Atbilstoši Vienotās migrācijas informācijas sistēmas datiem </w:t>
      </w:r>
      <w:r w:rsidR="00B236F0">
        <w:t>[pers. BH]</w:t>
      </w:r>
      <w:r w:rsidRPr="009C7A0A">
        <w:t xml:space="preserve"> mirusi 2021. gada </w:t>
      </w:r>
      <w:r w:rsidR="004F6DDF">
        <w:t>[datums]</w:t>
      </w:r>
      <w:r w:rsidRPr="009C7A0A">
        <w:t>.</w:t>
      </w:r>
    </w:p>
    <w:p w14:paraId="7462AD3D" w14:textId="3CD76CE2" w:rsidR="000202B2" w:rsidRPr="009C7A0A" w:rsidRDefault="000202B2" w:rsidP="009C7A0A">
      <w:pPr>
        <w:widowControl w:val="0"/>
        <w:spacing w:line="276" w:lineRule="auto"/>
        <w:ind w:firstLine="720"/>
        <w:contextualSpacing/>
        <w:jc w:val="both"/>
      </w:pPr>
      <w:r w:rsidRPr="009C7A0A">
        <w:t xml:space="preserve">Mirušās apsūdzētās </w:t>
      </w:r>
      <w:r w:rsidR="00105376">
        <w:t>[pers. BH]</w:t>
      </w:r>
      <w:r w:rsidRPr="009C7A0A">
        <w:t xml:space="preserve"> aizstāve I. Timermane iesniedza pieteikumu par mirušās apsūdzētās </w:t>
      </w:r>
      <w:r w:rsidR="00105376">
        <w:t>[pers. BH]</w:t>
      </w:r>
      <w:r w:rsidRPr="009C7A0A">
        <w:t xml:space="preserve"> reabilitāciju.</w:t>
      </w:r>
    </w:p>
    <w:p w14:paraId="089D0250" w14:textId="32367CC2" w:rsidR="000202B2" w:rsidRPr="009C7A0A" w:rsidRDefault="000202B2" w:rsidP="009C7A0A">
      <w:pPr>
        <w:widowControl w:val="0"/>
        <w:spacing w:line="276" w:lineRule="auto"/>
        <w:ind w:firstLine="720"/>
        <w:contextualSpacing/>
        <w:jc w:val="both"/>
      </w:pPr>
      <w:r w:rsidRPr="009C7A0A">
        <w:t xml:space="preserve">Apelācijas instances tiesa atzinusi, ka apelācijas tiesvedība sakarā ar iesniegto apelācijas protestu un cietušo apelācijas sūdzībām ir izbeidzama un nav lemjams jautājums par </w:t>
      </w:r>
      <w:r w:rsidR="008D7CC5">
        <w:t>[pers. BH]</w:t>
      </w:r>
      <w:r w:rsidRPr="009C7A0A">
        <w:t xml:space="preserve"> reabilitāciju šādu apstākļu dēļ.</w:t>
      </w:r>
    </w:p>
    <w:p w14:paraId="0A6E6200" w14:textId="2E9314DA" w:rsidR="000202B2" w:rsidRPr="009C7A0A" w:rsidRDefault="000202B2" w:rsidP="009C7A0A">
      <w:pPr>
        <w:widowControl w:val="0"/>
        <w:spacing w:line="276" w:lineRule="auto"/>
        <w:ind w:firstLine="720"/>
        <w:contextualSpacing/>
        <w:jc w:val="both"/>
      </w:pPr>
      <w:r w:rsidRPr="009C7A0A">
        <w:t>Judikatūrā jau ir atzīts, ka gadījumā, ja apsūdzētais miris pēc attaisnojoša apelācijas instances tiesas sprieduma pasludināšanas, lietas izskatīšanas turpināšanai pret mirušo apsūdzēto kasācijas instances tiesā nav tiesiska pamata un kasācijas tiesvedība lietā ir izbeidzama (sk. </w:t>
      </w:r>
      <w:r w:rsidRPr="009C7A0A">
        <w:rPr>
          <w:i/>
        </w:rPr>
        <w:t>Senāta 2021. gada 14. decembra lēmuma lietā Nr. SKK</w:t>
      </w:r>
      <w:r w:rsidRPr="009C7A0A">
        <w:noBreakHyphen/>
      </w:r>
      <w:r w:rsidRPr="009C7A0A">
        <w:rPr>
          <w:i/>
        </w:rPr>
        <w:t xml:space="preserve">112/2021, </w:t>
      </w:r>
      <w:hyperlink r:id="rId28" w:history="1">
        <w:r w:rsidRPr="00D033BD">
          <w:rPr>
            <w:rStyle w:val="Hyperlink"/>
            <w:bCs/>
            <w:i/>
          </w:rPr>
          <w:t>ECLI:LV:AT:2021:1214.11200010214.8.L</w:t>
        </w:r>
      </w:hyperlink>
      <w:r w:rsidRPr="009C7A0A">
        <w:rPr>
          <w:bCs/>
          <w:i/>
        </w:rPr>
        <w:t>, 7. punktu</w:t>
      </w:r>
      <w:r w:rsidRPr="009C7A0A">
        <w:rPr>
          <w:iCs/>
        </w:rPr>
        <w:t>).</w:t>
      </w:r>
    </w:p>
    <w:p w14:paraId="47B2508C" w14:textId="77777777" w:rsidR="000202B2" w:rsidRPr="009C7A0A" w:rsidRDefault="000202B2" w:rsidP="009C7A0A">
      <w:pPr>
        <w:widowControl w:val="0"/>
        <w:spacing w:line="276" w:lineRule="auto"/>
        <w:ind w:firstLine="720"/>
        <w:contextualSpacing/>
        <w:jc w:val="both"/>
      </w:pPr>
      <w:r w:rsidRPr="009C7A0A">
        <w:t>Senāts norāda, ka minētā atziņa ir attiecināma arī uz lietas izskatīšanu apelācijas instances tiesā gadījumā, ja apsūdzētā ir mirusi pēc attaisnojoša pirmās instances tiesas sprieduma pasludināšanas. Tāpēc nav tiesiska pamata izskatīt prokurora apelācijas protestu un cietušo apelācijas sūdzības šajā daļā.</w:t>
      </w:r>
    </w:p>
    <w:p w14:paraId="1EC8EDB1" w14:textId="77777777" w:rsidR="000202B2" w:rsidRPr="009C7A0A" w:rsidRDefault="000202B2" w:rsidP="009C7A0A">
      <w:pPr>
        <w:widowControl w:val="0"/>
        <w:spacing w:line="276" w:lineRule="auto"/>
        <w:ind w:firstLine="720"/>
        <w:contextualSpacing/>
        <w:jc w:val="both"/>
      </w:pPr>
      <w:r w:rsidRPr="009C7A0A">
        <w:t>Senāts vērš uzmanību, ka persona tiek reabilitēta gadījumā, ja tā tiek atzīta par nevainīgu pret viņu celtajā apsūdzībā. Savukārt personu nereabilitējošie gadījumi ir norādīti Kriminālprocesa likuma 380. pantā.</w:t>
      </w:r>
    </w:p>
    <w:p w14:paraId="1D53692F" w14:textId="74C2C935" w:rsidR="000202B2" w:rsidRPr="009C7A0A" w:rsidRDefault="000202B2" w:rsidP="009C7A0A">
      <w:pPr>
        <w:widowControl w:val="0"/>
        <w:spacing w:line="276" w:lineRule="auto"/>
        <w:ind w:firstLine="720"/>
        <w:contextualSpacing/>
        <w:jc w:val="both"/>
      </w:pPr>
      <w:r w:rsidRPr="009C7A0A">
        <w:t xml:space="preserve">Ievērojot minēto, apelācijas instances tiesai nebija pamata lemt jautājumu par apsūdzētās </w:t>
      </w:r>
      <w:r w:rsidR="00D037C3">
        <w:t>[pers. BH]</w:t>
      </w:r>
      <w:r w:rsidRPr="009C7A0A">
        <w:t xml:space="preserve"> reabilitāciju.</w:t>
      </w:r>
    </w:p>
    <w:p w14:paraId="23F6E74C" w14:textId="77777777" w:rsidR="000202B2" w:rsidRPr="009C7A0A" w:rsidRDefault="000202B2" w:rsidP="009C7A0A">
      <w:pPr>
        <w:widowControl w:val="0"/>
        <w:spacing w:line="276" w:lineRule="auto"/>
        <w:ind w:firstLine="720"/>
        <w:contextualSpacing/>
        <w:jc w:val="both"/>
      </w:pPr>
    </w:p>
    <w:p w14:paraId="5214236D" w14:textId="48429C99" w:rsidR="000202B2" w:rsidRPr="009C7A0A" w:rsidRDefault="000202B2" w:rsidP="009C7A0A">
      <w:pPr>
        <w:widowControl w:val="0"/>
        <w:spacing w:line="276" w:lineRule="auto"/>
        <w:ind w:firstLine="720"/>
        <w:contextualSpacing/>
        <w:jc w:val="both"/>
      </w:pPr>
      <w:r w:rsidRPr="009C7A0A">
        <w:t>[</w:t>
      </w:r>
      <w:r w:rsidR="008418B4" w:rsidRPr="009C7A0A">
        <w:t>25</w:t>
      </w:r>
      <w:r w:rsidRPr="009C7A0A">
        <w:t xml:space="preserve">] Senāts atzīst, ka ir noraidāmi apsūdzētā </w:t>
      </w:r>
      <w:r w:rsidR="00055364">
        <w:t>[pers. A]</w:t>
      </w:r>
      <w:r w:rsidRPr="009C7A0A">
        <w:t xml:space="preserve">, mirušās apsūdzētās </w:t>
      </w:r>
      <w:r w:rsidR="00055364">
        <w:t>[pers. BH]</w:t>
      </w:r>
      <w:r w:rsidRPr="009C7A0A">
        <w:t xml:space="preserve"> aizstāves I. Timermanes un prokurora argumenti par apelācijas instances tiesas 2023. gada 24. janvāra blakus lēmumu atcelšanu.</w:t>
      </w:r>
    </w:p>
    <w:p w14:paraId="699FFE1D" w14:textId="77777777" w:rsidR="000202B2" w:rsidRPr="009C7A0A" w:rsidRDefault="000202B2" w:rsidP="009C7A0A">
      <w:pPr>
        <w:widowControl w:val="0"/>
        <w:spacing w:line="276" w:lineRule="auto"/>
        <w:ind w:firstLine="720"/>
        <w:contextualSpacing/>
        <w:jc w:val="both"/>
      </w:pPr>
      <w:r w:rsidRPr="009C7A0A">
        <w:t xml:space="preserve">Apelācijas instances tiesa ir pamatojusi, kāpēc ir atceļams pirmās instances tiesas </w:t>
      </w:r>
      <w:r w:rsidRPr="009C7A0A">
        <w:lastRenderedPageBreak/>
        <w:t>blakus lēmums par Rīgas tiesas apgabala prokuratūras prokuroriem.</w:t>
      </w:r>
    </w:p>
    <w:p w14:paraId="39E47F7E" w14:textId="260B5322" w:rsidR="000202B2" w:rsidRPr="009C7A0A" w:rsidRDefault="000202B2" w:rsidP="009C7A0A">
      <w:pPr>
        <w:widowControl w:val="0"/>
        <w:spacing w:line="276" w:lineRule="auto"/>
        <w:ind w:firstLine="720"/>
        <w:contextualSpacing/>
        <w:jc w:val="both"/>
      </w:pPr>
      <w:r w:rsidRPr="009C7A0A">
        <w:t>Apelācijas instances tiesa norādījusi, ka Rīgas pilsētas Pārdaugavas tiesa: 1) pretēji Kriminālprocesa likuma 17. pantā nostiprinātajam procesuālo funkciju nodalīšanas principam</w:t>
      </w:r>
      <w:r w:rsidRPr="009C7A0A">
        <w:rPr>
          <w:b/>
        </w:rPr>
        <w:t xml:space="preserve"> </w:t>
      </w:r>
      <w:r w:rsidRPr="009C7A0A">
        <w:t xml:space="preserve">nepamatoti konstatējusi Kriminālprocesa likuma 405. panta pārkāpumu. Prokuroram ir ekskluzīva funkcija lemt, vai persona ir saucama pie kriminālatbildības, un, ja ir saucama, tad par kāda noziedzīga nodarījuma izdarīšanu; 2) nav pamatojusi ar pierādījumiem atzinumu par </w:t>
      </w:r>
      <w:r w:rsidRPr="009C7A0A">
        <w:rPr>
          <w:bCs/>
        </w:rPr>
        <w:t>SIA „</w:t>
      </w:r>
      <w:r w:rsidR="00263486">
        <w:rPr>
          <w:bCs/>
        </w:rPr>
        <w:t>[Nosaukums F]</w:t>
      </w:r>
      <w:r w:rsidRPr="009C7A0A">
        <w:rPr>
          <w:bCs/>
        </w:rPr>
        <w:t>”</w:t>
      </w:r>
      <w:r w:rsidRPr="009C7A0A">
        <w:t xml:space="preserve"> amatpersonu un darbinieku iespējamo pretlikumīgo rīcību un nav ņēmusi vērā, ka minētie apstākļi tika izmeklēti citā kriminālprocesā; 3) nav pamatojusi, kādas procesuālās normas prokurori pārkāpuši tiesas debatēs</w:t>
      </w:r>
      <w:r w:rsidR="005912FD" w:rsidRPr="009C7A0A">
        <w:t>, atsaucoties uz eksperta liecībām;</w:t>
      </w:r>
      <w:r w:rsidR="005912FD" w:rsidRPr="009C7A0A">
        <w:rPr>
          <w:b/>
          <w:bCs/>
        </w:rPr>
        <w:t> </w:t>
      </w:r>
      <w:r w:rsidRPr="009C7A0A">
        <w:t xml:space="preserve">4) nav pamatojusi ar konkrētiem pierādījumiem savu secinājumu, ka </w:t>
      </w:r>
      <w:r w:rsidRPr="009C7A0A">
        <w:rPr>
          <w:bCs/>
        </w:rPr>
        <w:t>SIA „</w:t>
      </w:r>
      <w:r w:rsidR="006F4D9D">
        <w:rPr>
          <w:bCs/>
        </w:rPr>
        <w:t>[Nosaukums F]</w:t>
      </w:r>
      <w:r w:rsidRPr="009C7A0A">
        <w:rPr>
          <w:bCs/>
        </w:rPr>
        <w:t>”</w:t>
      </w:r>
      <w:r w:rsidRPr="009C7A0A">
        <w:t xml:space="preserve"> amatpersonu un darbinieku darbībās, iespējams, konstatējams Krimināllikuma 177. pantā paredzētā noziedzīgā nodarījuma sastāvs.</w:t>
      </w:r>
    </w:p>
    <w:p w14:paraId="0DFBE044" w14:textId="77777777" w:rsidR="000202B2" w:rsidRPr="009C7A0A" w:rsidRDefault="000202B2" w:rsidP="009C7A0A">
      <w:pPr>
        <w:widowControl w:val="0"/>
        <w:spacing w:line="276" w:lineRule="auto"/>
        <w:ind w:firstLine="720"/>
        <w:contextualSpacing/>
        <w:jc w:val="both"/>
      </w:pPr>
      <w:r w:rsidRPr="009C7A0A">
        <w:t>Senātam nav pamata apšaubīt apelācijas instances tiesas spriedumu daļā par Rīgas pilsētas Pārdaugavas tiesas blakus lēmuma atcelšanu. Apelācijas instances tiesa ir vērtējusi blakus lēmumā norādīto pamatojumu, atzinusi to par vispārīgu un nekonkrētu, kā arī ar Kriminālprocesa likuma normu pamatojusi atziņu, ka kriminālprocesā procesuālās funkcijas ir nodalāmas.</w:t>
      </w:r>
    </w:p>
    <w:p w14:paraId="12D73BDD" w14:textId="1DFE9FB2" w:rsidR="000202B2" w:rsidRPr="009C7A0A" w:rsidRDefault="000202B2" w:rsidP="009C7A0A">
      <w:pPr>
        <w:widowControl w:val="0"/>
        <w:spacing w:line="276" w:lineRule="auto"/>
        <w:ind w:firstLine="720"/>
        <w:contextualSpacing/>
        <w:jc w:val="both"/>
      </w:pPr>
      <w:r w:rsidRPr="009C7A0A">
        <w:t>Vienlaikus apelācijas instances tiesa pieņēma jaunus blakus lēmumus – proti, par kriminālprocesu Nr. 11511002713 veikušo amatpersonu rīcību, par iztiesāšanas laikā iegūtajām ziņām par iespējamo dokumentu viltošanu, par pirmās instances tiesas tiesnešu pieļautajiem Kriminālprocesa likuma 501. panta un 512. panta otrās daļas 3. punkta prasībām (likuma redakcijā līdz 2020. gada 31. decembrim) pārkāpumiem un par zvērinātas advokātes J. </w:t>
      </w:r>
      <w:proofErr w:type="spellStart"/>
      <w:r w:rsidRPr="009C7A0A">
        <w:t>Tverjanovičas-Bores</w:t>
      </w:r>
      <w:proofErr w:type="spellEnd"/>
      <w:r w:rsidRPr="009C7A0A">
        <w:t xml:space="preserve"> paviršu attieksmi pret pienākumu pildīšanu, pārstāvot cietušo </w:t>
      </w:r>
      <w:r w:rsidR="00A12367">
        <w:t>[pers. BG]</w:t>
      </w:r>
      <w:r w:rsidRPr="009C7A0A">
        <w:t>.</w:t>
      </w:r>
    </w:p>
    <w:p w14:paraId="662058BC" w14:textId="77777777" w:rsidR="000202B2" w:rsidRPr="009C7A0A" w:rsidRDefault="000202B2" w:rsidP="009C7A0A">
      <w:pPr>
        <w:widowControl w:val="0"/>
        <w:spacing w:line="276" w:lineRule="auto"/>
        <w:ind w:firstLine="720"/>
        <w:contextualSpacing/>
        <w:jc w:val="both"/>
      </w:pPr>
      <w:r w:rsidRPr="009C7A0A">
        <w:t>Senāts norāda, ka atbilstoši Kriminālprocesa likuma 533. panta pirmajai daļai tiesa reizē ar galīgo nolēmumu var pieņemt blakus lēmumu, kurā kompetentai institūcijai vai amatpersonai norāda uz krimināllietā konstatētajiem tiesību normu pārkāpumiem, to cēloņiem un veicinošiem apstākļiem un pieprasa tos novērst.</w:t>
      </w:r>
    </w:p>
    <w:p w14:paraId="01F92122" w14:textId="77777777" w:rsidR="000202B2" w:rsidRPr="009C7A0A" w:rsidRDefault="000202B2" w:rsidP="009C7A0A">
      <w:pPr>
        <w:widowControl w:val="0"/>
        <w:spacing w:line="276" w:lineRule="auto"/>
        <w:ind w:firstLine="720"/>
        <w:contextualSpacing/>
        <w:jc w:val="both"/>
      </w:pPr>
      <w:r w:rsidRPr="009C7A0A">
        <w:t>No minētā secināms, ka blakus lēmums neskar lietas būtību un ir vērsts uz to, lai kompetenta institūcija novērstu iespējamos pārkāpumus un tos cēloņus, kurus tiesa ir konstatējusi lietas izskatīšanā. Tādējādi tiesa blakus lēmumu var pieņemt jebkurā tiesu instancē pēc savas iniciatīvas, un tiesai nav saistošs procesā iesaistītās personas viedoklis par šo jautājumu. Turklāt nav izšķirošas nozīmes, vai par šo jautājumu ir vai nav iesniegts prokurora apelācijas protests vai apsūdzētā apelācijas sūdzība.</w:t>
      </w:r>
    </w:p>
    <w:p w14:paraId="4D78B9FE" w14:textId="77777777" w:rsidR="000202B2" w:rsidRPr="009C7A0A" w:rsidRDefault="000202B2" w:rsidP="009C7A0A">
      <w:pPr>
        <w:widowControl w:val="0"/>
        <w:spacing w:line="276" w:lineRule="auto"/>
        <w:ind w:firstLine="720"/>
        <w:contextualSpacing/>
        <w:jc w:val="both"/>
      </w:pPr>
      <w:r w:rsidRPr="009C7A0A">
        <w:t>Apelācijas instances tiesa blakus lēmumā, ar kuru Rīgas tiesas apgabala prokuratūras virsprokuroram norādīts uz kriminālprocesu veikušo amatpersonu rīcību, minējusi šādus argumentus: 1) daļa no krimināllietai pievienotajiem lietiskajiem pierādījumiem netika izmantota pierādīšanā; 2) detalizēts lietisko pierādījumu un dokumentu saraksts iesniegts tiesas izmeklēšanā pirmās instances tiesā; 3) kriminālprocesā apkopotie materiāli dažviet atkārtojas; 4) krimināllietas materiālos ir dokumenti, kas nav tulkoti valsts valodā; 5) Valsts ugunsdzēsības un glābšanas dienesta darbinieki nepamatoti atzīti par cietušajiem kriminālprocesā; 6) prokurori neizpildīja tiesas uzlikto pienākumu norādīt pierādījumus par katru apsūdzēto atsevišķi; 7) lēmumā par krimināllietas nodošanu tiesai ir norādīti vairāki protokoli par izmeklēšanas darbību veikšanu, kuri nav attiecināmi uz pierādīšanas priekšmetā ietilpstošajiem apstākļiem.</w:t>
      </w:r>
    </w:p>
    <w:p w14:paraId="2B84184C" w14:textId="77777777" w:rsidR="000202B2" w:rsidRPr="009C7A0A" w:rsidRDefault="000202B2" w:rsidP="009C7A0A">
      <w:pPr>
        <w:widowControl w:val="0"/>
        <w:spacing w:line="276" w:lineRule="auto"/>
        <w:ind w:firstLine="720"/>
        <w:contextualSpacing/>
        <w:jc w:val="both"/>
      </w:pPr>
      <w:r w:rsidRPr="009C7A0A">
        <w:lastRenderedPageBreak/>
        <w:t>Senāts atzīst, ka apelācijas instances tiesa 2023. gada 24. janvāra blakus lēmumā nepamatoti norādījusi, ka kriminālprocesu veikušās amatpersonas kļūdaini atzina par cietušajiem Valsts ugunsdzēsības un glābšanas dienesta darbiniekus un bojāgājušo darbinieku tuviniekus (kopā divdesmit personas).</w:t>
      </w:r>
    </w:p>
    <w:p w14:paraId="05A4EFFC" w14:textId="026FEE38" w:rsidR="000202B2" w:rsidRPr="009C7A0A" w:rsidRDefault="000202B2" w:rsidP="009C7A0A">
      <w:pPr>
        <w:widowControl w:val="0"/>
        <w:spacing w:line="276" w:lineRule="auto"/>
        <w:ind w:firstLine="720"/>
        <w:contextualSpacing/>
        <w:jc w:val="both"/>
        <w:rPr>
          <w:bCs/>
        </w:rPr>
      </w:pPr>
      <w:r w:rsidRPr="009C7A0A">
        <w:t xml:space="preserve">Izvērtējot apelācijas instances tiesas sprieduma pamatotību, Senāts lēmuma </w:t>
      </w:r>
      <w:r w:rsidR="00F0254C" w:rsidRPr="009C7A0A">
        <w:t>17.2.1 </w:t>
      </w:r>
      <w:r w:rsidRPr="009C7A0A">
        <w:t xml:space="preserve">punktā jau ir norādījis, ka </w:t>
      </w:r>
      <w:r w:rsidRPr="009C7A0A">
        <w:rPr>
          <w:bCs/>
        </w:rPr>
        <w:t>apelācijas instances tiesa nav pamatojusi, kāpēc Krimināllikuma 239. pantā paredzētās smagās sekas neaptver arī glābšanas pasākumā piedalījušos personu dzīvības un veselības apdraudējumu.</w:t>
      </w:r>
    </w:p>
    <w:p w14:paraId="239737E4" w14:textId="77777777" w:rsidR="000202B2" w:rsidRPr="009C7A0A" w:rsidRDefault="000202B2" w:rsidP="009C7A0A">
      <w:pPr>
        <w:widowControl w:val="0"/>
        <w:spacing w:line="276" w:lineRule="auto"/>
        <w:ind w:firstLine="720"/>
        <w:contextualSpacing/>
        <w:jc w:val="both"/>
      </w:pPr>
      <w:r w:rsidRPr="009C7A0A">
        <w:t>Celtniecības noteikumu pārkāpums izraisīja obligātu nepieciešamību veikt glābšanas darbu pasākumus sakarā ar personu dzīvības un veselības apdraudējuma novēršanu. Tādējādi notikuma vietā glābēju ierašanās un nepieciešamība veikt profesionālos pienākumus ir cēloniskā sakarā ar tās personas prettiesisko rīcību, kura pārkāpusi celtniecības noteikumus.</w:t>
      </w:r>
    </w:p>
    <w:p w14:paraId="7B47F925" w14:textId="77777777" w:rsidR="000202B2" w:rsidRPr="009C7A0A" w:rsidRDefault="000202B2" w:rsidP="009C7A0A">
      <w:pPr>
        <w:widowControl w:val="0"/>
        <w:spacing w:line="276" w:lineRule="auto"/>
        <w:ind w:firstLine="720"/>
        <w:contextualSpacing/>
        <w:jc w:val="both"/>
      </w:pPr>
      <w:r w:rsidRPr="009C7A0A">
        <w:t>Ievērojot minēto, Senāts atzīst, ka kriminālprocesu veikušās amatpersonas ir ievērojušas Kriminālprocesa likuma 95. panta prasības, atzīstot par cietušajiem Valsts ugunsdzēsības un glābšanas dienesta darbiniekus un bojāgājušo darbinieku tuviniekus.</w:t>
      </w:r>
    </w:p>
    <w:p w14:paraId="132E000C" w14:textId="77777777" w:rsidR="000202B2" w:rsidRPr="009C7A0A" w:rsidRDefault="000202B2" w:rsidP="009C7A0A">
      <w:pPr>
        <w:widowControl w:val="0"/>
        <w:spacing w:line="276" w:lineRule="auto"/>
        <w:ind w:firstLine="720"/>
        <w:contextualSpacing/>
        <w:jc w:val="both"/>
      </w:pPr>
      <w:r w:rsidRPr="009C7A0A">
        <w:t>Senāts vērš uzmanību, ka tiesai rūpīgi jāvērtē, vai katrā gadījumā, kad tiek konstatēts iespējamais Kriminālprocesa likuma pārkāpums, ir jāpieņem blakus lēmums. Pārsteidzīgi un nepamatoti ir pieņemt lēmumu par atšķirīgu viedokli par Krimināllikuma normas piemērošanu. Šādos gadījumos ir jāatturas no blakus lēmumu pieņemšanas.</w:t>
      </w:r>
    </w:p>
    <w:p w14:paraId="66C48CB9" w14:textId="77777777" w:rsidR="000202B2" w:rsidRPr="009C7A0A" w:rsidRDefault="000202B2" w:rsidP="009C7A0A">
      <w:pPr>
        <w:widowControl w:val="0"/>
        <w:spacing w:line="276" w:lineRule="auto"/>
        <w:ind w:firstLine="720"/>
        <w:contextualSpacing/>
        <w:jc w:val="both"/>
      </w:pPr>
      <w:r w:rsidRPr="009C7A0A">
        <w:t>Vienlaikus Senāts atzīst, ka pārējā daļā blakus lēmums atstājams spēkā, jo apelācijas instances tiesa konstatēja apstākļus, kas nelietderīgi apgrūtināja kriminālprocesa ātrāku virzību, un par šiem pārkāpumiem informēja Rīgas tiesas apgabala prokuratūras virsprokuroru.</w:t>
      </w:r>
    </w:p>
    <w:p w14:paraId="1D57702C" w14:textId="77777777" w:rsidR="000202B2" w:rsidRPr="009C7A0A" w:rsidRDefault="000202B2" w:rsidP="009C7A0A">
      <w:pPr>
        <w:widowControl w:val="0"/>
        <w:spacing w:line="276" w:lineRule="auto"/>
        <w:ind w:firstLine="720"/>
        <w:contextualSpacing/>
        <w:jc w:val="both"/>
      </w:pPr>
      <w:r w:rsidRPr="009C7A0A">
        <w:t>Tāpat Senāts atzīst, ka pretēji prokurora norādei apelācijas tiesa, pieņemot blakus lēmumu par iespējamo dokumentu viltošanu, ievērojusi Kriminālprocesa likuma 371. panta piekto daļu.</w:t>
      </w:r>
    </w:p>
    <w:p w14:paraId="3E770F17" w14:textId="77777777" w:rsidR="000202B2" w:rsidRPr="009C7A0A" w:rsidRDefault="000202B2" w:rsidP="009C7A0A">
      <w:pPr>
        <w:widowControl w:val="0"/>
        <w:spacing w:line="276" w:lineRule="auto"/>
        <w:ind w:firstLine="720"/>
        <w:contextualSpacing/>
        <w:jc w:val="both"/>
      </w:pPr>
      <w:r w:rsidRPr="009C7A0A">
        <w:t xml:space="preserve">Kriminālprocesa likuma 371. panta piektā daļa noteic, ka tiesnesis vai tiesa pieteikumu, materiālus vai ziņas, kas iegūtas iztiesāšanā, bez izlemšanas </w:t>
      </w:r>
      <w:proofErr w:type="spellStart"/>
      <w:r w:rsidRPr="009C7A0A">
        <w:t>nosūta</w:t>
      </w:r>
      <w:proofErr w:type="spellEnd"/>
      <w:r w:rsidRPr="009C7A0A">
        <w:t xml:space="preserve"> izmeklēšanas iestādei vai – likumā noteiktajos gadījumos – prokuratūrai.</w:t>
      </w:r>
    </w:p>
    <w:p w14:paraId="788ACDA7" w14:textId="71CD7A2D" w:rsidR="000202B2" w:rsidRPr="009C7A0A" w:rsidRDefault="000202B2" w:rsidP="009C7A0A">
      <w:pPr>
        <w:widowControl w:val="0"/>
        <w:spacing w:line="276" w:lineRule="auto"/>
        <w:ind w:firstLine="720"/>
        <w:contextualSpacing/>
        <w:jc w:val="both"/>
      </w:pPr>
      <w:r w:rsidRPr="009C7A0A">
        <w:t xml:space="preserve">Lai arī no lietas izriet, ka materiāls par dokumentu viltošanu un to izmantošanu tika izdalīts atsevišķā lietvedībā un tajā pieņemts prokurora priekšraksts par </w:t>
      </w:r>
      <w:r w:rsidR="006E7944">
        <w:t>[pers. LS]</w:t>
      </w:r>
      <w:r w:rsidRPr="009C7A0A">
        <w:t xml:space="preserve"> nosakāmo sodu pēc Krimināllikuma 275. panta otrās daļas, apelācijas instances tiesa norādīja konkrētas ziņas par faktiem par to, ka dokumentos ir viltots </w:t>
      </w:r>
      <w:r w:rsidR="00157C72">
        <w:t>[pers. MR]</w:t>
      </w:r>
      <w:r w:rsidRPr="009C7A0A">
        <w:t xml:space="preserve"> paraksts un to, iespējams, ir izdarījusi vēl cita persona.</w:t>
      </w:r>
    </w:p>
    <w:p w14:paraId="000079E1" w14:textId="77777777" w:rsidR="000202B2" w:rsidRPr="009C7A0A" w:rsidRDefault="000202B2" w:rsidP="009C7A0A">
      <w:pPr>
        <w:widowControl w:val="0"/>
        <w:spacing w:line="276" w:lineRule="auto"/>
        <w:ind w:firstLine="720"/>
        <w:contextualSpacing/>
        <w:jc w:val="both"/>
      </w:pPr>
      <w:r w:rsidRPr="009C7A0A">
        <w:t>Prokurors kasācijas protestā nav pamatojis, kādu Kriminālprocesa likuma pārkāpumu apelācijas instances tiesa pieļāvusi, rīkojoties atbilstoši Kriminālprocesa likuma 371. panta piektās daļas prasībām.</w:t>
      </w:r>
    </w:p>
    <w:p w14:paraId="2D506A1B" w14:textId="77777777" w:rsidR="000202B2" w:rsidRPr="009C7A0A" w:rsidRDefault="000202B2" w:rsidP="009C7A0A">
      <w:pPr>
        <w:widowControl w:val="0"/>
        <w:spacing w:line="276" w:lineRule="auto"/>
        <w:ind w:firstLine="720"/>
        <w:contextualSpacing/>
        <w:jc w:val="both"/>
      </w:pPr>
      <w:r w:rsidRPr="009C7A0A">
        <w:t>Senāts atzīst, ka apelācijas instances tiesas 2023. gada 24. janvāra blakus lēmumi par pirmās instances tiesas pieļautajiem Kriminālprocesa likuma pārkāpumiem un zvērinātas advokātes J. </w:t>
      </w:r>
      <w:proofErr w:type="spellStart"/>
      <w:r w:rsidRPr="009C7A0A">
        <w:t>Tverjanovičas-Bores</w:t>
      </w:r>
      <w:proofErr w:type="spellEnd"/>
      <w:r w:rsidRPr="009C7A0A">
        <w:t xml:space="preserve"> rīcību atstājami negrozīti.</w:t>
      </w:r>
    </w:p>
    <w:p w14:paraId="01035E96" w14:textId="666DDC27" w:rsidR="000202B2" w:rsidRPr="009C7A0A" w:rsidRDefault="000202B2" w:rsidP="009C7A0A">
      <w:pPr>
        <w:widowControl w:val="0"/>
        <w:spacing w:line="276" w:lineRule="auto"/>
        <w:ind w:firstLine="720"/>
        <w:contextualSpacing/>
        <w:jc w:val="both"/>
      </w:pPr>
      <w:r w:rsidRPr="009C7A0A">
        <w:t xml:space="preserve">Apelācijas instances tiesa pamatoti konstatējusi, ka pirmās instances tiesa nav pārbaudījusi personu </w:t>
      </w:r>
      <w:proofErr w:type="spellStart"/>
      <w:r w:rsidRPr="009C7A0A">
        <w:t>pirmstiesas</w:t>
      </w:r>
      <w:proofErr w:type="spellEnd"/>
      <w:r w:rsidRPr="009C7A0A">
        <w:t xml:space="preserve"> kriminālprocesā sniegtās liecības atbilstoši Kriminālprocesa likuma 501. pantam un pretēji Kriminālprocesa likuma 512. panta otrās daļas 3. punkta prasībām (likuma redakcijā līdz 2020. gada 31. decembrim) spriedumā nav sniegusi visu pierādījumu atspoguļojumu </w:t>
      </w:r>
      <w:r w:rsidR="009A6887">
        <w:t>[pers. A]</w:t>
      </w:r>
      <w:r w:rsidRPr="009C7A0A">
        <w:t xml:space="preserve"> apsūdzībā pēc Krimināllikuma </w:t>
      </w:r>
      <w:r w:rsidRPr="009C7A0A">
        <w:lastRenderedPageBreak/>
        <w:t>239. panta otrās daļas un 123. panta otrās daļas, aprobežojoties ar to uzskaitījumu. Apelācijas instances tiesa vēlējās pievērst Rīgas pilsētas tiesas priekšsēdētāja uzmanību minētajiem Kriminālprocesa likuma pārkāpumiem, lai turpmāk šādi pārkāpumi netiktu pieļauti.</w:t>
      </w:r>
    </w:p>
    <w:p w14:paraId="79505A69" w14:textId="77777777" w:rsidR="000202B2" w:rsidRPr="009C7A0A" w:rsidRDefault="000202B2" w:rsidP="009C7A0A">
      <w:pPr>
        <w:widowControl w:val="0"/>
        <w:spacing w:line="276" w:lineRule="auto"/>
        <w:ind w:firstLine="720"/>
        <w:contextualSpacing/>
        <w:jc w:val="both"/>
      </w:pPr>
      <w:r w:rsidRPr="009C7A0A">
        <w:t>Tāpat apelācijas instances tiesa pamatoti informēja Latvijas Zvērinātu advokātu padomi par advokātes J. </w:t>
      </w:r>
      <w:proofErr w:type="spellStart"/>
      <w:r w:rsidRPr="009C7A0A">
        <w:t>Tverjanovičas-Bores</w:t>
      </w:r>
      <w:proofErr w:type="spellEnd"/>
      <w:r w:rsidRPr="009C7A0A">
        <w:t xml:space="preserve"> paviršu attieksmi pret pienākumu pildīšanu.</w:t>
      </w:r>
    </w:p>
    <w:p w14:paraId="1AA957A6" w14:textId="5E31C402" w:rsidR="000202B2" w:rsidRPr="009C7A0A" w:rsidRDefault="000202B2" w:rsidP="009C7A0A">
      <w:pPr>
        <w:widowControl w:val="0"/>
        <w:spacing w:line="276" w:lineRule="auto"/>
        <w:ind w:firstLine="720"/>
        <w:contextualSpacing/>
        <w:jc w:val="both"/>
      </w:pPr>
      <w:r w:rsidRPr="009C7A0A">
        <w:t xml:space="preserve">Apelācijas instances tiesa norādījusi, ka tiesībām uz atlīdzību par morālu kaitējumu ir personisks raksturs, kas izbeidzas ar šīs personas nāvi un uz cietušās personas mantiniekiem nepāriet. Tiesa konstatēja, ka cietušais </w:t>
      </w:r>
      <w:r w:rsidR="00231775">
        <w:t>[pers. BG]</w:t>
      </w:r>
      <w:r w:rsidRPr="009C7A0A">
        <w:t xml:space="preserve"> miris 2022. gada </w:t>
      </w:r>
      <w:r w:rsidR="00E339DC">
        <w:t>[datums]</w:t>
      </w:r>
      <w:r w:rsidRPr="009C7A0A">
        <w:t>, tādējādi pēc tam advokāte kā cietušā pārstāve nebija tiesīga lūgt apmierināt cietušā kompensācijas pieteikumu par morālo kaitējumu.</w:t>
      </w:r>
    </w:p>
    <w:p w14:paraId="6D9430BA" w14:textId="77777777" w:rsidR="000202B2" w:rsidRPr="009C7A0A" w:rsidRDefault="000202B2" w:rsidP="009C7A0A">
      <w:pPr>
        <w:widowControl w:val="0"/>
        <w:spacing w:line="276" w:lineRule="auto"/>
        <w:ind w:firstLine="720"/>
        <w:contextualSpacing/>
        <w:jc w:val="both"/>
      </w:pPr>
    </w:p>
    <w:p w14:paraId="691E3CF7" w14:textId="495D02FE" w:rsidR="000202B2" w:rsidRPr="009C7A0A" w:rsidRDefault="000202B2" w:rsidP="009C7A0A">
      <w:pPr>
        <w:widowControl w:val="0"/>
        <w:spacing w:line="276" w:lineRule="auto"/>
        <w:ind w:firstLine="720"/>
        <w:contextualSpacing/>
        <w:jc w:val="both"/>
      </w:pPr>
      <w:r w:rsidRPr="009C7A0A">
        <w:t>[2</w:t>
      </w:r>
      <w:r w:rsidR="008418B4" w:rsidRPr="009C7A0A">
        <w:t>6</w:t>
      </w:r>
      <w:r w:rsidRPr="009C7A0A">
        <w:t>] Kriminālprocesa likuma 588. panta 3.</w:t>
      </w:r>
      <w:r w:rsidRPr="009C7A0A">
        <w:rPr>
          <w:vertAlign w:val="superscript"/>
        </w:rPr>
        <w:t>1</w:t>
      </w:r>
      <w:r w:rsidRPr="009C7A0A">
        <w:t> daļa noteic: ja kasācijas instances tiesa pieņem šā likuma 587. panta pirmās daļas 2. punktā paredzēto lēmumu, tā izlemj jautājumu arī par drošības līdzekli.</w:t>
      </w:r>
    </w:p>
    <w:p w14:paraId="4815B110" w14:textId="351FCEA8" w:rsidR="000202B2" w:rsidRPr="009C7A0A" w:rsidRDefault="000202B2" w:rsidP="009C7A0A">
      <w:pPr>
        <w:widowControl w:val="0"/>
        <w:spacing w:line="276" w:lineRule="auto"/>
        <w:ind w:firstLine="720"/>
        <w:contextualSpacing/>
        <w:jc w:val="both"/>
      </w:pPr>
      <w:r w:rsidRPr="009C7A0A">
        <w:t>[2</w:t>
      </w:r>
      <w:r w:rsidR="008418B4" w:rsidRPr="009C7A0A">
        <w:t>6</w:t>
      </w:r>
      <w:r w:rsidRPr="009C7A0A">
        <w:t xml:space="preserve">.1] Apsūdzētajam </w:t>
      </w:r>
      <w:r w:rsidR="001700DD">
        <w:t>[pers. A]</w:t>
      </w:r>
      <w:r w:rsidRPr="009C7A0A">
        <w:t xml:space="preserve"> lietā piemērots drošības līdzeklis – uzturēšanās noteiktā vietā – un papildu drošības līdzeklis – aizliegums izbraukt no valsts. Ar pirmās instances tiesas un apelācijas instances tiesas spriedumiem </w:t>
      </w:r>
      <w:r w:rsidR="00EF1C8F">
        <w:t>[pers. A]</w:t>
      </w:r>
      <w:r w:rsidRPr="009C7A0A">
        <w:t xml:space="preserve"> piemērotie drošības līdzekļi atstāti negrozīti.</w:t>
      </w:r>
    </w:p>
    <w:p w14:paraId="03368AC8" w14:textId="25CB7CE8" w:rsidR="000202B2" w:rsidRPr="009C7A0A" w:rsidRDefault="000202B2" w:rsidP="009C7A0A">
      <w:pPr>
        <w:widowControl w:val="0"/>
        <w:spacing w:line="276" w:lineRule="auto"/>
        <w:ind w:firstLine="720"/>
        <w:contextualSpacing/>
        <w:jc w:val="both"/>
      </w:pPr>
      <w:r w:rsidRPr="009C7A0A">
        <w:t xml:space="preserve">Senāts atzīst, ka </w:t>
      </w:r>
      <w:r w:rsidR="00983209">
        <w:t>[pers. A]</w:t>
      </w:r>
      <w:r w:rsidRPr="009C7A0A">
        <w:t xml:space="preserve"> piemērotie drošības līdzekļi izskatāmajā lietā atzīstami par samērīgiem, un to piemērošanas turpināšana nepamatoti neierobežos apsūdzētā </w:t>
      </w:r>
      <w:r w:rsidR="00BB6393">
        <w:t>[pers. A]</w:t>
      </w:r>
      <w:r w:rsidRPr="009C7A0A">
        <w:t xml:space="preserve"> </w:t>
      </w:r>
      <w:proofErr w:type="spellStart"/>
      <w:r w:rsidRPr="009C7A0A">
        <w:t>pamattiesības</w:t>
      </w:r>
      <w:proofErr w:type="spellEnd"/>
      <w:r w:rsidRPr="009C7A0A">
        <w:t>.</w:t>
      </w:r>
    </w:p>
    <w:p w14:paraId="5E76D792" w14:textId="6A50A67C" w:rsidR="000202B2" w:rsidRPr="009C7A0A" w:rsidRDefault="000202B2" w:rsidP="009C7A0A">
      <w:pPr>
        <w:widowControl w:val="0"/>
        <w:spacing w:line="276" w:lineRule="auto"/>
        <w:ind w:firstLine="720"/>
        <w:contextualSpacing/>
        <w:jc w:val="both"/>
      </w:pPr>
      <w:r w:rsidRPr="009C7A0A">
        <w:t>[2</w:t>
      </w:r>
      <w:r w:rsidR="008418B4" w:rsidRPr="009C7A0A">
        <w:t>6</w:t>
      </w:r>
      <w:r w:rsidRPr="009C7A0A">
        <w:t xml:space="preserve">.2] Apsūdzētajam </w:t>
      </w:r>
      <w:r w:rsidR="00B11540">
        <w:t>[pers. BI]</w:t>
      </w:r>
      <w:r w:rsidRPr="009C7A0A">
        <w:t xml:space="preserve"> lietā piemērots drošības līdzeklis – uzturēšanās noteiktā vietā – un papildu drošības līdzeklis – aizliegums izbraukt no valsts. Pirmās instances tiesa, taisot </w:t>
      </w:r>
      <w:r w:rsidR="00616070">
        <w:t>[pers. BI]</w:t>
      </w:r>
      <w:r w:rsidRPr="009C7A0A">
        <w:t xml:space="preserve"> attaisnojošu spriedumu, piemērotos drošības līdzekļus atcēlusi. Apelācijas instances tiesa šajā daļā pirmās instances tiesas spriedumu atstājusi negrozītu.</w:t>
      </w:r>
    </w:p>
    <w:p w14:paraId="1038EFBC" w14:textId="3C029D41" w:rsidR="000202B2" w:rsidRPr="009C7A0A" w:rsidRDefault="000202B2" w:rsidP="009C7A0A">
      <w:pPr>
        <w:widowControl w:val="0"/>
        <w:spacing w:line="276" w:lineRule="auto"/>
        <w:ind w:firstLine="720"/>
        <w:contextualSpacing/>
        <w:jc w:val="both"/>
      </w:pPr>
      <w:r w:rsidRPr="009C7A0A">
        <w:t xml:space="preserve">Senāts atzīst, ka šajā kriminālprocesa stadijā nav tiesiska pamata piemērot drošības līdzekli apsūdzētajam </w:t>
      </w:r>
      <w:r w:rsidR="009A476F">
        <w:t>[pers. BI]</w:t>
      </w:r>
      <w:r w:rsidRPr="009C7A0A">
        <w:t>.</w:t>
      </w:r>
    </w:p>
    <w:p w14:paraId="7351B4CB" w14:textId="1281A0C2" w:rsidR="000202B2" w:rsidRPr="009C7A0A" w:rsidRDefault="000202B2" w:rsidP="009C7A0A">
      <w:pPr>
        <w:widowControl w:val="0"/>
        <w:spacing w:line="276" w:lineRule="auto"/>
        <w:ind w:firstLine="720"/>
        <w:contextualSpacing/>
        <w:jc w:val="both"/>
      </w:pPr>
      <w:r w:rsidRPr="009C7A0A">
        <w:t>[2</w:t>
      </w:r>
      <w:r w:rsidR="008418B4" w:rsidRPr="009C7A0A">
        <w:t>6</w:t>
      </w:r>
      <w:r w:rsidRPr="009C7A0A">
        <w:t xml:space="preserve">.3] Apsūdzētajam </w:t>
      </w:r>
      <w:r w:rsidR="009A476F">
        <w:t>[pers. BK]</w:t>
      </w:r>
      <w:r w:rsidRPr="009C7A0A">
        <w:t xml:space="preserve"> lietā piemērots drošības līdzeklis</w:t>
      </w:r>
      <w:r w:rsidR="0001583A">
        <w:t> </w:t>
      </w:r>
      <w:r w:rsidRPr="009C7A0A">
        <w:t xml:space="preserve">– uzturēšanās noteiktā vietā – un papildu drošības līdzekļi – aizliegums tuvoties noteiktām personām un aizliegums izbraukt no valsts. Pirmās instances tiesa, taisot </w:t>
      </w:r>
      <w:r w:rsidR="00B63E03">
        <w:t>[pers. BK]</w:t>
      </w:r>
      <w:r w:rsidRPr="009C7A0A">
        <w:t xml:space="preserve"> attaisnojošu spriedumu, piemērotos drošības līdzekļus atcēlusi. Apelācijas instances tiesa šajā daļā pirmās instances tiesas spriedumu atstājusi negrozītu.</w:t>
      </w:r>
    </w:p>
    <w:p w14:paraId="2091C41D" w14:textId="63C86E96" w:rsidR="000202B2" w:rsidRPr="009C7A0A" w:rsidRDefault="000202B2" w:rsidP="009C7A0A">
      <w:pPr>
        <w:widowControl w:val="0"/>
        <w:spacing w:line="276" w:lineRule="auto"/>
        <w:ind w:firstLine="720"/>
        <w:contextualSpacing/>
        <w:jc w:val="both"/>
      </w:pPr>
      <w:r w:rsidRPr="009C7A0A">
        <w:t xml:space="preserve">Senāts atzīst, ka šajā kriminālprocesa stadijā nav tiesiska pamata piemērot drošības līdzekli apsūdzētajam </w:t>
      </w:r>
      <w:r w:rsidR="009A6E39">
        <w:t>[pers. BK]</w:t>
      </w:r>
      <w:r w:rsidRPr="009C7A0A">
        <w:t>.</w:t>
      </w:r>
    </w:p>
    <w:p w14:paraId="131D4376" w14:textId="6BFBC0D7" w:rsidR="000202B2" w:rsidRPr="009C7A0A" w:rsidRDefault="000202B2" w:rsidP="009C7A0A">
      <w:pPr>
        <w:widowControl w:val="0"/>
        <w:spacing w:line="276" w:lineRule="auto"/>
        <w:ind w:firstLine="720"/>
        <w:contextualSpacing/>
        <w:jc w:val="both"/>
      </w:pPr>
      <w:r w:rsidRPr="009C7A0A">
        <w:t>[2</w:t>
      </w:r>
      <w:r w:rsidR="008418B4" w:rsidRPr="009C7A0A">
        <w:t>6</w:t>
      </w:r>
      <w:r w:rsidRPr="009C7A0A">
        <w:t xml:space="preserve">.4] Apsūdzētajam </w:t>
      </w:r>
      <w:r w:rsidR="009A6E39">
        <w:t>[pers. BL]</w:t>
      </w:r>
      <w:r w:rsidRPr="009C7A0A">
        <w:t xml:space="preserve"> lietā piemērots drošības līdzeklis</w:t>
      </w:r>
      <w:r w:rsidR="0001583A">
        <w:t> </w:t>
      </w:r>
      <w:r w:rsidRPr="009C7A0A">
        <w:t xml:space="preserve">– uzturēšanās noteiktā vietā – un papildu drošības līdzekļi – aizliegums tuvoties noteiktām personām un aizliegums izbraukt no valsts. Pirmās instances tiesa, taisot </w:t>
      </w:r>
      <w:r w:rsidR="00755D97">
        <w:t>[pers. BL]</w:t>
      </w:r>
      <w:r w:rsidRPr="009C7A0A">
        <w:t xml:space="preserve"> attaisnojošu spriedumu, piemērotos drošības līdzekļus atcēlusi. Apelācijas instances tiesa šajā daļā pirmās instances tiesas spriedumu atstājusi negrozītu.</w:t>
      </w:r>
    </w:p>
    <w:p w14:paraId="64B1BED0" w14:textId="67CF2228" w:rsidR="000202B2" w:rsidRPr="009C7A0A" w:rsidRDefault="000202B2" w:rsidP="009C7A0A">
      <w:pPr>
        <w:widowControl w:val="0"/>
        <w:spacing w:line="276" w:lineRule="auto"/>
        <w:ind w:firstLine="720"/>
        <w:contextualSpacing/>
        <w:jc w:val="both"/>
      </w:pPr>
      <w:r w:rsidRPr="009C7A0A">
        <w:t xml:space="preserve">Senāts atzīst, ka šajā kriminālprocesa stadijā nav tiesiska pamata piemērot drošības līdzekli apsūdzētajam </w:t>
      </w:r>
      <w:r w:rsidR="003B1A61">
        <w:t>[pers. BL]</w:t>
      </w:r>
      <w:r w:rsidRPr="009C7A0A">
        <w:t>.</w:t>
      </w:r>
    </w:p>
    <w:p w14:paraId="11F20D34" w14:textId="396E0301" w:rsidR="000202B2" w:rsidRPr="009C7A0A" w:rsidRDefault="000202B2" w:rsidP="006A49E0">
      <w:pPr>
        <w:widowControl w:val="0"/>
        <w:spacing w:line="276" w:lineRule="auto"/>
        <w:ind w:firstLine="720"/>
        <w:contextualSpacing/>
        <w:jc w:val="both"/>
      </w:pPr>
      <w:r w:rsidRPr="009C7A0A">
        <w:t>[2</w:t>
      </w:r>
      <w:r w:rsidR="008418B4" w:rsidRPr="009C7A0A">
        <w:t>6</w:t>
      </w:r>
      <w:r w:rsidRPr="009C7A0A">
        <w:t xml:space="preserve">.5] Apsūdzētajam </w:t>
      </w:r>
      <w:r w:rsidR="006A49E0">
        <w:t>[pers. BN]</w:t>
      </w:r>
      <w:r w:rsidRPr="009C7A0A">
        <w:t xml:space="preserve"> lietā piemērots drošības līdzeklis – aizliegums izbraukt no valsts. Pirmās instances tiesa, taisot </w:t>
      </w:r>
      <w:r w:rsidR="00E7064B">
        <w:t>[pers. BN]</w:t>
      </w:r>
      <w:r w:rsidRPr="009C7A0A">
        <w:t xml:space="preserve"> attaisnojošu spriedumu, </w:t>
      </w:r>
      <w:r w:rsidRPr="009C7A0A">
        <w:lastRenderedPageBreak/>
        <w:t>piemēroto drošības līdzekli atcēlusi. Apelācijas instances tiesa šajā daļā pirmās instances tiesas spriedumu atstājusi negrozītu.</w:t>
      </w:r>
    </w:p>
    <w:p w14:paraId="0DF13CFD" w14:textId="28CC8EFF" w:rsidR="000202B2" w:rsidRPr="009C7A0A" w:rsidRDefault="000202B2" w:rsidP="009C7A0A">
      <w:pPr>
        <w:widowControl w:val="0"/>
        <w:spacing w:line="276" w:lineRule="auto"/>
        <w:ind w:firstLine="720"/>
        <w:contextualSpacing/>
        <w:jc w:val="both"/>
      </w:pPr>
      <w:r w:rsidRPr="009C7A0A">
        <w:t xml:space="preserve">Senāts atzīst, ka šajā kriminālprocesa stadijā nav tiesiska pamata piemērot drošības līdzekli apsūdzētajam </w:t>
      </w:r>
      <w:r w:rsidR="00AD50AB">
        <w:t>[pers. BN]</w:t>
      </w:r>
      <w:r w:rsidRPr="009C7A0A">
        <w:t>.</w:t>
      </w:r>
    </w:p>
    <w:p w14:paraId="2B0C91B1" w14:textId="77777777" w:rsidR="008418B4" w:rsidRPr="009C7A0A" w:rsidRDefault="008418B4" w:rsidP="009C7A0A">
      <w:pPr>
        <w:widowControl w:val="0"/>
        <w:spacing w:line="276" w:lineRule="auto"/>
        <w:contextualSpacing/>
        <w:jc w:val="center"/>
      </w:pPr>
    </w:p>
    <w:p w14:paraId="0067184B" w14:textId="5E8B8F7D" w:rsidR="00E865EE" w:rsidRPr="009C7A0A" w:rsidRDefault="00E865EE" w:rsidP="009C7A0A">
      <w:pPr>
        <w:widowControl w:val="0"/>
        <w:spacing w:line="276" w:lineRule="auto"/>
        <w:contextualSpacing/>
        <w:jc w:val="center"/>
        <w:rPr>
          <w:b/>
        </w:rPr>
      </w:pPr>
      <w:r w:rsidRPr="009C7A0A">
        <w:rPr>
          <w:b/>
        </w:rPr>
        <w:t>Rezolutīvā daļa</w:t>
      </w:r>
    </w:p>
    <w:p w14:paraId="427A4E79" w14:textId="77777777" w:rsidR="008418B4" w:rsidRPr="009C7A0A" w:rsidRDefault="008418B4" w:rsidP="009C7A0A">
      <w:pPr>
        <w:widowControl w:val="0"/>
        <w:spacing w:line="276" w:lineRule="auto"/>
        <w:ind w:firstLine="720"/>
        <w:contextualSpacing/>
        <w:jc w:val="center"/>
        <w:rPr>
          <w:b/>
        </w:rPr>
      </w:pPr>
    </w:p>
    <w:p w14:paraId="471B458F" w14:textId="77777777" w:rsidR="00E865EE" w:rsidRPr="009C7A0A" w:rsidRDefault="00E865EE" w:rsidP="009C7A0A">
      <w:pPr>
        <w:widowControl w:val="0"/>
        <w:spacing w:line="276" w:lineRule="auto"/>
        <w:ind w:firstLine="720"/>
        <w:contextualSpacing/>
        <w:jc w:val="both"/>
      </w:pPr>
      <w:r w:rsidRPr="009C7A0A">
        <w:t>Pamatojoties uz Kriminālprocesa likuma 585. pantu un 587. panta pirmās daļas 2. punktu, Senāts</w:t>
      </w:r>
    </w:p>
    <w:p w14:paraId="3B7A513E" w14:textId="77777777" w:rsidR="008418B4" w:rsidRPr="009C7A0A" w:rsidRDefault="008418B4" w:rsidP="009C7A0A">
      <w:pPr>
        <w:widowControl w:val="0"/>
        <w:spacing w:line="276" w:lineRule="auto"/>
        <w:contextualSpacing/>
        <w:jc w:val="center"/>
        <w:rPr>
          <w:b/>
        </w:rPr>
      </w:pPr>
    </w:p>
    <w:p w14:paraId="0274ECC1" w14:textId="69213EFD" w:rsidR="00E865EE" w:rsidRPr="009C7A0A" w:rsidRDefault="00E865EE" w:rsidP="009C7A0A">
      <w:pPr>
        <w:widowControl w:val="0"/>
        <w:spacing w:line="276" w:lineRule="auto"/>
        <w:contextualSpacing/>
        <w:jc w:val="center"/>
        <w:rPr>
          <w:b/>
        </w:rPr>
      </w:pPr>
      <w:r w:rsidRPr="009C7A0A">
        <w:rPr>
          <w:b/>
        </w:rPr>
        <w:t>nolēma</w:t>
      </w:r>
    </w:p>
    <w:p w14:paraId="5AAB548B" w14:textId="77777777" w:rsidR="00E865EE" w:rsidRPr="009C7A0A" w:rsidRDefault="00E865EE" w:rsidP="009C7A0A">
      <w:pPr>
        <w:widowControl w:val="0"/>
        <w:spacing w:line="276" w:lineRule="auto"/>
        <w:ind w:firstLine="720"/>
        <w:contextualSpacing/>
        <w:jc w:val="both"/>
      </w:pPr>
    </w:p>
    <w:p w14:paraId="79D74DAF" w14:textId="77777777" w:rsidR="00E865EE" w:rsidRPr="009C7A0A" w:rsidRDefault="00E865EE" w:rsidP="009C7A0A">
      <w:pPr>
        <w:widowControl w:val="0"/>
        <w:spacing w:line="276" w:lineRule="auto"/>
        <w:ind w:firstLine="720"/>
        <w:contextualSpacing/>
        <w:jc w:val="both"/>
      </w:pPr>
      <w:r w:rsidRPr="009C7A0A">
        <w:t>atcelt Rīgas apgabaltiesas 2023. gada 24. janvāra spriedumu daļā:</w:t>
      </w:r>
    </w:p>
    <w:p w14:paraId="53CC26B6" w14:textId="0F8578E5" w:rsidR="00E865EE" w:rsidRPr="009C7A0A" w:rsidRDefault="00E865EE" w:rsidP="009C7A0A">
      <w:pPr>
        <w:widowControl w:val="0"/>
        <w:spacing w:line="276" w:lineRule="auto"/>
        <w:ind w:firstLine="720"/>
        <w:contextualSpacing/>
        <w:jc w:val="both"/>
      </w:pPr>
      <w:r w:rsidRPr="009C7A0A">
        <w:t xml:space="preserve">par </w:t>
      </w:r>
      <w:r w:rsidR="00B012B6">
        <w:t>[pers. A]</w:t>
      </w:r>
      <w:r w:rsidRPr="009C7A0A">
        <w:t xml:space="preserve"> atzīšanu par vainīgu un sodīšanu pēc Krimināllikuma 239. panta otrās daļas (likuma redakcijā, kas stājās spēkā 2013. gada 1. aprīlī) un 123. panta otrās daļas, par noteikto galīgo sodu saskaņā ar Krimināllikuma 50. panta pirmo un otro daļu;</w:t>
      </w:r>
    </w:p>
    <w:p w14:paraId="59F602EF" w14:textId="3685C4C1" w:rsidR="00E865EE" w:rsidRPr="009C7A0A" w:rsidRDefault="00E865EE" w:rsidP="009C7A0A">
      <w:pPr>
        <w:widowControl w:val="0"/>
        <w:spacing w:line="276" w:lineRule="auto"/>
        <w:ind w:firstLine="720"/>
        <w:contextualSpacing/>
        <w:jc w:val="both"/>
      </w:pPr>
      <w:r w:rsidRPr="009C7A0A">
        <w:t xml:space="preserve">par </w:t>
      </w:r>
      <w:r w:rsidR="006F4C3C">
        <w:t>[pers. BI]</w:t>
      </w:r>
      <w:r w:rsidRPr="009C7A0A">
        <w:t xml:space="preserve"> atzīšanu par nevainīgu pret viņu celtajā apsūdzībā pēc Krimināllikuma 239. panta otrās daļas (likuma redakcijā, kas stājās spēkā 2013. gada 1. aprīlī) un 123. panta otrās daļas un attaisnošanu;</w:t>
      </w:r>
    </w:p>
    <w:p w14:paraId="4DDB7D77" w14:textId="5FDC0E8E" w:rsidR="00E865EE" w:rsidRPr="009C7A0A" w:rsidRDefault="00E865EE" w:rsidP="009C7A0A">
      <w:pPr>
        <w:widowControl w:val="0"/>
        <w:spacing w:line="276" w:lineRule="auto"/>
        <w:ind w:firstLine="720"/>
        <w:contextualSpacing/>
        <w:jc w:val="both"/>
      </w:pPr>
      <w:r w:rsidRPr="009C7A0A">
        <w:t xml:space="preserve">par </w:t>
      </w:r>
      <w:r w:rsidR="00901A23">
        <w:t>[pers. BK]</w:t>
      </w:r>
      <w:r w:rsidRPr="009C7A0A">
        <w:t xml:space="preserve"> atzīšanu par nevainīgu pret viņu celtajā apsūdzībā pēc Krimināllikuma 239. panta otrās daļas (likuma redakcijā, kas stājās spēkā 2013. gada 1. aprīlī) un 123. panta otrās daļas un attaisnošanu;</w:t>
      </w:r>
    </w:p>
    <w:p w14:paraId="7869149F" w14:textId="14DF91CA" w:rsidR="00E865EE" w:rsidRPr="009C7A0A" w:rsidRDefault="00E865EE" w:rsidP="009C7A0A">
      <w:pPr>
        <w:widowControl w:val="0"/>
        <w:spacing w:line="276" w:lineRule="auto"/>
        <w:ind w:firstLine="720"/>
        <w:contextualSpacing/>
        <w:jc w:val="both"/>
      </w:pPr>
      <w:r w:rsidRPr="009C7A0A">
        <w:t xml:space="preserve">par </w:t>
      </w:r>
      <w:r w:rsidR="0025547A">
        <w:t>[pers. BL]</w:t>
      </w:r>
      <w:r w:rsidRPr="009C7A0A">
        <w:t xml:space="preserve"> atzīšanu par nevainīgu pret viņu celtajā apsūdzībā pēc Krimināllikuma 239. panta otrās daļas (likuma redakcijā, kas stājās spēkā 2013. gada 1. aprīlī) un 123. panta otrās daļas un attaisnošanu;</w:t>
      </w:r>
    </w:p>
    <w:p w14:paraId="72490228" w14:textId="2476D7FF" w:rsidR="00E865EE" w:rsidRPr="009C7A0A" w:rsidRDefault="00E865EE" w:rsidP="009C7A0A">
      <w:pPr>
        <w:widowControl w:val="0"/>
        <w:spacing w:line="276" w:lineRule="auto"/>
        <w:ind w:firstLine="720"/>
        <w:contextualSpacing/>
        <w:jc w:val="both"/>
      </w:pPr>
      <w:r w:rsidRPr="009C7A0A">
        <w:t xml:space="preserve">par </w:t>
      </w:r>
      <w:r w:rsidR="00E366F3">
        <w:t>[pers. BN]</w:t>
      </w:r>
      <w:r w:rsidRPr="009C7A0A">
        <w:t xml:space="preserve"> atzīšanu par nevainīgu pret viņu celtajā apsūdzībā pēc Krimināllikuma 319. panta trešās daļas (likuma redakcijā, kas stājās spēkā 2013. gada 1. aprīlī) un attaisnošanu;</w:t>
      </w:r>
    </w:p>
    <w:p w14:paraId="75E4B608" w14:textId="77777777" w:rsidR="00E865EE" w:rsidRPr="009C7A0A" w:rsidRDefault="00E865EE" w:rsidP="009C7A0A">
      <w:pPr>
        <w:widowControl w:val="0"/>
        <w:spacing w:line="276" w:lineRule="auto"/>
        <w:ind w:firstLine="720"/>
        <w:contextualSpacing/>
        <w:jc w:val="both"/>
      </w:pPr>
      <w:r w:rsidRPr="009C7A0A">
        <w:t>par radītā kaitējuma kompensācijām;</w:t>
      </w:r>
    </w:p>
    <w:p w14:paraId="62285AB3" w14:textId="7695F2CE" w:rsidR="00E865EE" w:rsidRPr="009C7A0A" w:rsidRDefault="00E865EE" w:rsidP="009C7A0A">
      <w:pPr>
        <w:widowControl w:val="0"/>
        <w:spacing w:line="276" w:lineRule="auto"/>
        <w:ind w:firstLine="720"/>
        <w:contextualSpacing/>
        <w:jc w:val="both"/>
      </w:pPr>
      <w:r w:rsidRPr="009C7A0A">
        <w:t>par kriminālprocesa izbeigšanu daļā par piespiedu ietekmēšanas līdzekļa piemērošanu juridiskām personām SIA „</w:t>
      </w:r>
      <w:r w:rsidR="00337CD8">
        <w:t>[Nosaukums D]</w:t>
      </w:r>
      <w:r w:rsidRPr="009C7A0A">
        <w:t>” un SIA „</w:t>
      </w:r>
      <w:r w:rsidR="00337CD8">
        <w:t>[Nosaukums C]</w:t>
      </w:r>
      <w:r w:rsidRPr="009C7A0A">
        <w:t>”;</w:t>
      </w:r>
    </w:p>
    <w:p w14:paraId="050D2996" w14:textId="6B8FB6C5" w:rsidR="009132CD" w:rsidRPr="009C7A0A" w:rsidRDefault="009132CD" w:rsidP="00206346">
      <w:pPr>
        <w:widowControl w:val="0"/>
        <w:spacing w:line="276" w:lineRule="auto"/>
        <w:ind w:firstLine="720"/>
        <w:contextualSpacing/>
        <w:jc w:val="both"/>
      </w:pPr>
      <w:r w:rsidRPr="009C7A0A">
        <w:t xml:space="preserve">par aresta atcelšanu </w:t>
      </w:r>
      <w:r w:rsidR="00206346">
        <w:t>[pers. BI]</w:t>
      </w:r>
      <w:r w:rsidRPr="009C7A0A">
        <w:t xml:space="preserve">, </w:t>
      </w:r>
      <w:r w:rsidR="00206346">
        <w:t>[pers. BK]</w:t>
      </w:r>
      <w:r w:rsidRPr="009C7A0A">
        <w:t xml:space="preserve">, </w:t>
      </w:r>
      <w:r w:rsidR="00206346">
        <w:t>[pers. BL]</w:t>
      </w:r>
      <w:r w:rsidRPr="009C7A0A">
        <w:t xml:space="preserve"> mantai;</w:t>
      </w:r>
    </w:p>
    <w:p w14:paraId="412C605D" w14:textId="0F616B37" w:rsidR="00E865EE" w:rsidRPr="009C7A0A" w:rsidRDefault="00E865EE" w:rsidP="009C7A0A">
      <w:pPr>
        <w:widowControl w:val="0"/>
        <w:spacing w:line="276" w:lineRule="auto"/>
        <w:ind w:firstLine="720"/>
        <w:contextualSpacing/>
        <w:jc w:val="both"/>
      </w:pPr>
      <w:r w:rsidRPr="009C7A0A">
        <w:t xml:space="preserve">par procesuālo izdevumu segšanu no valsts līdzekļiem par apsūdzētajam </w:t>
      </w:r>
      <w:r w:rsidR="00D21392">
        <w:t>[pers. BN]</w:t>
      </w:r>
      <w:r w:rsidRPr="009C7A0A">
        <w:t xml:space="preserve"> nodrošināto juridisko palīdzību kriminālprocesā;</w:t>
      </w:r>
    </w:p>
    <w:p w14:paraId="5E79B9BB" w14:textId="77777777" w:rsidR="00E865EE" w:rsidRPr="009C7A0A" w:rsidRDefault="00E865EE" w:rsidP="009C7A0A">
      <w:pPr>
        <w:widowControl w:val="0"/>
        <w:spacing w:line="276" w:lineRule="auto"/>
        <w:ind w:firstLine="720"/>
        <w:contextualSpacing/>
        <w:jc w:val="both"/>
      </w:pPr>
      <w:r w:rsidRPr="009C7A0A">
        <w:t>atceltajā daļā nosūtīt lietu jaunai izskatīšanai Rīgas apgabaltiesā;</w:t>
      </w:r>
    </w:p>
    <w:p w14:paraId="7ED734FD" w14:textId="77777777" w:rsidR="00E865EE" w:rsidRPr="009C7A0A" w:rsidRDefault="00E865EE" w:rsidP="009C7A0A">
      <w:pPr>
        <w:widowControl w:val="0"/>
        <w:spacing w:line="276" w:lineRule="auto"/>
        <w:ind w:firstLine="720"/>
        <w:contextualSpacing/>
        <w:jc w:val="both"/>
      </w:pPr>
      <w:r w:rsidRPr="009C7A0A">
        <w:t>pārējā daļā Rīgas apgabaltiesas 2023. gada 24. janvāra spriedumu atstāt negrozītu;</w:t>
      </w:r>
    </w:p>
    <w:p w14:paraId="2118C9FE" w14:textId="2D578524" w:rsidR="00E865EE" w:rsidRPr="009C7A0A" w:rsidRDefault="00E865EE" w:rsidP="009C7A0A">
      <w:pPr>
        <w:widowControl w:val="0"/>
        <w:spacing w:line="276" w:lineRule="auto"/>
        <w:ind w:firstLine="720"/>
        <w:contextualSpacing/>
        <w:jc w:val="both"/>
      </w:pPr>
      <w:r w:rsidRPr="009C7A0A">
        <w:t xml:space="preserve">apsūdzētajam </w:t>
      </w:r>
      <w:r w:rsidR="007C3855">
        <w:t>[pers. A]</w:t>
      </w:r>
      <w:r w:rsidRPr="009C7A0A">
        <w:t xml:space="preserve"> turpināt piemērot drošības līdzekļus – uzturēšanos noteiktā vietā un aizliegumu izbraukt no valsts;</w:t>
      </w:r>
    </w:p>
    <w:p w14:paraId="4F09E752" w14:textId="1AD897ED" w:rsidR="00E865EE" w:rsidRPr="009C7A0A" w:rsidRDefault="00E865EE" w:rsidP="009C7A0A">
      <w:pPr>
        <w:widowControl w:val="0"/>
        <w:spacing w:line="276" w:lineRule="auto"/>
        <w:ind w:firstLine="720"/>
        <w:contextualSpacing/>
        <w:jc w:val="both"/>
      </w:pPr>
      <w:r w:rsidRPr="009C7A0A">
        <w:t xml:space="preserve">atcelt Rīgas apgabaltiesas 2023. gada 24. janvāra blakus lēmumu par kriminālprocesu veikušo amatpersonu rīcību daļā, ar kuru atzīts, ka Valsts ugunsdzēsības un glābšanas dienesta darbinieki un bojāgājušo darbinieku tuvinieki nepamatoti atzīti par cietušajiem kriminālprocesā, un šajā daļā </w:t>
      </w:r>
      <w:r w:rsidR="009132CD" w:rsidRPr="009C7A0A">
        <w:t>blakus lēmumu</w:t>
      </w:r>
      <w:r w:rsidR="00D32E0B" w:rsidRPr="009C7A0A">
        <w:t xml:space="preserve"> </w:t>
      </w:r>
      <w:r w:rsidRPr="009C7A0A">
        <w:t>izbeigt. Pārējā daļā blakus lēmumu atstāt negrozītu;</w:t>
      </w:r>
    </w:p>
    <w:p w14:paraId="49FC0AA8" w14:textId="77777777" w:rsidR="00E865EE" w:rsidRPr="009C7A0A" w:rsidRDefault="00E865EE" w:rsidP="009C7A0A">
      <w:pPr>
        <w:widowControl w:val="0"/>
        <w:spacing w:line="276" w:lineRule="auto"/>
        <w:ind w:firstLine="720"/>
        <w:contextualSpacing/>
        <w:jc w:val="both"/>
      </w:pPr>
      <w:r w:rsidRPr="009C7A0A">
        <w:t xml:space="preserve">atstāt negrozītu Rīgas apgabaltiesas 2023. gada 24. janvāra blakus lēmumu, kurā Rīgas tiesas apgabala prokuratūras virsprokuroram norādīts uz nepieciešamību izlemt jautājumu par kriminālprocesa uzsākšanu saistībā ar krimināllietas Nr. 11511002713 </w:t>
      </w:r>
      <w:r w:rsidRPr="009C7A0A">
        <w:lastRenderedPageBreak/>
        <w:t>iztiesāšanas laikā iegūtajām ziņām par iespējamo dokumentu viltošanu;</w:t>
      </w:r>
    </w:p>
    <w:p w14:paraId="6531AF03" w14:textId="77777777" w:rsidR="00E865EE" w:rsidRPr="009C7A0A" w:rsidRDefault="00E865EE" w:rsidP="009C7A0A">
      <w:pPr>
        <w:widowControl w:val="0"/>
        <w:spacing w:line="276" w:lineRule="auto"/>
        <w:ind w:firstLine="720"/>
        <w:contextualSpacing/>
        <w:jc w:val="both"/>
      </w:pPr>
      <w:r w:rsidRPr="009C7A0A">
        <w:t>atstāt negrozītu Rīgas apgabaltiesas 2023. gada 24. janvāra blakus lēmumu, kurā Rīgas pilsētas tiesas priekšsēdētājai norādīts uz tiesas pieļautajiem procesuālajiem pārkāpumiem;</w:t>
      </w:r>
    </w:p>
    <w:p w14:paraId="3E13FA14" w14:textId="54495EAA" w:rsidR="00E865EE" w:rsidRPr="009C7A0A" w:rsidRDefault="00E865EE" w:rsidP="009C7A0A">
      <w:pPr>
        <w:widowControl w:val="0"/>
        <w:spacing w:line="276" w:lineRule="auto"/>
        <w:ind w:firstLine="720"/>
        <w:contextualSpacing/>
        <w:jc w:val="both"/>
      </w:pPr>
      <w:r w:rsidRPr="009C7A0A">
        <w:t xml:space="preserve">atstāt negrozītu Rīgas apgabaltiesas 2023. gada 24. janvāra blakus lēmumu, kurā Latvijas Zvērinātu advokātu padomei norādīts uz zvērinātas advokātes Jevgenijas </w:t>
      </w:r>
      <w:proofErr w:type="spellStart"/>
      <w:r w:rsidRPr="009C7A0A">
        <w:t>Tverjanovičas</w:t>
      </w:r>
      <w:r w:rsidRPr="009C7A0A">
        <w:noBreakHyphen/>
        <w:t>Bores</w:t>
      </w:r>
      <w:proofErr w:type="spellEnd"/>
      <w:r w:rsidRPr="009C7A0A">
        <w:t xml:space="preserve"> rīcību, īstenojot cietušā </w:t>
      </w:r>
      <w:r w:rsidR="00C56E51">
        <w:t>[pers. BG]</w:t>
      </w:r>
      <w:r w:rsidRPr="009C7A0A">
        <w:t xml:space="preserve"> pārstāvību kriminālprocesā Nr. 11511002713 apelācijas instances tiesā.</w:t>
      </w:r>
    </w:p>
    <w:p w14:paraId="1F6DB200" w14:textId="77777777" w:rsidR="00E865EE" w:rsidRPr="009C7A0A" w:rsidRDefault="00E865EE" w:rsidP="009C7A0A">
      <w:pPr>
        <w:widowControl w:val="0"/>
        <w:spacing w:line="276" w:lineRule="auto"/>
        <w:ind w:firstLine="720"/>
        <w:contextualSpacing/>
        <w:jc w:val="both"/>
      </w:pPr>
    </w:p>
    <w:p w14:paraId="4E527095" w14:textId="77777777" w:rsidR="00E865EE" w:rsidRPr="009C7A0A" w:rsidRDefault="00E865EE" w:rsidP="009C7A0A">
      <w:pPr>
        <w:widowControl w:val="0"/>
        <w:spacing w:line="276" w:lineRule="auto"/>
        <w:ind w:firstLine="720"/>
        <w:contextualSpacing/>
        <w:jc w:val="both"/>
      </w:pPr>
      <w:r w:rsidRPr="009C7A0A">
        <w:t>Lēmums nav pārsūdzams.</w:t>
      </w:r>
    </w:p>
    <w:p w14:paraId="4BB5E203" w14:textId="77777777" w:rsidR="00E865EE" w:rsidRPr="009C7A0A" w:rsidRDefault="00E865EE" w:rsidP="009C7A0A">
      <w:pPr>
        <w:widowControl w:val="0"/>
        <w:spacing w:line="276" w:lineRule="auto"/>
        <w:ind w:firstLine="720"/>
        <w:contextualSpacing/>
        <w:jc w:val="both"/>
      </w:pPr>
    </w:p>
    <w:p w14:paraId="1BAC7DC9" w14:textId="77777777" w:rsidR="00E865EE" w:rsidRPr="009C7A0A" w:rsidRDefault="00E865EE" w:rsidP="009C7A0A">
      <w:pPr>
        <w:widowControl w:val="0"/>
        <w:spacing w:line="276" w:lineRule="auto"/>
        <w:ind w:firstLine="720"/>
        <w:contextualSpacing/>
        <w:jc w:val="both"/>
      </w:pPr>
    </w:p>
    <w:p w14:paraId="651F6B52" w14:textId="77777777" w:rsidR="00584969" w:rsidRPr="009C7A0A" w:rsidRDefault="00584969" w:rsidP="009C7A0A">
      <w:pPr>
        <w:widowControl w:val="0"/>
        <w:spacing w:line="276" w:lineRule="auto"/>
        <w:ind w:firstLine="720"/>
        <w:contextualSpacing/>
        <w:jc w:val="both"/>
      </w:pPr>
    </w:p>
    <w:p w14:paraId="436242B0" w14:textId="77777777" w:rsidR="00E865EE" w:rsidRPr="009C7A0A" w:rsidRDefault="00E865EE" w:rsidP="009C7A0A">
      <w:pPr>
        <w:widowControl w:val="0"/>
        <w:spacing w:line="276" w:lineRule="auto"/>
        <w:ind w:firstLine="720"/>
        <w:contextualSpacing/>
        <w:jc w:val="both"/>
      </w:pPr>
    </w:p>
    <w:p w14:paraId="7CA35075" w14:textId="77777777" w:rsidR="008460C1" w:rsidRPr="009C7A0A" w:rsidRDefault="008460C1" w:rsidP="00BD5C37">
      <w:pPr>
        <w:widowControl w:val="0"/>
        <w:spacing w:line="276" w:lineRule="auto"/>
        <w:contextualSpacing/>
        <w:jc w:val="both"/>
      </w:pPr>
    </w:p>
    <w:sectPr w:rsidR="008460C1" w:rsidRPr="009C7A0A" w:rsidSect="009C7A0A">
      <w:footerReference w:type="default" r:id="rId29"/>
      <w:pgSz w:w="11906" w:h="16838" w:code="9"/>
      <w:pgMar w:top="1134" w:right="1701" w:bottom="1134"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0003220" w14:textId="77777777" w:rsidR="0037150E" w:rsidRDefault="0037150E" w:rsidP="00F954DC">
      <w:r>
        <w:separator/>
      </w:r>
    </w:p>
  </w:endnote>
  <w:endnote w:type="continuationSeparator" w:id="0">
    <w:p w14:paraId="328414FD" w14:textId="77777777" w:rsidR="0037150E" w:rsidRDefault="0037150E" w:rsidP="00F954D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Garamond">
    <w:panose1 w:val="020204040303010108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NSimSun">
    <w:panose1 w:val="02010609030101010101"/>
    <w:charset w:val="86"/>
    <w:family w:val="modern"/>
    <w:pitch w:val="fixed"/>
    <w:sig w:usb0="00000203" w:usb1="288F0000" w:usb2="00000016" w:usb3="00000000" w:csb0="00040001" w:csb1="00000000"/>
  </w:font>
  <w:font w:name="SimSun">
    <w:altName w:val="宋体"/>
    <w:panose1 w:val="02010600030101010101"/>
    <w:charset w:val="86"/>
    <w:family w:val="auto"/>
    <w:pitch w:val="variable"/>
    <w:sig w:usb0="000002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sz w:val="20"/>
        <w:szCs w:val="20"/>
      </w:rPr>
      <w:id w:val="1956980451"/>
      <w:docPartObj>
        <w:docPartGallery w:val="Page Numbers (Bottom of Page)"/>
        <w:docPartUnique/>
      </w:docPartObj>
    </w:sdtPr>
    <w:sdtEndPr/>
    <w:sdtContent>
      <w:sdt>
        <w:sdtPr>
          <w:rPr>
            <w:sz w:val="20"/>
            <w:szCs w:val="20"/>
          </w:rPr>
          <w:id w:val="1174615034"/>
          <w:docPartObj>
            <w:docPartGallery w:val="Page Numbers (Top of Page)"/>
            <w:docPartUnique/>
          </w:docPartObj>
        </w:sdtPr>
        <w:sdtEndPr/>
        <w:sdtContent>
          <w:p w14:paraId="6AC00B50" w14:textId="77777777" w:rsidR="00A323E1" w:rsidRPr="00A323E1" w:rsidRDefault="00A323E1">
            <w:pPr>
              <w:pStyle w:val="Footer"/>
              <w:jc w:val="center"/>
              <w:rPr>
                <w:sz w:val="20"/>
                <w:szCs w:val="20"/>
              </w:rPr>
            </w:pPr>
            <w:r w:rsidRPr="00A323E1">
              <w:rPr>
                <w:sz w:val="20"/>
                <w:szCs w:val="20"/>
              </w:rPr>
              <w:fldChar w:fldCharType="begin"/>
            </w:r>
            <w:r w:rsidRPr="00A323E1">
              <w:rPr>
                <w:sz w:val="20"/>
                <w:szCs w:val="20"/>
              </w:rPr>
              <w:instrText xml:space="preserve"> PAGE </w:instrText>
            </w:r>
            <w:r w:rsidRPr="00A323E1">
              <w:rPr>
                <w:sz w:val="20"/>
                <w:szCs w:val="20"/>
              </w:rPr>
              <w:fldChar w:fldCharType="separate"/>
            </w:r>
            <w:r w:rsidRPr="00A323E1">
              <w:rPr>
                <w:noProof/>
                <w:sz w:val="20"/>
                <w:szCs w:val="20"/>
              </w:rPr>
              <w:t>2</w:t>
            </w:r>
            <w:r w:rsidRPr="00A323E1">
              <w:rPr>
                <w:sz w:val="20"/>
                <w:szCs w:val="20"/>
              </w:rPr>
              <w:fldChar w:fldCharType="end"/>
            </w:r>
            <w:r w:rsidRPr="00A323E1">
              <w:rPr>
                <w:sz w:val="20"/>
                <w:szCs w:val="20"/>
              </w:rPr>
              <w:t xml:space="preserve"> no </w:t>
            </w:r>
            <w:r w:rsidRPr="00A323E1">
              <w:rPr>
                <w:sz w:val="20"/>
                <w:szCs w:val="20"/>
              </w:rPr>
              <w:fldChar w:fldCharType="begin"/>
            </w:r>
            <w:r w:rsidRPr="00A323E1">
              <w:rPr>
                <w:sz w:val="20"/>
                <w:szCs w:val="20"/>
              </w:rPr>
              <w:instrText xml:space="preserve"> NUMPAGES  </w:instrText>
            </w:r>
            <w:r w:rsidRPr="00A323E1">
              <w:rPr>
                <w:sz w:val="20"/>
                <w:szCs w:val="20"/>
              </w:rPr>
              <w:fldChar w:fldCharType="separate"/>
            </w:r>
            <w:r w:rsidRPr="00A323E1">
              <w:rPr>
                <w:noProof/>
                <w:sz w:val="20"/>
                <w:szCs w:val="20"/>
              </w:rPr>
              <w:t>2</w:t>
            </w:r>
            <w:r w:rsidRPr="00A323E1">
              <w:rPr>
                <w:noProof/>
                <w:sz w:val="20"/>
                <w:szCs w:val="20"/>
              </w:rPr>
              <w:fldChar w:fldCharType="end"/>
            </w:r>
          </w:p>
        </w:sdtContent>
      </w:sdt>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E698421" w14:textId="77777777" w:rsidR="0037150E" w:rsidRDefault="0037150E" w:rsidP="00F954DC">
      <w:r>
        <w:separator/>
      </w:r>
    </w:p>
  </w:footnote>
  <w:footnote w:type="continuationSeparator" w:id="0">
    <w:p w14:paraId="2E2233EE" w14:textId="77777777" w:rsidR="0037150E" w:rsidRDefault="0037150E" w:rsidP="00F954D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7C"/>
    <w:multiLevelType w:val="singleLevel"/>
    <w:tmpl w:val="7598DE32"/>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E3C6D454"/>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2F44968E"/>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005E6EE2"/>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0DD88C42"/>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B9CA117E"/>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BC324000"/>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CEE24EC"/>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5E66C208"/>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6A4A2B58"/>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4090CC1"/>
    <w:multiLevelType w:val="hybridMultilevel"/>
    <w:tmpl w:val="CABC27C6"/>
    <w:lvl w:ilvl="0" w:tplc="2D08F176">
      <w:start w:val="1"/>
      <w:numFmt w:val="decimal"/>
      <w:lvlText w:val="%1)"/>
      <w:lvlJc w:val="left"/>
      <w:pPr>
        <w:ind w:left="1080" w:hanging="360"/>
      </w:pPr>
      <w:rPr>
        <w:rFonts w:hint="default"/>
      </w:rPr>
    </w:lvl>
    <w:lvl w:ilvl="1" w:tplc="04260019" w:tentative="1">
      <w:start w:val="1"/>
      <w:numFmt w:val="lowerLetter"/>
      <w:lvlText w:val="%2."/>
      <w:lvlJc w:val="left"/>
      <w:pPr>
        <w:ind w:left="1800" w:hanging="360"/>
      </w:pPr>
    </w:lvl>
    <w:lvl w:ilvl="2" w:tplc="0426001B" w:tentative="1">
      <w:start w:val="1"/>
      <w:numFmt w:val="lowerRoman"/>
      <w:lvlText w:val="%3."/>
      <w:lvlJc w:val="right"/>
      <w:pPr>
        <w:ind w:left="2520" w:hanging="180"/>
      </w:pPr>
    </w:lvl>
    <w:lvl w:ilvl="3" w:tplc="0426000F" w:tentative="1">
      <w:start w:val="1"/>
      <w:numFmt w:val="decimal"/>
      <w:lvlText w:val="%4."/>
      <w:lvlJc w:val="left"/>
      <w:pPr>
        <w:ind w:left="3240" w:hanging="360"/>
      </w:pPr>
    </w:lvl>
    <w:lvl w:ilvl="4" w:tplc="04260019" w:tentative="1">
      <w:start w:val="1"/>
      <w:numFmt w:val="lowerLetter"/>
      <w:lvlText w:val="%5."/>
      <w:lvlJc w:val="left"/>
      <w:pPr>
        <w:ind w:left="3960" w:hanging="360"/>
      </w:pPr>
    </w:lvl>
    <w:lvl w:ilvl="5" w:tplc="0426001B" w:tentative="1">
      <w:start w:val="1"/>
      <w:numFmt w:val="lowerRoman"/>
      <w:lvlText w:val="%6."/>
      <w:lvlJc w:val="right"/>
      <w:pPr>
        <w:ind w:left="4680" w:hanging="180"/>
      </w:pPr>
    </w:lvl>
    <w:lvl w:ilvl="6" w:tplc="0426000F" w:tentative="1">
      <w:start w:val="1"/>
      <w:numFmt w:val="decimal"/>
      <w:lvlText w:val="%7."/>
      <w:lvlJc w:val="left"/>
      <w:pPr>
        <w:ind w:left="5400" w:hanging="360"/>
      </w:pPr>
    </w:lvl>
    <w:lvl w:ilvl="7" w:tplc="04260019" w:tentative="1">
      <w:start w:val="1"/>
      <w:numFmt w:val="lowerLetter"/>
      <w:lvlText w:val="%8."/>
      <w:lvlJc w:val="left"/>
      <w:pPr>
        <w:ind w:left="6120" w:hanging="360"/>
      </w:pPr>
    </w:lvl>
    <w:lvl w:ilvl="8" w:tplc="0426001B" w:tentative="1">
      <w:start w:val="1"/>
      <w:numFmt w:val="lowerRoman"/>
      <w:lvlText w:val="%9."/>
      <w:lvlJc w:val="right"/>
      <w:pPr>
        <w:ind w:left="6840" w:hanging="180"/>
      </w:pPr>
    </w:lvl>
  </w:abstractNum>
  <w:abstractNum w:abstractNumId="11" w15:restartNumberingAfterBreak="0">
    <w:nsid w:val="06883006"/>
    <w:multiLevelType w:val="hybridMultilevel"/>
    <w:tmpl w:val="3EE68F8E"/>
    <w:lvl w:ilvl="0" w:tplc="2E4EDC90">
      <w:start w:val="1"/>
      <w:numFmt w:val="decimal"/>
      <w:lvlText w:val="%1)"/>
      <w:lvlJc w:val="left"/>
      <w:pPr>
        <w:ind w:left="1080" w:hanging="360"/>
      </w:pPr>
      <w:rPr>
        <w:rFonts w:hint="default"/>
      </w:rPr>
    </w:lvl>
    <w:lvl w:ilvl="1" w:tplc="04260019" w:tentative="1">
      <w:start w:val="1"/>
      <w:numFmt w:val="lowerLetter"/>
      <w:lvlText w:val="%2."/>
      <w:lvlJc w:val="left"/>
      <w:pPr>
        <w:ind w:left="1800" w:hanging="360"/>
      </w:pPr>
    </w:lvl>
    <w:lvl w:ilvl="2" w:tplc="0426001B" w:tentative="1">
      <w:start w:val="1"/>
      <w:numFmt w:val="lowerRoman"/>
      <w:lvlText w:val="%3."/>
      <w:lvlJc w:val="right"/>
      <w:pPr>
        <w:ind w:left="2520" w:hanging="180"/>
      </w:pPr>
    </w:lvl>
    <w:lvl w:ilvl="3" w:tplc="0426000F" w:tentative="1">
      <w:start w:val="1"/>
      <w:numFmt w:val="decimal"/>
      <w:lvlText w:val="%4."/>
      <w:lvlJc w:val="left"/>
      <w:pPr>
        <w:ind w:left="3240" w:hanging="360"/>
      </w:pPr>
    </w:lvl>
    <w:lvl w:ilvl="4" w:tplc="04260019" w:tentative="1">
      <w:start w:val="1"/>
      <w:numFmt w:val="lowerLetter"/>
      <w:lvlText w:val="%5."/>
      <w:lvlJc w:val="left"/>
      <w:pPr>
        <w:ind w:left="3960" w:hanging="360"/>
      </w:pPr>
    </w:lvl>
    <w:lvl w:ilvl="5" w:tplc="0426001B" w:tentative="1">
      <w:start w:val="1"/>
      <w:numFmt w:val="lowerRoman"/>
      <w:lvlText w:val="%6."/>
      <w:lvlJc w:val="right"/>
      <w:pPr>
        <w:ind w:left="4680" w:hanging="180"/>
      </w:pPr>
    </w:lvl>
    <w:lvl w:ilvl="6" w:tplc="0426000F" w:tentative="1">
      <w:start w:val="1"/>
      <w:numFmt w:val="decimal"/>
      <w:lvlText w:val="%7."/>
      <w:lvlJc w:val="left"/>
      <w:pPr>
        <w:ind w:left="5400" w:hanging="360"/>
      </w:pPr>
    </w:lvl>
    <w:lvl w:ilvl="7" w:tplc="04260019" w:tentative="1">
      <w:start w:val="1"/>
      <w:numFmt w:val="lowerLetter"/>
      <w:lvlText w:val="%8."/>
      <w:lvlJc w:val="left"/>
      <w:pPr>
        <w:ind w:left="6120" w:hanging="360"/>
      </w:pPr>
    </w:lvl>
    <w:lvl w:ilvl="8" w:tplc="0426001B" w:tentative="1">
      <w:start w:val="1"/>
      <w:numFmt w:val="lowerRoman"/>
      <w:lvlText w:val="%9."/>
      <w:lvlJc w:val="right"/>
      <w:pPr>
        <w:ind w:left="6840" w:hanging="180"/>
      </w:pPr>
    </w:lvl>
  </w:abstractNum>
  <w:abstractNum w:abstractNumId="12" w15:restartNumberingAfterBreak="0">
    <w:nsid w:val="09E25012"/>
    <w:multiLevelType w:val="hybridMultilevel"/>
    <w:tmpl w:val="F7D89A2C"/>
    <w:lvl w:ilvl="0" w:tplc="9EC2FF26">
      <w:start w:val="1"/>
      <w:numFmt w:val="upperRoman"/>
      <w:lvlText w:val="%1."/>
      <w:lvlJc w:val="left"/>
      <w:pPr>
        <w:ind w:left="1440" w:hanging="720"/>
      </w:pPr>
      <w:rPr>
        <w:rFonts w:hint="default"/>
      </w:rPr>
    </w:lvl>
    <w:lvl w:ilvl="1" w:tplc="04260019" w:tentative="1">
      <w:start w:val="1"/>
      <w:numFmt w:val="lowerLetter"/>
      <w:lvlText w:val="%2."/>
      <w:lvlJc w:val="left"/>
      <w:pPr>
        <w:ind w:left="1800" w:hanging="360"/>
      </w:pPr>
    </w:lvl>
    <w:lvl w:ilvl="2" w:tplc="0426001B" w:tentative="1">
      <w:start w:val="1"/>
      <w:numFmt w:val="lowerRoman"/>
      <w:lvlText w:val="%3."/>
      <w:lvlJc w:val="right"/>
      <w:pPr>
        <w:ind w:left="2520" w:hanging="180"/>
      </w:pPr>
    </w:lvl>
    <w:lvl w:ilvl="3" w:tplc="0426000F" w:tentative="1">
      <w:start w:val="1"/>
      <w:numFmt w:val="decimal"/>
      <w:lvlText w:val="%4."/>
      <w:lvlJc w:val="left"/>
      <w:pPr>
        <w:ind w:left="3240" w:hanging="360"/>
      </w:pPr>
    </w:lvl>
    <w:lvl w:ilvl="4" w:tplc="04260019" w:tentative="1">
      <w:start w:val="1"/>
      <w:numFmt w:val="lowerLetter"/>
      <w:lvlText w:val="%5."/>
      <w:lvlJc w:val="left"/>
      <w:pPr>
        <w:ind w:left="3960" w:hanging="360"/>
      </w:pPr>
    </w:lvl>
    <w:lvl w:ilvl="5" w:tplc="0426001B" w:tentative="1">
      <w:start w:val="1"/>
      <w:numFmt w:val="lowerRoman"/>
      <w:lvlText w:val="%6."/>
      <w:lvlJc w:val="right"/>
      <w:pPr>
        <w:ind w:left="4680" w:hanging="180"/>
      </w:pPr>
    </w:lvl>
    <w:lvl w:ilvl="6" w:tplc="0426000F" w:tentative="1">
      <w:start w:val="1"/>
      <w:numFmt w:val="decimal"/>
      <w:lvlText w:val="%7."/>
      <w:lvlJc w:val="left"/>
      <w:pPr>
        <w:ind w:left="5400" w:hanging="360"/>
      </w:pPr>
    </w:lvl>
    <w:lvl w:ilvl="7" w:tplc="04260019" w:tentative="1">
      <w:start w:val="1"/>
      <w:numFmt w:val="lowerLetter"/>
      <w:lvlText w:val="%8."/>
      <w:lvlJc w:val="left"/>
      <w:pPr>
        <w:ind w:left="6120" w:hanging="360"/>
      </w:pPr>
    </w:lvl>
    <w:lvl w:ilvl="8" w:tplc="0426001B" w:tentative="1">
      <w:start w:val="1"/>
      <w:numFmt w:val="lowerRoman"/>
      <w:lvlText w:val="%9."/>
      <w:lvlJc w:val="right"/>
      <w:pPr>
        <w:ind w:left="6840" w:hanging="180"/>
      </w:pPr>
    </w:lvl>
  </w:abstractNum>
  <w:abstractNum w:abstractNumId="13" w15:restartNumberingAfterBreak="0">
    <w:nsid w:val="10511A32"/>
    <w:multiLevelType w:val="hybridMultilevel"/>
    <w:tmpl w:val="5AAE1AB2"/>
    <w:lvl w:ilvl="0" w:tplc="CB2AC7C4">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4" w15:restartNumberingAfterBreak="0">
    <w:nsid w:val="10CB7661"/>
    <w:multiLevelType w:val="hybridMultilevel"/>
    <w:tmpl w:val="E836F5D4"/>
    <w:lvl w:ilvl="0" w:tplc="49D61410">
      <w:start w:val="1"/>
      <w:numFmt w:val="decimal"/>
      <w:lvlText w:val="%1)"/>
      <w:lvlJc w:val="left"/>
      <w:pPr>
        <w:ind w:left="1080" w:hanging="360"/>
      </w:pPr>
      <w:rPr>
        <w:rFonts w:hint="default"/>
      </w:rPr>
    </w:lvl>
    <w:lvl w:ilvl="1" w:tplc="04260019" w:tentative="1">
      <w:start w:val="1"/>
      <w:numFmt w:val="lowerLetter"/>
      <w:lvlText w:val="%2."/>
      <w:lvlJc w:val="left"/>
      <w:pPr>
        <w:ind w:left="1800" w:hanging="360"/>
      </w:pPr>
    </w:lvl>
    <w:lvl w:ilvl="2" w:tplc="0426001B" w:tentative="1">
      <w:start w:val="1"/>
      <w:numFmt w:val="lowerRoman"/>
      <w:lvlText w:val="%3."/>
      <w:lvlJc w:val="right"/>
      <w:pPr>
        <w:ind w:left="2520" w:hanging="180"/>
      </w:pPr>
    </w:lvl>
    <w:lvl w:ilvl="3" w:tplc="0426000F" w:tentative="1">
      <w:start w:val="1"/>
      <w:numFmt w:val="decimal"/>
      <w:lvlText w:val="%4."/>
      <w:lvlJc w:val="left"/>
      <w:pPr>
        <w:ind w:left="3240" w:hanging="360"/>
      </w:pPr>
    </w:lvl>
    <w:lvl w:ilvl="4" w:tplc="04260019" w:tentative="1">
      <w:start w:val="1"/>
      <w:numFmt w:val="lowerLetter"/>
      <w:lvlText w:val="%5."/>
      <w:lvlJc w:val="left"/>
      <w:pPr>
        <w:ind w:left="3960" w:hanging="360"/>
      </w:pPr>
    </w:lvl>
    <w:lvl w:ilvl="5" w:tplc="0426001B" w:tentative="1">
      <w:start w:val="1"/>
      <w:numFmt w:val="lowerRoman"/>
      <w:lvlText w:val="%6."/>
      <w:lvlJc w:val="right"/>
      <w:pPr>
        <w:ind w:left="4680" w:hanging="180"/>
      </w:pPr>
    </w:lvl>
    <w:lvl w:ilvl="6" w:tplc="0426000F" w:tentative="1">
      <w:start w:val="1"/>
      <w:numFmt w:val="decimal"/>
      <w:lvlText w:val="%7."/>
      <w:lvlJc w:val="left"/>
      <w:pPr>
        <w:ind w:left="5400" w:hanging="360"/>
      </w:pPr>
    </w:lvl>
    <w:lvl w:ilvl="7" w:tplc="04260019" w:tentative="1">
      <w:start w:val="1"/>
      <w:numFmt w:val="lowerLetter"/>
      <w:lvlText w:val="%8."/>
      <w:lvlJc w:val="left"/>
      <w:pPr>
        <w:ind w:left="6120" w:hanging="360"/>
      </w:pPr>
    </w:lvl>
    <w:lvl w:ilvl="8" w:tplc="0426001B" w:tentative="1">
      <w:start w:val="1"/>
      <w:numFmt w:val="lowerRoman"/>
      <w:lvlText w:val="%9."/>
      <w:lvlJc w:val="right"/>
      <w:pPr>
        <w:ind w:left="6840" w:hanging="180"/>
      </w:pPr>
    </w:lvl>
  </w:abstractNum>
  <w:abstractNum w:abstractNumId="15" w15:restartNumberingAfterBreak="0">
    <w:nsid w:val="125E4DE8"/>
    <w:multiLevelType w:val="hybridMultilevel"/>
    <w:tmpl w:val="1E948F1C"/>
    <w:lvl w:ilvl="0" w:tplc="C6902F76">
      <w:start w:val="1"/>
      <w:numFmt w:val="decimal"/>
      <w:lvlText w:val="%1)"/>
      <w:lvlJc w:val="left"/>
      <w:pPr>
        <w:ind w:left="1080" w:hanging="360"/>
      </w:pPr>
      <w:rPr>
        <w:rFonts w:hint="default"/>
      </w:rPr>
    </w:lvl>
    <w:lvl w:ilvl="1" w:tplc="04260019" w:tentative="1">
      <w:start w:val="1"/>
      <w:numFmt w:val="lowerLetter"/>
      <w:lvlText w:val="%2."/>
      <w:lvlJc w:val="left"/>
      <w:pPr>
        <w:ind w:left="1800" w:hanging="360"/>
      </w:pPr>
    </w:lvl>
    <w:lvl w:ilvl="2" w:tplc="0426001B" w:tentative="1">
      <w:start w:val="1"/>
      <w:numFmt w:val="lowerRoman"/>
      <w:lvlText w:val="%3."/>
      <w:lvlJc w:val="right"/>
      <w:pPr>
        <w:ind w:left="2520" w:hanging="180"/>
      </w:pPr>
    </w:lvl>
    <w:lvl w:ilvl="3" w:tplc="0426000F" w:tentative="1">
      <w:start w:val="1"/>
      <w:numFmt w:val="decimal"/>
      <w:lvlText w:val="%4."/>
      <w:lvlJc w:val="left"/>
      <w:pPr>
        <w:ind w:left="3240" w:hanging="360"/>
      </w:pPr>
    </w:lvl>
    <w:lvl w:ilvl="4" w:tplc="04260019" w:tentative="1">
      <w:start w:val="1"/>
      <w:numFmt w:val="lowerLetter"/>
      <w:lvlText w:val="%5."/>
      <w:lvlJc w:val="left"/>
      <w:pPr>
        <w:ind w:left="3960" w:hanging="360"/>
      </w:pPr>
    </w:lvl>
    <w:lvl w:ilvl="5" w:tplc="0426001B" w:tentative="1">
      <w:start w:val="1"/>
      <w:numFmt w:val="lowerRoman"/>
      <w:lvlText w:val="%6."/>
      <w:lvlJc w:val="right"/>
      <w:pPr>
        <w:ind w:left="4680" w:hanging="180"/>
      </w:pPr>
    </w:lvl>
    <w:lvl w:ilvl="6" w:tplc="0426000F" w:tentative="1">
      <w:start w:val="1"/>
      <w:numFmt w:val="decimal"/>
      <w:lvlText w:val="%7."/>
      <w:lvlJc w:val="left"/>
      <w:pPr>
        <w:ind w:left="5400" w:hanging="360"/>
      </w:pPr>
    </w:lvl>
    <w:lvl w:ilvl="7" w:tplc="04260019" w:tentative="1">
      <w:start w:val="1"/>
      <w:numFmt w:val="lowerLetter"/>
      <w:lvlText w:val="%8."/>
      <w:lvlJc w:val="left"/>
      <w:pPr>
        <w:ind w:left="6120" w:hanging="360"/>
      </w:pPr>
    </w:lvl>
    <w:lvl w:ilvl="8" w:tplc="0426001B" w:tentative="1">
      <w:start w:val="1"/>
      <w:numFmt w:val="lowerRoman"/>
      <w:lvlText w:val="%9."/>
      <w:lvlJc w:val="right"/>
      <w:pPr>
        <w:ind w:left="6840" w:hanging="180"/>
      </w:pPr>
    </w:lvl>
  </w:abstractNum>
  <w:abstractNum w:abstractNumId="16" w15:restartNumberingAfterBreak="0">
    <w:nsid w:val="32FA4F6F"/>
    <w:multiLevelType w:val="hybridMultilevel"/>
    <w:tmpl w:val="0CBA93C8"/>
    <w:lvl w:ilvl="0" w:tplc="0426000F">
      <w:start w:val="1"/>
      <w:numFmt w:val="decimal"/>
      <w:lvlText w:val="%1."/>
      <w:lvlJc w:val="left"/>
      <w:pPr>
        <w:ind w:left="720" w:hanging="360"/>
      </w:pPr>
      <w:rPr>
        <w:rFonts w:hint="default"/>
      </w:rPr>
    </w:lvl>
    <w:lvl w:ilvl="1" w:tplc="04260019" w:tentative="1">
      <w:start w:val="1"/>
      <w:numFmt w:val="lowerLetter"/>
      <w:lvlText w:val="%2."/>
      <w:lvlJc w:val="left"/>
      <w:pPr>
        <w:ind w:left="1440" w:hanging="360"/>
      </w:pPr>
    </w:lvl>
    <w:lvl w:ilvl="2" w:tplc="0426001B" w:tentative="1">
      <w:start w:val="1"/>
      <w:numFmt w:val="lowerRoman"/>
      <w:lvlText w:val="%3."/>
      <w:lvlJc w:val="right"/>
      <w:pPr>
        <w:ind w:left="2160" w:hanging="180"/>
      </w:pPr>
    </w:lvl>
    <w:lvl w:ilvl="3" w:tplc="0426000F" w:tentative="1">
      <w:start w:val="1"/>
      <w:numFmt w:val="decimal"/>
      <w:lvlText w:val="%4."/>
      <w:lvlJc w:val="left"/>
      <w:pPr>
        <w:ind w:left="2880" w:hanging="360"/>
      </w:pPr>
    </w:lvl>
    <w:lvl w:ilvl="4" w:tplc="04260019" w:tentative="1">
      <w:start w:val="1"/>
      <w:numFmt w:val="lowerLetter"/>
      <w:lvlText w:val="%5."/>
      <w:lvlJc w:val="left"/>
      <w:pPr>
        <w:ind w:left="3600" w:hanging="360"/>
      </w:pPr>
    </w:lvl>
    <w:lvl w:ilvl="5" w:tplc="0426001B" w:tentative="1">
      <w:start w:val="1"/>
      <w:numFmt w:val="lowerRoman"/>
      <w:lvlText w:val="%6."/>
      <w:lvlJc w:val="right"/>
      <w:pPr>
        <w:ind w:left="4320" w:hanging="180"/>
      </w:pPr>
    </w:lvl>
    <w:lvl w:ilvl="6" w:tplc="0426000F" w:tentative="1">
      <w:start w:val="1"/>
      <w:numFmt w:val="decimal"/>
      <w:lvlText w:val="%7."/>
      <w:lvlJc w:val="left"/>
      <w:pPr>
        <w:ind w:left="5040" w:hanging="360"/>
      </w:pPr>
    </w:lvl>
    <w:lvl w:ilvl="7" w:tplc="04260019" w:tentative="1">
      <w:start w:val="1"/>
      <w:numFmt w:val="lowerLetter"/>
      <w:lvlText w:val="%8."/>
      <w:lvlJc w:val="left"/>
      <w:pPr>
        <w:ind w:left="5760" w:hanging="360"/>
      </w:pPr>
    </w:lvl>
    <w:lvl w:ilvl="8" w:tplc="0426001B" w:tentative="1">
      <w:start w:val="1"/>
      <w:numFmt w:val="lowerRoman"/>
      <w:lvlText w:val="%9."/>
      <w:lvlJc w:val="right"/>
      <w:pPr>
        <w:ind w:left="6480" w:hanging="180"/>
      </w:pPr>
    </w:lvl>
  </w:abstractNum>
  <w:abstractNum w:abstractNumId="17" w15:restartNumberingAfterBreak="0">
    <w:nsid w:val="35D867AD"/>
    <w:multiLevelType w:val="hybridMultilevel"/>
    <w:tmpl w:val="DE343546"/>
    <w:lvl w:ilvl="0" w:tplc="AB7EB01E">
      <w:start w:val="1"/>
      <w:numFmt w:val="decimal"/>
      <w:lvlText w:val="%1)"/>
      <w:lvlJc w:val="left"/>
      <w:pPr>
        <w:ind w:left="1080" w:hanging="360"/>
      </w:pPr>
      <w:rPr>
        <w:rFonts w:hint="default"/>
      </w:rPr>
    </w:lvl>
    <w:lvl w:ilvl="1" w:tplc="04260019" w:tentative="1">
      <w:start w:val="1"/>
      <w:numFmt w:val="lowerLetter"/>
      <w:lvlText w:val="%2."/>
      <w:lvlJc w:val="left"/>
      <w:pPr>
        <w:ind w:left="1800" w:hanging="360"/>
      </w:pPr>
    </w:lvl>
    <w:lvl w:ilvl="2" w:tplc="0426001B" w:tentative="1">
      <w:start w:val="1"/>
      <w:numFmt w:val="lowerRoman"/>
      <w:lvlText w:val="%3."/>
      <w:lvlJc w:val="right"/>
      <w:pPr>
        <w:ind w:left="2520" w:hanging="180"/>
      </w:pPr>
    </w:lvl>
    <w:lvl w:ilvl="3" w:tplc="0426000F" w:tentative="1">
      <w:start w:val="1"/>
      <w:numFmt w:val="decimal"/>
      <w:lvlText w:val="%4."/>
      <w:lvlJc w:val="left"/>
      <w:pPr>
        <w:ind w:left="3240" w:hanging="360"/>
      </w:pPr>
    </w:lvl>
    <w:lvl w:ilvl="4" w:tplc="04260019" w:tentative="1">
      <w:start w:val="1"/>
      <w:numFmt w:val="lowerLetter"/>
      <w:lvlText w:val="%5."/>
      <w:lvlJc w:val="left"/>
      <w:pPr>
        <w:ind w:left="3960" w:hanging="360"/>
      </w:pPr>
    </w:lvl>
    <w:lvl w:ilvl="5" w:tplc="0426001B" w:tentative="1">
      <w:start w:val="1"/>
      <w:numFmt w:val="lowerRoman"/>
      <w:lvlText w:val="%6."/>
      <w:lvlJc w:val="right"/>
      <w:pPr>
        <w:ind w:left="4680" w:hanging="180"/>
      </w:pPr>
    </w:lvl>
    <w:lvl w:ilvl="6" w:tplc="0426000F" w:tentative="1">
      <w:start w:val="1"/>
      <w:numFmt w:val="decimal"/>
      <w:lvlText w:val="%7."/>
      <w:lvlJc w:val="left"/>
      <w:pPr>
        <w:ind w:left="5400" w:hanging="360"/>
      </w:pPr>
    </w:lvl>
    <w:lvl w:ilvl="7" w:tplc="04260019" w:tentative="1">
      <w:start w:val="1"/>
      <w:numFmt w:val="lowerLetter"/>
      <w:lvlText w:val="%8."/>
      <w:lvlJc w:val="left"/>
      <w:pPr>
        <w:ind w:left="6120" w:hanging="360"/>
      </w:pPr>
    </w:lvl>
    <w:lvl w:ilvl="8" w:tplc="0426001B" w:tentative="1">
      <w:start w:val="1"/>
      <w:numFmt w:val="lowerRoman"/>
      <w:lvlText w:val="%9."/>
      <w:lvlJc w:val="right"/>
      <w:pPr>
        <w:ind w:left="6840" w:hanging="180"/>
      </w:pPr>
    </w:lvl>
  </w:abstractNum>
  <w:abstractNum w:abstractNumId="18" w15:restartNumberingAfterBreak="0">
    <w:nsid w:val="3B766FAE"/>
    <w:multiLevelType w:val="hybridMultilevel"/>
    <w:tmpl w:val="4C8CF464"/>
    <w:lvl w:ilvl="0" w:tplc="3014D1C8">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9" w15:restartNumberingAfterBreak="0">
    <w:nsid w:val="42044CA9"/>
    <w:multiLevelType w:val="hybridMultilevel"/>
    <w:tmpl w:val="5128FE7E"/>
    <w:lvl w:ilvl="0" w:tplc="9544CF32">
      <w:numFmt w:val="bullet"/>
      <w:lvlText w:val="-"/>
      <w:lvlJc w:val="left"/>
      <w:pPr>
        <w:ind w:left="1080" w:hanging="360"/>
      </w:pPr>
      <w:rPr>
        <w:rFonts w:ascii="Times New Roman" w:eastAsia="Times New Roman" w:hAnsi="Times New Roman" w:cs="Times New Roman" w:hint="default"/>
      </w:rPr>
    </w:lvl>
    <w:lvl w:ilvl="1" w:tplc="04260003" w:tentative="1">
      <w:start w:val="1"/>
      <w:numFmt w:val="bullet"/>
      <w:lvlText w:val="o"/>
      <w:lvlJc w:val="left"/>
      <w:pPr>
        <w:ind w:left="1800" w:hanging="360"/>
      </w:pPr>
      <w:rPr>
        <w:rFonts w:ascii="Courier New" w:hAnsi="Courier New" w:cs="Courier New" w:hint="default"/>
      </w:rPr>
    </w:lvl>
    <w:lvl w:ilvl="2" w:tplc="04260005" w:tentative="1">
      <w:start w:val="1"/>
      <w:numFmt w:val="bullet"/>
      <w:lvlText w:val=""/>
      <w:lvlJc w:val="left"/>
      <w:pPr>
        <w:ind w:left="2520" w:hanging="360"/>
      </w:pPr>
      <w:rPr>
        <w:rFonts w:ascii="Wingdings" w:hAnsi="Wingdings" w:hint="default"/>
      </w:rPr>
    </w:lvl>
    <w:lvl w:ilvl="3" w:tplc="04260001" w:tentative="1">
      <w:start w:val="1"/>
      <w:numFmt w:val="bullet"/>
      <w:lvlText w:val=""/>
      <w:lvlJc w:val="left"/>
      <w:pPr>
        <w:ind w:left="3240" w:hanging="360"/>
      </w:pPr>
      <w:rPr>
        <w:rFonts w:ascii="Symbol" w:hAnsi="Symbol" w:hint="default"/>
      </w:rPr>
    </w:lvl>
    <w:lvl w:ilvl="4" w:tplc="04260003" w:tentative="1">
      <w:start w:val="1"/>
      <w:numFmt w:val="bullet"/>
      <w:lvlText w:val="o"/>
      <w:lvlJc w:val="left"/>
      <w:pPr>
        <w:ind w:left="3960" w:hanging="360"/>
      </w:pPr>
      <w:rPr>
        <w:rFonts w:ascii="Courier New" w:hAnsi="Courier New" w:cs="Courier New" w:hint="default"/>
      </w:rPr>
    </w:lvl>
    <w:lvl w:ilvl="5" w:tplc="04260005" w:tentative="1">
      <w:start w:val="1"/>
      <w:numFmt w:val="bullet"/>
      <w:lvlText w:val=""/>
      <w:lvlJc w:val="left"/>
      <w:pPr>
        <w:ind w:left="4680" w:hanging="360"/>
      </w:pPr>
      <w:rPr>
        <w:rFonts w:ascii="Wingdings" w:hAnsi="Wingdings" w:hint="default"/>
      </w:rPr>
    </w:lvl>
    <w:lvl w:ilvl="6" w:tplc="04260001" w:tentative="1">
      <w:start w:val="1"/>
      <w:numFmt w:val="bullet"/>
      <w:lvlText w:val=""/>
      <w:lvlJc w:val="left"/>
      <w:pPr>
        <w:ind w:left="5400" w:hanging="360"/>
      </w:pPr>
      <w:rPr>
        <w:rFonts w:ascii="Symbol" w:hAnsi="Symbol" w:hint="default"/>
      </w:rPr>
    </w:lvl>
    <w:lvl w:ilvl="7" w:tplc="04260003" w:tentative="1">
      <w:start w:val="1"/>
      <w:numFmt w:val="bullet"/>
      <w:lvlText w:val="o"/>
      <w:lvlJc w:val="left"/>
      <w:pPr>
        <w:ind w:left="6120" w:hanging="360"/>
      </w:pPr>
      <w:rPr>
        <w:rFonts w:ascii="Courier New" w:hAnsi="Courier New" w:cs="Courier New" w:hint="default"/>
      </w:rPr>
    </w:lvl>
    <w:lvl w:ilvl="8" w:tplc="04260005" w:tentative="1">
      <w:start w:val="1"/>
      <w:numFmt w:val="bullet"/>
      <w:lvlText w:val=""/>
      <w:lvlJc w:val="left"/>
      <w:pPr>
        <w:ind w:left="6840" w:hanging="360"/>
      </w:pPr>
      <w:rPr>
        <w:rFonts w:ascii="Wingdings" w:hAnsi="Wingdings" w:hint="default"/>
      </w:rPr>
    </w:lvl>
  </w:abstractNum>
  <w:abstractNum w:abstractNumId="20" w15:restartNumberingAfterBreak="0">
    <w:nsid w:val="43C93AD8"/>
    <w:multiLevelType w:val="hybridMultilevel"/>
    <w:tmpl w:val="65B414D2"/>
    <w:lvl w:ilvl="0" w:tplc="0426000F">
      <w:start w:val="1"/>
      <w:numFmt w:val="decimal"/>
      <w:lvlText w:val="%1."/>
      <w:lvlJc w:val="left"/>
      <w:pPr>
        <w:ind w:left="720" w:hanging="360"/>
      </w:pPr>
      <w:rPr>
        <w:rFonts w:hint="default"/>
      </w:rPr>
    </w:lvl>
    <w:lvl w:ilvl="1" w:tplc="04260019" w:tentative="1">
      <w:start w:val="1"/>
      <w:numFmt w:val="lowerLetter"/>
      <w:lvlText w:val="%2."/>
      <w:lvlJc w:val="left"/>
      <w:pPr>
        <w:ind w:left="1440" w:hanging="360"/>
      </w:pPr>
    </w:lvl>
    <w:lvl w:ilvl="2" w:tplc="0426001B" w:tentative="1">
      <w:start w:val="1"/>
      <w:numFmt w:val="lowerRoman"/>
      <w:lvlText w:val="%3."/>
      <w:lvlJc w:val="right"/>
      <w:pPr>
        <w:ind w:left="2160" w:hanging="180"/>
      </w:pPr>
    </w:lvl>
    <w:lvl w:ilvl="3" w:tplc="0426000F" w:tentative="1">
      <w:start w:val="1"/>
      <w:numFmt w:val="decimal"/>
      <w:lvlText w:val="%4."/>
      <w:lvlJc w:val="left"/>
      <w:pPr>
        <w:ind w:left="2880" w:hanging="360"/>
      </w:pPr>
    </w:lvl>
    <w:lvl w:ilvl="4" w:tplc="04260019" w:tentative="1">
      <w:start w:val="1"/>
      <w:numFmt w:val="lowerLetter"/>
      <w:lvlText w:val="%5."/>
      <w:lvlJc w:val="left"/>
      <w:pPr>
        <w:ind w:left="3600" w:hanging="360"/>
      </w:pPr>
    </w:lvl>
    <w:lvl w:ilvl="5" w:tplc="0426001B" w:tentative="1">
      <w:start w:val="1"/>
      <w:numFmt w:val="lowerRoman"/>
      <w:lvlText w:val="%6."/>
      <w:lvlJc w:val="right"/>
      <w:pPr>
        <w:ind w:left="4320" w:hanging="180"/>
      </w:pPr>
    </w:lvl>
    <w:lvl w:ilvl="6" w:tplc="0426000F" w:tentative="1">
      <w:start w:val="1"/>
      <w:numFmt w:val="decimal"/>
      <w:lvlText w:val="%7."/>
      <w:lvlJc w:val="left"/>
      <w:pPr>
        <w:ind w:left="5040" w:hanging="360"/>
      </w:pPr>
    </w:lvl>
    <w:lvl w:ilvl="7" w:tplc="04260019" w:tentative="1">
      <w:start w:val="1"/>
      <w:numFmt w:val="lowerLetter"/>
      <w:lvlText w:val="%8."/>
      <w:lvlJc w:val="left"/>
      <w:pPr>
        <w:ind w:left="5760" w:hanging="360"/>
      </w:pPr>
    </w:lvl>
    <w:lvl w:ilvl="8" w:tplc="0426001B" w:tentative="1">
      <w:start w:val="1"/>
      <w:numFmt w:val="lowerRoman"/>
      <w:lvlText w:val="%9."/>
      <w:lvlJc w:val="right"/>
      <w:pPr>
        <w:ind w:left="6480" w:hanging="180"/>
      </w:pPr>
    </w:lvl>
  </w:abstractNum>
  <w:abstractNum w:abstractNumId="21" w15:restartNumberingAfterBreak="0">
    <w:nsid w:val="450A5889"/>
    <w:multiLevelType w:val="hybridMultilevel"/>
    <w:tmpl w:val="82462810"/>
    <w:lvl w:ilvl="0" w:tplc="7548C71C">
      <w:start w:val="1"/>
      <w:numFmt w:val="decimal"/>
      <w:lvlText w:val="%1."/>
      <w:lvlJc w:val="left"/>
      <w:pPr>
        <w:ind w:left="720" w:hanging="360"/>
      </w:pPr>
      <w:rPr>
        <w:rFonts w:hint="default"/>
      </w:rPr>
    </w:lvl>
    <w:lvl w:ilvl="1" w:tplc="1304BDAC" w:tentative="1">
      <w:start w:val="1"/>
      <w:numFmt w:val="lowerLetter"/>
      <w:lvlText w:val="%2."/>
      <w:lvlJc w:val="left"/>
      <w:pPr>
        <w:ind w:left="1440" w:hanging="360"/>
      </w:pPr>
    </w:lvl>
    <w:lvl w:ilvl="2" w:tplc="0F767C5C" w:tentative="1">
      <w:start w:val="1"/>
      <w:numFmt w:val="lowerRoman"/>
      <w:lvlText w:val="%3."/>
      <w:lvlJc w:val="right"/>
      <w:pPr>
        <w:ind w:left="2160" w:hanging="180"/>
      </w:pPr>
    </w:lvl>
    <w:lvl w:ilvl="3" w:tplc="4D2AB9A6" w:tentative="1">
      <w:start w:val="1"/>
      <w:numFmt w:val="decimal"/>
      <w:lvlText w:val="%4."/>
      <w:lvlJc w:val="left"/>
      <w:pPr>
        <w:ind w:left="2880" w:hanging="360"/>
      </w:pPr>
    </w:lvl>
    <w:lvl w:ilvl="4" w:tplc="8EA4A794" w:tentative="1">
      <w:start w:val="1"/>
      <w:numFmt w:val="lowerLetter"/>
      <w:lvlText w:val="%5."/>
      <w:lvlJc w:val="left"/>
      <w:pPr>
        <w:ind w:left="3600" w:hanging="360"/>
      </w:pPr>
    </w:lvl>
    <w:lvl w:ilvl="5" w:tplc="74E02D50" w:tentative="1">
      <w:start w:val="1"/>
      <w:numFmt w:val="lowerRoman"/>
      <w:lvlText w:val="%6."/>
      <w:lvlJc w:val="right"/>
      <w:pPr>
        <w:ind w:left="4320" w:hanging="180"/>
      </w:pPr>
    </w:lvl>
    <w:lvl w:ilvl="6" w:tplc="CA603E2A" w:tentative="1">
      <w:start w:val="1"/>
      <w:numFmt w:val="decimal"/>
      <w:lvlText w:val="%7."/>
      <w:lvlJc w:val="left"/>
      <w:pPr>
        <w:ind w:left="5040" w:hanging="360"/>
      </w:pPr>
    </w:lvl>
    <w:lvl w:ilvl="7" w:tplc="40F210E8" w:tentative="1">
      <w:start w:val="1"/>
      <w:numFmt w:val="lowerLetter"/>
      <w:lvlText w:val="%8."/>
      <w:lvlJc w:val="left"/>
      <w:pPr>
        <w:ind w:left="5760" w:hanging="360"/>
      </w:pPr>
    </w:lvl>
    <w:lvl w:ilvl="8" w:tplc="0B565266" w:tentative="1">
      <w:start w:val="1"/>
      <w:numFmt w:val="lowerRoman"/>
      <w:lvlText w:val="%9."/>
      <w:lvlJc w:val="right"/>
      <w:pPr>
        <w:ind w:left="6480" w:hanging="180"/>
      </w:pPr>
    </w:lvl>
  </w:abstractNum>
  <w:abstractNum w:abstractNumId="22" w15:restartNumberingAfterBreak="0">
    <w:nsid w:val="454653F2"/>
    <w:multiLevelType w:val="hybridMultilevel"/>
    <w:tmpl w:val="998E7F94"/>
    <w:lvl w:ilvl="0" w:tplc="0426000F">
      <w:start w:val="1"/>
      <w:numFmt w:val="decimal"/>
      <w:lvlText w:val="%1."/>
      <w:lvlJc w:val="left"/>
      <w:pPr>
        <w:ind w:left="720" w:hanging="360"/>
      </w:pPr>
      <w:rPr>
        <w:rFonts w:hint="default"/>
      </w:rPr>
    </w:lvl>
    <w:lvl w:ilvl="1" w:tplc="04260019" w:tentative="1">
      <w:start w:val="1"/>
      <w:numFmt w:val="lowerLetter"/>
      <w:lvlText w:val="%2."/>
      <w:lvlJc w:val="left"/>
      <w:pPr>
        <w:ind w:left="1440" w:hanging="360"/>
      </w:pPr>
    </w:lvl>
    <w:lvl w:ilvl="2" w:tplc="0426001B" w:tentative="1">
      <w:start w:val="1"/>
      <w:numFmt w:val="lowerRoman"/>
      <w:lvlText w:val="%3."/>
      <w:lvlJc w:val="right"/>
      <w:pPr>
        <w:ind w:left="2160" w:hanging="180"/>
      </w:pPr>
    </w:lvl>
    <w:lvl w:ilvl="3" w:tplc="0426000F" w:tentative="1">
      <w:start w:val="1"/>
      <w:numFmt w:val="decimal"/>
      <w:lvlText w:val="%4."/>
      <w:lvlJc w:val="left"/>
      <w:pPr>
        <w:ind w:left="2880" w:hanging="360"/>
      </w:pPr>
    </w:lvl>
    <w:lvl w:ilvl="4" w:tplc="04260019" w:tentative="1">
      <w:start w:val="1"/>
      <w:numFmt w:val="lowerLetter"/>
      <w:lvlText w:val="%5."/>
      <w:lvlJc w:val="left"/>
      <w:pPr>
        <w:ind w:left="3600" w:hanging="360"/>
      </w:pPr>
    </w:lvl>
    <w:lvl w:ilvl="5" w:tplc="0426001B" w:tentative="1">
      <w:start w:val="1"/>
      <w:numFmt w:val="lowerRoman"/>
      <w:lvlText w:val="%6."/>
      <w:lvlJc w:val="right"/>
      <w:pPr>
        <w:ind w:left="4320" w:hanging="180"/>
      </w:pPr>
    </w:lvl>
    <w:lvl w:ilvl="6" w:tplc="0426000F" w:tentative="1">
      <w:start w:val="1"/>
      <w:numFmt w:val="decimal"/>
      <w:lvlText w:val="%7."/>
      <w:lvlJc w:val="left"/>
      <w:pPr>
        <w:ind w:left="5040" w:hanging="360"/>
      </w:pPr>
    </w:lvl>
    <w:lvl w:ilvl="7" w:tplc="04260019" w:tentative="1">
      <w:start w:val="1"/>
      <w:numFmt w:val="lowerLetter"/>
      <w:lvlText w:val="%8."/>
      <w:lvlJc w:val="left"/>
      <w:pPr>
        <w:ind w:left="5760" w:hanging="360"/>
      </w:pPr>
    </w:lvl>
    <w:lvl w:ilvl="8" w:tplc="0426001B" w:tentative="1">
      <w:start w:val="1"/>
      <w:numFmt w:val="lowerRoman"/>
      <w:lvlText w:val="%9."/>
      <w:lvlJc w:val="right"/>
      <w:pPr>
        <w:ind w:left="6480" w:hanging="180"/>
      </w:pPr>
    </w:lvl>
  </w:abstractNum>
  <w:abstractNum w:abstractNumId="23" w15:restartNumberingAfterBreak="0">
    <w:nsid w:val="46530F9E"/>
    <w:multiLevelType w:val="hybridMultilevel"/>
    <w:tmpl w:val="AA368612"/>
    <w:lvl w:ilvl="0" w:tplc="C4769CE6">
      <w:start w:val="1"/>
      <w:numFmt w:val="upperLetter"/>
      <w:lvlText w:val="%1."/>
      <w:lvlJc w:val="left"/>
      <w:pPr>
        <w:ind w:left="1080" w:hanging="360"/>
      </w:pPr>
      <w:rPr>
        <w:rFonts w:hint="default"/>
      </w:rPr>
    </w:lvl>
    <w:lvl w:ilvl="1" w:tplc="04260019" w:tentative="1">
      <w:start w:val="1"/>
      <w:numFmt w:val="lowerLetter"/>
      <w:lvlText w:val="%2."/>
      <w:lvlJc w:val="left"/>
      <w:pPr>
        <w:ind w:left="1800" w:hanging="360"/>
      </w:pPr>
    </w:lvl>
    <w:lvl w:ilvl="2" w:tplc="0426001B" w:tentative="1">
      <w:start w:val="1"/>
      <w:numFmt w:val="lowerRoman"/>
      <w:lvlText w:val="%3."/>
      <w:lvlJc w:val="right"/>
      <w:pPr>
        <w:ind w:left="2520" w:hanging="180"/>
      </w:pPr>
    </w:lvl>
    <w:lvl w:ilvl="3" w:tplc="0426000F" w:tentative="1">
      <w:start w:val="1"/>
      <w:numFmt w:val="decimal"/>
      <w:lvlText w:val="%4."/>
      <w:lvlJc w:val="left"/>
      <w:pPr>
        <w:ind w:left="3240" w:hanging="360"/>
      </w:pPr>
    </w:lvl>
    <w:lvl w:ilvl="4" w:tplc="04260019" w:tentative="1">
      <w:start w:val="1"/>
      <w:numFmt w:val="lowerLetter"/>
      <w:lvlText w:val="%5."/>
      <w:lvlJc w:val="left"/>
      <w:pPr>
        <w:ind w:left="3960" w:hanging="360"/>
      </w:pPr>
    </w:lvl>
    <w:lvl w:ilvl="5" w:tplc="0426001B" w:tentative="1">
      <w:start w:val="1"/>
      <w:numFmt w:val="lowerRoman"/>
      <w:lvlText w:val="%6."/>
      <w:lvlJc w:val="right"/>
      <w:pPr>
        <w:ind w:left="4680" w:hanging="180"/>
      </w:pPr>
    </w:lvl>
    <w:lvl w:ilvl="6" w:tplc="0426000F" w:tentative="1">
      <w:start w:val="1"/>
      <w:numFmt w:val="decimal"/>
      <w:lvlText w:val="%7."/>
      <w:lvlJc w:val="left"/>
      <w:pPr>
        <w:ind w:left="5400" w:hanging="360"/>
      </w:pPr>
    </w:lvl>
    <w:lvl w:ilvl="7" w:tplc="04260019" w:tentative="1">
      <w:start w:val="1"/>
      <w:numFmt w:val="lowerLetter"/>
      <w:lvlText w:val="%8."/>
      <w:lvlJc w:val="left"/>
      <w:pPr>
        <w:ind w:left="6120" w:hanging="360"/>
      </w:pPr>
    </w:lvl>
    <w:lvl w:ilvl="8" w:tplc="0426001B" w:tentative="1">
      <w:start w:val="1"/>
      <w:numFmt w:val="lowerRoman"/>
      <w:lvlText w:val="%9."/>
      <w:lvlJc w:val="right"/>
      <w:pPr>
        <w:ind w:left="6840" w:hanging="180"/>
      </w:pPr>
    </w:lvl>
  </w:abstractNum>
  <w:abstractNum w:abstractNumId="24" w15:restartNumberingAfterBreak="0">
    <w:nsid w:val="46B6679A"/>
    <w:multiLevelType w:val="hybridMultilevel"/>
    <w:tmpl w:val="67EC635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4A0C758E"/>
    <w:multiLevelType w:val="hybridMultilevel"/>
    <w:tmpl w:val="88F46F80"/>
    <w:lvl w:ilvl="0" w:tplc="0426000F">
      <w:start w:val="1"/>
      <w:numFmt w:val="decimal"/>
      <w:lvlText w:val="%1."/>
      <w:lvlJc w:val="left"/>
      <w:pPr>
        <w:ind w:left="720" w:hanging="360"/>
      </w:pPr>
      <w:rPr>
        <w:rFonts w:hint="default"/>
      </w:rPr>
    </w:lvl>
    <w:lvl w:ilvl="1" w:tplc="04260019" w:tentative="1">
      <w:start w:val="1"/>
      <w:numFmt w:val="lowerLetter"/>
      <w:lvlText w:val="%2."/>
      <w:lvlJc w:val="left"/>
      <w:pPr>
        <w:ind w:left="1440" w:hanging="360"/>
      </w:pPr>
    </w:lvl>
    <w:lvl w:ilvl="2" w:tplc="0426001B" w:tentative="1">
      <w:start w:val="1"/>
      <w:numFmt w:val="lowerRoman"/>
      <w:lvlText w:val="%3."/>
      <w:lvlJc w:val="right"/>
      <w:pPr>
        <w:ind w:left="2160" w:hanging="180"/>
      </w:pPr>
    </w:lvl>
    <w:lvl w:ilvl="3" w:tplc="0426000F" w:tentative="1">
      <w:start w:val="1"/>
      <w:numFmt w:val="decimal"/>
      <w:lvlText w:val="%4."/>
      <w:lvlJc w:val="left"/>
      <w:pPr>
        <w:ind w:left="2880" w:hanging="360"/>
      </w:pPr>
    </w:lvl>
    <w:lvl w:ilvl="4" w:tplc="04260019" w:tentative="1">
      <w:start w:val="1"/>
      <w:numFmt w:val="lowerLetter"/>
      <w:lvlText w:val="%5."/>
      <w:lvlJc w:val="left"/>
      <w:pPr>
        <w:ind w:left="3600" w:hanging="360"/>
      </w:pPr>
    </w:lvl>
    <w:lvl w:ilvl="5" w:tplc="0426001B" w:tentative="1">
      <w:start w:val="1"/>
      <w:numFmt w:val="lowerRoman"/>
      <w:lvlText w:val="%6."/>
      <w:lvlJc w:val="right"/>
      <w:pPr>
        <w:ind w:left="4320" w:hanging="180"/>
      </w:pPr>
    </w:lvl>
    <w:lvl w:ilvl="6" w:tplc="0426000F" w:tentative="1">
      <w:start w:val="1"/>
      <w:numFmt w:val="decimal"/>
      <w:lvlText w:val="%7."/>
      <w:lvlJc w:val="left"/>
      <w:pPr>
        <w:ind w:left="5040" w:hanging="360"/>
      </w:pPr>
    </w:lvl>
    <w:lvl w:ilvl="7" w:tplc="04260019" w:tentative="1">
      <w:start w:val="1"/>
      <w:numFmt w:val="lowerLetter"/>
      <w:lvlText w:val="%8."/>
      <w:lvlJc w:val="left"/>
      <w:pPr>
        <w:ind w:left="5760" w:hanging="360"/>
      </w:pPr>
    </w:lvl>
    <w:lvl w:ilvl="8" w:tplc="0426001B" w:tentative="1">
      <w:start w:val="1"/>
      <w:numFmt w:val="lowerRoman"/>
      <w:lvlText w:val="%9."/>
      <w:lvlJc w:val="right"/>
      <w:pPr>
        <w:ind w:left="6480" w:hanging="180"/>
      </w:pPr>
    </w:lvl>
  </w:abstractNum>
  <w:abstractNum w:abstractNumId="26" w15:restartNumberingAfterBreak="0">
    <w:nsid w:val="503D7837"/>
    <w:multiLevelType w:val="hybridMultilevel"/>
    <w:tmpl w:val="D1E4C4E4"/>
    <w:lvl w:ilvl="0" w:tplc="04260011">
      <w:start w:val="1"/>
      <w:numFmt w:val="decimal"/>
      <w:lvlText w:val="%1)"/>
      <w:lvlJc w:val="left"/>
      <w:pPr>
        <w:ind w:left="720" w:hanging="360"/>
      </w:pPr>
    </w:lvl>
    <w:lvl w:ilvl="1" w:tplc="04260019">
      <w:start w:val="1"/>
      <w:numFmt w:val="lowerLetter"/>
      <w:lvlText w:val="%2."/>
      <w:lvlJc w:val="left"/>
      <w:pPr>
        <w:ind w:left="1440" w:hanging="360"/>
      </w:pPr>
    </w:lvl>
    <w:lvl w:ilvl="2" w:tplc="0426001B">
      <w:start w:val="1"/>
      <w:numFmt w:val="lowerRoman"/>
      <w:lvlText w:val="%3."/>
      <w:lvlJc w:val="right"/>
      <w:pPr>
        <w:ind w:left="2160" w:hanging="180"/>
      </w:pPr>
    </w:lvl>
    <w:lvl w:ilvl="3" w:tplc="0426000F">
      <w:start w:val="1"/>
      <w:numFmt w:val="decimal"/>
      <w:lvlText w:val="%4."/>
      <w:lvlJc w:val="left"/>
      <w:pPr>
        <w:ind w:left="2880" w:hanging="360"/>
      </w:pPr>
    </w:lvl>
    <w:lvl w:ilvl="4" w:tplc="04260019">
      <w:start w:val="1"/>
      <w:numFmt w:val="lowerLetter"/>
      <w:lvlText w:val="%5."/>
      <w:lvlJc w:val="left"/>
      <w:pPr>
        <w:ind w:left="3600" w:hanging="360"/>
      </w:pPr>
    </w:lvl>
    <w:lvl w:ilvl="5" w:tplc="0426001B">
      <w:start w:val="1"/>
      <w:numFmt w:val="lowerRoman"/>
      <w:lvlText w:val="%6."/>
      <w:lvlJc w:val="right"/>
      <w:pPr>
        <w:ind w:left="4320" w:hanging="180"/>
      </w:pPr>
    </w:lvl>
    <w:lvl w:ilvl="6" w:tplc="0426000F">
      <w:start w:val="1"/>
      <w:numFmt w:val="decimal"/>
      <w:lvlText w:val="%7."/>
      <w:lvlJc w:val="left"/>
      <w:pPr>
        <w:ind w:left="5040" w:hanging="360"/>
      </w:pPr>
    </w:lvl>
    <w:lvl w:ilvl="7" w:tplc="04260019">
      <w:start w:val="1"/>
      <w:numFmt w:val="lowerLetter"/>
      <w:lvlText w:val="%8."/>
      <w:lvlJc w:val="left"/>
      <w:pPr>
        <w:ind w:left="5760" w:hanging="360"/>
      </w:pPr>
    </w:lvl>
    <w:lvl w:ilvl="8" w:tplc="0426001B">
      <w:start w:val="1"/>
      <w:numFmt w:val="lowerRoman"/>
      <w:lvlText w:val="%9."/>
      <w:lvlJc w:val="right"/>
      <w:pPr>
        <w:ind w:left="6480" w:hanging="180"/>
      </w:pPr>
    </w:lvl>
  </w:abstractNum>
  <w:abstractNum w:abstractNumId="27" w15:restartNumberingAfterBreak="0">
    <w:nsid w:val="54CC5DFF"/>
    <w:multiLevelType w:val="hybridMultilevel"/>
    <w:tmpl w:val="40F0A800"/>
    <w:lvl w:ilvl="0" w:tplc="D76012AA">
      <w:start w:val="1"/>
      <w:numFmt w:val="decimal"/>
      <w:lvlText w:val="%1)"/>
      <w:lvlJc w:val="left"/>
      <w:pPr>
        <w:ind w:left="1080" w:hanging="360"/>
      </w:pPr>
      <w:rPr>
        <w:rFonts w:hint="default"/>
        <w:color w:val="auto"/>
      </w:rPr>
    </w:lvl>
    <w:lvl w:ilvl="1" w:tplc="04260019" w:tentative="1">
      <w:start w:val="1"/>
      <w:numFmt w:val="lowerLetter"/>
      <w:lvlText w:val="%2."/>
      <w:lvlJc w:val="left"/>
      <w:pPr>
        <w:ind w:left="1800" w:hanging="360"/>
      </w:pPr>
    </w:lvl>
    <w:lvl w:ilvl="2" w:tplc="0426001B" w:tentative="1">
      <w:start w:val="1"/>
      <w:numFmt w:val="lowerRoman"/>
      <w:lvlText w:val="%3."/>
      <w:lvlJc w:val="right"/>
      <w:pPr>
        <w:ind w:left="2520" w:hanging="180"/>
      </w:pPr>
    </w:lvl>
    <w:lvl w:ilvl="3" w:tplc="0426000F" w:tentative="1">
      <w:start w:val="1"/>
      <w:numFmt w:val="decimal"/>
      <w:lvlText w:val="%4."/>
      <w:lvlJc w:val="left"/>
      <w:pPr>
        <w:ind w:left="3240" w:hanging="360"/>
      </w:pPr>
    </w:lvl>
    <w:lvl w:ilvl="4" w:tplc="04260019" w:tentative="1">
      <w:start w:val="1"/>
      <w:numFmt w:val="lowerLetter"/>
      <w:lvlText w:val="%5."/>
      <w:lvlJc w:val="left"/>
      <w:pPr>
        <w:ind w:left="3960" w:hanging="360"/>
      </w:pPr>
    </w:lvl>
    <w:lvl w:ilvl="5" w:tplc="0426001B" w:tentative="1">
      <w:start w:val="1"/>
      <w:numFmt w:val="lowerRoman"/>
      <w:lvlText w:val="%6."/>
      <w:lvlJc w:val="right"/>
      <w:pPr>
        <w:ind w:left="4680" w:hanging="180"/>
      </w:pPr>
    </w:lvl>
    <w:lvl w:ilvl="6" w:tplc="0426000F" w:tentative="1">
      <w:start w:val="1"/>
      <w:numFmt w:val="decimal"/>
      <w:lvlText w:val="%7."/>
      <w:lvlJc w:val="left"/>
      <w:pPr>
        <w:ind w:left="5400" w:hanging="360"/>
      </w:pPr>
    </w:lvl>
    <w:lvl w:ilvl="7" w:tplc="04260019" w:tentative="1">
      <w:start w:val="1"/>
      <w:numFmt w:val="lowerLetter"/>
      <w:lvlText w:val="%8."/>
      <w:lvlJc w:val="left"/>
      <w:pPr>
        <w:ind w:left="6120" w:hanging="360"/>
      </w:pPr>
    </w:lvl>
    <w:lvl w:ilvl="8" w:tplc="0426001B" w:tentative="1">
      <w:start w:val="1"/>
      <w:numFmt w:val="lowerRoman"/>
      <w:lvlText w:val="%9."/>
      <w:lvlJc w:val="right"/>
      <w:pPr>
        <w:ind w:left="6840" w:hanging="180"/>
      </w:pPr>
    </w:lvl>
  </w:abstractNum>
  <w:abstractNum w:abstractNumId="28" w15:restartNumberingAfterBreak="0">
    <w:nsid w:val="59294A74"/>
    <w:multiLevelType w:val="hybridMultilevel"/>
    <w:tmpl w:val="AAAAACDA"/>
    <w:lvl w:ilvl="0" w:tplc="29727876">
      <w:start w:val="1"/>
      <w:numFmt w:val="decimal"/>
      <w:lvlText w:val="%1)"/>
      <w:lvlJc w:val="left"/>
      <w:pPr>
        <w:ind w:left="1080" w:hanging="360"/>
      </w:pPr>
      <w:rPr>
        <w:rFonts w:hint="default"/>
      </w:rPr>
    </w:lvl>
    <w:lvl w:ilvl="1" w:tplc="04260019" w:tentative="1">
      <w:start w:val="1"/>
      <w:numFmt w:val="lowerLetter"/>
      <w:lvlText w:val="%2."/>
      <w:lvlJc w:val="left"/>
      <w:pPr>
        <w:ind w:left="1800" w:hanging="360"/>
      </w:pPr>
    </w:lvl>
    <w:lvl w:ilvl="2" w:tplc="0426001B" w:tentative="1">
      <w:start w:val="1"/>
      <w:numFmt w:val="lowerRoman"/>
      <w:lvlText w:val="%3."/>
      <w:lvlJc w:val="right"/>
      <w:pPr>
        <w:ind w:left="2520" w:hanging="180"/>
      </w:pPr>
    </w:lvl>
    <w:lvl w:ilvl="3" w:tplc="0426000F" w:tentative="1">
      <w:start w:val="1"/>
      <w:numFmt w:val="decimal"/>
      <w:lvlText w:val="%4."/>
      <w:lvlJc w:val="left"/>
      <w:pPr>
        <w:ind w:left="3240" w:hanging="360"/>
      </w:pPr>
    </w:lvl>
    <w:lvl w:ilvl="4" w:tplc="04260019" w:tentative="1">
      <w:start w:val="1"/>
      <w:numFmt w:val="lowerLetter"/>
      <w:lvlText w:val="%5."/>
      <w:lvlJc w:val="left"/>
      <w:pPr>
        <w:ind w:left="3960" w:hanging="360"/>
      </w:pPr>
    </w:lvl>
    <w:lvl w:ilvl="5" w:tplc="0426001B" w:tentative="1">
      <w:start w:val="1"/>
      <w:numFmt w:val="lowerRoman"/>
      <w:lvlText w:val="%6."/>
      <w:lvlJc w:val="right"/>
      <w:pPr>
        <w:ind w:left="4680" w:hanging="180"/>
      </w:pPr>
    </w:lvl>
    <w:lvl w:ilvl="6" w:tplc="0426000F" w:tentative="1">
      <w:start w:val="1"/>
      <w:numFmt w:val="decimal"/>
      <w:lvlText w:val="%7."/>
      <w:lvlJc w:val="left"/>
      <w:pPr>
        <w:ind w:left="5400" w:hanging="360"/>
      </w:pPr>
    </w:lvl>
    <w:lvl w:ilvl="7" w:tplc="04260019" w:tentative="1">
      <w:start w:val="1"/>
      <w:numFmt w:val="lowerLetter"/>
      <w:lvlText w:val="%8."/>
      <w:lvlJc w:val="left"/>
      <w:pPr>
        <w:ind w:left="6120" w:hanging="360"/>
      </w:pPr>
    </w:lvl>
    <w:lvl w:ilvl="8" w:tplc="0426001B" w:tentative="1">
      <w:start w:val="1"/>
      <w:numFmt w:val="lowerRoman"/>
      <w:lvlText w:val="%9."/>
      <w:lvlJc w:val="right"/>
      <w:pPr>
        <w:ind w:left="6840" w:hanging="180"/>
      </w:pPr>
    </w:lvl>
  </w:abstractNum>
  <w:abstractNum w:abstractNumId="29" w15:restartNumberingAfterBreak="0">
    <w:nsid w:val="5A97228A"/>
    <w:multiLevelType w:val="hybridMultilevel"/>
    <w:tmpl w:val="1EF61754"/>
    <w:lvl w:ilvl="0" w:tplc="4FC6D662">
      <w:start w:val="1"/>
      <w:numFmt w:val="decimal"/>
      <w:lvlText w:val="%1."/>
      <w:lvlJc w:val="left"/>
      <w:pPr>
        <w:ind w:left="927" w:hanging="360"/>
      </w:pPr>
      <w:rPr>
        <w:rFonts w:hint="default"/>
      </w:rPr>
    </w:lvl>
    <w:lvl w:ilvl="1" w:tplc="04260019" w:tentative="1">
      <w:start w:val="1"/>
      <w:numFmt w:val="lowerLetter"/>
      <w:lvlText w:val="%2."/>
      <w:lvlJc w:val="left"/>
      <w:pPr>
        <w:ind w:left="1647" w:hanging="360"/>
      </w:pPr>
    </w:lvl>
    <w:lvl w:ilvl="2" w:tplc="0426001B" w:tentative="1">
      <w:start w:val="1"/>
      <w:numFmt w:val="lowerRoman"/>
      <w:lvlText w:val="%3."/>
      <w:lvlJc w:val="right"/>
      <w:pPr>
        <w:ind w:left="2367" w:hanging="180"/>
      </w:pPr>
    </w:lvl>
    <w:lvl w:ilvl="3" w:tplc="0426000F" w:tentative="1">
      <w:start w:val="1"/>
      <w:numFmt w:val="decimal"/>
      <w:lvlText w:val="%4."/>
      <w:lvlJc w:val="left"/>
      <w:pPr>
        <w:ind w:left="3087" w:hanging="360"/>
      </w:pPr>
    </w:lvl>
    <w:lvl w:ilvl="4" w:tplc="04260019" w:tentative="1">
      <w:start w:val="1"/>
      <w:numFmt w:val="lowerLetter"/>
      <w:lvlText w:val="%5."/>
      <w:lvlJc w:val="left"/>
      <w:pPr>
        <w:ind w:left="3807" w:hanging="360"/>
      </w:pPr>
    </w:lvl>
    <w:lvl w:ilvl="5" w:tplc="0426001B" w:tentative="1">
      <w:start w:val="1"/>
      <w:numFmt w:val="lowerRoman"/>
      <w:lvlText w:val="%6."/>
      <w:lvlJc w:val="right"/>
      <w:pPr>
        <w:ind w:left="4527" w:hanging="180"/>
      </w:pPr>
    </w:lvl>
    <w:lvl w:ilvl="6" w:tplc="0426000F" w:tentative="1">
      <w:start w:val="1"/>
      <w:numFmt w:val="decimal"/>
      <w:lvlText w:val="%7."/>
      <w:lvlJc w:val="left"/>
      <w:pPr>
        <w:ind w:left="5247" w:hanging="360"/>
      </w:pPr>
    </w:lvl>
    <w:lvl w:ilvl="7" w:tplc="04260019" w:tentative="1">
      <w:start w:val="1"/>
      <w:numFmt w:val="lowerLetter"/>
      <w:lvlText w:val="%8."/>
      <w:lvlJc w:val="left"/>
      <w:pPr>
        <w:ind w:left="5967" w:hanging="360"/>
      </w:pPr>
    </w:lvl>
    <w:lvl w:ilvl="8" w:tplc="0426001B" w:tentative="1">
      <w:start w:val="1"/>
      <w:numFmt w:val="lowerRoman"/>
      <w:lvlText w:val="%9."/>
      <w:lvlJc w:val="right"/>
      <w:pPr>
        <w:ind w:left="6687" w:hanging="180"/>
      </w:pPr>
    </w:lvl>
  </w:abstractNum>
  <w:abstractNum w:abstractNumId="30" w15:restartNumberingAfterBreak="0">
    <w:nsid w:val="65AA0024"/>
    <w:multiLevelType w:val="hybridMultilevel"/>
    <w:tmpl w:val="E530EC7C"/>
    <w:lvl w:ilvl="0" w:tplc="0409000F">
      <w:start w:val="1"/>
      <w:numFmt w:val="decimal"/>
      <w:lvlText w:val="%1."/>
      <w:lvlJc w:val="left"/>
      <w:pPr>
        <w:tabs>
          <w:tab w:val="num" w:pos="1440"/>
        </w:tabs>
        <w:ind w:left="1440" w:hanging="360"/>
      </w:pPr>
    </w:lvl>
    <w:lvl w:ilvl="1" w:tplc="04090019">
      <w:start w:val="1"/>
      <w:numFmt w:val="lowerLetter"/>
      <w:lvlText w:val="%2."/>
      <w:lvlJc w:val="left"/>
      <w:pPr>
        <w:tabs>
          <w:tab w:val="num" w:pos="2160"/>
        </w:tabs>
        <w:ind w:left="2160" w:hanging="360"/>
      </w:pPr>
    </w:lvl>
    <w:lvl w:ilvl="2" w:tplc="0409001B" w:tentative="1">
      <w:start w:val="1"/>
      <w:numFmt w:val="lowerRoman"/>
      <w:lvlText w:val="%3."/>
      <w:lvlJc w:val="right"/>
      <w:pPr>
        <w:tabs>
          <w:tab w:val="num" w:pos="2880"/>
        </w:tabs>
        <w:ind w:left="2880" w:hanging="180"/>
      </w:pPr>
    </w:lvl>
    <w:lvl w:ilvl="3" w:tplc="0409000F" w:tentative="1">
      <w:start w:val="1"/>
      <w:numFmt w:val="decimal"/>
      <w:lvlText w:val="%4."/>
      <w:lvlJc w:val="left"/>
      <w:pPr>
        <w:tabs>
          <w:tab w:val="num" w:pos="3600"/>
        </w:tabs>
        <w:ind w:left="3600" w:hanging="360"/>
      </w:pPr>
    </w:lvl>
    <w:lvl w:ilvl="4" w:tplc="04090019" w:tentative="1">
      <w:start w:val="1"/>
      <w:numFmt w:val="lowerLetter"/>
      <w:lvlText w:val="%5."/>
      <w:lvlJc w:val="left"/>
      <w:pPr>
        <w:tabs>
          <w:tab w:val="num" w:pos="4320"/>
        </w:tabs>
        <w:ind w:left="4320" w:hanging="360"/>
      </w:pPr>
    </w:lvl>
    <w:lvl w:ilvl="5" w:tplc="0409001B" w:tentative="1">
      <w:start w:val="1"/>
      <w:numFmt w:val="lowerRoman"/>
      <w:lvlText w:val="%6."/>
      <w:lvlJc w:val="right"/>
      <w:pPr>
        <w:tabs>
          <w:tab w:val="num" w:pos="5040"/>
        </w:tabs>
        <w:ind w:left="5040" w:hanging="180"/>
      </w:pPr>
    </w:lvl>
    <w:lvl w:ilvl="6" w:tplc="0409000F" w:tentative="1">
      <w:start w:val="1"/>
      <w:numFmt w:val="decimal"/>
      <w:lvlText w:val="%7."/>
      <w:lvlJc w:val="left"/>
      <w:pPr>
        <w:tabs>
          <w:tab w:val="num" w:pos="5760"/>
        </w:tabs>
        <w:ind w:left="5760" w:hanging="360"/>
      </w:pPr>
    </w:lvl>
    <w:lvl w:ilvl="7" w:tplc="04090019" w:tentative="1">
      <w:start w:val="1"/>
      <w:numFmt w:val="lowerLetter"/>
      <w:lvlText w:val="%8."/>
      <w:lvlJc w:val="left"/>
      <w:pPr>
        <w:tabs>
          <w:tab w:val="num" w:pos="6480"/>
        </w:tabs>
        <w:ind w:left="6480" w:hanging="360"/>
      </w:pPr>
    </w:lvl>
    <w:lvl w:ilvl="8" w:tplc="0409001B" w:tentative="1">
      <w:start w:val="1"/>
      <w:numFmt w:val="lowerRoman"/>
      <w:lvlText w:val="%9."/>
      <w:lvlJc w:val="right"/>
      <w:pPr>
        <w:tabs>
          <w:tab w:val="num" w:pos="7200"/>
        </w:tabs>
        <w:ind w:left="7200" w:hanging="180"/>
      </w:pPr>
    </w:lvl>
  </w:abstractNum>
  <w:abstractNum w:abstractNumId="31" w15:restartNumberingAfterBreak="0">
    <w:nsid w:val="69582E63"/>
    <w:multiLevelType w:val="hybridMultilevel"/>
    <w:tmpl w:val="3EE42672"/>
    <w:lvl w:ilvl="0" w:tplc="33689BF2">
      <w:numFmt w:val="bullet"/>
      <w:lvlText w:val="-"/>
      <w:lvlJc w:val="left"/>
      <w:pPr>
        <w:ind w:left="1080" w:hanging="360"/>
      </w:pPr>
      <w:rPr>
        <w:rFonts w:ascii="Times New Roman" w:eastAsia="Times New Roman" w:hAnsi="Times New Roman" w:cs="Times New Roman" w:hint="default"/>
      </w:rPr>
    </w:lvl>
    <w:lvl w:ilvl="1" w:tplc="04260003" w:tentative="1">
      <w:start w:val="1"/>
      <w:numFmt w:val="bullet"/>
      <w:lvlText w:val="o"/>
      <w:lvlJc w:val="left"/>
      <w:pPr>
        <w:ind w:left="1800" w:hanging="360"/>
      </w:pPr>
      <w:rPr>
        <w:rFonts w:ascii="Courier New" w:hAnsi="Courier New" w:cs="Courier New" w:hint="default"/>
      </w:rPr>
    </w:lvl>
    <w:lvl w:ilvl="2" w:tplc="04260005" w:tentative="1">
      <w:start w:val="1"/>
      <w:numFmt w:val="bullet"/>
      <w:lvlText w:val=""/>
      <w:lvlJc w:val="left"/>
      <w:pPr>
        <w:ind w:left="2520" w:hanging="360"/>
      </w:pPr>
      <w:rPr>
        <w:rFonts w:ascii="Wingdings" w:hAnsi="Wingdings" w:hint="default"/>
      </w:rPr>
    </w:lvl>
    <w:lvl w:ilvl="3" w:tplc="04260001" w:tentative="1">
      <w:start w:val="1"/>
      <w:numFmt w:val="bullet"/>
      <w:lvlText w:val=""/>
      <w:lvlJc w:val="left"/>
      <w:pPr>
        <w:ind w:left="3240" w:hanging="360"/>
      </w:pPr>
      <w:rPr>
        <w:rFonts w:ascii="Symbol" w:hAnsi="Symbol" w:hint="default"/>
      </w:rPr>
    </w:lvl>
    <w:lvl w:ilvl="4" w:tplc="04260003" w:tentative="1">
      <w:start w:val="1"/>
      <w:numFmt w:val="bullet"/>
      <w:lvlText w:val="o"/>
      <w:lvlJc w:val="left"/>
      <w:pPr>
        <w:ind w:left="3960" w:hanging="360"/>
      </w:pPr>
      <w:rPr>
        <w:rFonts w:ascii="Courier New" w:hAnsi="Courier New" w:cs="Courier New" w:hint="default"/>
      </w:rPr>
    </w:lvl>
    <w:lvl w:ilvl="5" w:tplc="04260005" w:tentative="1">
      <w:start w:val="1"/>
      <w:numFmt w:val="bullet"/>
      <w:lvlText w:val=""/>
      <w:lvlJc w:val="left"/>
      <w:pPr>
        <w:ind w:left="4680" w:hanging="360"/>
      </w:pPr>
      <w:rPr>
        <w:rFonts w:ascii="Wingdings" w:hAnsi="Wingdings" w:hint="default"/>
      </w:rPr>
    </w:lvl>
    <w:lvl w:ilvl="6" w:tplc="04260001" w:tentative="1">
      <w:start w:val="1"/>
      <w:numFmt w:val="bullet"/>
      <w:lvlText w:val=""/>
      <w:lvlJc w:val="left"/>
      <w:pPr>
        <w:ind w:left="5400" w:hanging="360"/>
      </w:pPr>
      <w:rPr>
        <w:rFonts w:ascii="Symbol" w:hAnsi="Symbol" w:hint="default"/>
      </w:rPr>
    </w:lvl>
    <w:lvl w:ilvl="7" w:tplc="04260003" w:tentative="1">
      <w:start w:val="1"/>
      <w:numFmt w:val="bullet"/>
      <w:lvlText w:val="o"/>
      <w:lvlJc w:val="left"/>
      <w:pPr>
        <w:ind w:left="6120" w:hanging="360"/>
      </w:pPr>
      <w:rPr>
        <w:rFonts w:ascii="Courier New" w:hAnsi="Courier New" w:cs="Courier New" w:hint="default"/>
      </w:rPr>
    </w:lvl>
    <w:lvl w:ilvl="8" w:tplc="04260005" w:tentative="1">
      <w:start w:val="1"/>
      <w:numFmt w:val="bullet"/>
      <w:lvlText w:val=""/>
      <w:lvlJc w:val="left"/>
      <w:pPr>
        <w:ind w:left="6840" w:hanging="360"/>
      </w:pPr>
      <w:rPr>
        <w:rFonts w:ascii="Wingdings" w:hAnsi="Wingdings" w:hint="default"/>
      </w:rPr>
    </w:lvl>
  </w:abstractNum>
  <w:abstractNum w:abstractNumId="32" w15:restartNumberingAfterBreak="0">
    <w:nsid w:val="6A0D3915"/>
    <w:multiLevelType w:val="hybridMultilevel"/>
    <w:tmpl w:val="14B6DF3E"/>
    <w:lvl w:ilvl="0" w:tplc="0426000F">
      <w:start w:val="1"/>
      <w:numFmt w:val="decimal"/>
      <w:lvlText w:val="%1."/>
      <w:lvlJc w:val="left"/>
      <w:pPr>
        <w:ind w:left="720" w:hanging="360"/>
      </w:pPr>
      <w:rPr>
        <w:rFonts w:hint="default"/>
      </w:rPr>
    </w:lvl>
    <w:lvl w:ilvl="1" w:tplc="04260019" w:tentative="1">
      <w:start w:val="1"/>
      <w:numFmt w:val="lowerLetter"/>
      <w:lvlText w:val="%2."/>
      <w:lvlJc w:val="left"/>
      <w:pPr>
        <w:ind w:left="1440" w:hanging="360"/>
      </w:pPr>
    </w:lvl>
    <w:lvl w:ilvl="2" w:tplc="0426001B" w:tentative="1">
      <w:start w:val="1"/>
      <w:numFmt w:val="lowerRoman"/>
      <w:lvlText w:val="%3."/>
      <w:lvlJc w:val="right"/>
      <w:pPr>
        <w:ind w:left="2160" w:hanging="180"/>
      </w:pPr>
    </w:lvl>
    <w:lvl w:ilvl="3" w:tplc="0426000F" w:tentative="1">
      <w:start w:val="1"/>
      <w:numFmt w:val="decimal"/>
      <w:lvlText w:val="%4."/>
      <w:lvlJc w:val="left"/>
      <w:pPr>
        <w:ind w:left="2880" w:hanging="360"/>
      </w:pPr>
    </w:lvl>
    <w:lvl w:ilvl="4" w:tplc="04260019" w:tentative="1">
      <w:start w:val="1"/>
      <w:numFmt w:val="lowerLetter"/>
      <w:lvlText w:val="%5."/>
      <w:lvlJc w:val="left"/>
      <w:pPr>
        <w:ind w:left="3600" w:hanging="360"/>
      </w:pPr>
    </w:lvl>
    <w:lvl w:ilvl="5" w:tplc="0426001B" w:tentative="1">
      <w:start w:val="1"/>
      <w:numFmt w:val="lowerRoman"/>
      <w:lvlText w:val="%6."/>
      <w:lvlJc w:val="right"/>
      <w:pPr>
        <w:ind w:left="4320" w:hanging="180"/>
      </w:pPr>
    </w:lvl>
    <w:lvl w:ilvl="6" w:tplc="0426000F" w:tentative="1">
      <w:start w:val="1"/>
      <w:numFmt w:val="decimal"/>
      <w:lvlText w:val="%7."/>
      <w:lvlJc w:val="left"/>
      <w:pPr>
        <w:ind w:left="5040" w:hanging="360"/>
      </w:pPr>
    </w:lvl>
    <w:lvl w:ilvl="7" w:tplc="04260019" w:tentative="1">
      <w:start w:val="1"/>
      <w:numFmt w:val="lowerLetter"/>
      <w:lvlText w:val="%8."/>
      <w:lvlJc w:val="left"/>
      <w:pPr>
        <w:ind w:left="5760" w:hanging="360"/>
      </w:pPr>
    </w:lvl>
    <w:lvl w:ilvl="8" w:tplc="0426001B" w:tentative="1">
      <w:start w:val="1"/>
      <w:numFmt w:val="lowerRoman"/>
      <w:lvlText w:val="%9."/>
      <w:lvlJc w:val="right"/>
      <w:pPr>
        <w:ind w:left="6480" w:hanging="180"/>
      </w:pPr>
    </w:lvl>
  </w:abstractNum>
  <w:abstractNum w:abstractNumId="33" w15:restartNumberingAfterBreak="0">
    <w:nsid w:val="706931D5"/>
    <w:multiLevelType w:val="hybridMultilevel"/>
    <w:tmpl w:val="65DAF176"/>
    <w:lvl w:ilvl="0" w:tplc="C8FAAF90">
      <w:start w:val="1"/>
      <w:numFmt w:val="decimal"/>
      <w:pStyle w:val="ML-5tx-pti"/>
      <w:lvlText w:val="%1)"/>
      <w:lvlJc w:val="left"/>
      <w:pPr>
        <w:ind w:left="1004" w:hanging="360"/>
      </w:pPr>
      <w:rPr>
        <w:rFonts w:ascii="Times New Roman" w:eastAsiaTheme="minorHAnsi" w:hAnsi="Times New Roman" w:cs="Times New Roman"/>
      </w:rPr>
    </w:lvl>
    <w:lvl w:ilvl="1" w:tplc="04260003" w:tentative="1">
      <w:start w:val="1"/>
      <w:numFmt w:val="bullet"/>
      <w:lvlText w:val="o"/>
      <w:lvlJc w:val="left"/>
      <w:pPr>
        <w:ind w:left="1724" w:hanging="360"/>
      </w:pPr>
      <w:rPr>
        <w:rFonts w:ascii="Courier New" w:hAnsi="Courier New" w:cs="Courier New" w:hint="default"/>
      </w:rPr>
    </w:lvl>
    <w:lvl w:ilvl="2" w:tplc="04260005" w:tentative="1">
      <w:start w:val="1"/>
      <w:numFmt w:val="bullet"/>
      <w:lvlText w:val=""/>
      <w:lvlJc w:val="left"/>
      <w:pPr>
        <w:ind w:left="2444" w:hanging="360"/>
      </w:pPr>
      <w:rPr>
        <w:rFonts w:ascii="Wingdings" w:hAnsi="Wingdings" w:hint="default"/>
      </w:rPr>
    </w:lvl>
    <w:lvl w:ilvl="3" w:tplc="04260001" w:tentative="1">
      <w:start w:val="1"/>
      <w:numFmt w:val="bullet"/>
      <w:lvlText w:val=""/>
      <w:lvlJc w:val="left"/>
      <w:pPr>
        <w:ind w:left="3164" w:hanging="360"/>
      </w:pPr>
      <w:rPr>
        <w:rFonts w:ascii="Symbol" w:hAnsi="Symbol" w:hint="default"/>
      </w:rPr>
    </w:lvl>
    <w:lvl w:ilvl="4" w:tplc="04260003" w:tentative="1">
      <w:start w:val="1"/>
      <w:numFmt w:val="bullet"/>
      <w:lvlText w:val="o"/>
      <w:lvlJc w:val="left"/>
      <w:pPr>
        <w:ind w:left="3884" w:hanging="360"/>
      </w:pPr>
      <w:rPr>
        <w:rFonts w:ascii="Courier New" w:hAnsi="Courier New" w:cs="Courier New" w:hint="default"/>
      </w:rPr>
    </w:lvl>
    <w:lvl w:ilvl="5" w:tplc="04260005" w:tentative="1">
      <w:start w:val="1"/>
      <w:numFmt w:val="bullet"/>
      <w:lvlText w:val=""/>
      <w:lvlJc w:val="left"/>
      <w:pPr>
        <w:ind w:left="4604" w:hanging="360"/>
      </w:pPr>
      <w:rPr>
        <w:rFonts w:ascii="Wingdings" w:hAnsi="Wingdings" w:hint="default"/>
      </w:rPr>
    </w:lvl>
    <w:lvl w:ilvl="6" w:tplc="04260001" w:tentative="1">
      <w:start w:val="1"/>
      <w:numFmt w:val="bullet"/>
      <w:lvlText w:val=""/>
      <w:lvlJc w:val="left"/>
      <w:pPr>
        <w:ind w:left="5324" w:hanging="360"/>
      </w:pPr>
      <w:rPr>
        <w:rFonts w:ascii="Symbol" w:hAnsi="Symbol" w:hint="default"/>
      </w:rPr>
    </w:lvl>
    <w:lvl w:ilvl="7" w:tplc="04260003" w:tentative="1">
      <w:start w:val="1"/>
      <w:numFmt w:val="bullet"/>
      <w:lvlText w:val="o"/>
      <w:lvlJc w:val="left"/>
      <w:pPr>
        <w:ind w:left="6044" w:hanging="360"/>
      </w:pPr>
      <w:rPr>
        <w:rFonts w:ascii="Courier New" w:hAnsi="Courier New" w:cs="Courier New" w:hint="default"/>
      </w:rPr>
    </w:lvl>
    <w:lvl w:ilvl="8" w:tplc="04260005" w:tentative="1">
      <w:start w:val="1"/>
      <w:numFmt w:val="bullet"/>
      <w:lvlText w:val=""/>
      <w:lvlJc w:val="left"/>
      <w:pPr>
        <w:ind w:left="6764" w:hanging="360"/>
      </w:pPr>
      <w:rPr>
        <w:rFonts w:ascii="Wingdings" w:hAnsi="Wingdings" w:hint="default"/>
      </w:rPr>
    </w:lvl>
  </w:abstractNum>
  <w:abstractNum w:abstractNumId="34" w15:restartNumberingAfterBreak="0">
    <w:nsid w:val="779A2F7A"/>
    <w:multiLevelType w:val="hybridMultilevel"/>
    <w:tmpl w:val="03F65E7C"/>
    <w:lvl w:ilvl="0" w:tplc="6B8A110A">
      <w:start w:val="1"/>
      <w:numFmt w:val="upperRoman"/>
      <w:lvlText w:val="%1."/>
      <w:lvlJc w:val="left"/>
      <w:pPr>
        <w:ind w:left="1080" w:hanging="720"/>
      </w:pPr>
      <w:rPr>
        <w:rFonts w:hint="default"/>
      </w:rPr>
    </w:lvl>
    <w:lvl w:ilvl="1" w:tplc="04260019" w:tentative="1">
      <w:start w:val="1"/>
      <w:numFmt w:val="lowerLetter"/>
      <w:lvlText w:val="%2."/>
      <w:lvlJc w:val="left"/>
      <w:pPr>
        <w:ind w:left="1440" w:hanging="360"/>
      </w:pPr>
    </w:lvl>
    <w:lvl w:ilvl="2" w:tplc="0426001B" w:tentative="1">
      <w:start w:val="1"/>
      <w:numFmt w:val="lowerRoman"/>
      <w:lvlText w:val="%3."/>
      <w:lvlJc w:val="right"/>
      <w:pPr>
        <w:ind w:left="2160" w:hanging="180"/>
      </w:pPr>
    </w:lvl>
    <w:lvl w:ilvl="3" w:tplc="0426000F" w:tentative="1">
      <w:start w:val="1"/>
      <w:numFmt w:val="decimal"/>
      <w:lvlText w:val="%4."/>
      <w:lvlJc w:val="left"/>
      <w:pPr>
        <w:ind w:left="2880" w:hanging="360"/>
      </w:pPr>
    </w:lvl>
    <w:lvl w:ilvl="4" w:tplc="04260019" w:tentative="1">
      <w:start w:val="1"/>
      <w:numFmt w:val="lowerLetter"/>
      <w:lvlText w:val="%5."/>
      <w:lvlJc w:val="left"/>
      <w:pPr>
        <w:ind w:left="3600" w:hanging="360"/>
      </w:pPr>
    </w:lvl>
    <w:lvl w:ilvl="5" w:tplc="0426001B" w:tentative="1">
      <w:start w:val="1"/>
      <w:numFmt w:val="lowerRoman"/>
      <w:lvlText w:val="%6."/>
      <w:lvlJc w:val="right"/>
      <w:pPr>
        <w:ind w:left="4320" w:hanging="180"/>
      </w:pPr>
    </w:lvl>
    <w:lvl w:ilvl="6" w:tplc="0426000F" w:tentative="1">
      <w:start w:val="1"/>
      <w:numFmt w:val="decimal"/>
      <w:lvlText w:val="%7."/>
      <w:lvlJc w:val="left"/>
      <w:pPr>
        <w:ind w:left="5040" w:hanging="360"/>
      </w:pPr>
    </w:lvl>
    <w:lvl w:ilvl="7" w:tplc="04260019" w:tentative="1">
      <w:start w:val="1"/>
      <w:numFmt w:val="lowerLetter"/>
      <w:lvlText w:val="%8."/>
      <w:lvlJc w:val="left"/>
      <w:pPr>
        <w:ind w:left="5760" w:hanging="360"/>
      </w:pPr>
    </w:lvl>
    <w:lvl w:ilvl="8" w:tplc="0426001B" w:tentative="1">
      <w:start w:val="1"/>
      <w:numFmt w:val="lowerRoman"/>
      <w:lvlText w:val="%9."/>
      <w:lvlJc w:val="right"/>
      <w:pPr>
        <w:ind w:left="6480" w:hanging="180"/>
      </w:pPr>
    </w:lvl>
  </w:abstractNum>
  <w:abstractNum w:abstractNumId="35" w15:restartNumberingAfterBreak="0">
    <w:nsid w:val="7ADE56F0"/>
    <w:multiLevelType w:val="hybridMultilevel"/>
    <w:tmpl w:val="09BCD4C6"/>
    <w:lvl w:ilvl="0" w:tplc="34FC0794">
      <w:numFmt w:val="bullet"/>
      <w:lvlText w:val="-"/>
      <w:lvlJc w:val="left"/>
      <w:pPr>
        <w:ind w:left="1080" w:hanging="360"/>
      </w:pPr>
      <w:rPr>
        <w:rFonts w:ascii="Times New Roman" w:eastAsia="Times New Roman" w:hAnsi="Times New Roman" w:cs="Times New Roman" w:hint="default"/>
      </w:rPr>
    </w:lvl>
    <w:lvl w:ilvl="1" w:tplc="04260003" w:tentative="1">
      <w:start w:val="1"/>
      <w:numFmt w:val="bullet"/>
      <w:lvlText w:val="o"/>
      <w:lvlJc w:val="left"/>
      <w:pPr>
        <w:ind w:left="1800" w:hanging="360"/>
      </w:pPr>
      <w:rPr>
        <w:rFonts w:ascii="Courier New" w:hAnsi="Courier New" w:cs="Courier New" w:hint="default"/>
      </w:rPr>
    </w:lvl>
    <w:lvl w:ilvl="2" w:tplc="04260005" w:tentative="1">
      <w:start w:val="1"/>
      <w:numFmt w:val="bullet"/>
      <w:lvlText w:val=""/>
      <w:lvlJc w:val="left"/>
      <w:pPr>
        <w:ind w:left="2520" w:hanging="360"/>
      </w:pPr>
      <w:rPr>
        <w:rFonts w:ascii="Wingdings" w:hAnsi="Wingdings" w:hint="default"/>
      </w:rPr>
    </w:lvl>
    <w:lvl w:ilvl="3" w:tplc="04260001" w:tentative="1">
      <w:start w:val="1"/>
      <w:numFmt w:val="bullet"/>
      <w:lvlText w:val=""/>
      <w:lvlJc w:val="left"/>
      <w:pPr>
        <w:ind w:left="3240" w:hanging="360"/>
      </w:pPr>
      <w:rPr>
        <w:rFonts w:ascii="Symbol" w:hAnsi="Symbol" w:hint="default"/>
      </w:rPr>
    </w:lvl>
    <w:lvl w:ilvl="4" w:tplc="04260003" w:tentative="1">
      <w:start w:val="1"/>
      <w:numFmt w:val="bullet"/>
      <w:lvlText w:val="o"/>
      <w:lvlJc w:val="left"/>
      <w:pPr>
        <w:ind w:left="3960" w:hanging="360"/>
      </w:pPr>
      <w:rPr>
        <w:rFonts w:ascii="Courier New" w:hAnsi="Courier New" w:cs="Courier New" w:hint="default"/>
      </w:rPr>
    </w:lvl>
    <w:lvl w:ilvl="5" w:tplc="04260005" w:tentative="1">
      <w:start w:val="1"/>
      <w:numFmt w:val="bullet"/>
      <w:lvlText w:val=""/>
      <w:lvlJc w:val="left"/>
      <w:pPr>
        <w:ind w:left="4680" w:hanging="360"/>
      </w:pPr>
      <w:rPr>
        <w:rFonts w:ascii="Wingdings" w:hAnsi="Wingdings" w:hint="default"/>
      </w:rPr>
    </w:lvl>
    <w:lvl w:ilvl="6" w:tplc="04260001" w:tentative="1">
      <w:start w:val="1"/>
      <w:numFmt w:val="bullet"/>
      <w:lvlText w:val=""/>
      <w:lvlJc w:val="left"/>
      <w:pPr>
        <w:ind w:left="5400" w:hanging="360"/>
      </w:pPr>
      <w:rPr>
        <w:rFonts w:ascii="Symbol" w:hAnsi="Symbol" w:hint="default"/>
      </w:rPr>
    </w:lvl>
    <w:lvl w:ilvl="7" w:tplc="04260003" w:tentative="1">
      <w:start w:val="1"/>
      <w:numFmt w:val="bullet"/>
      <w:lvlText w:val="o"/>
      <w:lvlJc w:val="left"/>
      <w:pPr>
        <w:ind w:left="6120" w:hanging="360"/>
      </w:pPr>
      <w:rPr>
        <w:rFonts w:ascii="Courier New" w:hAnsi="Courier New" w:cs="Courier New" w:hint="default"/>
      </w:rPr>
    </w:lvl>
    <w:lvl w:ilvl="8" w:tplc="04260005" w:tentative="1">
      <w:start w:val="1"/>
      <w:numFmt w:val="bullet"/>
      <w:lvlText w:val=""/>
      <w:lvlJc w:val="left"/>
      <w:pPr>
        <w:ind w:left="6840" w:hanging="360"/>
      </w:pPr>
      <w:rPr>
        <w:rFonts w:ascii="Wingdings" w:hAnsi="Wingdings" w:hint="default"/>
      </w:rPr>
    </w:lvl>
  </w:abstractNum>
  <w:abstractNum w:abstractNumId="36" w15:restartNumberingAfterBreak="0">
    <w:nsid w:val="7B1E6EBD"/>
    <w:multiLevelType w:val="hybridMultilevel"/>
    <w:tmpl w:val="5E32FC5A"/>
    <w:lvl w:ilvl="0" w:tplc="04260011">
      <w:start w:val="1"/>
      <w:numFmt w:val="decimal"/>
      <w:lvlText w:val="%1)"/>
      <w:lvlJc w:val="left"/>
      <w:pPr>
        <w:ind w:left="720" w:hanging="360"/>
      </w:pPr>
      <w:rPr>
        <w:rFonts w:hint="default"/>
      </w:rPr>
    </w:lvl>
    <w:lvl w:ilvl="1" w:tplc="04260019" w:tentative="1">
      <w:start w:val="1"/>
      <w:numFmt w:val="lowerLetter"/>
      <w:lvlText w:val="%2."/>
      <w:lvlJc w:val="left"/>
      <w:pPr>
        <w:ind w:left="1440" w:hanging="360"/>
      </w:pPr>
    </w:lvl>
    <w:lvl w:ilvl="2" w:tplc="0426001B" w:tentative="1">
      <w:start w:val="1"/>
      <w:numFmt w:val="lowerRoman"/>
      <w:lvlText w:val="%3."/>
      <w:lvlJc w:val="right"/>
      <w:pPr>
        <w:ind w:left="2160" w:hanging="180"/>
      </w:pPr>
    </w:lvl>
    <w:lvl w:ilvl="3" w:tplc="0426000F" w:tentative="1">
      <w:start w:val="1"/>
      <w:numFmt w:val="decimal"/>
      <w:lvlText w:val="%4."/>
      <w:lvlJc w:val="left"/>
      <w:pPr>
        <w:ind w:left="2880" w:hanging="360"/>
      </w:pPr>
    </w:lvl>
    <w:lvl w:ilvl="4" w:tplc="04260019" w:tentative="1">
      <w:start w:val="1"/>
      <w:numFmt w:val="lowerLetter"/>
      <w:lvlText w:val="%5."/>
      <w:lvlJc w:val="left"/>
      <w:pPr>
        <w:ind w:left="3600" w:hanging="360"/>
      </w:pPr>
    </w:lvl>
    <w:lvl w:ilvl="5" w:tplc="0426001B" w:tentative="1">
      <w:start w:val="1"/>
      <w:numFmt w:val="lowerRoman"/>
      <w:lvlText w:val="%6."/>
      <w:lvlJc w:val="right"/>
      <w:pPr>
        <w:ind w:left="4320" w:hanging="180"/>
      </w:pPr>
    </w:lvl>
    <w:lvl w:ilvl="6" w:tplc="0426000F" w:tentative="1">
      <w:start w:val="1"/>
      <w:numFmt w:val="decimal"/>
      <w:lvlText w:val="%7."/>
      <w:lvlJc w:val="left"/>
      <w:pPr>
        <w:ind w:left="5040" w:hanging="360"/>
      </w:pPr>
    </w:lvl>
    <w:lvl w:ilvl="7" w:tplc="04260019" w:tentative="1">
      <w:start w:val="1"/>
      <w:numFmt w:val="lowerLetter"/>
      <w:lvlText w:val="%8."/>
      <w:lvlJc w:val="left"/>
      <w:pPr>
        <w:ind w:left="5760" w:hanging="360"/>
      </w:pPr>
    </w:lvl>
    <w:lvl w:ilvl="8" w:tplc="0426001B" w:tentative="1">
      <w:start w:val="1"/>
      <w:numFmt w:val="lowerRoman"/>
      <w:lvlText w:val="%9."/>
      <w:lvlJc w:val="right"/>
      <w:pPr>
        <w:ind w:left="6480" w:hanging="180"/>
      </w:pPr>
    </w:lvl>
  </w:abstractNum>
  <w:abstractNum w:abstractNumId="37" w15:restartNumberingAfterBreak="0">
    <w:nsid w:val="7E2A6E27"/>
    <w:multiLevelType w:val="hybridMultilevel"/>
    <w:tmpl w:val="CFA0C8AA"/>
    <w:lvl w:ilvl="0" w:tplc="0426000F">
      <w:start w:val="1"/>
      <w:numFmt w:val="decimal"/>
      <w:lvlText w:val="%1."/>
      <w:lvlJc w:val="left"/>
      <w:pPr>
        <w:ind w:left="720" w:hanging="360"/>
      </w:pPr>
      <w:rPr>
        <w:rFonts w:hint="default"/>
      </w:rPr>
    </w:lvl>
    <w:lvl w:ilvl="1" w:tplc="04260019" w:tentative="1">
      <w:start w:val="1"/>
      <w:numFmt w:val="lowerLetter"/>
      <w:lvlText w:val="%2."/>
      <w:lvlJc w:val="left"/>
      <w:pPr>
        <w:ind w:left="1440" w:hanging="360"/>
      </w:pPr>
    </w:lvl>
    <w:lvl w:ilvl="2" w:tplc="0426001B" w:tentative="1">
      <w:start w:val="1"/>
      <w:numFmt w:val="lowerRoman"/>
      <w:lvlText w:val="%3."/>
      <w:lvlJc w:val="right"/>
      <w:pPr>
        <w:ind w:left="2160" w:hanging="180"/>
      </w:pPr>
    </w:lvl>
    <w:lvl w:ilvl="3" w:tplc="0426000F" w:tentative="1">
      <w:start w:val="1"/>
      <w:numFmt w:val="decimal"/>
      <w:lvlText w:val="%4."/>
      <w:lvlJc w:val="left"/>
      <w:pPr>
        <w:ind w:left="2880" w:hanging="360"/>
      </w:pPr>
    </w:lvl>
    <w:lvl w:ilvl="4" w:tplc="04260019" w:tentative="1">
      <w:start w:val="1"/>
      <w:numFmt w:val="lowerLetter"/>
      <w:lvlText w:val="%5."/>
      <w:lvlJc w:val="left"/>
      <w:pPr>
        <w:ind w:left="3600" w:hanging="360"/>
      </w:pPr>
    </w:lvl>
    <w:lvl w:ilvl="5" w:tplc="0426001B" w:tentative="1">
      <w:start w:val="1"/>
      <w:numFmt w:val="lowerRoman"/>
      <w:lvlText w:val="%6."/>
      <w:lvlJc w:val="right"/>
      <w:pPr>
        <w:ind w:left="4320" w:hanging="180"/>
      </w:pPr>
    </w:lvl>
    <w:lvl w:ilvl="6" w:tplc="0426000F" w:tentative="1">
      <w:start w:val="1"/>
      <w:numFmt w:val="decimal"/>
      <w:lvlText w:val="%7."/>
      <w:lvlJc w:val="left"/>
      <w:pPr>
        <w:ind w:left="5040" w:hanging="360"/>
      </w:pPr>
    </w:lvl>
    <w:lvl w:ilvl="7" w:tplc="04260019" w:tentative="1">
      <w:start w:val="1"/>
      <w:numFmt w:val="lowerLetter"/>
      <w:lvlText w:val="%8."/>
      <w:lvlJc w:val="left"/>
      <w:pPr>
        <w:ind w:left="5760" w:hanging="360"/>
      </w:pPr>
    </w:lvl>
    <w:lvl w:ilvl="8" w:tplc="0426001B" w:tentative="1">
      <w:start w:val="1"/>
      <w:numFmt w:val="lowerRoman"/>
      <w:lvlText w:val="%9."/>
      <w:lvlJc w:val="right"/>
      <w:pPr>
        <w:ind w:left="6480" w:hanging="180"/>
      </w:pPr>
    </w:lvl>
  </w:abstractNum>
  <w:abstractNum w:abstractNumId="38" w15:restartNumberingAfterBreak="0">
    <w:nsid w:val="7EC75C87"/>
    <w:multiLevelType w:val="hybridMultilevel"/>
    <w:tmpl w:val="FB627F36"/>
    <w:lvl w:ilvl="0" w:tplc="3014D1C8">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16cid:durableId="348216821">
    <w:abstractNumId w:val="35"/>
  </w:num>
  <w:num w:numId="2" w16cid:durableId="1681857420">
    <w:abstractNumId w:val="19"/>
  </w:num>
  <w:num w:numId="3" w16cid:durableId="829638943">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16cid:durableId="167018237">
    <w:abstractNumId w:val="18"/>
  </w:num>
  <w:num w:numId="5" w16cid:durableId="2142266243">
    <w:abstractNumId w:val="38"/>
  </w:num>
  <w:num w:numId="6" w16cid:durableId="1566800512">
    <w:abstractNumId w:val="12"/>
  </w:num>
  <w:num w:numId="7" w16cid:durableId="1460997405">
    <w:abstractNumId w:val="24"/>
  </w:num>
  <w:num w:numId="8" w16cid:durableId="1432697745">
    <w:abstractNumId w:val="13"/>
  </w:num>
  <w:num w:numId="9" w16cid:durableId="1822500715">
    <w:abstractNumId w:val="23"/>
  </w:num>
  <w:num w:numId="10" w16cid:durableId="1454443298">
    <w:abstractNumId w:val="25"/>
  </w:num>
  <w:num w:numId="11" w16cid:durableId="1877498073">
    <w:abstractNumId w:val="22"/>
  </w:num>
  <w:num w:numId="12" w16cid:durableId="77945449">
    <w:abstractNumId w:val="36"/>
  </w:num>
  <w:num w:numId="13" w16cid:durableId="516697017">
    <w:abstractNumId w:val="16"/>
  </w:num>
  <w:num w:numId="14" w16cid:durableId="1942839813">
    <w:abstractNumId w:val="20"/>
  </w:num>
  <w:num w:numId="15" w16cid:durableId="1651059249">
    <w:abstractNumId w:val="37"/>
  </w:num>
  <w:num w:numId="16" w16cid:durableId="896401662">
    <w:abstractNumId w:val="0"/>
  </w:num>
  <w:num w:numId="17" w16cid:durableId="981690434">
    <w:abstractNumId w:val="1"/>
  </w:num>
  <w:num w:numId="18" w16cid:durableId="671370995">
    <w:abstractNumId w:val="2"/>
  </w:num>
  <w:num w:numId="19" w16cid:durableId="1708144683">
    <w:abstractNumId w:val="3"/>
  </w:num>
  <w:num w:numId="20" w16cid:durableId="1819347494">
    <w:abstractNumId w:val="4"/>
  </w:num>
  <w:num w:numId="21" w16cid:durableId="1019812203">
    <w:abstractNumId w:val="5"/>
  </w:num>
  <w:num w:numId="22" w16cid:durableId="2113667260">
    <w:abstractNumId w:val="6"/>
  </w:num>
  <w:num w:numId="23" w16cid:durableId="764959496">
    <w:abstractNumId w:val="7"/>
  </w:num>
  <w:num w:numId="24" w16cid:durableId="828864821">
    <w:abstractNumId w:val="8"/>
  </w:num>
  <w:num w:numId="25" w16cid:durableId="1202789762">
    <w:abstractNumId w:val="9"/>
  </w:num>
  <w:num w:numId="26" w16cid:durableId="1761368199">
    <w:abstractNumId w:val="27"/>
  </w:num>
  <w:num w:numId="27" w16cid:durableId="1892224228">
    <w:abstractNumId w:val="30"/>
  </w:num>
  <w:num w:numId="28" w16cid:durableId="818153779">
    <w:abstractNumId w:val="31"/>
  </w:num>
  <w:num w:numId="29" w16cid:durableId="942154150">
    <w:abstractNumId w:val="29"/>
  </w:num>
  <w:num w:numId="30" w16cid:durableId="1769815111">
    <w:abstractNumId w:val="33"/>
  </w:num>
  <w:num w:numId="31" w16cid:durableId="1672684718">
    <w:abstractNumId w:val="17"/>
  </w:num>
  <w:num w:numId="32" w16cid:durableId="1156724499">
    <w:abstractNumId w:val="28"/>
  </w:num>
  <w:num w:numId="33" w16cid:durableId="939414832">
    <w:abstractNumId w:val="15"/>
  </w:num>
  <w:num w:numId="34" w16cid:durableId="50538289">
    <w:abstractNumId w:val="34"/>
  </w:num>
  <w:num w:numId="35" w16cid:durableId="2088185490">
    <w:abstractNumId w:val="21"/>
  </w:num>
  <w:num w:numId="36" w16cid:durableId="943533679">
    <w:abstractNumId w:val="11"/>
  </w:num>
  <w:num w:numId="37" w16cid:durableId="718281135">
    <w:abstractNumId w:val="10"/>
  </w:num>
  <w:num w:numId="38" w16cid:durableId="149323261">
    <w:abstractNumId w:val="14"/>
  </w:num>
  <w:num w:numId="39" w16cid:durableId="1982689824">
    <w:abstractNumId w:val="3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removePersonalInformation/>
  <w:removeDateAndTime/>
  <w:proofState w:spelling="clean" w:grammar="clean"/>
  <w:defaultTabStop w:val="720"/>
  <w:drawingGridHorizontalSpacing w:val="11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47292"/>
    <w:rsid w:val="00000344"/>
    <w:rsid w:val="00000356"/>
    <w:rsid w:val="00000407"/>
    <w:rsid w:val="00000844"/>
    <w:rsid w:val="00001084"/>
    <w:rsid w:val="00001114"/>
    <w:rsid w:val="0000178F"/>
    <w:rsid w:val="000019BF"/>
    <w:rsid w:val="0000235B"/>
    <w:rsid w:val="0000244C"/>
    <w:rsid w:val="00002543"/>
    <w:rsid w:val="00002DDF"/>
    <w:rsid w:val="00003653"/>
    <w:rsid w:val="00003E8F"/>
    <w:rsid w:val="00003F49"/>
    <w:rsid w:val="00004045"/>
    <w:rsid w:val="0000468A"/>
    <w:rsid w:val="00004A02"/>
    <w:rsid w:val="00004F28"/>
    <w:rsid w:val="000052F6"/>
    <w:rsid w:val="00005306"/>
    <w:rsid w:val="00005812"/>
    <w:rsid w:val="00005827"/>
    <w:rsid w:val="00005CA8"/>
    <w:rsid w:val="00005CC1"/>
    <w:rsid w:val="000061AE"/>
    <w:rsid w:val="000068EB"/>
    <w:rsid w:val="00006B69"/>
    <w:rsid w:val="00006BD7"/>
    <w:rsid w:val="00006D40"/>
    <w:rsid w:val="00006DEE"/>
    <w:rsid w:val="00007072"/>
    <w:rsid w:val="00007415"/>
    <w:rsid w:val="00007AE8"/>
    <w:rsid w:val="00007BD5"/>
    <w:rsid w:val="0001058A"/>
    <w:rsid w:val="0001090B"/>
    <w:rsid w:val="0001097A"/>
    <w:rsid w:val="000109F9"/>
    <w:rsid w:val="00010A4F"/>
    <w:rsid w:val="0001156A"/>
    <w:rsid w:val="00011A3A"/>
    <w:rsid w:val="00011A59"/>
    <w:rsid w:val="00012506"/>
    <w:rsid w:val="00012788"/>
    <w:rsid w:val="00012BC4"/>
    <w:rsid w:val="00013059"/>
    <w:rsid w:val="000133AB"/>
    <w:rsid w:val="00013A56"/>
    <w:rsid w:val="00014270"/>
    <w:rsid w:val="00014690"/>
    <w:rsid w:val="000148CB"/>
    <w:rsid w:val="000148FB"/>
    <w:rsid w:val="00014B7D"/>
    <w:rsid w:val="00014DDC"/>
    <w:rsid w:val="00015113"/>
    <w:rsid w:val="0001511C"/>
    <w:rsid w:val="0001583A"/>
    <w:rsid w:val="00015A0B"/>
    <w:rsid w:val="00015BA8"/>
    <w:rsid w:val="00015D26"/>
    <w:rsid w:val="00016413"/>
    <w:rsid w:val="00016E03"/>
    <w:rsid w:val="00016F85"/>
    <w:rsid w:val="00017417"/>
    <w:rsid w:val="00017667"/>
    <w:rsid w:val="00017B35"/>
    <w:rsid w:val="00017E24"/>
    <w:rsid w:val="00017F3B"/>
    <w:rsid w:val="0002015C"/>
    <w:rsid w:val="00020214"/>
    <w:rsid w:val="00020274"/>
    <w:rsid w:val="000202B2"/>
    <w:rsid w:val="00020622"/>
    <w:rsid w:val="0002069C"/>
    <w:rsid w:val="00020731"/>
    <w:rsid w:val="00020B32"/>
    <w:rsid w:val="0002142D"/>
    <w:rsid w:val="0002152D"/>
    <w:rsid w:val="0002153F"/>
    <w:rsid w:val="00021838"/>
    <w:rsid w:val="0002264D"/>
    <w:rsid w:val="0002269E"/>
    <w:rsid w:val="000226E1"/>
    <w:rsid w:val="00022969"/>
    <w:rsid w:val="000236CC"/>
    <w:rsid w:val="00023D78"/>
    <w:rsid w:val="00024171"/>
    <w:rsid w:val="00024382"/>
    <w:rsid w:val="00024A6D"/>
    <w:rsid w:val="00024FC1"/>
    <w:rsid w:val="00024FD3"/>
    <w:rsid w:val="00026352"/>
    <w:rsid w:val="00026E11"/>
    <w:rsid w:val="00027199"/>
    <w:rsid w:val="00027403"/>
    <w:rsid w:val="00027D6B"/>
    <w:rsid w:val="00027F62"/>
    <w:rsid w:val="00030506"/>
    <w:rsid w:val="0003120B"/>
    <w:rsid w:val="000315C4"/>
    <w:rsid w:val="00031A19"/>
    <w:rsid w:val="00031C67"/>
    <w:rsid w:val="00031F2A"/>
    <w:rsid w:val="0003256C"/>
    <w:rsid w:val="0003289A"/>
    <w:rsid w:val="00032927"/>
    <w:rsid w:val="00033458"/>
    <w:rsid w:val="000336BA"/>
    <w:rsid w:val="00033774"/>
    <w:rsid w:val="00033E31"/>
    <w:rsid w:val="000341C5"/>
    <w:rsid w:val="000347FB"/>
    <w:rsid w:val="00034D9A"/>
    <w:rsid w:val="0003514B"/>
    <w:rsid w:val="0003522A"/>
    <w:rsid w:val="000353F6"/>
    <w:rsid w:val="00035FA1"/>
    <w:rsid w:val="0003608D"/>
    <w:rsid w:val="00036A4E"/>
    <w:rsid w:val="000376A9"/>
    <w:rsid w:val="00037B65"/>
    <w:rsid w:val="000404EA"/>
    <w:rsid w:val="00040A97"/>
    <w:rsid w:val="00040BA3"/>
    <w:rsid w:val="00040D11"/>
    <w:rsid w:val="00040D57"/>
    <w:rsid w:val="00041F93"/>
    <w:rsid w:val="00042354"/>
    <w:rsid w:val="00042D04"/>
    <w:rsid w:val="000433BE"/>
    <w:rsid w:val="0004359F"/>
    <w:rsid w:val="00043BED"/>
    <w:rsid w:val="00043E18"/>
    <w:rsid w:val="000453F9"/>
    <w:rsid w:val="000454CC"/>
    <w:rsid w:val="000454DE"/>
    <w:rsid w:val="0004564B"/>
    <w:rsid w:val="00045744"/>
    <w:rsid w:val="0004587F"/>
    <w:rsid w:val="00045A7D"/>
    <w:rsid w:val="00045C59"/>
    <w:rsid w:val="00046460"/>
    <w:rsid w:val="00046932"/>
    <w:rsid w:val="0004712A"/>
    <w:rsid w:val="000471A2"/>
    <w:rsid w:val="0004723D"/>
    <w:rsid w:val="000474B4"/>
    <w:rsid w:val="0005028B"/>
    <w:rsid w:val="000507C2"/>
    <w:rsid w:val="00050E8B"/>
    <w:rsid w:val="00050FC8"/>
    <w:rsid w:val="0005111F"/>
    <w:rsid w:val="000512D4"/>
    <w:rsid w:val="000518B7"/>
    <w:rsid w:val="000522AD"/>
    <w:rsid w:val="000527EE"/>
    <w:rsid w:val="0005287B"/>
    <w:rsid w:val="00052AD7"/>
    <w:rsid w:val="00052C9E"/>
    <w:rsid w:val="0005461F"/>
    <w:rsid w:val="00054949"/>
    <w:rsid w:val="00054B56"/>
    <w:rsid w:val="00055364"/>
    <w:rsid w:val="0005564C"/>
    <w:rsid w:val="000556FD"/>
    <w:rsid w:val="00055839"/>
    <w:rsid w:val="00055BAC"/>
    <w:rsid w:val="0005709E"/>
    <w:rsid w:val="00057173"/>
    <w:rsid w:val="0005731C"/>
    <w:rsid w:val="00057FE3"/>
    <w:rsid w:val="00060575"/>
    <w:rsid w:val="000605FC"/>
    <w:rsid w:val="000608E1"/>
    <w:rsid w:val="00060D86"/>
    <w:rsid w:val="00061560"/>
    <w:rsid w:val="00061817"/>
    <w:rsid w:val="00061A18"/>
    <w:rsid w:val="00061CA7"/>
    <w:rsid w:val="00061D49"/>
    <w:rsid w:val="000621BF"/>
    <w:rsid w:val="0006222A"/>
    <w:rsid w:val="00062287"/>
    <w:rsid w:val="000628E0"/>
    <w:rsid w:val="00063289"/>
    <w:rsid w:val="000634F9"/>
    <w:rsid w:val="0006358F"/>
    <w:rsid w:val="000637E6"/>
    <w:rsid w:val="000639DF"/>
    <w:rsid w:val="00063A2F"/>
    <w:rsid w:val="00063A8E"/>
    <w:rsid w:val="00063E07"/>
    <w:rsid w:val="000641FE"/>
    <w:rsid w:val="00065174"/>
    <w:rsid w:val="00065AF3"/>
    <w:rsid w:val="00065D52"/>
    <w:rsid w:val="0006609B"/>
    <w:rsid w:val="000664F1"/>
    <w:rsid w:val="000666B2"/>
    <w:rsid w:val="000668ED"/>
    <w:rsid w:val="00066A52"/>
    <w:rsid w:val="00067645"/>
    <w:rsid w:val="000702BA"/>
    <w:rsid w:val="000703FF"/>
    <w:rsid w:val="000706C8"/>
    <w:rsid w:val="0007070E"/>
    <w:rsid w:val="00071089"/>
    <w:rsid w:val="00071A0E"/>
    <w:rsid w:val="00071F02"/>
    <w:rsid w:val="00072228"/>
    <w:rsid w:val="000727CA"/>
    <w:rsid w:val="0007284C"/>
    <w:rsid w:val="00072D55"/>
    <w:rsid w:val="00072F88"/>
    <w:rsid w:val="00073263"/>
    <w:rsid w:val="0007338F"/>
    <w:rsid w:val="00073421"/>
    <w:rsid w:val="00073BC3"/>
    <w:rsid w:val="00073CB9"/>
    <w:rsid w:val="00074D3E"/>
    <w:rsid w:val="00075252"/>
    <w:rsid w:val="0007531D"/>
    <w:rsid w:val="00075605"/>
    <w:rsid w:val="00075901"/>
    <w:rsid w:val="00075A0E"/>
    <w:rsid w:val="00075A27"/>
    <w:rsid w:val="00076325"/>
    <w:rsid w:val="00076333"/>
    <w:rsid w:val="0007643B"/>
    <w:rsid w:val="00076453"/>
    <w:rsid w:val="00076B3B"/>
    <w:rsid w:val="00076EC1"/>
    <w:rsid w:val="00077DC9"/>
    <w:rsid w:val="00077EE6"/>
    <w:rsid w:val="00077FB9"/>
    <w:rsid w:val="000801FF"/>
    <w:rsid w:val="000802AA"/>
    <w:rsid w:val="00081153"/>
    <w:rsid w:val="0008124C"/>
    <w:rsid w:val="00081CED"/>
    <w:rsid w:val="00082256"/>
    <w:rsid w:val="000823F9"/>
    <w:rsid w:val="000826D9"/>
    <w:rsid w:val="00082799"/>
    <w:rsid w:val="00082B5E"/>
    <w:rsid w:val="00082EBD"/>
    <w:rsid w:val="000834C7"/>
    <w:rsid w:val="0008380D"/>
    <w:rsid w:val="00083A40"/>
    <w:rsid w:val="00084D8D"/>
    <w:rsid w:val="00084E63"/>
    <w:rsid w:val="00084EEE"/>
    <w:rsid w:val="00085018"/>
    <w:rsid w:val="000859FE"/>
    <w:rsid w:val="00085E2F"/>
    <w:rsid w:val="00086261"/>
    <w:rsid w:val="000870F8"/>
    <w:rsid w:val="00087213"/>
    <w:rsid w:val="00087350"/>
    <w:rsid w:val="000879A2"/>
    <w:rsid w:val="00087A8A"/>
    <w:rsid w:val="00087D13"/>
    <w:rsid w:val="00087EF6"/>
    <w:rsid w:val="00090250"/>
    <w:rsid w:val="00090C99"/>
    <w:rsid w:val="00091135"/>
    <w:rsid w:val="00091439"/>
    <w:rsid w:val="00091841"/>
    <w:rsid w:val="000918A8"/>
    <w:rsid w:val="000919C0"/>
    <w:rsid w:val="00091A50"/>
    <w:rsid w:val="00091A9F"/>
    <w:rsid w:val="00091DED"/>
    <w:rsid w:val="00091FEB"/>
    <w:rsid w:val="0009228F"/>
    <w:rsid w:val="000929F2"/>
    <w:rsid w:val="0009319A"/>
    <w:rsid w:val="00093611"/>
    <w:rsid w:val="000939A7"/>
    <w:rsid w:val="00094340"/>
    <w:rsid w:val="00094640"/>
    <w:rsid w:val="000948AE"/>
    <w:rsid w:val="00094BDB"/>
    <w:rsid w:val="00095526"/>
    <w:rsid w:val="00095623"/>
    <w:rsid w:val="00095699"/>
    <w:rsid w:val="000956A5"/>
    <w:rsid w:val="00095B12"/>
    <w:rsid w:val="00095FED"/>
    <w:rsid w:val="000966E0"/>
    <w:rsid w:val="00096950"/>
    <w:rsid w:val="00096F00"/>
    <w:rsid w:val="000972A6"/>
    <w:rsid w:val="000976B3"/>
    <w:rsid w:val="000A0233"/>
    <w:rsid w:val="000A077B"/>
    <w:rsid w:val="000A07A5"/>
    <w:rsid w:val="000A1087"/>
    <w:rsid w:val="000A10DC"/>
    <w:rsid w:val="000A14DB"/>
    <w:rsid w:val="000A2080"/>
    <w:rsid w:val="000A2267"/>
    <w:rsid w:val="000A24AC"/>
    <w:rsid w:val="000A24BA"/>
    <w:rsid w:val="000A254B"/>
    <w:rsid w:val="000A25FA"/>
    <w:rsid w:val="000A2935"/>
    <w:rsid w:val="000A2B61"/>
    <w:rsid w:val="000A3883"/>
    <w:rsid w:val="000A3ED0"/>
    <w:rsid w:val="000A4667"/>
    <w:rsid w:val="000A5068"/>
    <w:rsid w:val="000A58DD"/>
    <w:rsid w:val="000A60FA"/>
    <w:rsid w:val="000A6BA2"/>
    <w:rsid w:val="000A7038"/>
    <w:rsid w:val="000A73FF"/>
    <w:rsid w:val="000A7510"/>
    <w:rsid w:val="000A7614"/>
    <w:rsid w:val="000A7AEE"/>
    <w:rsid w:val="000A7BA7"/>
    <w:rsid w:val="000A7C41"/>
    <w:rsid w:val="000B0089"/>
    <w:rsid w:val="000B0378"/>
    <w:rsid w:val="000B090C"/>
    <w:rsid w:val="000B1609"/>
    <w:rsid w:val="000B18D3"/>
    <w:rsid w:val="000B1CBA"/>
    <w:rsid w:val="000B1CE8"/>
    <w:rsid w:val="000B2058"/>
    <w:rsid w:val="000B34AA"/>
    <w:rsid w:val="000B378F"/>
    <w:rsid w:val="000B3A9F"/>
    <w:rsid w:val="000B3B62"/>
    <w:rsid w:val="000B3C0B"/>
    <w:rsid w:val="000B40E4"/>
    <w:rsid w:val="000B4199"/>
    <w:rsid w:val="000B4389"/>
    <w:rsid w:val="000B4F55"/>
    <w:rsid w:val="000B54E6"/>
    <w:rsid w:val="000B57DD"/>
    <w:rsid w:val="000B5AB9"/>
    <w:rsid w:val="000B6521"/>
    <w:rsid w:val="000B69AC"/>
    <w:rsid w:val="000B6CF7"/>
    <w:rsid w:val="000B78AB"/>
    <w:rsid w:val="000C0476"/>
    <w:rsid w:val="000C0612"/>
    <w:rsid w:val="000C0A35"/>
    <w:rsid w:val="000C0F6C"/>
    <w:rsid w:val="000C0F92"/>
    <w:rsid w:val="000C1283"/>
    <w:rsid w:val="000C13BC"/>
    <w:rsid w:val="000C2583"/>
    <w:rsid w:val="000C450C"/>
    <w:rsid w:val="000C4ACD"/>
    <w:rsid w:val="000C4C3B"/>
    <w:rsid w:val="000C5BF5"/>
    <w:rsid w:val="000C5CA4"/>
    <w:rsid w:val="000C6150"/>
    <w:rsid w:val="000C6965"/>
    <w:rsid w:val="000C6C51"/>
    <w:rsid w:val="000C6E1B"/>
    <w:rsid w:val="000C6E4E"/>
    <w:rsid w:val="000C75A1"/>
    <w:rsid w:val="000C77DA"/>
    <w:rsid w:val="000C7BAF"/>
    <w:rsid w:val="000C7FD2"/>
    <w:rsid w:val="000D0C41"/>
    <w:rsid w:val="000D0CD3"/>
    <w:rsid w:val="000D1155"/>
    <w:rsid w:val="000D166C"/>
    <w:rsid w:val="000D1738"/>
    <w:rsid w:val="000D1937"/>
    <w:rsid w:val="000D1BDD"/>
    <w:rsid w:val="000D1D0B"/>
    <w:rsid w:val="000D1F1D"/>
    <w:rsid w:val="000D2153"/>
    <w:rsid w:val="000D21B5"/>
    <w:rsid w:val="000D251E"/>
    <w:rsid w:val="000D2B81"/>
    <w:rsid w:val="000D316A"/>
    <w:rsid w:val="000D33B1"/>
    <w:rsid w:val="000D3AAD"/>
    <w:rsid w:val="000D3CB8"/>
    <w:rsid w:val="000D430D"/>
    <w:rsid w:val="000D4443"/>
    <w:rsid w:val="000D4470"/>
    <w:rsid w:val="000D4865"/>
    <w:rsid w:val="000D564F"/>
    <w:rsid w:val="000D5E81"/>
    <w:rsid w:val="000D5EF4"/>
    <w:rsid w:val="000D65A7"/>
    <w:rsid w:val="000D6A64"/>
    <w:rsid w:val="000D6D6C"/>
    <w:rsid w:val="000D70B4"/>
    <w:rsid w:val="000D76C1"/>
    <w:rsid w:val="000D7FA6"/>
    <w:rsid w:val="000E003C"/>
    <w:rsid w:val="000E0207"/>
    <w:rsid w:val="000E02F5"/>
    <w:rsid w:val="000E088C"/>
    <w:rsid w:val="000E0A8A"/>
    <w:rsid w:val="000E0BB5"/>
    <w:rsid w:val="000E0D99"/>
    <w:rsid w:val="000E0EB5"/>
    <w:rsid w:val="000E1206"/>
    <w:rsid w:val="000E138E"/>
    <w:rsid w:val="000E1763"/>
    <w:rsid w:val="000E1DF6"/>
    <w:rsid w:val="000E1FE7"/>
    <w:rsid w:val="000E2621"/>
    <w:rsid w:val="000E2CA6"/>
    <w:rsid w:val="000E315F"/>
    <w:rsid w:val="000E358E"/>
    <w:rsid w:val="000E371B"/>
    <w:rsid w:val="000E3C65"/>
    <w:rsid w:val="000E3E05"/>
    <w:rsid w:val="000E3E08"/>
    <w:rsid w:val="000E40B1"/>
    <w:rsid w:val="000E4597"/>
    <w:rsid w:val="000E4A64"/>
    <w:rsid w:val="000E4BD4"/>
    <w:rsid w:val="000E5516"/>
    <w:rsid w:val="000E5734"/>
    <w:rsid w:val="000E585B"/>
    <w:rsid w:val="000E599C"/>
    <w:rsid w:val="000E5BA1"/>
    <w:rsid w:val="000E5BB1"/>
    <w:rsid w:val="000E6C2D"/>
    <w:rsid w:val="000E6C87"/>
    <w:rsid w:val="000E7691"/>
    <w:rsid w:val="000E77E0"/>
    <w:rsid w:val="000E7F4F"/>
    <w:rsid w:val="000F0357"/>
    <w:rsid w:val="000F039C"/>
    <w:rsid w:val="000F0560"/>
    <w:rsid w:val="000F057F"/>
    <w:rsid w:val="000F0EC7"/>
    <w:rsid w:val="000F11B1"/>
    <w:rsid w:val="000F1225"/>
    <w:rsid w:val="000F3A71"/>
    <w:rsid w:val="000F4941"/>
    <w:rsid w:val="000F4ACF"/>
    <w:rsid w:val="000F5439"/>
    <w:rsid w:val="000F5657"/>
    <w:rsid w:val="000F60D9"/>
    <w:rsid w:val="000F6186"/>
    <w:rsid w:val="000F63C2"/>
    <w:rsid w:val="000F6D53"/>
    <w:rsid w:val="000F77AB"/>
    <w:rsid w:val="000F79EA"/>
    <w:rsid w:val="000F7B44"/>
    <w:rsid w:val="001004DC"/>
    <w:rsid w:val="00100C1E"/>
    <w:rsid w:val="00100DD1"/>
    <w:rsid w:val="00101675"/>
    <w:rsid w:val="001018D5"/>
    <w:rsid w:val="00101B54"/>
    <w:rsid w:val="00101E50"/>
    <w:rsid w:val="0010206C"/>
    <w:rsid w:val="001020E4"/>
    <w:rsid w:val="00102187"/>
    <w:rsid w:val="00102705"/>
    <w:rsid w:val="00103236"/>
    <w:rsid w:val="00103437"/>
    <w:rsid w:val="001034F1"/>
    <w:rsid w:val="00103530"/>
    <w:rsid w:val="001035C0"/>
    <w:rsid w:val="001040D2"/>
    <w:rsid w:val="001048DF"/>
    <w:rsid w:val="00104C98"/>
    <w:rsid w:val="00105017"/>
    <w:rsid w:val="00105376"/>
    <w:rsid w:val="0010542B"/>
    <w:rsid w:val="00105600"/>
    <w:rsid w:val="0010628F"/>
    <w:rsid w:val="00106599"/>
    <w:rsid w:val="00106C7D"/>
    <w:rsid w:val="00106CA4"/>
    <w:rsid w:val="0010730C"/>
    <w:rsid w:val="00107697"/>
    <w:rsid w:val="001077AD"/>
    <w:rsid w:val="00107B0C"/>
    <w:rsid w:val="00107B66"/>
    <w:rsid w:val="00110A90"/>
    <w:rsid w:val="00110B5A"/>
    <w:rsid w:val="00110DE4"/>
    <w:rsid w:val="00111604"/>
    <w:rsid w:val="00112003"/>
    <w:rsid w:val="00112D63"/>
    <w:rsid w:val="00113212"/>
    <w:rsid w:val="001133ED"/>
    <w:rsid w:val="001137C3"/>
    <w:rsid w:val="0011380C"/>
    <w:rsid w:val="00113F5D"/>
    <w:rsid w:val="001146D2"/>
    <w:rsid w:val="0011483C"/>
    <w:rsid w:val="00115117"/>
    <w:rsid w:val="0011516D"/>
    <w:rsid w:val="00116214"/>
    <w:rsid w:val="0011678F"/>
    <w:rsid w:val="001169AB"/>
    <w:rsid w:val="00116F37"/>
    <w:rsid w:val="00116FD8"/>
    <w:rsid w:val="0011769F"/>
    <w:rsid w:val="00117C5D"/>
    <w:rsid w:val="00120457"/>
    <w:rsid w:val="0012085D"/>
    <w:rsid w:val="00120994"/>
    <w:rsid w:val="0012100D"/>
    <w:rsid w:val="0012112C"/>
    <w:rsid w:val="0012118A"/>
    <w:rsid w:val="00121307"/>
    <w:rsid w:val="00121624"/>
    <w:rsid w:val="00121BF8"/>
    <w:rsid w:val="00121D06"/>
    <w:rsid w:val="00121D2F"/>
    <w:rsid w:val="00121D3C"/>
    <w:rsid w:val="0012339F"/>
    <w:rsid w:val="00123428"/>
    <w:rsid w:val="00123E80"/>
    <w:rsid w:val="0012459C"/>
    <w:rsid w:val="00125FE0"/>
    <w:rsid w:val="0012639A"/>
    <w:rsid w:val="001264C9"/>
    <w:rsid w:val="0012663D"/>
    <w:rsid w:val="00126CF7"/>
    <w:rsid w:val="00126D53"/>
    <w:rsid w:val="0012727C"/>
    <w:rsid w:val="00127688"/>
    <w:rsid w:val="00127791"/>
    <w:rsid w:val="00127C23"/>
    <w:rsid w:val="00127E50"/>
    <w:rsid w:val="00130331"/>
    <w:rsid w:val="00130811"/>
    <w:rsid w:val="00130AA6"/>
    <w:rsid w:val="0013112C"/>
    <w:rsid w:val="001315A6"/>
    <w:rsid w:val="001316EC"/>
    <w:rsid w:val="00131729"/>
    <w:rsid w:val="00132637"/>
    <w:rsid w:val="0013267B"/>
    <w:rsid w:val="001337B1"/>
    <w:rsid w:val="0013427E"/>
    <w:rsid w:val="0013497A"/>
    <w:rsid w:val="00134DDF"/>
    <w:rsid w:val="00135925"/>
    <w:rsid w:val="00135ED9"/>
    <w:rsid w:val="00136070"/>
    <w:rsid w:val="00136DD6"/>
    <w:rsid w:val="00137146"/>
    <w:rsid w:val="001373D8"/>
    <w:rsid w:val="00137885"/>
    <w:rsid w:val="00137A81"/>
    <w:rsid w:val="00137E2E"/>
    <w:rsid w:val="00137FA2"/>
    <w:rsid w:val="001400A5"/>
    <w:rsid w:val="00140269"/>
    <w:rsid w:val="001404FE"/>
    <w:rsid w:val="00141237"/>
    <w:rsid w:val="00141AC8"/>
    <w:rsid w:val="00141F00"/>
    <w:rsid w:val="00142CFD"/>
    <w:rsid w:val="00142EE5"/>
    <w:rsid w:val="0014328B"/>
    <w:rsid w:val="00143A91"/>
    <w:rsid w:val="00144612"/>
    <w:rsid w:val="001446C5"/>
    <w:rsid w:val="001450EA"/>
    <w:rsid w:val="0014534B"/>
    <w:rsid w:val="0014554E"/>
    <w:rsid w:val="001455EA"/>
    <w:rsid w:val="001457DC"/>
    <w:rsid w:val="00145A99"/>
    <w:rsid w:val="00145B13"/>
    <w:rsid w:val="001464CB"/>
    <w:rsid w:val="001469E5"/>
    <w:rsid w:val="00146C0E"/>
    <w:rsid w:val="001478D0"/>
    <w:rsid w:val="001479CD"/>
    <w:rsid w:val="00147A26"/>
    <w:rsid w:val="00150BB9"/>
    <w:rsid w:val="00150C6A"/>
    <w:rsid w:val="001512A5"/>
    <w:rsid w:val="00151470"/>
    <w:rsid w:val="00151517"/>
    <w:rsid w:val="00151B22"/>
    <w:rsid w:val="00151B6F"/>
    <w:rsid w:val="00151F4A"/>
    <w:rsid w:val="00152E6F"/>
    <w:rsid w:val="0015328F"/>
    <w:rsid w:val="00154649"/>
    <w:rsid w:val="00154990"/>
    <w:rsid w:val="001549A8"/>
    <w:rsid w:val="00154A10"/>
    <w:rsid w:val="00154EAB"/>
    <w:rsid w:val="001551E8"/>
    <w:rsid w:val="001553ED"/>
    <w:rsid w:val="00155ACA"/>
    <w:rsid w:val="00155E20"/>
    <w:rsid w:val="00155EBD"/>
    <w:rsid w:val="00157377"/>
    <w:rsid w:val="001577AF"/>
    <w:rsid w:val="00157C72"/>
    <w:rsid w:val="0016036A"/>
    <w:rsid w:val="001603B7"/>
    <w:rsid w:val="00160DB0"/>
    <w:rsid w:val="00161534"/>
    <w:rsid w:val="001618ED"/>
    <w:rsid w:val="00162579"/>
    <w:rsid w:val="001626B9"/>
    <w:rsid w:val="00162AF7"/>
    <w:rsid w:val="00162D7E"/>
    <w:rsid w:val="0016336E"/>
    <w:rsid w:val="001633F6"/>
    <w:rsid w:val="00163903"/>
    <w:rsid w:val="00164766"/>
    <w:rsid w:val="001649F9"/>
    <w:rsid w:val="00164BE6"/>
    <w:rsid w:val="00164D8D"/>
    <w:rsid w:val="00165196"/>
    <w:rsid w:val="00165F8F"/>
    <w:rsid w:val="001667F6"/>
    <w:rsid w:val="0016686F"/>
    <w:rsid w:val="001671EE"/>
    <w:rsid w:val="00167CC3"/>
    <w:rsid w:val="001700DD"/>
    <w:rsid w:val="00171307"/>
    <w:rsid w:val="00171412"/>
    <w:rsid w:val="001715FE"/>
    <w:rsid w:val="001720B0"/>
    <w:rsid w:val="00172121"/>
    <w:rsid w:val="00172812"/>
    <w:rsid w:val="00172CBC"/>
    <w:rsid w:val="00172D73"/>
    <w:rsid w:val="001733D3"/>
    <w:rsid w:val="00173704"/>
    <w:rsid w:val="00173D08"/>
    <w:rsid w:val="00173DBA"/>
    <w:rsid w:val="001746A4"/>
    <w:rsid w:val="00174B1A"/>
    <w:rsid w:val="00174DF3"/>
    <w:rsid w:val="00175665"/>
    <w:rsid w:val="00175713"/>
    <w:rsid w:val="001759B9"/>
    <w:rsid w:val="00175EC7"/>
    <w:rsid w:val="00176260"/>
    <w:rsid w:val="0017633B"/>
    <w:rsid w:val="00176622"/>
    <w:rsid w:val="0017670D"/>
    <w:rsid w:val="00176865"/>
    <w:rsid w:val="001772ED"/>
    <w:rsid w:val="0017738E"/>
    <w:rsid w:val="001774B8"/>
    <w:rsid w:val="001774BB"/>
    <w:rsid w:val="00177CA8"/>
    <w:rsid w:val="00177FC8"/>
    <w:rsid w:val="001804E6"/>
    <w:rsid w:val="00180FD8"/>
    <w:rsid w:val="00181BB0"/>
    <w:rsid w:val="00181FC1"/>
    <w:rsid w:val="001829A7"/>
    <w:rsid w:val="00183BBD"/>
    <w:rsid w:val="001850C5"/>
    <w:rsid w:val="0018523A"/>
    <w:rsid w:val="001853F8"/>
    <w:rsid w:val="001857C3"/>
    <w:rsid w:val="00185B8C"/>
    <w:rsid w:val="00185EB0"/>
    <w:rsid w:val="001860D6"/>
    <w:rsid w:val="00187647"/>
    <w:rsid w:val="00190C00"/>
    <w:rsid w:val="00191223"/>
    <w:rsid w:val="00191AC9"/>
    <w:rsid w:val="00191C3C"/>
    <w:rsid w:val="00192854"/>
    <w:rsid w:val="001928E1"/>
    <w:rsid w:val="00192A26"/>
    <w:rsid w:val="00192E11"/>
    <w:rsid w:val="00193107"/>
    <w:rsid w:val="00193159"/>
    <w:rsid w:val="0019315E"/>
    <w:rsid w:val="001932DC"/>
    <w:rsid w:val="00193FB4"/>
    <w:rsid w:val="0019400D"/>
    <w:rsid w:val="00194678"/>
    <w:rsid w:val="0019513E"/>
    <w:rsid w:val="0019521E"/>
    <w:rsid w:val="00195289"/>
    <w:rsid w:val="0019550B"/>
    <w:rsid w:val="001955E5"/>
    <w:rsid w:val="00195665"/>
    <w:rsid w:val="001956B3"/>
    <w:rsid w:val="00195849"/>
    <w:rsid w:val="00196087"/>
    <w:rsid w:val="00196254"/>
    <w:rsid w:val="00196B17"/>
    <w:rsid w:val="00196B24"/>
    <w:rsid w:val="00196C0A"/>
    <w:rsid w:val="00196E43"/>
    <w:rsid w:val="001971D5"/>
    <w:rsid w:val="0019727B"/>
    <w:rsid w:val="001977DD"/>
    <w:rsid w:val="00197845"/>
    <w:rsid w:val="00197A3D"/>
    <w:rsid w:val="001A055E"/>
    <w:rsid w:val="001A063B"/>
    <w:rsid w:val="001A06B6"/>
    <w:rsid w:val="001A0CB6"/>
    <w:rsid w:val="001A104E"/>
    <w:rsid w:val="001A120C"/>
    <w:rsid w:val="001A1608"/>
    <w:rsid w:val="001A191F"/>
    <w:rsid w:val="001A19BC"/>
    <w:rsid w:val="001A1AB9"/>
    <w:rsid w:val="001A24C8"/>
    <w:rsid w:val="001A3BD1"/>
    <w:rsid w:val="001A3D0E"/>
    <w:rsid w:val="001A3D3A"/>
    <w:rsid w:val="001A457E"/>
    <w:rsid w:val="001A4640"/>
    <w:rsid w:val="001A4B1D"/>
    <w:rsid w:val="001A53A6"/>
    <w:rsid w:val="001A5862"/>
    <w:rsid w:val="001A6102"/>
    <w:rsid w:val="001A65B7"/>
    <w:rsid w:val="001A6EED"/>
    <w:rsid w:val="001A6FB4"/>
    <w:rsid w:val="001A6FF0"/>
    <w:rsid w:val="001A7FCC"/>
    <w:rsid w:val="001B03BB"/>
    <w:rsid w:val="001B0C41"/>
    <w:rsid w:val="001B0F7C"/>
    <w:rsid w:val="001B134C"/>
    <w:rsid w:val="001B1971"/>
    <w:rsid w:val="001B226B"/>
    <w:rsid w:val="001B2361"/>
    <w:rsid w:val="001B2864"/>
    <w:rsid w:val="001B2946"/>
    <w:rsid w:val="001B2D70"/>
    <w:rsid w:val="001B3033"/>
    <w:rsid w:val="001B3487"/>
    <w:rsid w:val="001B3962"/>
    <w:rsid w:val="001B3D47"/>
    <w:rsid w:val="001B47D0"/>
    <w:rsid w:val="001B488B"/>
    <w:rsid w:val="001B4D9B"/>
    <w:rsid w:val="001B4F20"/>
    <w:rsid w:val="001B5753"/>
    <w:rsid w:val="001B5AF0"/>
    <w:rsid w:val="001B5C5F"/>
    <w:rsid w:val="001B60F2"/>
    <w:rsid w:val="001B63AE"/>
    <w:rsid w:val="001B67E9"/>
    <w:rsid w:val="001B689E"/>
    <w:rsid w:val="001B6CA0"/>
    <w:rsid w:val="001B6E89"/>
    <w:rsid w:val="001B7004"/>
    <w:rsid w:val="001B71DB"/>
    <w:rsid w:val="001B7349"/>
    <w:rsid w:val="001B7602"/>
    <w:rsid w:val="001B7EA7"/>
    <w:rsid w:val="001B7F6F"/>
    <w:rsid w:val="001C0958"/>
    <w:rsid w:val="001C0A03"/>
    <w:rsid w:val="001C0A71"/>
    <w:rsid w:val="001C0F9D"/>
    <w:rsid w:val="001C1460"/>
    <w:rsid w:val="001C21AA"/>
    <w:rsid w:val="001C3209"/>
    <w:rsid w:val="001C3A66"/>
    <w:rsid w:val="001C3CAA"/>
    <w:rsid w:val="001C4662"/>
    <w:rsid w:val="001C478C"/>
    <w:rsid w:val="001C4865"/>
    <w:rsid w:val="001C48E3"/>
    <w:rsid w:val="001C53CB"/>
    <w:rsid w:val="001C5B54"/>
    <w:rsid w:val="001C5C53"/>
    <w:rsid w:val="001C5D97"/>
    <w:rsid w:val="001C616A"/>
    <w:rsid w:val="001C626B"/>
    <w:rsid w:val="001C69DC"/>
    <w:rsid w:val="001C6CA0"/>
    <w:rsid w:val="001D0318"/>
    <w:rsid w:val="001D0468"/>
    <w:rsid w:val="001D0CEC"/>
    <w:rsid w:val="001D0FB2"/>
    <w:rsid w:val="001D111C"/>
    <w:rsid w:val="001D17FA"/>
    <w:rsid w:val="001D1F13"/>
    <w:rsid w:val="001D1F2F"/>
    <w:rsid w:val="001D201C"/>
    <w:rsid w:val="001D26B6"/>
    <w:rsid w:val="001D2AD5"/>
    <w:rsid w:val="001D31A9"/>
    <w:rsid w:val="001D34CE"/>
    <w:rsid w:val="001D38DD"/>
    <w:rsid w:val="001D38FD"/>
    <w:rsid w:val="001D41B9"/>
    <w:rsid w:val="001D43C4"/>
    <w:rsid w:val="001D45C7"/>
    <w:rsid w:val="001D492E"/>
    <w:rsid w:val="001D49AC"/>
    <w:rsid w:val="001D553C"/>
    <w:rsid w:val="001D5F0A"/>
    <w:rsid w:val="001D6089"/>
    <w:rsid w:val="001D64D6"/>
    <w:rsid w:val="001D6CF6"/>
    <w:rsid w:val="001D7336"/>
    <w:rsid w:val="001D7D9E"/>
    <w:rsid w:val="001D7DEF"/>
    <w:rsid w:val="001D7EAB"/>
    <w:rsid w:val="001E0689"/>
    <w:rsid w:val="001E0812"/>
    <w:rsid w:val="001E0818"/>
    <w:rsid w:val="001E0FCC"/>
    <w:rsid w:val="001E133B"/>
    <w:rsid w:val="001E2205"/>
    <w:rsid w:val="001E26EC"/>
    <w:rsid w:val="001E2945"/>
    <w:rsid w:val="001E2E90"/>
    <w:rsid w:val="001E3167"/>
    <w:rsid w:val="001E3230"/>
    <w:rsid w:val="001E3313"/>
    <w:rsid w:val="001E3B7F"/>
    <w:rsid w:val="001E3BF1"/>
    <w:rsid w:val="001E4035"/>
    <w:rsid w:val="001E4328"/>
    <w:rsid w:val="001E44B1"/>
    <w:rsid w:val="001E4720"/>
    <w:rsid w:val="001E4795"/>
    <w:rsid w:val="001E4B1A"/>
    <w:rsid w:val="001E4DBD"/>
    <w:rsid w:val="001E4F54"/>
    <w:rsid w:val="001E5204"/>
    <w:rsid w:val="001E5A9D"/>
    <w:rsid w:val="001E5C72"/>
    <w:rsid w:val="001E6ABA"/>
    <w:rsid w:val="001E7223"/>
    <w:rsid w:val="001E7234"/>
    <w:rsid w:val="001E7657"/>
    <w:rsid w:val="001E781C"/>
    <w:rsid w:val="001E7C13"/>
    <w:rsid w:val="001F0032"/>
    <w:rsid w:val="001F0508"/>
    <w:rsid w:val="001F0755"/>
    <w:rsid w:val="001F096B"/>
    <w:rsid w:val="001F0D69"/>
    <w:rsid w:val="001F2527"/>
    <w:rsid w:val="001F3B43"/>
    <w:rsid w:val="001F3C00"/>
    <w:rsid w:val="001F43BC"/>
    <w:rsid w:val="001F4732"/>
    <w:rsid w:val="001F4735"/>
    <w:rsid w:val="001F4FF4"/>
    <w:rsid w:val="001F5209"/>
    <w:rsid w:val="001F57BF"/>
    <w:rsid w:val="001F5F4D"/>
    <w:rsid w:val="001F62E8"/>
    <w:rsid w:val="001F6BFB"/>
    <w:rsid w:val="001F6E68"/>
    <w:rsid w:val="001F6F11"/>
    <w:rsid w:val="001F7DAA"/>
    <w:rsid w:val="00200129"/>
    <w:rsid w:val="00200932"/>
    <w:rsid w:val="002009CE"/>
    <w:rsid w:val="00200EC3"/>
    <w:rsid w:val="0020174C"/>
    <w:rsid w:val="00201AC0"/>
    <w:rsid w:val="00201D1E"/>
    <w:rsid w:val="00201E18"/>
    <w:rsid w:val="00202362"/>
    <w:rsid w:val="0020282C"/>
    <w:rsid w:val="00202DDB"/>
    <w:rsid w:val="0020356D"/>
    <w:rsid w:val="00203890"/>
    <w:rsid w:val="00203B5D"/>
    <w:rsid w:val="00203C05"/>
    <w:rsid w:val="00203D7E"/>
    <w:rsid w:val="00204025"/>
    <w:rsid w:val="002040E6"/>
    <w:rsid w:val="00204606"/>
    <w:rsid w:val="00204839"/>
    <w:rsid w:val="002048AB"/>
    <w:rsid w:val="00204D3D"/>
    <w:rsid w:val="00204FF0"/>
    <w:rsid w:val="0020510A"/>
    <w:rsid w:val="002059A3"/>
    <w:rsid w:val="00206346"/>
    <w:rsid w:val="00206872"/>
    <w:rsid w:val="00206DFC"/>
    <w:rsid w:val="00206E85"/>
    <w:rsid w:val="0020711C"/>
    <w:rsid w:val="00207359"/>
    <w:rsid w:val="002074E5"/>
    <w:rsid w:val="002079B8"/>
    <w:rsid w:val="00207D5C"/>
    <w:rsid w:val="00207E6B"/>
    <w:rsid w:val="00210849"/>
    <w:rsid w:val="00211FAD"/>
    <w:rsid w:val="002123FA"/>
    <w:rsid w:val="00212686"/>
    <w:rsid w:val="00212C46"/>
    <w:rsid w:val="00212DCB"/>
    <w:rsid w:val="00212DD9"/>
    <w:rsid w:val="00212ECC"/>
    <w:rsid w:val="00212EF8"/>
    <w:rsid w:val="00212F22"/>
    <w:rsid w:val="002143AA"/>
    <w:rsid w:val="0021476A"/>
    <w:rsid w:val="00214AF7"/>
    <w:rsid w:val="002152AB"/>
    <w:rsid w:val="00216280"/>
    <w:rsid w:val="00216524"/>
    <w:rsid w:val="00216B0C"/>
    <w:rsid w:val="00216B36"/>
    <w:rsid w:val="00216CAC"/>
    <w:rsid w:val="00216D27"/>
    <w:rsid w:val="00216F73"/>
    <w:rsid w:val="002170CE"/>
    <w:rsid w:val="0021711F"/>
    <w:rsid w:val="00217B79"/>
    <w:rsid w:val="00220267"/>
    <w:rsid w:val="00220C5B"/>
    <w:rsid w:val="00220E8C"/>
    <w:rsid w:val="00221577"/>
    <w:rsid w:val="00221A2C"/>
    <w:rsid w:val="00221EB9"/>
    <w:rsid w:val="00221EEC"/>
    <w:rsid w:val="0022222C"/>
    <w:rsid w:val="00223047"/>
    <w:rsid w:val="00223667"/>
    <w:rsid w:val="00223D0E"/>
    <w:rsid w:val="00223F08"/>
    <w:rsid w:val="0022436E"/>
    <w:rsid w:val="002252B4"/>
    <w:rsid w:val="00225BB3"/>
    <w:rsid w:val="00225D9F"/>
    <w:rsid w:val="002264B0"/>
    <w:rsid w:val="00226F3F"/>
    <w:rsid w:val="002271C0"/>
    <w:rsid w:val="0022758F"/>
    <w:rsid w:val="00227730"/>
    <w:rsid w:val="002279E6"/>
    <w:rsid w:val="00227A1C"/>
    <w:rsid w:val="00227BC3"/>
    <w:rsid w:val="00227D7C"/>
    <w:rsid w:val="00230056"/>
    <w:rsid w:val="00230062"/>
    <w:rsid w:val="0023074E"/>
    <w:rsid w:val="002308CD"/>
    <w:rsid w:val="00230ADE"/>
    <w:rsid w:val="00230BE7"/>
    <w:rsid w:val="002316A0"/>
    <w:rsid w:val="00231775"/>
    <w:rsid w:val="002318FD"/>
    <w:rsid w:val="00232F34"/>
    <w:rsid w:val="002331AA"/>
    <w:rsid w:val="0023345C"/>
    <w:rsid w:val="00233B5C"/>
    <w:rsid w:val="00233C5B"/>
    <w:rsid w:val="00234518"/>
    <w:rsid w:val="002346B6"/>
    <w:rsid w:val="00234902"/>
    <w:rsid w:val="00234945"/>
    <w:rsid w:val="00234C4C"/>
    <w:rsid w:val="00234CEF"/>
    <w:rsid w:val="00234DB2"/>
    <w:rsid w:val="00235065"/>
    <w:rsid w:val="002354B8"/>
    <w:rsid w:val="00235ACB"/>
    <w:rsid w:val="00235CE9"/>
    <w:rsid w:val="00235F7F"/>
    <w:rsid w:val="0023608B"/>
    <w:rsid w:val="00236D54"/>
    <w:rsid w:val="00236EB7"/>
    <w:rsid w:val="00237133"/>
    <w:rsid w:val="00237707"/>
    <w:rsid w:val="002404F3"/>
    <w:rsid w:val="00240866"/>
    <w:rsid w:val="00240912"/>
    <w:rsid w:val="00240EB8"/>
    <w:rsid w:val="002411E2"/>
    <w:rsid w:val="00241495"/>
    <w:rsid w:val="0024168A"/>
    <w:rsid w:val="00241ABA"/>
    <w:rsid w:val="0024202F"/>
    <w:rsid w:val="0024255F"/>
    <w:rsid w:val="00242A99"/>
    <w:rsid w:val="00242C38"/>
    <w:rsid w:val="00243C04"/>
    <w:rsid w:val="00243DD1"/>
    <w:rsid w:val="00244529"/>
    <w:rsid w:val="002448B3"/>
    <w:rsid w:val="00245550"/>
    <w:rsid w:val="00245561"/>
    <w:rsid w:val="00245C4A"/>
    <w:rsid w:val="00245E9B"/>
    <w:rsid w:val="00246260"/>
    <w:rsid w:val="002462AA"/>
    <w:rsid w:val="002464C3"/>
    <w:rsid w:val="00246596"/>
    <w:rsid w:val="0024690F"/>
    <w:rsid w:val="00246933"/>
    <w:rsid w:val="002470AC"/>
    <w:rsid w:val="002474AB"/>
    <w:rsid w:val="002476B5"/>
    <w:rsid w:val="002505FC"/>
    <w:rsid w:val="0025069D"/>
    <w:rsid w:val="00250B31"/>
    <w:rsid w:val="002515B8"/>
    <w:rsid w:val="0025166A"/>
    <w:rsid w:val="00251769"/>
    <w:rsid w:val="00251A89"/>
    <w:rsid w:val="002521A7"/>
    <w:rsid w:val="002526D6"/>
    <w:rsid w:val="00252811"/>
    <w:rsid w:val="0025296B"/>
    <w:rsid w:val="00252A71"/>
    <w:rsid w:val="00252C12"/>
    <w:rsid w:val="00252FF7"/>
    <w:rsid w:val="00253041"/>
    <w:rsid w:val="00253498"/>
    <w:rsid w:val="002536D3"/>
    <w:rsid w:val="0025381D"/>
    <w:rsid w:val="00253C57"/>
    <w:rsid w:val="002546D7"/>
    <w:rsid w:val="002547DE"/>
    <w:rsid w:val="002548BD"/>
    <w:rsid w:val="00255397"/>
    <w:rsid w:val="0025547A"/>
    <w:rsid w:val="002555CB"/>
    <w:rsid w:val="00255710"/>
    <w:rsid w:val="00255738"/>
    <w:rsid w:val="0025588D"/>
    <w:rsid w:val="002558B6"/>
    <w:rsid w:val="00255DB6"/>
    <w:rsid w:val="002562F6"/>
    <w:rsid w:val="00256808"/>
    <w:rsid w:val="0025700B"/>
    <w:rsid w:val="00257483"/>
    <w:rsid w:val="00257B2F"/>
    <w:rsid w:val="00260710"/>
    <w:rsid w:val="002610AC"/>
    <w:rsid w:val="00261DDE"/>
    <w:rsid w:val="0026200F"/>
    <w:rsid w:val="002620F0"/>
    <w:rsid w:val="00262523"/>
    <w:rsid w:val="002625C3"/>
    <w:rsid w:val="002627A5"/>
    <w:rsid w:val="00263486"/>
    <w:rsid w:val="0026363C"/>
    <w:rsid w:val="00263C9E"/>
    <w:rsid w:val="0026474D"/>
    <w:rsid w:val="00264C82"/>
    <w:rsid w:val="00264DFF"/>
    <w:rsid w:val="002655EF"/>
    <w:rsid w:val="0026573A"/>
    <w:rsid w:val="002658F3"/>
    <w:rsid w:val="00265BE2"/>
    <w:rsid w:val="00265E29"/>
    <w:rsid w:val="0026608C"/>
    <w:rsid w:val="002668B5"/>
    <w:rsid w:val="00266CBD"/>
    <w:rsid w:val="00267182"/>
    <w:rsid w:val="0026770D"/>
    <w:rsid w:val="002679DA"/>
    <w:rsid w:val="00267A6D"/>
    <w:rsid w:val="00267B51"/>
    <w:rsid w:val="0027165E"/>
    <w:rsid w:val="00271899"/>
    <w:rsid w:val="00271CB0"/>
    <w:rsid w:val="00272356"/>
    <w:rsid w:val="00272487"/>
    <w:rsid w:val="0027250D"/>
    <w:rsid w:val="00272D79"/>
    <w:rsid w:val="00272FA0"/>
    <w:rsid w:val="0027323B"/>
    <w:rsid w:val="00273451"/>
    <w:rsid w:val="00273C7E"/>
    <w:rsid w:val="002746E7"/>
    <w:rsid w:val="0027515D"/>
    <w:rsid w:val="0027521D"/>
    <w:rsid w:val="002755A3"/>
    <w:rsid w:val="00275B0E"/>
    <w:rsid w:val="00275E78"/>
    <w:rsid w:val="00275F70"/>
    <w:rsid w:val="00275FA9"/>
    <w:rsid w:val="00276B7F"/>
    <w:rsid w:val="002772A2"/>
    <w:rsid w:val="002775F0"/>
    <w:rsid w:val="00277BF4"/>
    <w:rsid w:val="00277D6D"/>
    <w:rsid w:val="00280142"/>
    <w:rsid w:val="00280515"/>
    <w:rsid w:val="0028184F"/>
    <w:rsid w:val="00281D97"/>
    <w:rsid w:val="0028202B"/>
    <w:rsid w:val="00282228"/>
    <w:rsid w:val="00282AC3"/>
    <w:rsid w:val="002831B4"/>
    <w:rsid w:val="0028375A"/>
    <w:rsid w:val="0028384E"/>
    <w:rsid w:val="00283C6D"/>
    <w:rsid w:val="00283E7F"/>
    <w:rsid w:val="00284C6C"/>
    <w:rsid w:val="00284CE7"/>
    <w:rsid w:val="00284E68"/>
    <w:rsid w:val="00284E77"/>
    <w:rsid w:val="002864E6"/>
    <w:rsid w:val="0028667F"/>
    <w:rsid w:val="00286814"/>
    <w:rsid w:val="002868B2"/>
    <w:rsid w:val="00287C3F"/>
    <w:rsid w:val="00287D43"/>
    <w:rsid w:val="00290151"/>
    <w:rsid w:val="0029090E"/>
    <w:rsid w:val="00290968"/>
    <w:rsid w:val="00290F20"/>
    <w:rsid w:val="0029102C"/>
    <w:rsid w:val="00291757"/>
    <w:rsid w:val="00291D5D"/>
    <w:rsid w:val="0029233E"/>
    <w:rsid w:val="002924CE"/>
    <w:rsid w:val="00292773"/>
    <w:rsid w:val="00292AE4"/>
    <w:rsid w:val="00292B9A"/>
    <w:rsid w:val="00292CB9"/>
    <w:rsid w:val="002931FE"/>
    <w:rsid w:val="0029361B"/>
    <w:rsid w:val="00294310"/>
    <w:rsid w:val="002944E8"/>
    <w:rsid w:val="00294946"/>
    <w:rsid w:val="00294AEB"/>
    <w:rsid w:val="00294FD6"/>
    <w:rsid w:val="002953FE"/>
    <w:rsid w:val="0029558C"/>
    <w:rsid w:val="002957E9"/>
    <w:rsid w:val="002958E4"/>
    <w:rsid w:val="00295EE6"/>
    <w:rsid w:val="0029675B"/>
    <w:rsid w:val="00296B90"/>
    <w:rsid w:val="00296E29"/>
    <w:rsid w:val="00296EF3"/>
    <w:rsid w:val="00296FAA"/>
    <w:rsid w:val="00297C11"/>
    <w:rsid w:val="00297FE1"/>
    <w:rsid w:val="002A004A"/>
    <w:rsid w:val="002A0715"/>
    <w:rsid w:val="002A0781"/>
    <w:rsid w:val="002A096C"/>
    <w:rsid w:val="002A0A87"/>
    <w:rsid w:val="002A0BE2"/>
    <w:rsid w:val="002A150D"/>
    <w:rsid w:val="002A1643"/>
    <w:rsid w:val="002A1928"/>
    <w:rsid w:val="002A1BE9"/>
    <w:rsid w:val="002A2386"/>
    <w:rsid w:val="002A2C80"/>
    <w:rsid w:val="002A3178"/>
    <w:rsid w:val="002A3AAA"/>
    <w:rsid w:val="002A3BE2"/>
    <w:rsid w:val="002A3CA3"/>
    <w:rsid w:val="002A3F41"/>
    <w:rsid w:val="002A4342"/>
    <w:rsid w:val="002A4A00"/>
    <w:rsid w:val="002A4A0C"/>
    <w:rsid w:val="002A4BA8"/>
    <w:rsid w:val="002A5A0B"/>
    <w:rsid w:val="002A5A0C"/>
    <w:rsid w:val="002A5A7A"/>
    <w:rsid w:val="002A5BC9"/>
    <w:rsid w:val="002A649A"/>
    <w:rsid w:val="002A66E8"/>
    <w:rsid w:val="002A67FF"/>
    <w:rsid w:val="002B00B4"/>
    <w:rsid w:val="002B0788"/>
    <w:rsid w:val="002B0825"/>
    <w:rsid w:val="002B09D9"/>
    <w:rsid w:val="002B0ABD"/>
    <w:rsid w:val="002B0DB0"/>
    <w:rsid w:val="002B1108"/>
    <w:rsid w:val="002B1510"/>
    <w:rsid w:val="002B15A0"/>
    <w:rsid w:val="002B18C8"/>
    <w:rsid w:val="002B1BD7"/>
    <w:rsid w:val="002B1DC5"/>
    <w:rsid w:val="002B21FA"/>
    <w:rsid w:val="002B29C4"/>
    <w:rsid w:val="002B2B39"/>
    <w:rsid w:val="002B3979"/>
    <w:rsid w:val="002B3A69"/>
    <w:rsid w:val="002B4254"/>
    <w:rsid w:val="002B4635"/>
    <w:rsid w:val="002B46AF"/>
    <w:rsid w:val="002B48F6"/>
    <w:rsid w:val="002B4C76"/>
    <w:rsid w:val="002B4D0A"/>
    <w:rsid w:val="002B56C3"/>
    <w:rsid w:val="002B646B"/>
    <w:rsid w:val="002B6685"/>
    <w:rsid w:val="002B680B"/>
    <w:rsid w:val="002B7170"/>
    <w:rsid w:val="002B755F"/>
    <w:rsid w:val="002B759B"/>
    <w:rsid w:val="002B75C8"/>
    <w:rsid w:val="002B7B47"/>
    <w:rsid w:val="002B7E53"/>
    <w:rsid w:val="002C0372"/>
    <w:rsid w:val="002C055C"/>
    <w:rsid w:val="002C0773"/>
    <w:rsid w:val="002C080B"/>
    <w:rsid w:val="002C1B12"/>
    <w:rsid w:val="002C1DCB"/>
    <w:rsid w:val="002C1E35"/>
    <w:rsid w:val="002C2347"/>
    <w:rsid w:val="002C236E"/>
    <w:rsid w:val="002C281D"/>
    <w:rsid w:val="002C29DB"/>
    <w:rsid w:val="002C32F2"/>
    <w:rsid w:val="002C3468"/>
    <w:rsid w:val="002C34D5"/>
    <w:rsid w:val="002C4401"/>
    <w:rsid w:val="002C45E2"/>
    <w:rsid w:val="002C4879"/>
    <w:rsid w:val="002C4AB2"/>
    <w:rsid w:val="002C5326"/>
    <w:rsid w:val="002C5D59"/>
    <w:rsid w:val="002C5F43"/>
    <w:rsid w:val="002C627E"/>
    <w:rsid w:val="002C666B"/>
    <w:rsid w:val="002C6AEE"/>
    <w:rsid w:val="002C6D39"/>
    <w:rsid w:val="002C6E92"/>
    <w:rsid w:val="002C7879"/>
    <w:rsid w:val="002C7DD1"/>
    <w:rsid w:val="002C7F98"/>
    <w:rsid w:val="002D0B2A"/>
    <w:rsid w:val="002D0BC5"/>
    <w:rsid w:val="002D0D8B"/>
    <w:rsid w:val="002D0EA6"/>
    <w:rsid w:val="002D11CA"/>
    <w:rsid w:val="002D14B7"/>
    <w:rsid w:val="002D15A3"/>
    <w:rsid w:val="002D1971"/>
    <w:rsid w:val="002D2307"/>
    <w:rsid w:val="002D231F"/>
    <w:rsid w:val="002D264C"/>
    <w:rsid w:val="002D2925"/>
    <w:rsid w:val="002D2F02"/>
    <w:rsid w:val="002D313B"/>
    <w:rsid w:val="002D36EA"/>
    <w:rsid w:val="002D3F09"/>
    <w:rsid w:val="002D47D7"/>
    <w:rsid w:val="002D4E3F"/>
    <w:rsid w:val="002D5036"/>
    <w:rsid w:val="002D51F7"/>
    <w:rsid w:val="002D534F"/>
    <w:rsid w:val="002D597B"/>
    <w:rsid w:val="002D620B"/>
    <w:rsid w:val="002D66E3"/>
    <w:rsid w:val="002D701D"/>
    <w:rsid w:val="002D7183"/>
    <w:rsid w:val="002D7522"/>
    <w:rsid w:val="002D785B"/>
    <w:rsid w:val="002D7F00"/>
    <w:rsid w:val="002E0E43"/>
    <w:rsid w:val="002E2677"/>
    <w:rsid w:val="002E268B"/>
    <w:rsid w:val="002E2CBB"/>
    <w:rsid w:val="002E2FF8"/>
    <w:rsid w:val="002E3398"/>
    <w:rsid w:val="002E3509"/>
    <w:rsid w:val="002E38CC"/>
    <w:rsid w:val="002E3EA3"/>
    <w:rsid w:val="002E41FB"/>
    <w:rsid w:val="002E46D0"/>
    <w:rsid w:val="002E4807"/>
    <w:rsid w:val="002E4C08"/>
    <w:rsid w:val="002E4F32"/>
    <w:rsid w:val="002E50DF"/>
    <w:rsid w:val="002E5391"/>
    <w:rsid w:val="002E5674"/>
    <w:rsid w:val="002E5B6C"/>
    <w:rsid w:val="002E5B8A"/>
    <w:rsid w:val="002E5C5C"/>
    <w:rsid w:val="002E635D"/>
    <w:rsid w:val="002E6B3B"/>
    <w:rsid w:val="002E73F4"/>
    <w:rsid w:val="002E7E1C"/>
    <w:rsid w:val="002E7F79"/>
    <w:rsid w:val="002F0698"/>
    <w:rsid w:val="002F0725"/>
    <w:rsid w:val="002F0847"/>
    <w:rsid w:val="002F0A65"/>
    <w:rsid w:val="002F18AF"/>
    <w:rsid w:val="002F1B2D"/>
    <w:rsid w:val="002F2011"/>
    <w:rsid w:val="002F2078"/>
    <w:rsid w:val="002F2202"/>
    <w:rsid w:val="002F236B"/>
    <w:rsid w:val="002F2C0B"/>
    <w:rsid w:val="002F328F"/>
    <w:rsid w:val="002F32BB"/>
    <w:rsid w:val="002F3370"/>
    <w:rsid w:val="002F34C0"/>
    <w:rsid w:val="002F3D55"/>
    <w:rsid w:val="002F3D74"/>
    <w:rsid w:val="002F3DB5"/>
    <w:rsid w:val="002F3EC9"/>
    <w:rsid w:val="002F4049"/>
    <w:rsid w:val="002F40E6"/>
    <w:rsid w:val="002F41DB"/>
    <w:rsid w:val="002F41E3"/>
    <w:rsid w:val="002F4559"/>
    <w:rsid w:val="002F5578"/>
    <w:rsid w:val="002F5BB1"/>
    <w:rsid w:val="002F6902"/>
    <w:rsid w:val="002F6CF1"/>
    <w:rsid w:val="002F6F55"/>
    <w:rsid w:val="002F7004"/>
    <w:rsid w:val="002F7C5F"/>
    <w:rsid w:val="00302281"/>
    <w:rsid w:val="0030244B"/>
    <w:rsid w:val="00302643"/>
    <w:rsid w:val="00302E3A"/>
    <w:rsid w:val="00303150"/>
    <w:rsid w:val="0030326B"/>
    <w:rsid w:val="003036AB"/>
    <w:rsid w:val="00303A68"/>
    <w:rsid w:val="00303BA4"/>
    <w:rsid w:val="00303C93"/>
    <w:rsid w:val="00304C65"/>
    <w:rsid w:val="00304EF8"/>
    <w:rsid w:val="0030504A"/>
    <w:rsid w:val="003055B6"/>
    <w:rsid w:val="0030593F"/>
    <w:rsid w:val="00305AF7"/>
    <w:rsid w:val="00305FE4"/>
    <w:rsid w:val="003063EC"/>
    <w:rsid w:val="00306725"/>
    <w:rsid w:val="00306728"/>
    <w:rsid w:val="00306851"/>
    <w:rsid w:val="00306BDF"/>
    <w:rsid w:val="00306DA1"/>
    <w:rsid w:val="00307DDF"/>
    <w:rsid w:val="00310306"/>
    <w:rsid w:val="003104FF"/>
    <w:rsid w:val="00310720"/>
    <w:rsid w:val="00310738"/>
    <w:rsid w:val="00310A26"/>
    <w:rsid w:val="00310C2F"/>
    <w:rsid w:val="00310D78"/>
    <w:rsid w:val="0031113F"/>
    <w:rsid w:val="00311CCA"/>
    <w:rsid w:val="00311DC5"/>
    <w:rsid w:val="00312516"/>
    <w:rsid w:val="0031257C"/>
    <w:rsid w:val="00312597"/>
    <w:rsid w:val="0031293F"/>
    <w:rsid w:val="00312A60"/>
    <w:rsid w:val="00312AD7"/>
    <w:rsid w:val="00312CAF"/>
    <w:rsid w:val="003132C4"/>
    <w:rsid w:val="00313EA3"/>
    <w:rsid w:val="00315C99"/>
    <w:rsid w:val="00316815"/>
    <w:rsid w:val="00317234"/>
    <w:rsid w:val="003172A5"/>
    <w:rsid w:val="00320449"/>
    <w:rsid w:val="003205FB"/>
    <w:rsid w:val="00320DD3"/>
    <w:rsid w:val="003212E9"/>
    <w:rsid w:val="0032130A"/>
    <w:rsid w:val="0032139D"/>
    <w:rsid w:val="0032199B"/>
    <w:rsid w:val="003227AC"/>
    <w:rsid w:val="003229F6"/>
    <w:rsid w:val="00322A61"/>
    <w:rsid w:val="00322F1C"/>
    <w:rsid w:val="00323375"/>
    <w:rsid w:val="003236B4"/>
    <w:rsid w:val="0032414E"/>
    <w:rsid w:val="00325381"/>
    <w:rsid w:val="00325738"/>
    <w:rsid w:val="00325C10"/>
    <w:rsid w:val="00325CB2"/>
    <w:rsid w:val="00325FCC"/>
    <w:rsid w:val="00326955"/>
    <w:rsid w:val="00326AD9"/>
    <w:rsid w:val="003274BF"/>
    <w:rsid w:val="00327B98"/>
    <w:rsid w:val="00330262"/>
    <w:rsid w:val="00330358"/>
    <w:rsid w:val="003308C3"/>
    <w:rsid w:val="00330A7D"/>
    <w:rsid w:val="00331092"/>
    <w:rsid w:val="00331095"/>
    <w:rsid w:val="003315AC"/>
    <w:rsid w:val="00331CD9"/>
    <w:rsid w:val="0033216C"/>
    <w:rsid w:val="00333124"/>
    <w:rsid w:val="00333412"/>
    <w:rsid w:val="00333795"/>
    <w:rsid w:val="00333900"/>
    <w:rsid w:val="00333AFA"/>
    <w:rsid w:val="00333BC3"/>
    <w:rsid w:val="00334344"/>
    <w:rsid w:val="00334743"/>
    <w:rsid w:val="0033488E"/>
    <w:rsid w:val="003351ED"/>
    <w:rsid w:val="0033531D"/>
    <w:rsid w:val="00335D2C"/>
    <w:rsid w:val="00336174"/>
    <w:rsid w:val="003363FB"/>
    <w:rsid w:val="003366C1"/>
    <w:rsid w:val="00337C7E"/>
    <w:rsid w:val="00337CD8"/>
    <w:rsid w:val="00340015"/>
    <w:rsid w:val="003402A2"/>
    <w:rsid w:val="00340304"/>
    <w:rsid w:val="0034034D"/>
    <w:rsid w:val="00340AC4"/>
    <w:rsid w:val="00340CC0"/>
    <w:rsid w:val="00340E5A"/>
    <w:rsid w:val="00340F12"/>
    <w:rsid w:val="0034131A"/>
    <w:rsid w:val="0034167B"/>
    <w:rsid w:val="00341C18"/>
    <w:rsid w:val="00341E2F"/>
    <w:rsid w:val="00341E96"/>
    <w:rsid w:val="0034272A"/>
    <w:rsid w:val="00342B1F"/>
    <w:rsid w:val="00342E6C"/>
    <w:rsid w:val="00343303"/>
    <w:rsid w:val="003439FD"/>
    <w:rsid w:val="00343EB0"/>
    <w:rsid w:val="0034490D"/>
    <w:rsid w:val="00344DD0"/>
    <w:rsid w:val="00344E92"/>
    <w:rsid w:val="003462B5"/>
    <w:rsid w:val="0034664E"/>
    <w:rsid w:val="00346F51"/>
    <w:rsid w:val="00347B73"/>
    <w:rsid w:val="00347EF2"/>
    <w:rsid w:val="00347F4C"/>
    <w:rsid w:val="00350353"/>
    <w:rsid w:val="0035041E"/>
    <w:rsid w:val="00350492"/>
    <w:rsid w:val="00350510"/>
    <w:rsid w:val="003505D5"/>
    <w:rsid w:val="003505F7"/>
    <w:rsid w:val="0035069B"/>
    <w:rsid w:val="00350B58"/>
    <w:rsid w:val="00350C92"/>
    <w:rsid w:val="00350DFA"/>
    <w:rsid w:val="0035184D"/>
    <w:rsid w:val="003519DA"/>
    <w:rsid w:val="00351A38"/>
    <w:rsid w:val="00351D1C"/>
    <w:rsid w:val="00351E97"/>
    <w:rsid w:val="0035250E"/>
    <w:rsid w:val="00352920"/>
    <w:rsid w:val="00352E38"/>
    <w:rsid w:val="003533DE"/>
    <w:rsid w:val="00353B29"/>
    <w:rsid w:val="00353B4E"/>
    <w:rsid w:val="00353C94"/>
    <w:rsid w:val="00355110"/>
    <w:rsid w:val="00355318"/>
    <w:rsid w:val="003556FD"/>
    <w:rsid w:val="00355787"/>
    <w:rsid w:val="00355D36"/>
    <w:rsid w:val="00356044"/>
    <w:rsid w:val="00356C07"/>
    <w:rsid w:val="00357022"/>
    <w:rsid w:val="00357103"/>
    <w:rsid w:val="00357685"/>
    <w:rsid w:val="00357758"/>
    <w:rsid w:val="003578BC"/>
    <w:rsid w:val="00357990"/>
    <w:rsid w:val="00357A46"/>
    <w:rsid w:val="00357C60"/>
    <w:rsid w:val="00360279"/>
    <w:rsid w:val="00360312"/>
    <w:rsid w:val="00360777"/>
    <w:rsid w:val="00360E9E"/>
    <w:rsid w:val="00361049"/>
    <w:rsid w:val="0036105F"/>
    <w:rsid w:val="0036128F"/>
    <w:rsid w:val="003618F1"/>
    <w:rsid w:val="00361B37"/>
    <w:rsid w:val="00361B6B"/>
    <w:rsid w:val="0036201D"/>
    <w:rsid w:val="0036211B"/>
    <w:rsid w:val="003628DD"/>
    <w:rsid w:val="0036314E"/>
    <w:rsid w:val="0036325F"/>
    <w:rsid w:val="00364B8E"/>
    <w:rsid w:val="00364BC4"/>
    <w:rsid w:val="00364F50"/>
    <w:rsid w:val="00365479"/>
    <w:rsid w:val="00365745"/>
    <w:rsid w:val="00365D64"/>
    <w:rsid w:val="00365FCB"/>
    <w:rsid w:val="00365FDA"/>
    <w:rsid w:val="00367495"/>
    <w:rsid w:val="00367515"/>
    <w:rsid w:val="003705C2"/>
    <w:rsid w:val="0037091F"/>
    <w:rsid w:val="00370C93"/>
    <w:rsid w:val="00370DC6"/>
    <w:rsid w:val="00370DCD"/>
    <w:rsid w:val="0037150E"/>
    <w:rsid w:val="003715B7"/>
    <w:rsid w:val="00372528"/>
    <w:rsid w:val="003726A1"/>
    <w:rsid w:val="00372799"/>
    <w:rsid w:val="00373FF9"/>
    <w:rsid w:val="00374291"/>
    <w:rsid w:val="0037484C"/>
    <w:rsid w:val="003749ED"/>
    <w:rsid w:val="00374B17"/>
    <w:rsid w:val="00374D9D"/>
    <w:rsid w:val="0037535E"/>
    <w:rsid w:val="00375BA6"/>
    <w:rsid w:val="00375BEA"/>
    <w:rsid w:val="00375FDD"/>
    <w:rsid w:val="00376EE5"/>
    <w:rsid w:val="0037708C"/>
    <w:rsid w:val="0037752F"/>
    <w:rsid w:val="00377C31"/>
    <w:rsid w:val="00377EFC"/>
    <w:rsid w:val="00380053"/>
    <w:rsid w:val="00380239"/>
    <w:rsid w:val="003803AC"/>
    <w:rsid w:val="00380603"/>
    <w:rsid w:val="00380879"/>
    <w:rsid w:val="00381EA8"/>
    <w:rsid w:val="00382D63"/>
    <w:rsid w:val="003833C5"/>
    <w:rsid w:val="00383540"/>
    <w:rsid w:val="00383B26"/>
    <w:rsid w:val="00384251"/>
    <w:rsid w:val="0038556F"/>
    <w:rsid w:val="003856D9"/>
    <w:rsid w:val="00385782"/>
    <w:rsid w:val="00385EA3"/>
    <w:rsid w:val="00386145"/>
    <w:rsid w:val="0038686B"/>
    <w:rsid w:val="0038688D"/>
    <w:rsid w:val="00387FB4"/>
    <w:rsid w:val="00390187"/>
    <w:rsid w:val="00390D0E"/>
    <w:rsid w:val="00390F2A"/>
    <w:rsid w:val="00390FE5"/>
    <w:rsid w:val="00391005"/>
    <w:rsid w:val="003911EE"/>
    <w:rsid w:val="0039135B"/>
    <w:rsid w:val="00391426"/>
    <w:rsid w:val="0039171A"/>
    <w:rsid w:val="00391D0E"/>
    <w:rsid w:val="0039255E"/>
    <w:rsid w:val="0039271C"/>
    <w:rsid w:val="00392738"/>
    <w:rsid w:val="00392E74"/>
    <w:rsid w:val="003930AA"/>
    <w:rsid w:val="003932CE"/>
    <w:rsid w:val="00393A3C"/>
    <w:rsid w:val="00393D70"/>
    <w:rsid w:val="00394CB0"/>
    <w:rsid w:val="0039507C"/>
    <w:rsid w:val="00395125"/>
    <w:rsid w:val="00395746"/>
    <w:rsid w:val="0039599C"/>
    <w:rsid w:val="00395C8C"/>
    <w:rsid w:val="00396001"/>
    <w:rsid w:val="0039665B"/>
    <w:rsid w:val="00397DB5"/>
    <w:rsid w:val="003A045F"/>
    <w:rsid w:val="003A0F58"/>
    <w:rsid w:val="003A143C"/>
    <w:rsid w:val="003A198C"/>
    <w:rsid w:val="003A1BA2"/>
    <w:rsid w:val="003A202F"/>
    <w:rsid w:val="003A2161"/>
    <w:rsid w:val="003A23E8"/>
    <w:rsid w:val="003A2707"/>
    <w:rsid w:val="003A2775"/>
    <w:rsid w:val="003A2777"/>
    <w:rsid w:val="003A2E2E"/>
    <w:rsid w:val="003A2FF3"/>
    <w:rsid w:val="003A3AAB"/>
    <w:rsid w:val="003A3CB2"/>
    <w:rsid w:val="003A416B"/>
    <w:rsid w:val="003A45B1"/>
    <w:rsid w:val="003A4C23"/>
    <w:rsid w:val="003A4DBE"/>
    <w:rsid w:val="003A509C"/>
    <w:rsid w:val="003A5317"/>
    <w:rsid w:val="003A56BF"/>
    <w:rsid w:val="003A5A7E"/>
    <w:rsid w:val="003A5C4F"/>
    <w:rsid w:val="003A5DB2"/>
    <w:rsid w:val="003A61BF"/>
    <w:rsid w:val="003A624E"/>
    <w:rsid w:val="003A6875"/>
    <w:rsid w:val="003A6BF2"/>
    <w:rsid w:val="003A7325"/>
    <w:rsid w:val="003A735C"/>
    <w:rsid w:val="003A79C2"/>
    <w:rsid w:val="003A7A0F"/>
    <w:rsid w:val="003B05A2"/>
    <w:rsid w:val="003B0730"/>
    <w:rsid w:val="003B0858"/>
    <w:rsid w:val="003B099A"/>
    <w:rsid w:val="003B0BBC"/>
    <w:rsid w:val="003B1095"/>
    <w:rsid w:val="003B12D6"/>
    <w:rsid w:val="003B1A61"/>
    <w:rsid w:val="003B1BBE"/>
    <w:rsid w:val="003B1F73"/>
    <w:rsid w:val="003B216E"/>
    <w:rsid w:val="003B2B5B"/>
    <w:rsid w:val="003B2E50"/>
    <w:rsid w:val="003B3215"/>
    <w:rsid w:val="003B33C1"/>
    <w:rsid w:val="003B3794"/>
    <w:rsid w:val="003B43D9"/>
    <w:rsid w:val="003B4A72"/>
    <w:rsid w:val="003B4D47"/>
    <w:rsid w:val="003B4DE6"/>
    <w:rsid w:val="003B4F8F"/>
    <w:rsid w:val="003B5194"/>
    <w:rsid w:val="003B51CF"/>
    <w:rsid w:val="003B5B52"/>
    <w:rsid w:val="003B6574"/>
    <w:rsid w:val="003B6877"/>
    <w:rsid w:val="003B6BAA"/>
    <w:rsid w:val="003B7121"/>
    <w:rsid w:val="003C0409"/>
    <w:rsid w:val="003C080E"/>
    <w:rsid w:val="003C0B40"/>
    <w:rsid w:val="003C16B9"/>
    <w:rsid w:val="003C1841"/>
    <w:rsid w:val="003C1851"/>
    <w:rsid w:val="003C19F9"/>
    <w:rsid w:val="003C220A"/>
    <w:rsid w:val="003C2275"/>
    <w:rsid w:val="003C24A1"/>
    <w:rsid w:val="003C24F3"/>
    <w:rsid w:val="003C2B02"/>
    <w:rsid w:val="003C2BFA"/>
    <w:rsid w:val="003C2C84"/>
    <w:rsid w:val="003C2F51"/>
    <w:rsid w:val="003C3318"/>
    <w:rsid w:val="003C36EE"/>
    <w:rsid w:val="003C3B67"/>
    <w:rsid w:val="003C432F"/>
    <w:rsid w:val="003C486D"/>
    <w:rsid w:val="003C4FBE"/>
    <w:rsid w:val="003C5074"/>
    <w:rsid w:val="003C51A2"/>
    <w:rsid w:val="003C549B"/>
    <w:rsid w:val="003C59F5"/>
    <w:rsid w:val="003C5F31"/>
    <w:rsid w:val="003C6175"/>
    <w:rsid w:val="003C6A53"/>
    <w:rsid w:val="003C6BD8"/>
    <w:rsid w:val="003C6CEA"/>
    <w:rsid w:val="003C76D0"/>
    <w:rsid w:val="003C7B04"/>
    <w:rsid w:val="003C7DFA"/>
    <w:rsid w:val="003C7E31"/>
    <w:rsid w:val="003C7E57"/>
    <w:rsid w:val="003D0273"/>
    <w:rsid w:val="003D0300"/>
    <w:rsid w:val="003D08BE"/>
    <w:rsid w:val="003D0A93"/>
    <w:rsid w:val="003D1070"/>
    <w:rsid w:val="003D10E5"/>
    <w:rsid w:val="003D1449"/>
    <w:rsid w:val="003D1676"/>
    <w:rsid w:val="003D1BDE"/>
    <w:rsid w:val="003D1C9F"/>
    <w:rsid w:val="003D2998"/>
    <w:rsid w:val="003D29CF"/>
    <w:rsid w:val="003D2A6F"/>
    <w:rsid w:val="003D2C3E"/>
    <w:rsid w:val="003D2DF1"/>
    <w:rsid w:val="003D32BC"/>
    <w:rsid w:val="003D35A3"/>
    <w:rsid w:val="003D4A14"/>
    <w:rsid w:val="003D4AFD"/>
    <w:rsid w:val="003D4C09"/>
    <w:rsid w:val="003D5230"/>
    <w:rsid w:val="003D5599"/>
    <w:rsid w:val="003D5638"/>
    <w:rsid w:val="003D5847"/>
    <w:rsid w:val="003D5D3B"/>
    <w:rsid w:val="003D5DC1"/>
    <w:rsid w:val="003D641C"/>
    <w:rsid w:val="003D6621"/>
    <w:rsid w:val="003D66A4"/>
    <w:rsid w:val="003D686A"/>
    <w:rsid w:val="003D6BA4"/>
    <w:rsid w:val="003D72B5"/>
    <w:rsid w:val="003D7460"/>
    <w:rsid w:val="003D791F"/>
    <w:rsid w:val="003E00DD"/>
    <w:rsid w:val="003E0165"/>
    <w:rsid w:val="003E03C7"/>
    <w:rsid w:val="003E0BD3"/>
    <w:rsid w:val="003E0D4E"/>
    <w:rsid w:val="003E0F4A"/>
    <w:rsid w:val="003E12E0"/>
    <w:rsid w:val="003E15ED"/>
    <w:rsid w:val="003E2693"/>
    <w:rsid w:val="003E2C3E"/>
    <w:rsid w:val="003E3006"/>
    <w:rsid w:val="003E32BB"/>
    <w:rsid w:val="003E3305"/>
    <w:rsid w:val="003E34F2"/>
    <w:rsid w:val="003E3548"/>
    <w:rsid w:val="003E3ABA"/>
    <w:rsid w:val="003E426C"/>
    <w:rsid w:val="003E4566"/>
    <w:rsid w:val="003E467E"/>
    <w:rsid w:val="003E4ED6"/>
    <w:rsid w:val="003E53DA"/>
    <w:rsid w:val="003E5CA2"/>
    <w:rsid w:val="003E676F"/>
    <w:rsid w:val="003E6A59"/>
    <w:rsid w:val="003E6B48"/>
    <w:rsid w:val="003E70E1"/>
    <w:rsid w:val="003E70E6"/>
    <w:rsid w:val="003E733A"/>
    <w:rsid w:val="003E74DF"/>
    <w:rsid w:val="003E7C07"/>
    <w:rsid w:val="003E7DF3"/>
    <w:rsid w:val="003F05AC"/>
    <w:rsid w:val="003F08B1"/>
    <w:rsid w:val="003F0916"/>
    <w:rsid w:val="003F0E15"/>
    <w:rsid w:val="003F140C"/>
    <w:rsid w:val="003F1648"/>
    <w:rsid w:val="003F18BB"/>
    <w:rsid w:val="003F1B66"/>
    <w:rsid w:val="003F284A"/>
    <w:rsid w:val="003F296F"/>
    <w:rsid w:val="003F2A4F"/>
    <w:rsid w:val="003F2A8D"/>
    <w:rsid w:val="003F4746"/>
    <w:rsid w:val="003F4938"/>
    <w:rsid w:val="003F4A79"/>
    <w:rsid w:val="003F5114"/>
    <w:rsid w:val="003F5A1D"/>
    <w:rsid w:val="003F69DC"/>
    <w:rsid w:val="003F6A76"/>
    <w:rsid w:val="00400446"/>
    <w:rsid w:val="004005D9"/>
    <w:rsid w:val="004006CA"/>
    <w:rsid w:val="00401176"/>
    <w:rsid w:val="004012F1"/>
    <w:rsid w:val="00401417"/>
    <w:rsid w:val="0040269B"/>
    <w:rsid w:val="00402D87"/>
    <w:rsid w:val="004034C4"/>
    <w:rsid w:val="004034F6"/>
    <w:rsid w:val="0040352A"/>
    <w:rsid w:val="00403925"/>
    <w:rsid w:val="0040392C"/>
    <w:rsid w:val="00403F90"/>
    <w:rsid w:val="00404A7A"/>
    <w:rsid w:val="00405D98"/>
    <w:rsid w:val="00406A14"/>
    <w:rsid w:val="004070B3"/>
    <w:rsid w:val="004072CA"/>
    <w:rsid w:val="00410263"/>
    <w:rsid w:val="00410468"/>
    <w:rsid w:val="00410945"/>
    <w:rsid w:val="00411279"/>
    <w:rsid w:val="00411618"/>
    <w:rsid w:val="00411819"/>
    <w:rsid w:val="00411AC1"/>
    <w:rsid w:val="00411BF6"/>
    <w:rsid w:val="00412774"/>
    <w:rsid w:val="00412F38"/>
    <w:rsid w:val="0041372C"/>
    <w:rsid w:val="00413E9B"/>
    <w:rsid w:val="00413FC9"/>
    <w:rsid w:val="00414345"/>
    <w:rsid w:val="00414FF4"/>
    <w:rsid w:val="00415744"/>
    <w:rsid w:val="00415C88"/>
    <w:rsid w:val="00415CE1"/>
    <w:rsid w:val="00415E34"/>
    <w:rsid w:val="004160A4"/>
    <w:rsid w:val="0041646C"/>
    <w:rsid w:val="00416DCE"/>
    <w:rsid w:val="00416DD5"/>
    <w:rsid w:val="00416F13"/>
    <w:rsid w:val="004175B8"/>
    <w:rsid w:val="004179D4"/>
    <w:rsid w:val="00417A23"/>
    <w:rsid w:val="00417CD8"/>
    <w:rsid w:val="00417FE7"/>
    <w:rsid w:val="004201BC"/>
    <w:rsid w:val="0042115C"/>
    <w:rsid w:val="00421E8D"/>
    <w:rsid w:val="004223F8"/>
    <w:rsid w:val="00422DC8"/>
    <w:rsid w:val="00422FDD"/>
    <w:rsid w:val="0042345C"/>
    <w:rsid w:val="004234D6"/>
    <w:rsid w:val="00423A3A"/>
    <w:rsid w:val="00423F23"/>
    <w:rsid w:val="004242A7"/>
    <w:rsid w:val="00424403"/>
    <w:rsid w:val="0042441D"/>
    <w:rsid w:val="0042463F"/>
    <w:rsid w:val="004246E1"/>
    <w:rsid w:val="0042474D"/>
    <w:rsid w:val="00424836"/>
    <w:rsid w:val="00424A32"/>
    <w:rsid w:val="00424A37"/>
    <w:rsid w:val="00424BC0"/>
    <w:rsid w:val="00424F98"/>
    <w:rsid w:val="004254C6"/>
    <w:rsid w:val="00425621"/>
    <w:rsid w:val="004256BE"/>
    <w:rsid w:val="004257C3"/>
    <w:rsid w:val="004259AA"/>
    <w:rsid w:val="0042648A"/>
    <w:rsid w:val="00426681"/>
    <w:rsid w:val="004266FC"/>
    <w:rsid w:val="00426A38"/>
    <w:rsid w:val="0042733C"/>
    <w:rsid w:val="004275B9"/>
    <w:rsid w:val="00427AC2"/>
    <w:rsid w:val="00427BB7"/>
    <w:rsid w:val="00427C04"/>
    <w:rsid w:val="00430241"/>
    <w:rsid w:val="00430A11"/>
    <w:rsid w:val="00430D4B"/>
    <w:rsid w:val="00430D4E"/>
    <w:rsid w:val="00430F39"/>
    <w:rsid w:val="00431352"/>
    <w:rsid w:val="00431A4B"/>
    <w:rsid w:val="00431A6D"/>
    <w:rsid w:val="00431F16"/>
    <w:rsid w:val="0043208D"/>
    <w:rsid w:val="004320B1"/>
    <w:rsid w:val="00432347"/>
    <w:rsid w:val="00432A88"/>
    <w:rsid w:val="00432CBD"/>
    <w:rsid w:val="004336CB"/>
    <w:rsid w:val="004338EF"/>
    <w:rsid w:val="00433F0E"/>
    <w:rsid w:val="004347AB"/>
    <w:rsid w:val="00434BAF"/>
    <w:rsid w:val="0043549A"/>
    <w:rsid w:val="00435731"/>
    <w:rsid w:val="004358C4"/>
    <w:rsid w:val="00435B33"/>
    <w:rsid w:val="00435DFF"/>
    <w:rsid w:val="004360FE"/>
    <w:rsid w:val="0043616F"/>
    <w:rsid w:val="004368FF"/>
    <w:rsid w:val="004369F3"/>
    <w:rsid w:val="00437033"/>
    <w:rsid w:val="0043713B"/>
    <w:rsid w:val="004371E4"/>
    <w:rsid w:val="00437942"/>
    <w:rsid w:val="004379D0"/>
    <w:rsid w:val="004401A6"/>
    <w:rsid w:val="00440267"/>
    <w:rsid w:val="0044037C"/>
    <w:rsid w:val="004403C0"/>
    <w:rsid w:val="0044068C"/>
    <w:rsid w:val="00440CAE"/>
    <w:rsid w:val="00441495"/>
    <w:rsid w:val="00441545"/>
    <w:rsid w:val="004417F4"/>
    <w:rsid w:val="00441FAC"/>
    <w:rsid w:val="0044202A"/>
    <w:rsid w:val="004420A9"/>
    <w:rsid w:val="0044236F"/>
    <w:rsid w:val="00442392"/>
    <w:rsid w:val="00442477"/>
    <w:rsid w:val="00442579"/>
    <w:rsid w:val="00442B8D"/>
    <w:rsid w:val="004432B0"/>
    <w:rsid w:val="00444644"/>
    <w:rsid w:val="0044507D"/>
    <w:rsid w:val="004453CA"/>
    <w:rsid w:val="00445708"/>
    <w:rsid w:val="0044589E"/>
    <w:rsid w:val="004458EC"/>
    <w:rsid w:val="0044656E"/>
    <w:rsid w:val="004468A7"/>
    <w:rsid w:val="00446B0B"/>
    <w:rsid w:val="00446DBD"/>
    <w:rsid w:val="004476A9"/>
    <w:rsid w:val="00447842"/>
    <w:rsid w:val="004479DF"/>
    <w:rsid w:val="00450DFC"/>
    <w:rsid w:val="00451013"/>
    <w:rsid w:val="00451C8D"/>
    <w:rsid w:val="00452478"/>
    <w:rsid w:val="00452ACF"/>
    <w:rsid w:val="00453549"/>
    <w:rsid w:val="00453E8A"/>
    <w:rsid w:val="0045423B"/>
    <w:rsid w:val="0045473E"/>
    <w:rsid w:val="00454906"/>
    <w:rsid w:val="00454D13"/>
    <w:rsid w:val="00454E6C"/>
    <w:rsid w:val="004550B1"/>
    <w:rsid w:val="0045526E"/>
    <w:rsid w:val="004553E5"/>
    <w:rsid w:val="00455CC4"/>
    <w:rsid w:val="0045611A"/>
    <w:rsid w:val="00456584"/>
    <w:rsid w:val="00456B5E"/>
    <w:rsid w:val="00456EA6"/>
    <w:rsid w:val="004579BA"/>
    <w:rsid w:val="00457C2E"/>
    <w:rsid w:val="00457CF8"/>
    <w:rsid w:val="00457E61"/>
    <w:rsid w:val="0046006B"/>
    <w:rsid w:val="0046026A"/>
    <w:rsid w:val="00460636"/>
    <w:rsid w:val="00461736"/>
    <w:rsid w:val="00461AFD"/>
    <w:rsid w:val="00461FC6"/>
    <w:rsid w:val="004622A6"/>
    <w:rsid w:val="00462845"/>
    <w:rsid w:val="0046287D"/>
    <w:rsid w:val="004629F1"/>
    <w:rsid w:val="00462E80"/>
    <w:rsid w:val="00462EAD"/>
    <w:rsid w:val="0046302C"/>
    <w:rsid w:val="0046344D"/>
    <w:rsid w:val="00463E79"/>
    <w:rsid w:val="00464A3E"/>
    <w:rsid w:val="00464DAD"/>
    <w:rsid w:val="00465292"/>
    <w:rsid w:val="004656F5"/>
    <w:rsid w:val="00465BAF"/>
    <w:rsid w:val="00465C83"/>
    <w:rsid w:val="00465F4F"/>
    <w:rsid w:val="00466341"/>
    <w:rsid w:val="0046638B"/>
    <w:rsid w:val="00466707"/>
    <w:rsid w:val="00466D6B"/>
    <w:rsid w:val="004672AD"/>
    <w:rsid w:val="004673AF"/>
    <w:rsid w:val="00470BFA"/>
    <w:rsid w:val="00470C15"/>
    <w:rsid w:val="00470C68"/>
    <w:rsid w:val="0047189C"/>
    <w:rsid w:val="00471D45"/>
    <w:rsid w:val="004725A8"/>
    <w:rsid w:val="0047295C"/>
    <w:rsid w:val="004732E7"/>
    <w:rsid w:val="004735ED"/>
    <w:rsid w:val="00473699"/>
    <w:rsid w:val="004739D2"/>
    <w:rsid w:val="00474102"/>
    <w:rsid w:val="0047413D"/>
    <w:rsid w:val="00474293"/>
    <w:rsid w:val="00474A75"/>
    <w:rsid w:val="0047542C"/>
    <w:rsid w:val="00475924"/>
    <w:rsid w:val="00475A7F"/>
    <w:rsid w:val="00475B70"/>
    <w:rsid w:val="00475D09"/>
    <w:rsid w:val="0047692A"/>
    <w:rsid w:val="004769C5"/>
    <w:rsid w:val="00476B2C"/>
    <w:rsid w:val="00477046"/>
    <w:rsid w:val="004772AD"/>
    <w:rsid w:val="00477C31"/>
    <w:rsid w:val="00477D52"/>
    <w:rsid w:val="00480089"/>
    <w:rsid w:val="00480164"/>
    <w:rsid w:val="0048032B"/>
    <w:rsid w:val="004807F2"/>
    <w:rsid w:val="00480E77"/>
    <w:rsid w:val="004814A7"/>
    <w:rsid w:val="00481659"/>
    <w:rsid w:val="0048171C"/>
    <w:rsid w:val="00481819"/>
    <w:rsid w:val="004818CE"/>
    <w:rsid w:val="00481C6D"/>
    <w:rsid w:val="00481C88"/>
    <w:rsid w:val="00482950"/>
    <w:rsid w:val="00482D69"/>
    <w:rsid w:val="004831E2"/>
    <w:rsid w:val="00483236"/>
    <w:rsid w:val="00483246"/>
    <w:rsid w:val="0048330E"/>
    <w:rsid w:val="00483579"/>
    <w:rsid w:val="004836EF"/>
    <w:rsid w:val="004837BB"/>
    <w:rsid w:val="004837BD"/>
    <w:rsid w:val="004838DA"/>
    <w:rsid w:val="00483AE5"/>
    <w:rsid w:val="0048483C"/>
    <w:rsid w:val="0048492B"/>
    <w:rsid w:val="004849CE"/>
    <w:rsid w:val="00484F02"/>
    <w:rsid w:val="004852F8"/>
    <w:rsid w:val="0048568D"/>
    <w:rsid w:val="00485B0B"/>
    <w:rsid w:val="00486108"/>
    <w:rsid w:val="004861E2"/>
    <w:rsid w:val="00486E4F"/>
    <w:rsid w:val="00486F93"/>
    <w:rsid w:val="00487235"/>
    <w:rsid w:val="00487407"/>
    <w:rsid w:val="00487571"/>
    <w:rsid w:val="004875A0"/>
    <w:rsid w:val="00490087"/>
    <w:rsid w:val="0049017D"/>
    <w:rsid w:val="00491336"/>
    <w:rsid w:val="0049135A"/>
    <w:rsid w:val="00491845"/>
    <w:rsid w:val="00491D27"/>
    <w:rsid w:val="00491E72"/>
    <w:rsid w:val="004923B1"/>
    <w:rsid w:val="0049283C"/>
    <w:rsid w:val="00492EC8"/>
    <w:rsid w:val="004931BB"/>
    <w:rsid w:val="0049389B"/>
    <w:rsid w:val="004938A2"/>
    <w:rsid w:val="00493A07"/>
    <w:rsid w:val="00493E81"/>
    <w:rsid w:val="0049403A"/>
    <w:rsid w:val="004949D6"/>
    <w:rsid w:val="00494BF3"/>
    <w:rsid w:val="00494E09"/>
    <w:rsid w:val="00495EDD"/>
    <w:rsid w:val="004961DF"/>
    <w:rsid w:val="00496450"/>
    <w:rsid w:val="004967A2"/>
    <w:rsid w:val="00496BDE"/>
    <w:rsid w:val="00496D2A"/>
    <w:rsid w:val="00496D33"/>
    <w:rsid w:val="00496D9C"/>
    <w:rsid w:val="00497010"/>
    <w:rsid w:val="00497652"/>
    <w:rsid w:val="00497824"/>
    <w:rsid w:val="00497DFD"/>
    <w:rsid w:val="00497F40"/>
    <w:rsid w:val="004A00E4"/>
    <w:rsid w:val="004A02C4"/>
    <w:rsid w:val="004A05DB"/>
    <w:rsid w:val="004A0A28"/>
    <w:rsid w:val="004A11BE"/>
    <w:rsid w:val="004A1391"/>
    <w:rsid w:val="004A1B66"/>
    <w:rsid w:val="004A1B75"/>
    <w:rsid w:val="004A2482"/>
    <w:rsid w:val="004A26B4"/>
    <w:rsid w:val="004A294F"/>
    <w:rsid w:val="004A2C2B"/>
    <w:rsid w:val="004A2DAE"/>
    <w:rsid w:val="004A2DEA"/>
    <w:rsid w:val="004A3D9F"/>
    <w:rsid w:val="004A3EE2"/>
    <w:rsid w:val="004A462D"/>
    <w:rsid w:val="004A46E8"/>
    <w:rsid w:val="004A519F"/>
    <w:rsid w:val="004A5A16"/>
    <w:rsid w:val="004A6000"/>
    <w:rsid w:val="004A6416"/>
    <w:rsid w:val="004A64B7"/>
    <w:rsid w:val="004A6573"/>
    <w:rsid w:val="004A6C02"/>
    <w:rsid w:val="004A6D22"/>
    <w:rsid w:val="004A6FBE"/>
    <w:rsid w:val="004A76B1"/>
    <w:rsid w:val="004A7B11"/>
    <w:rsid w:val="004B040E"/>
    <w:rsid w:val="004B1236"/>
    <w:rsid w:val="004B1915"/>
    <w:rsid w:val="004B20C4"/>
    <w:rsid w:val="004B2179"/>
    <w:rsid w:val="004B2249"/>
    <w:rsid w:val="004B238D"/>
    <w:rsid w:val="004B2493"/>
    <w:rsid w:val="004B24FD"/>
    <w:rsid w:val="004B29B4"/>
    <w:rsid w:val="004B2CD5"/>
    <w:rsid w:val="004B38C5"/>
    <w:rsid w:val="004B3A11"/>
    <w:rsid w:val="004B4F10"/>
    <w:rsid w:val="004B562D"/>
    <w:rsid w:val="004B57CC"/>
    <w:rsid w:val="004B58C2"/>
    <w:rsid w:val="004B58C7"/>
    <w:rsid w:val="004B59A9"/>
    <w:rsid w:val="004B59D8"/>
    <w:rsid w:val="004B5C57"/>
    <w:rsid w:val="004B633E"/>
    <w:rsid w:val="004B6786"/>
    <w:rsid w:val="004B6FC3"/>
    <w:rsid w:val="004B79C5"/>
    <w:rsid w:val="004B7D6D"/>
    <w:rsid w:val="004C0014"/>
    <w:rsid w:val="004C0064"/>
    <w:rsid w:val="004C068E"/>
    <w:rsid w:val="004C0835"/>
    <w:rsid w:val="004C0BA4"/>
    <w:rsid w:val="004C0C60"/>
    <w:rsid w:val="004C11C1"/>
    <w:rsid w:val="004C245A"/>
    <w:rsid w:val="004C2921"/>
    <w:rsid w:val="004C2E5D"/>
    <w:rsid w:val="004C2FBF"/>
    <w:rsid w:val="004C305C"/>
    <w:rsid w:val="004C342D"/>
    <w:rsid w:val="004C3722"/>
    <w:rsid w:val="004C430F"/>
    <w:rsid w:val="004C457B"/>
    <w:rsid w:val="004C4B78"/>
    <w:rsid w:val="004C4D6C"/>
    <w:rsid w:val="004C5564"/>
    <w:rsid w:val="004C568A"/>
    <w:rsid w:val="004C56EE"/>
    <w:rsid w:val="004C5D52"/>
    <w:rsid w:val="004C6F35"/>
    <w:rsid w:val="004C706A"/>
    <w:rsid w:val="004C768D"/>
    <w:rsid w:val="004C7D51"/>
    <w:rsid w:val="004C7F0A"/>
    <w:rsid w:val="004D063F"/>
    <w:rsid w:val="004D0888"/>
    <w:rsid w:val="004D13AC"/>
    <w:rsid w:val="004D1651"/>
    <w:rsid w:val="004D190E"/>
    <w:rsid w:val="004D1CDD"/>
    <w:rsid w:val="004D2244"/>
    <w:rsid w:val="004D24C5"/>
    <w:rsid w:val="004D26A4"/>
    <w:rsid w:val="004D3A03"/>
    <w:rsid w:val="004D3F9B"/>
    <w:rsid w:val="004D40E3"/>
    <w:rsid w:val="004D40F4"/>
    <w:rsid w:val="004D4275"/>
    <w:rsid w:val="004D4477"/>
    <w:rsid w:val="004D5454"/>
    <w:rsid w:val="004D549A"/>
    <w:rsid w:val="004D55FB"/>
    <w:rsid w:val="004D5687"/>
    <w:rsid w:val="004D58AA"/>
    <w:rsid w:val="004D58DE"/>
    <w:rsid w:val="004D5EF5"/>
    <w:rsid w:val="004D61A2"/>
    <w:rsid w:val="004D62D0"/>
    <w:rsid w:val="004D6D88"/>
    <w:rsid w:val="004D7104"/>
    <w:rsid w:val="004D7177"/>
    <w:rsid w:val="004D7643"/>
    <w:rsid w:val="004D788A"/>
    <w:rsid w:val="004D7A6A"/>
    <w:rsid w:val="004D7BEB"/>
    <w:rsid w:val="004E013A"/>
    <w:rsid w:val="004E02D2"/>
    <w:rsid w:val="004E099B"/>
    <w:rsid w:val="004E0D0A"/>
    <w:rsid w:val="004E0EDD"/>
    <w:rsid w:val="004E1470"/>
    <w:rsid w:val="004E1772"/>
    <w:rsid w:val="004E1A62"/>
    <w:rsid w:val="004E1BEC"/>
    <w:rsid w:val="004E1C01"/>
    <w:rsid w:val="004E24C6"/>
    <w:rsid w:val="004E29A9"/>
    <w:rsid w:val="004E30AF"/>
    <w:rsid w:val="004E3384"/>
    <w:rsid w:val="004E3982"/>
    <w:rsid w:val="004E3DBE"/>
    <w:rsid w:val="004E43C6"/>
    <w:rsid w:val="004E4743"/>
    <w:rsid w:val="004E4916"/>
    <w:rsid w:val="004E4B43"/>
    <w:rsid w:val="004E53EE"/>
    <w:rsid w:val="004E56FE"/>
    <w:rsid w:val="004E5A17"/>
    <w:rsid w:val="004E5AE9"/>
    <w:rsid w:val="004E5EEE"/>
    <w:rsid w:val="004E613F"/>
    <w:rsid w:val="004E62B9"/>
    <w:rsid w:val="004E6361"/>
    <w:rsid w:val="004E64E9"/>
    <w:rsid w:val="004E658E"/>
    <w:rsid w:val="004E65AF"/>
    <w:rsid w:val="004E691F"/>
    <w:rsid w:val="004E6953"/>
    <w:rsid w:val="004E6C6B"/>
    <w:rsid w:val="004E7968"/>
    <w:rsid w:val="004E79A2"/>
    <w:rsid w:val="004E7CD4"/>
    <w:rsid w:val="004E7F17"/>
    <w:rsid w:val="004F00D1"/>
    <w:rsid w:val="004F098F"/>
    <w:rsid w:val="004F0D0A"/>
    <w:rsid w:val="004F0DDD"/>
    <w:rsid w:val="004F101D"/>
    <w:rsid w:val="004F14E6"/>
    <w:rsid w:val="004F1D1F"/>
    <w:rsid w:val="004F205A"/>
    <w:rsid w:val="004F20A5"/>
    <w:rsid w:val="004F21CF"/>
    <w:rsid w:val="004F2B03"/>
    <w:rsid w:val="004F315F"/>
    <w:rsid w:val="004F32D1"/>
    <w:rsid w:val="004F358E"/>
    <w:rsid w:val="004F3950"/>
    <w:rsid w:val="004F4549"/>
    <w:rsid w:val="004F5067"/>
    <w:rsid w:val="004F5510"/>
    <w:rsid w:val="004F55C1"/>
    <w:rsid w:val="004F5BCB"/>
    <w:rsid w:val="004F605F"/>
    <w:rsid w:val="004F62DC"/>
    <w:rsid w:val="004F6DDF"/>
    <w:rsid w:val="004F70B3"/>
    <w:rsid w:val="004F71CD"/>
    <w:rsid w:val="004F7CA9"/>
    <w:rsid w:val="004F7EBB"/>
    <w:rsid w:val="0050009A"/>
    <w:rsid w:val="00500A42"/>
    <w:rsid w:val="00500D13"/>
    <w:rsid w:val="00500D4B"/>
    <w:rsid w:val="0050135A"/>
    <w:rsid w:val="00502703"/>
    <w:rsid w:val="00502757"/>
    <w:rsid w:val="00502A96"/>
    <w:rsid w:val="00503463"/>
    <w:rsid w:val="00504549"/>
    <w:rsid w:val="00505DCD"/>
    <w:rsid w:val="00505E07"/>
    <w:rsid w:val="005064B8"/>
    <w:rsid w:val="0050667E"/>
    <w:rsid w:val="00506DFB"/>
    <w:rsid w:val="0050709B"/>
    <w:rsid w:val="00507320"/>
    <w:rsid w:val="005073BD"/>
    <w:rsid w:val="0050762E"/>
    <w:rsid w:val="00510060"/>
    <w:rsid w:val="005100E0"/>
    <w:rsid w:val="0051053D"/>
    <w:rsid w:val="00510FDC"/>
    <w:rsid w:val="0051110C"/>
    <w:rsid w:val="005123E0"/>
    <w:rsid w:val="00512985"/>
    <w:rsid w:val="005134FB"/>
    <w:rsid w:val="005134FC"/>
    <w:rsid w:val="005136BD"/>
    <w:rsid w:val="00513968"/>
    <w:rsid w:val="00513C86"/>
    <w:rsid w:val="00514721"/>
    <w:rsid w:val="00514A6B"/>
    <w:rsid w:val="00515097"/>
    <w:rsid w:val="005150D4"/>
    <w:rsid w:val="00515414"/>
    <w:rsid w:val="0051587D"/>
    <w:rsid w:val="00516452"/>
    <w:rsid w:val="00516E58"/>
    <w:rsid w:val="00517131"/>
    <w:rsid w:val="00517299"/>
    <w:rsid w:val="00517A3B"/>
    <w:rsid w:val="00517ED0"/>
    <w:rsid w:val="005201C0"/>
    <w:rsid w:val="00520224"/>
    <w:rsid w:val="00520573"/>
    <w:rsid w:val="005210AC"/>
    <w:rsid w:val="00521218"/>
    <w:rsid w:val="00521881"/>
    <w:rsid w:val="00521982"/>
    <w:rsid w:val="00521A38"/>
    <w:rsid w:val="00521DCC"/>
    <w:rsid w:val="005226CE"/>
    <w:rsid w:val="0052279B"/>
    <w:rsid w:val="0052295C"/>
    <w:rsid w:val="00522CC7"/>
    <w:rsid w:val="0052319E"/>
    <w:rsid w:val="0052354B"/>
    <w:rsid w:val="00524132"/>
    <w:rsid w:val="00524203"/>
    <w:rsid w:val="005244A0"/>
    <w:rsid w:val="00524688"/>
    <w:rsid w:val="00524789"/>
    <w:rsid w:val="00524797"/>
    <w:rsid w:val="005249AA"/>
    <w:rsid w:val="005253F5"/>
    <w:rsid w:val="00525909"/>
    <w:rsid w:val="005259B1"/>
    <w:rsid w:val="00525D4E"/>
    <w:rsid w:val="00526361"/>
    <w:rsid w:val="00527931"/>
    <w:rsid w:val="0052794B"/>
    <w:rsid w:val="00527D0B"/>
    <w:rsid w:val="00527EA7"/>
    <w:rsid w:val="00527F4E"/>
    <w:rsid w:val="00530006"/>
    <w:rsid w:val="0053035D"/>
    <w:rsid w:val="005303ED"/>
    <w:rsid w:val="00530988"/>
    <w:rsid w:val="00531023"/>
    <w:rsid w:val="0053126B"/>
    <w:rsid w:val="005317D0"/>
    <w:rsid w:val="00532526"/>
    <w:rsid w:val="005328D9"/>
    <w:rsid w:val="005329C5"/>
    <w:rsid w:val="00532E5B"/>
    <w:rsid w:val="00533D4A"/>
    <w:rsid w:val="00533E8A"/>
    <w:rsid w:val="0053465D"/>
    <w:rsid w:val="00535069"/>
    <w:rsid w:val="005352D0"/>
    <w:rsid w:val="005355FB"/>
    <w:rsid w:val="00535AEF"/>
    <w:rsid w:val="00535B15"/>
    <w:rsid w:val="00535F54"/>
    <w:rsid w:val="00536B0E"/>
    <w:rsid w:val="00536B59"/>
    <w:rsid w:val="00536CAE"/>
    <w:rsid w:val="00537238"/>
    <w:rsid w:val="005379EF"/>
    <w:rsid w:val="00537B07"/>
    <w:rsid w:val="00540154"/>
    <w:rsid w:val="005405EA"/>
    <w:rsid w:val="005409EB"/>
    <w:rsid w:val="00541059"/>
    <w:rsid w:val="005412E0"/>
    <w:rsid w:val="0054149F"/>
    <w:rsid w:val="005415D7"/>
    <w:rsid w:val="00541735"/>
    <w:rsid w:val="00541EFF"/>
    <w:rsid w:val="00542511"/>
    <w:rsid w:val="00542639"/>
    <w:rsid w:val="00542A4B"/>
    <w:rsid w:val="00542D68"/>
    <w:rsid w:val="00543753"/>
    <w:rsid w:val="00543AC5"/>
    <w:rsid w:val="00543B58"/>
    <w:rsid w:val="00543CFB"/>
    <w:rsid w:val="0054439F"/>
    <w:rsid w:val="005444CD"/>
    <w:rsid w:val="00544BC2"/>
    <w:rsid w:val="00544F04"/>
    <w:rsid w:val="0054586C"/>
    <w:rsid w:val="005459BB"/>
    <w:rsid w:val="00545C2A"/>
    <w:rsid w:val="0054647E"/>
    <w:rsid w:val="005465E5"/>
    <w:rsid w:val="00547128"/>
    <w:rsid w:val="005473D8"/>
    <w:rsid w:val="00547622"/>
    <w:rsid w:val="0054794B"/>
    <w:rsid w:val="00550176"/>
    <w:rsid w:val="00550413"/>
    <w:rsid w:val="00550465"/>
    <w:rsid w:val="0055096E"/>
    <w:rsid w:val="00550DF4"/>
    <w:rsid w:val="00550FF4"/>
    <w:rsid w:val="0055121D"/>
    <w:rsid w:val="00551322"/>
    <w:rsid w:val="0055136B"/>
    <w:rsid w:val="005515A6"/>
    <w:rsid w:val="00551882"/>
    <w:rsid w:val="0055193A"/>
    <w:rsid w:val="00552463"/>
    <w:rsid w:val="00552A47"/>
    <w:rsid w:val="00552FE5"/>
    <w:rsid w:val="005530C6"/>
    <w:rsid w:val="00553409"/>
    <w:rsid w:val="00553671"/>
    <w:rsid w:val="005537AA"/>
    <w:rsid w:val="00553C02"/>
    <w:rsid w:val="00554E4F"/>
    <w:rsid w:val="005551E9"/>
    <w:rsid w:val="005553E7"/>
    <w:rsid w:val="00555E0F"/>
    <w:rsid w:val="00556589"/>
    <w:rsid w:val="00556622"/>
    <w:rsid w:val="00556732"/>
    <w:rsid w:val="005567F8"/>
    <w:rsid w:val="005568B0"/>
    <w:rsid w:val="005569E2"/>
    <w:rsid w:val="00556BE6"/>
    <w:rsid w:val="005578DA"/>
    <w:rsid w:val="00557A82"/>
    <w:rsid w:val="005600AB"/>
    <w:rsid w:val="00560FD5"/>
    <w:rsid w:val="00561118"/>
    <w:rsid w:val="00561267"/>
    <w:rsid w:val="0056190B"/>
    <w:rsid w:val="00561B93"/>
    <w:rsid w:val="00561EAF"/>
    <w:rsid w:val="00561F9E"/>
    <w:rsid w:val="00562F18"/>
    <w:rsid w:val="005632E8"/>
    <w:rsid w:val="00564219"/>
    <w:rsid w:val="00564CE9"/>
    <w:rsid w:val="00565586"/>
    <w:rsid w:val="00565743"/>
    <w:rsid w:val="00565846"/>
    <w:rsid w:val="005659E4"/>
    <w:rsid w:val="00565C3F"/>
    <w:rsid w:val="00565E5F"/>
    <w:rsid w:val="00565ECC"/>
    <w:rsid w:val="00566360"/>
    <w:rsid w:val="005666BA"/>
    <w:rsid w:val="005666F1"/>
    <w:rsid w:val="00566A34"/>
    <w:rsid w:val="00566EBE"/>
    <w:rsid w:val="005673A0"/>
    <w:rsid w:val="00567C0B"/>
    <w:rsid w:val="00567CB3"/>
    <w:rsid w:val="00567D29"/>
    <w:rsid w:val="0057045F"/>
    <w:rsid w:val="005704DA"/>
    <w:rsid w:val="005707AB"/>
    <w:rsid w:val="005708F0"/>
    <w:rsid w:val="00570986"/>
    <w:rsid w:val="00571022"/>
    <w:rsid w:val="00571639"/>
    <w:rsid w:val="00571C72"/>
    <w:rsid w:val="00571FB6"/>
    <w:rsid w:val="00572270"/>
    <w:rsid w:val="005727E9"/>
    <w:rsid w:val="00572AB9"/>
    <w:rsid w:val="00572AEC"/>
    <w:rsid w:val="00572B19"/>
    <w:rsid w:val="00572D58"/>
    <w:rsid w:val="00572E8E"/>
    <w:rsid w:val="00573612"/>
    <w:rsid w:val="0057460F"/>
    <w:rsid w:val="00574D1D"/>
    <w:rsid w:val="00574FB9"/>
    <w:rsid w:val="00575002"/>
    <w:rsid w:val="005750D4"/>
    <w:rsid w:val="005753AD"/>
    <w:rsid w:val="005755B3"/>
    <w:rsid w:val="00575E47"/>
    <w:rsid w:val="005760D1"/>
    <w:rsid w:val="005765EE"/>
    <w:rsid w:val="00576DC8"/>
    <w:rsid w:val="00576EC1"/>
    <w:rsid w:val="005771F9"/>
    <w:rsid w:val="005775E8"/>
    <w:rsid w:val="005776BE"/>
    <w:rsid w:val="005800AE"/>
    <w:rsid w:val="00580B8F"/>
    <w:rsid w:val="00581C43"/>
    <w:rsid w:val="00581C6D"/>
    <w:rsid w:val="00581CFA"/>
    <w:rsid w:val="00581DF7"/>
    <w:rsid w:val="0058201A"/>
    <w:rsid w:val="00582151"/>
    <w:rsid w:val="005821FA"/>
    <w:rsid w:val="00582883"/>
    <w:rsid w:val="00584060"/>
    <w:rsid w:val="005845CB"/>
    <w:rsid w:val="005846EA"/>
    <w:rsid w:val="00584724"/>
    <w:rsid w:val="00584969"/>
    <w:rsid w:val="005853A5"/>
    <w:rsid w:val="005855E3"/>
    <w:rsid w:val="00585833"/>
    <w:rsid w:val="00585C2E"/>
    <w:rsid w:val="00585E81"/>
    <w:rsid w:val="00585E9D"/>
    <w:rsid w:val="005863F2"/>
    <w:rsid w:val="0058660C"/>
    <w:rsid w:val="00586A76"/>
    <w:rsid w:val="00587592"/>
    <w:rsid w:val="00587E4B"/>
    <w:rsid w:val="005900C8"/>
    <w:rsid w:val="005901F0"/>
    <w:rsid w:val="0059025D"/>
    <w:rsid w:val="005909DB"/>
    <w:rsid w:val="00590C12"/>
    <w:rsid w:val="00590D15"/>
    <w:rsid w:val="005912A2"/>
    <w:rsid w:val="005912BE"/>
    <w:rsid w:val="005912FD"/>
    <w:rsid w:val="00591580"/>
    <w:rsid w:val="0059160B"/>
    <w:rsid w:val="005924C5"/>
    <w:rsid w:val="00592984"/>
    <w:rsid w:val="00592986"/>
    <w:rsid w:val="0059299D"/>
    <w:rsid w:val="00592AE1"/>
    <w:rsid w:val="00592D8B"/>
    <w:rsid w:val="00593402"/>
    <w:rsid w:val="005935E1"/>
    <w:rsid w:val="0059465A"/>
    <w:rsid w:val="00595B44"/>
    <w:rsid w:val="0059610D"/>
    <w:rsid w:val="005967D0"/>
    <w:rsid w:val="00596B56"/>
    <w:rsid w:val="00596C93"/>
    <w:rsid w:val="005976AC"/>
    <w:rsid w:val="00597D52"/>
    <w:rsid w:val="005A03B1"/>
    <w:rsid w:val="005A07F6"/>
    <w:rsid w:val="005A0956"/>
    <w:rsid w:val="005A0E41"/>
    <w:rsid w:val="005A0F53"/>
    <w:rsid w:val="005A13D6"/>
    <w:rsid w:val="005A1D2A"/>
    <w:rsid w:val="005A1DCC"/>
    <w:rsid w:val="005A220A"/>
    <w:rsid w:val="005A2549"/>
    <w:rsid w:val="005A29A2"/>
    <w:rsid w:val="005A2A6E"/>
    <w:rsid w:val="005A2B56"/>
    <w:rsid w:val="005A32B8"/>
    <w:rsid w:val="005A38EF"/>
    <w:rsid w:val="005A3D13"/>
    <w:rsid w:val="005A44A0"/>
    <w:rsid w:val="005A45A0"/>
    <w:rsid w:val="005A4AE9"/>
    <w:rsid w:val="005A5722"/>
    <w:rsid w:val="005A59F9"/>
    <w:rsid w:val="005A5AE9"/>
    <w:rsid w:val="005A5E12"/>
    <w:rsid w:val="005A6148"/>
    <w:rsid w:val="005A655D"/>
    <w:rsid w:val="005A6C50"/>
    <w:rsid w:val="005A7A2C"/>
    <w:rsid w:val="005A7F09"/>
    <w:rsid w:val="005B01D5"/>
    <w:rsid w:val="005B0C24"/>
    <w:rsid w:val="005B0D97"/>
    <w:rsid w:val="005B0F3C"/>
    <w:rsid w:val="005B11A1"/>
    <w:rsid w:val="005B1365"/>
    <w:rsid w:val="005B14C3"/>
    <w:rsid w:val="005B1523"/>
    <w:rsid w:val="005B1E1D"/>
    <w:rsid w:val="005B1F4A"/>
    <w:rsid w:val="005B238E"/>
    <w:rsid w:val="005B25D9"/>
    <w:rsid w:val="005B266C"/>
    <w:rsid w:val="005B2E5C"/>
    <w:rsid w:val="005B3C26"/>
    <w:rsid w:val="005B4320"/>
    <w:rsid w:val="005B4971"/>
    <w:rsid w:val="005B4A8D"/>
    <w:rsid w:val="005B4D6F"/>
    <w:rsid w:val="005B51D3"/>
    <w:rsid w:val="005B5351"/>
    <w:rsid w:val="005B5936"/>
    <w:rsid w:val="005B5ED2"/>
    <w:rsid w:val="005B6293"/>
    <w:rsid w:val="005B6D8D"/>
    <w:rsid w:val="005B6EFF"/>
    <w:rsid w:val="005B6FC1"/>
    <w:rsid w:val="005B7D09"/>
    <w:rsid w:val="005C131C"/>
    <w:rsid w:val="005C13E7"/>
    <w:rsid w:val="005C1879"/>
    <w:rsid w:val="005C22E3"/>
    <w:rsid w:val="005C246C"/>
    <w:rsid w:val="005C27D8"/>
    <w:rsid w:val="005C280A"/>
    <w:rsid w:val="005C2E16"/>
    <w:rsid w:val="005C3B91"/>
    <w:rsid w:val="005C3E22"/>
    <w:rsid w:val="005C4075"/>
    <w:rsid w:val="005C4E6C"/>
    <w:rsid w:val="005C51EC"/>
    <w:rsid w:val="005C5B8A"/>
    <w:rsid w:val="005C6F4F"/>
    <w:rsid w:val="005C6F61"/>
    <w:rsid w:val="005C75EA"/>
    <w:rsid w:val="005C7C76"/>
    <w:rsid w:val="005C7EF7"/>
    <w:rsid w:val="005D00A6"/>
    <w:rsid w:val="005D0491"/>
    <w:rsid w:val="005D1515"/>
    <w:rsid w:val="005D1A9D"/>
    <w:rsid w:val="005D204E"/>
    <w:rsid w:val="005D217F"/>
    <w:rsid w:val="005D2564"/>
    <w:rsid w:val="005D29CC"/>
    <w:rsid w:val="005D3B77"/>
    <w:rsid w:val="005D40BD"/>
    <w:rsid w:val="005D42AC"/>
    <w:rsid w:val="005D45DD"/>
    <w:rsid w:val="005D4890"/>
    <w:rsid w:val="005D4B6F"/>
    <w:rsid w:val="005D4E75"/>
    <w:rsid w:val="005D5119"/>
    <w:rsid w:val="005D533F"/>
    <w:rsid w:val="005D5537"/>
    <w:rsid w:val="005D5AFF"/>
    <w:rsid w:val="005D5C0F"/>
    <w:rsid w:val="005D5EE1"/>
    <w:rsid w:val="005D5F5A"/>
    <w:rsid w:val="005D60B7"/>
    <w:rsid w:val="005D653C"/>
    <w:rsid w:val="005D6AA4"/>
    <w:rsid w:val="005D76B1"/>
    <w:rsid w:val="005D7ECD"/>
    <w:rsid w:val="005E0257"/>
    <w:rsid w:val="005E085A"/>
    <w:rsid w:val="005E0EBF"/>
    <w:rsid w:val="005E0F4E"/>
    <w:rsid w:val="005E0F61"/>
    <w:rsid w:val="005E0FD2"/>
    <w:rsid w:val="005E105D"/>
    <w:rsid w:val="005E10CB"/>
    <w:rsid w:val="005E1517"/>
    <w:rsid w:val="005E2B4A"/>
    <w:rsid w:val="005E2C56"/>
    <w:rsid w:val="005E3717"/>
    <w:rsid w:val="005E3A96"/>
    <w:rsid w:val="005E420B"/>
    <w:rsid w:val="005E42AF"/>
    <w:rsid w:val="005E42BD"/>
    <w:rsid w:val="005E48C4"/>
    <w:rsid w:val="005E52F3"/>
    <w:rsid w:val="005E5C31"/>
    <w:rsid w:val="005E5FB8"/>
    <w:rsid w:val="005E61F0"/>
    <w:rsid w:val="005E63F3"/>
    <w:rsid w:val="005E6D3E"/>
    <w:rsid w:val="005E6D9C"/>
    <w:rsid w:val="005E7D20"/>
    <w:rsid w:val="005F0407"/>
    <w:rsid w:val="005F076C"/>
    <w:rsid w:val="005F0D9B"/>
    <w:rsid w:val="005F15CA"/>
    <w:rsid w:val="005F1883"/>
    <w:rsid w:val="005F1C23"/>
    <w:rsid w:val="005F1F6A"/>
    <w:rsid w:val="005F2084"/>
    <w:rsid w:val="005F25AD"/>
    <w:rsid w:val="005F2CE2"/>
    <w:rsid w:val="005F2E96"/>
    <w:rsid w:val="005F35F2"/>
    <w:rsid w:val="005F3D1C"/>
    <w:rsid w:val="005F4F23"/>
    <w:rsid w:val="005F5357"/>
    <w:rsid w:val="005F58A4"/>
    <w:rsid w:val="005F5AB4"/>
    <w:rsid w:val="005F5C84"/>
    <w:rsid w:val="005F5DFC"/>
    <w:rsid w:val="005F66D9"/>
    <w:rsid w:val="005F73B2"/>
    <w:rsid w:val="005F73BB"/>
    <w:rsid w:val="005F7B22"/>
    <w:rsid w:val="005F7ECE"/>
    <w:rsid w:val="005F7F1F"/>
    <w:rsid w:val="0060045A"/>
    <w:rsid w:val="00600B7D"/>
    <w:rsid w:val="00600C41"/>
    <w:rsid w:val="00600C7A"/>
    <w:rsid w:val="00600D23"/>
    <w:rsid w:val="00601899"/>
    <w:rsid w:val="00601A3E"/>
    <w:rsid w:val="00601D52"/>
    <w:rsid w:val="00602044"/>
    <w:rsid w:val="00602102"/>
    <w:rsid w:val="006022B2"/>
    <w:rsid w:val="006025A5"/>
    <w:rsid w:val="006033ED"/>
    <w:rsid w:val="006037DF"/>
    <w:rsid w:val="00603B84"/>
    <w:rsid w:val="00603C68"/>
    <w:rsid w:val="00603E14"/>
    <w:rsid w:val="00604407"/>
    <w:rsid w:val="00604CA9"/>
    <w:rsid w:val="00604CBE"/>
    <w:rsid w:val="00604CD2"/>
    <w:rsid w:val="00604CFB"/>
    <w:rsid w:val="00606322"/>
    <w:rsid w:val="00606E14"/>
    <w:rsid w:val="00606F05"/>
    <w:rsid w:val="00606F3E"/>
    <w:rsid w:val="006074AB"/>
    <w:rsid w:val="00607BCF"/>
    <w:rsid w:val="0061031D"/>
    <w:rsid w:val="00610566"/>
    <w:rsid w:val="006105DF"/>
    <w:rsid w:val="00610D8D"/>
    <w:rsid w:val="00610D8F"/>
    <w:rsid w:val="00610EC5"/>
    <w:rsid w:val="00611F48"/>
    <w:rsid w:val="00612484"/>
    <w:rsid w:val="006126F1"/>
    <w:rsid w:val="0061277B"/>
    <w:rsid w:val="0061285D"/>
    <w:rsid w:val="00612B29"/>
    <w:rsid w:val="00612D32"/>
    <w:rsid w:val="00613106"/>
    <w:rsid w:val="0061366F"/>
    <w:rsid w:val="006138E1"/>
    <w:rsid w:val="00613D36"/>
    <w:rsid w:val="00614200"/>
    <w:rsid w:val="00614617"/>
    <w:rsid w:val="00614B31"/>
    <w:rsid w:val="00615186"/>
    <w:rsid w:val="0061529D"/>
    <w:rsid w:val="006155D7"/>
    <w:rsid w:val="00615652"/>
    <w:rsid w:val="00615727"/>
    <w:rsid w:val="0061583E"/>
    <w:rsid w:val="00615975"/>
    <w:rsid w:val="00615CC0"/>
    <w:rsid w:val="00616070"/>
    <w:rsid w:val="006166F8"/>
    <w:rsid w:val="00616C2F"/>
    <w:rsid w:val="00616C4A"/>
    <w:rsid w:val="00616E22"/>
    <w:rsid w:val="00616ED6"/>
    <w:rsid w:val="00617029"/>
    <w:rsid w:val="006179EF"/>
    <w:rsid w:val="00617C92"/>
    <w:rsid w:val="00617D61"/>
    <w:rsid w:val="00617E7C"/>
    <w:rsid w:val="00620286"/>
    <w:rsid w:val="006204C5"/>
    <w:rsid w:val="00620DE8"/>
    <w:rsid w:val="00620E09"/>
    <w:rsid w:val="00621552"/>
    <w:rsid w:val="00622BA6"/>
    <w:rsid w:val="00622C94"/>
    <w:rsid w:val="00622FE8"/>
    <w:rsid w:val="006235C3"/>
    <w:rsid w:val="006236B1"/>
    <w:rsid w:val="00623C18"/>
    <w:rsid w:val="00623CE3"/>
    <w:rsid w:val="00623F67"/>
    <w:rsid w:val="0062427A"/>
    <w:rsid w:val="00624534"/>
    <w:rsid w:val="00624D08"/>
    <w:rsid w:val="00625339"/>
    <w:rsid w:val="00625C52"/>
    <w:rsid w:val="00625DAD"/>
    <w:rsid w:val="006261FA"/>
    <w:rsid w:val="00626D4B"/>
    <w:rsid w:val="00626D6F"/>
    <w:rsid w:val="00626DC8"/>
    <w:rsid w:val="00627086"/>
    <w:rsid w:val="00627457"/>
    <w:rsid w:val="006277D6"/>
    <w:rsid w:val="0062780B"/>
    <w:rsid w:val="00627AFB"/>
    <w:rsid w:val="00627D1F"/>
    <w:rsid w:val="00627D53"/>
    <w:rsid w:val="006303C4"/>
    <w:rsid w:val="0063047B"/>
    <w:rsid w:val="0063081B"/>
    <w:rsid w:val="00630C0D"/>
    <w:rsid w:val="00630DEC"/>
    <w:rsid w:val="00632010"/>
    <w:rsid w:val="00632456"/>
    <w:rsid w:val="006328BE"/>
    <w:rsid w:val="00632DD8"/>
    <w:rsid w:val="00633197"/>
    <w:rsid w:val="00633342"/>
    <w:rsid w:val="006336EA"/>
    <w:rsid w:val="00633729"/>
    <w:rsid w:val="006346A0"/>
    <w:rsid w:val="006347FA"/>
    <w:rsid w:val="00634F49"/>
    <w:rsid w:val="00635064"/>
    <w:rsid w:val="0063574C"/>
    <w:rsid w:val="006359C6"/>
    <w:rsid w:val="00635A30"/>
    <w:rsid w:val="0063604B"/>
    <w:rsid w:val="00636B54"/>
    <w:rsid w:val="00636B89"/>
    <w:rsid w:val="00636F5E"/>
    <w:rsid w:val="0063724F"/>
    <w:rsid w:val="0063767A"/>
    <w:rsid w:val="00637DBD"/>
    <w:rsid w:val="00637ECD"/>
    <w:rsid w:val="006401D1"/>
    <w:rsid w:val="00640DBB"/>
    <w:rsid w:val="00640E20"/>
    <w:rsid w:val="00640E4E"/>
    <w:rsid w:val="00640F65"/>
    <w:rsid w:val="006414E6"/>
    <w:rsid w:val="00641768"/>
    <w:rsid w:val="00641CB1"/>
    <w:rsid w:val="00642582"/>
    <w:rsid w:val="00642AC1"/>
    <w:rsid w:val="00642E71"/>
    <w:rsid w:val="00643103"/>
    <w:rsid w:val="00643140"/>
    <w:rsid w:val="006432F3"/>
    <w:rsid w:val="0064358C"/>
    <w:rsid w:val="006438BC"/>
    <w:rsid w:val="00643D92"/>
    <w:rsid w:val="00643F8C"/>
    <w:rsid w:val="00643FEA"/>
    <w:rsid w:val="0064409E"/>
    <w:rsid w:val="006440FA"/>
    <w:rsid w:val="00644C5C"/>
    <w:rsid w:val="00645296"/>
    <w:rsid w:val="00645496"/>
    <w:rsid w:val="00645663"/>
    <w:rsid w:val="00645B47"/>
    <w:rsid w:val="00645BB6"/>
    <w:rsid w:val="00645CA8"/>
    <w:rsid w:val="00645EF7"/>
    <w:rsid w:val="00646396"/>
    <w:rsid w:val="006463B0"/>
    <w:rsid w:val="00646C21"/>
    <w:rsid w:val="00646F13"/>
    <w:rsid w:val="0065007A"/>
    <w:rsid w:val="00650790"/>
    <w:rsid w:val="00650C73"/>
    <w:rsid w:val="00650EC7"/>
    <w:rsid w:val="00650F57"/>
    <w:rsid w:val="00650FDF"/>
    <w:rsid w:val="00651884"/>
    <w:rsid w:val="00651CE6"/>
    <w:rsid w:val="00651CFD"/>
    <w:rsid w:val="00651DDA"/>
    <w:rsid w:val="00652082"/>
    <w:rsid w:val="006523BD"/>
    <w:rsid w:val="00652901"/>
    <w:rsid w:val="006531A8"/>
    <w:rsid w:val="0065362E"/>
    <w:rsid w:val="006543E7"/>
    <w:rsid w:val="0065483D"/>
    <w:rsid w:val="00655007"/>
    <w:rsid w:val="006553BC"/>
    <w:rsid w:val="00655780"/>
    <w:rsid w:val="0065584E"/>
    <w:rsid w:val="0065598A"/>
    <w:rsid w:val="006559D9"/>
    <w:rsid w:val="00655A0A"/>
    <w:rsid w:val="00655E98"/>
    <w:rsid w:val="00655F89"/>
    <w:rsid w:val="00656941"/>
    <w:rsid w:val="00656A97"/>
    <w:rsid w:val="00656BB4"/>
    <w:rsid w:val="00656CC1"/>
    <w:rsid w:val="00657809"/>
    <w:rsid w:val="006578E8"/>
    <w:rsid w:val="0066038F"/>
    <w:rsid w:val="006603B9"/>
    <w:rsid w:val="00660410"/>
    <w:rsid w:val="0066053B"/>
    <w:rsid w:val="00660576"/>
    <w:rsid w:val="00660E5C"/>
    <w:rsid w:val="00661486"/>
    <w:rsid w:val="00661C41"/>
    <w:rsid w:val="00661E88"/>
    <w:rsid w:val="006626A4"/>
    <w:rsid w:val="00662E0E"/>
    <w:rsid w:val="00663251"/>
    <w:rsid w:val="006635F3"/>
    <w:rsid w:val="00663714"/>
    <w:rsid w:val="006638DB"/>
    <w:rsid w:val="00663A35"/>
    <w:rsid w:val="00663E6E"/>
    <w:rsid w:val="006641A1"/>
    <w:rsid w:val="00664500"/>
    <w:rsid w:val="006645FD"/>
    <w:rsid w:val="0066514E"/>
    <w:rsid w:val="006652A7"/>
    <w:rsid w:val="006658A0"/>
    <w:rsid w:val="00665E10"/>
    <w:rsid w:val="00666002"/>
    <w:rsid w:val="00666552"/>
    <w:rsid w:val="00666759"/>
    <w:rsid w:val="006669E9"/>
    <w:rsid w:val="00667136"/>
    <w:rsid w:val="006672B8"/>
    <w:rsid w:val="00667667"/>
    <w:rsid w:val="00667D0D"/>
    <w:rsid w:val="00667DC2"/>
    <w:rsid w:val="00667F06"/>
    <w:rsid w:val="00667FCF"/>
    <w:rsid w:val="00670CDE"/>
    <w:rsid w:val="0067125B"/>
    <w:rsid w:val="006716C0"/>
    <w:rsid w:val="006721B8"/>
    <w:rsid w:val="00672332"/>
    <w:rsid w:val="00672451"/>
    <w:rsid w:val="00672A5E"/>
    <w:rsid w:val="00672BB4"/>
    <w:rsid w:val="00672CE5"/>
    <w:rsid w:val="006736FE"/>
    <w:rsid w:val="0067371B"/>
    <w:rsid w:val="00673956"/>
    <w:rsid w:val="00673F0D"/>
    <w:rsid w:val="00674226"/>
    <w:rsid w:val="006744F7"/>
    <w:rsid w:val="00674633"/>
    <w:rsid w:val="006746F9"/>
    <w:rsid w:val="0067661D"/>
    <w:rsid w:val="00676A32"/>
    <w:rsid w:val="00676FA3"/>
    <w:rsid w:val="00677093"/>
    <w:rsid w:val="00680109"/>
    <w:rsid w:val="00680835"/>
    <w:rsid w:val="00680AC6"/>
    <w:rsid w:val="00680E44"/>
    <w:rsid w:val="00680EDF"/>
    <w:rsid w:val="00681218"/>
    <w:rsid w:val="0068142F"/>
    <w:rsid w:val="00681484"/>
    <w:rsid w:val="00681AE0"/>
    <w:rsid w:val="00682E18"/>
    <w:rsid w:val="0068484F"/>
    <w:rsid w:val="006853EE"/>
    <w:rsid w:val="00685856"/>
    <w:rsid w:val="00685880"/>
    <w:rsid w:val="0068621A"/>
    <w:rsid w:val="006864BD"/>
    <w:rsid w:val="006865C2"/>
    <w:rsid w:val="00686ADD"/>
    <w:rsid w:val="0068740B"/>
    <w:rsid w:val="006878A7"/>
    <w:rsid w:val="00687972"/>
    <w:rsid w:val="00687CA5"/>
    <w:rsid w:val="00687DC8"/>
    <w:rsid w:val="006906BE"/>
    <w:rsid w:val="0069095D"/>
    <w:rsid w:val="00690DF9"/>
    <w:rsid w:val="0069141B"/>
    <w:rsid w:val="00691558"/>
    <w:rsid w:val="00691639"/>
    <w:rsid w:val="006916C7"/>
    <w:rsid w:val="00691734"/>
    <w:rsid w:val="00691A31"/>
    <w:rsid w:val="00691F5E"/>
    <w:rsid w:val="00691F60"/>
    <w:rsid w:val="0069222E"/>
    <w:rsid w:val="0069241E"/>
    <w:rsid w:val="00692A86"/>
    <w:rsid w:val="00692D89"/>
    <w:rsid w:val="00692E4A"/>
    <w:rsid w:val="006935BA"/>
    <w:rsid w:val="0069407B"/>
    <w:rsid w:val="00694A52"/>
    <w:rsid w:val="00694A68"/>
    <w:rsid w:val="006965A8"/>
    <w:rsid w:val="00697480"/>
    <w:rsid w:val="00697B44"/>
    <w:rsid w:val="006A0339"/>
    <w:rsid w:val="006A062F"/>
    <w:rsid w:val="006A0850"/>
    <w:rsid w:val="006A19C8"/>
    <w:rsid w:val="006A2423"/>
    <w:rsid w:val="006A25B2"/>
    <w:rsid w:val="006A2879"/>
    <w:rsid w:val="006A2FE4"/>
    <w:rsid w:val="006A34C5"/>
    <w:rsid w:val="006A37A0"/>
    <w:rsid w:val="006A3DCA"/>
    <w:rsid w:val="006A4197"/>
    <w:rsid w:val="006A421A"/>
    <w:rsid w:val="006A48C2"/>
    <w:rsid w:val="006A49E0"/>
    <w:rsid w:val="006A4E12"/>
    <w:rsid w:val="006A5281"/>
    <w:rsid w:val="006A545A"/>
    <w:rsid w:val="006A5CEC"/>
    <w:rsid w:val="006A5E14"/>
    <w:rsid w:val="006A61E0"/>
    <w:rsid w:val="006A6E2E"/>
    <w:rsid w:val="006A7205"/>
    <w:rsid w:val="006A747C"/>
    <w:rsid w:val="006A7599"/>
    <w:rsid w:val="006A7BB0"/>
    <w:rsid w:val="006A7E0D"/>
    <w:rsid w:val="006A7F17"/>
    <w:rsid w:val="006B00BC"/>
    <w:rsid w:val="006B038C"/>
    <w:rsid w:val="006B03AF"/>
    <w:rsid w:val="006B06DC"/>
    <w:rsid w:val="006B0E68"/>
    <w:rsid w:val="006B126C"/>
    <w:rsid w:val="006B157F"/>
    <w:rsid w:val="006B15F9"/>
    <w:rsid w:val="006B1755"/>
    <w:rsid w:val="006B17A1"/>
    <w:rsid w:val="006B1AD8"/>
    <w:rsid w:val="006B2135"/>
    <w:rsid w:val="006B2783"/>
    <w:rsid w:val="006B335B"/>
    <w:rsid w:val="006B378A"/>
    <w:rsid w:val="006B3894"/>
    <w:rsid w:val="006B3942"/>
    <w:rsid w:val="006B3D22"/>
    <w:rsid w:val="006B3E76"/>
    <w:rsid w:val="006B4126"/>
    <w:rsid w:val="006B43F9"/>
    <w:rsid w:val="006B45E6"/>
    <w:rsid w:val="006B4F40"/>
    <w:rsid w:val="006B52FF"/>
    <w:rsid w:val="006B5B09"/>
    <w:rsid w:val="006B61B6"/>
    <w:rsid w:val="006B652F"/>
    <w:rsid w:val="006B6987"/>
    <w:rsid w:val="006B6B6B"/>
    <w:rsid w:val="006B6DAC"/>
    <w:rsid w:val="006B7A57"/>
    <w:rsid w:val="006B7B45"/>
    <w:rsid w:val="006B7D13"/>
    <w:rsid w:val="006C0868"/>
    <w:rsid w:val="006C11A9"/>
    <w:rsid w:val="006C1556"/>
    <w:rsid w:val="006C1850"/>
    <w:rsid w:val="006C1B68"/>
    <w:rsid w:val="006C2B23"/>
    <w:rsid w:val="006C342E"/>
    <w:rsid w:val="006C36CF"/>
    <w:rsid w:val="006C3732"/>
    <w:rsid w:val="006C3D42"/>
    <w:rsid w:val="006C3E1E"/>
    <w:rsid w:val="006C3F20"/>
    <w:rsid w:val="006C444F"/>
    <w:rsid w:val="006C4BC2"/>
    <w:rsid w:val="006C4CF6"/>
    <w:rsid w:val="006C5581"/>
    <w:rsid w:val="006C5873"/>
    <w:rsid w:val="006C5DBF"/>
    <w:rsid w:val="006C65CA"/>
    <w:rsid w:val="006C67BB"/>
    <w:rsid w:val="006C68BD"/>
    <w:rsid w:val="006C6932"/>
    <w:rsid w:val="006C6A4C"/>
    <w:rsid w:val="006C6B5D"/>
    <w:rsid w:val="006C726D"/>
    <w:rsid w:val="006C743E"/>
    <w:rsid w:val="006C745D"/>
    <w:rsid w:val="006C768F"/>
    <w:rsid w:val="006C7B83"/>
    <w:rsid w:val="006C7D90"/>
    <w:rsid w:val="006D0220"/>
    <w:rsid w:val="006D0B1F"/>
    <w:rsid w:val="006D0D27"/>
    <w:rsid w:val="006D0E45"/>
    <w:rsid w:val="006D117D"/>
    <w:rsid w:val="006D1E02"/>
    <w:rsid w:val="006D203A"/>
    <w:rsid w:val="006D28D2"/>
    <w:rsid w:val="006D3D90"/>
    <w:rsid w:val="006D4127"/>
    <w:rsid w:val="006D44C0"/>
    <w:rsid w:val="006D4834"/>
    <w:rsid w:val="006D48E4"/>
    <w:rsid w:val="006D5C36"/>
    <w:rsid w:val="006D6096"/>
    <w:rsid w:val="006D69BC"/>
    <w:rsid w:val="006D6A87"/>
    <w:rsid w:val="006D6B6B"/>
    <w:rsid w:val="006D7244"/>
    <w:rsid w:val="006D7867"/>
    <w:rsid w:val="006D7868"/>
    <w:rsid w:val="006D79F1"/>
    <w:rsid w:val="006D7C5E"/>
    <w:rsid w:val="006E0A7A"/>
    <w:rsid w:val="006E17D7"/>
    <w:rsid w:val="006E1883"/>
    <w:rsid w:val="006E19A5"/>
    <w:rsid w:val="006E2089"/>
    <w:rsid w:val="006E2343"/>
    <w:rsid w:val="006E25CC"/>
    <w:rsid w:val="006E266D"/>
    <w:rsid w:val="006E3292"/>
    <w:rsid w:val="006E34A0"/>
    <w:rsid w:val="006E49E1"/>
    <w:rsid w:val="006E4B94"/>
    <w:rsid w:val="006E4CF5"/>
    <w:rsid w:val="006E541D"/>
    <w:rsid w:val="006E5810"/>
    <w:rsid w:val="006E5A89"/>
    <w:rsid w:val="006E6275"/>
    <w:rsid w:val="006E6441"/>
    <w:rsid w:val="006E6507"/>
    <w:rsid w:val="006E6F19"/>
    <w:rsid w:val="006E738A"/>
    <w:rsid w:val="006E7944"/>
    <w:rsid w:val="006F021F"/>
    <w:rsid w:val="006F05BC"/>
    <w:rsid w:val="006F0618"/>
    <w:rsid w:val="006F0900"/>
    <w:rsid w:val="006F094F"/>
    <w:rsid w:val="006F1043"/>
    <w:rsid w:val="006F17CE"/>
    <w:rsid w:val="006F191B"/>
    <w:rsid w:val="006F1985"/>
    <w:rsid w:val="006F1F80"/>
    <w:rsid w:val="006F2016"/>
    <w:rsid w:val="006F22F7"/>
    <w:rsid w:val="006F2EBB"/>
    <w:rsid w:val="006F2FDF"/>
    <w:rsid w:val="006F3113"/>
    <w:rsid w:val="006F40B5"/>
    <w:rsid w:val="006F42DA"/>
    <w:rsid w:val="006F45E4"/>
    <w:rsid w:val="006F4B6A"/>
    <w:rsid w:val="006F4C3C"/>
    <w:rsid w:val="006F4D9D"/>
    <w:rsid w:val="006F52FD"/>
    <w:rsid w:val="006F53A8"/>
    <w:rsid w:val="006F5A56"/>
    <w:rsid w:val="006F6468"/>
    <w:rsid w:val="006F6733"/>
    <w:rsid w:val="006F6D9E"/>
    <w:rsid w:val="006F6DFD"/>
    <w:rsid w:val="006F755B"/>
    <w:rsid w:val="006F7629"/>
    <w:rsid w:val="006F794B"/>
    <w:rsid w:val="006F7AFA"/>
    <w:rsid w:val="007004CA"/>
    <w:rsid w:val="0070084E"/>
    <w:rsid w:val="00701219"/>
    <w:rsid w:val="0070127D"/>
    <w:rsid w:val="007016E5"/>
    <w:rsid w:val="00701774"/>
    <w:rsid w:val="00701C76"/>
    <w:rsid w:val="00701CF8"/>
    <w:rsid w:val="00701DF1"/>
    <w:rsid w:val="00702371"/>
    <w:rsid w:val="00702656"/>
    <w:rsid w:val="00702A32"/>
    <w:rsid w:val="00702BB2"/>
    <w:rsid w:val="00702D8B"/>
    <w:rsid w:val="007031AE"/>
    <w:rsid w:val="00703423"/>
    <w:rsid w:val="0070351E"/>
    <w:rsid w:val="00703960"/>
    <w:rsid w:val="00704651"/>
    <w:rsid w:val="00705453"/>
    <w:rsid w:val="007055B9"/>
    <w:rsid w:val="0070562F"/>
    <w:rsid w:val="00705648"/>
    <w:rsid w:val="007059F5"/>
    <w:rsid w:val="00705B3F"/>
    <w:rsid w:val="00705B6C"/>
    <w:rsid w:val="0070678E"/>
    <w:rsid w:val="007068D7"/>
    <w:rsid w:val="0070693C"/>
    <w:rsid w:val="00707089"/>
    <w:rsid w:val="00707760"/>
    <w:rsid w:val="00710433"/>
    <w:rsid w:val="00710772"/>
    <w:rsid w:val="00710CA3"/>
    <w:rsid w:val="00710D67"/>
    <w:rsid w:val="007111A6"/>
    <w:rsid w:val="0071160C"/>
    <w:rsid w:val="007120F5"/>
    <w:rsid w:val="0071224E"/>
    <w:rsid w:val="007127B8"/>
    <w:rsid w:val="007133DA"/>
    <w:rsid w:val="007134AC"/>
    <w:rsid w:val="00714043"/>
    <w:rsid w:val="00715957"/>
    <w:rsid w:val="00715FF0"/>
    <w:rsid w:val="007169ED"/>
    <w:rsid w:val="00716F73"/>
    <w:rsid w:val="007170F8"/>
    <w:rsid w:val="00717684"/>
    <w:rsid w:val="007178BB"/>
    <w:rsid w:val="00717E86"/>
    <w:rsid w:val="00720513"/>
    <w:rsid w:val="00720762"/>
    <w:rsid w:val="00720C56"/>
    <w:rsid w:val="00720D13"/>
    <w:rsid w:val="00720EFF"/>
    <w:rsid w:val="0072123B"/>
    <w:rsid w:val="00721346"/>
    <w:rsid w:val="00721F42"/>
    <w:rsid w:val="00721FC4"/>
    <w:rsid w:val="00722196"/>
    <w:rsid w:val="00722384"/>
    <w:rsid w:val="00722467"/>
    <w:rsid w:val="007227B7"/>
    <w:rsid w:val="00723738"/>
    <w:rsid w:val="00723915"/>
    <w:rsid w:val="00724045"/>
    <w:rsid w:val="0072432B"/>
    <w:rsid w:val="007244A4"/>
    <w:rsid w:val="007246FB"/>
    <w:rsid w:val="00725D5B"/>
    <w:rsid w:val="00725D7C"/>
    <w:rsid w:val="00725F8C"/>
    <w:rsid w:val="007268BF"/>
    <w:rsid w:val="00726960"/>
    <w:rsid w:val="00726EC4"/>
    <w:rsid w:val="007278BE"/>
    <w:rsid w:val="00727A32"/>
    <w:rsid w:val="00727D81"/>
    <w:rsid w:val="00727DDB"/>
    <w:rsid w:val="007308A6"/>
    <w:rsid w:val="00730C24"/>
    <w:rsid w:val="00730FE5"/>
    <w:rsid w:val="0073140C"/>
    <w:rsid w:val="00731878"/>
    <w:rsid w:val="0073210D"/>
    <w:rsid w:val="00732638"/>
    <w:rsid w:val="007328FA"/>
    <w:rsid w:val="007329C9"/>
    <w:rsid w:val="00732E50"/>
    <w:rsid w:val="0073356F"/>
    <w:rsid w:val="00733BD5"/>
    <w:rsid w:val="00734196"/>
    <w:rsid w:val="00734732"/>
    <w:rsid w:val="00734BBB"/>
    <w:rsid w:val="00734EF1"/>
    <w:rsid w:val="007353E0"/>
    <w:rsid w:val="00735933"/>
    <w:rsid w:val="00735E42"/>
    <w:rsid w:val="00735FA2"/>
    <w:rsid w:val="0073729C"/>
    <w:rsid w:val="0073757C"/>
    <w:rsid w:val="00740302"/>
    <w:rsid w:val="0074067F"/>
    <w:rsid w:val="00740CE2"/>
    <w:rsid w:val="00740E2E"/>
    <w:rsid w:val="007413F0"/>
    <w:rsid w:val="0074178D"/>
    <w:rsid w:val="00741F1E"/>
    <w:rsid w:val="00742101"/>
    <w:rsid w:val="0074255C"/>
    <w:rsid w:val="00742B48"/>
    <w:rsid w:val="00742ED6"/>
    <w:rsid w:val="00743E07"/>
    <w:rsid w:val="0074417E"/>
    <w:rsid w:val="0074446A"/>
    <w:rsid w:val="007446F4"/>
    <w:rsid w:val="00744A58"/>
    <w:rsid w:val="00745012"/>
    <w:rsid w:val="00745C42"/>
    <w:rsid w:val="00746243"/>
    <w:rsid w:val="0074653A"/>
    <w:rsid w:val="00746EFD"/>
    <w:rsid w:val="00746F7F"/>
    <w:rsid w:val="007471AE"/>
    <w:rsid w:val="00747289"/>
    <w:rsid w:val="00747348"/>
    <w:rsid w:val="00747AA4"/>
    <w:rsid w:val="00747F83"/>
    <w:rsid w:val="00747FA0"/>
    <w:rsid w:val="00750111"/>
    <w:rsid w:val="007509D6"/>
    <w:rsid w:val="00750BE3"/>
    <w:rsid w:val="00751021"/>
    <w:rsid w:val="0075114C"/>
    <w:rsid w:val="00751338"/>
    <w:rsid w:val="00751B56"/>
    <w:rsid w:val="00751C2B"/>
    <w:rsid w:val="00751E65"/>
    <w:rsid w:val="0075208C"/>
    <w:rsid w:val="007535EC"/>
    <w:rsid w:val="007536D6"/>
    <w:rsid w:val="00753851"/>
    <w:rsid w:val="00753BBB"/>
    <w:rsid w:val="00753DE9"/>
    <w:rsid w:val="00753EC3"/>
    <w:rsid w:val="00753EFE"/>
    <w:rsid w:val="00753FD7"/>
    <w:rsid w:val="007552CD"/>
    <w:rsid w:val="00755579"/>
    <w:rsid w:val="0075567B"/>
    <w:rsid w:val="00755D97"/>
    <w:rsid w:val="00755EC4"/>
    <w:rsid w:val="007565AF"/>
    <w:rsid w:val="007565FC"/>
    <w:rsid w:val="007565FE"/>
    <w:rsid w:val="0075682A"/>
    <w:rsid w:val="00756A33"/>
    <w:rsid w:val="007570BB"/>
    <w:rsid w:val="00757E13"/>
    <w:rsid w:val="00757E1F"/>
    <w:rsid w:val="00760055"/>
    <w:rsid w:val="0076011B"/>
    <w:rsid w:val="007604E8"/>
    <w:rsid w:val="00760570"/>
    <w:rsid w:val="00760690"/>
    <w:rsid w:val="0076087E"/>
    <w:rsid w:val="00760F2B"/>
    <w:rsid w:val="00761470"/>
    <w:rsid w:val="00761637"/>
    <w:rsid w:val="00761B7B"/>
    <w:rsid w:val="00761B7F"/>
    <w:rsid w:val="007620C8"/>
    <w:rsid w:val="00762200"/>
    <w:rsid w:val="0076282A"/>
    <w:rsid w:val="00762D9E"/>
    <w:rsid w:val="0076326C"/>
    <w:rsid w:val="0076391B"/>
    <w:rsid w:val="00763A0B"/>
    <w:rsid w:val="00764279"/>
    <w:rsid w:val="00764314"/>
    <w:rsid w:val="00764486"/>
    <w:rsid w:val="00764C41"/>
    <w:rsid w:val="0076515F"/>
    <w:rsid w:val="007656E2"/>
    <w:rsid w:val="00765E96"/>
    <w:rsid w:val="00766010"/>
    <w:rsid w:val="007667C1"/>
    <w:rsid w:val="007669E8"/>
    <w:rsid w:val="007679AB"/>
    <w:rsid w:val="00767BB7"/>
    <w:rsid w:val="007700BF"/>
    <w:rsid w:val="007700D5"/>
    <w:rsid w:val="0077057F"/>
    <w:rsid w:val="00770915"/>
    <w:rsid w:val="00770A50"/>
    <w:rsid w:val="0077122D"/>
    <w:rsid w:val="007715FE"/>
    <w:rsid w:val="0077178B"/>
    <w:rsid w:val="007720F6"/>
    <w:rsid w:val="00772228"/>
    <w:rsid w:val="007729C8"/>
    <w:rsid w:val="0077322C"/>
    <w:rsid w:val="00773665"/>
    <w:rsid w:val="0077367B"/>
    <w:rsid w:val="007739F0"/>
    <w:rsid w:val="00773E00"/>
    <w:rsid w:val="00774709"/>
    <w:rsid w:val="00774EC5"/>
    <w:rsid w:val="00775051"/>
    <w:rsid w:val="007756BC"/>
    <w:rsid w:val="00775AEE"/>
    <w:rsid w:val="00775E14"/>
    <w:rsid w:val="00776007"/>
    <w:rsid w:val="007765EC"/>
    <w:rsid w:val="007767EB"/>
    <w:rsid w:val="007769E3"/>
    <w:rsid w:val="00776F0E"/>
    <w:rsid w:val="007774FE"/>
    <w:rsid w:val="00777A3C"/>
    <w:rsid w:val="00777C59"/>
    <w:rsid w:val="00777FF1"/>
    <w:rsid w:val="00780136"/>
    <w:rsid w:val="007807AC"/>
    <w:rsid w:val="007809B1"/>
    <w:rsid w:val="00780CF5"/>
    <w:rsid w:val="00780D40"/>
    <w:rsid w:val="007815ED"/>
    <w:rsid w:val="007815F1"/>
    <w:rsid w:val="00781B7D"/>
    <w:rsid w:val="00782124"/>
    <w:rsid w:val="0078224C"/>
    <w:rsid w:val="0078248A"/>
    <w:rsid w:val="00782507"/>
    <w:rsid w:val="00782763"/>
    <w:rsid w:val="00782B78"/>
    <w:rsid w:val="007834CF"/>
    <w:rsid w:val="007835A2"/>
    <w:rsid w:val="0078368D"/>
    <w:rsid w:val="007839AA"/>
    <w:rsid w:val="00784174"/>
    <w:rsid w:val="00784212"/>
    <w:rsid w:val="00784630"/>
    <w:rsid w:val="00784C7E"/>
    <w:rsid w:val="00784CC6"/>
    <w:rsid w:val="007854FD"/>
    <w:rsid w:val="0078560B"/>
    <w:rsid w:val="00785FD4"/>
    <w:rsid w:val="007862DE"/>
    <w:rsid w:val="007867E8"/>
    <w:rsid w:val="00786F2F"/>
    <w:rsid w:val="00787758"/>
    <w:rsid w:val="0078777E"/>
    <w:rsid w:val="0079052C"/>
    <w:rsid w:val="0079075D"/>
    <w:rsid w:val="007909C7"/>
    <w:rsid w:val="00790BCE"/>
    <w:rsid w:val="00790C8A"/>
    <w:rsid w:val="00790D43"/>
    <w:rsid w:val="00790F2D"/>
    <w:rsid w:val="00791066"/>
    <w:rsid w:val="00791183"/>
    <w:rsid w:val="007914E5"/>
    <w:rsid w:val="007915F1"/>
    <w:rsid w:val="007916FF"/>
    <w:rsid w:val="00791A1E"/>
    <w:rsid w:val="00791E23"/>
    <w:rsid w:val="00792056"/>
    <w:rsid w:val="00792A31"/>
    <w:rsid w:val="00792F4D"/>
    <w:rsid w:val="00793B29"/>
    <w:rsid w:val="00794344"/>
    <w:rsid w:val="00794899"/>
    <w:rsid w:val="00795015"/>
    <w:rsid w:val="007956E5"/>
    <w:rsid w:val="00796667"/>
    <w:rsid w:val="00796787"/>
    <w:rsid w:val="00796B39"/>
    <w:rsid w:val="00796C40"/>
    <w:rsid w:val="00796C79"/>
    <w:rsid w:val="0079712D"/>
    <w:rsid w:val="007972BC"/>
    <w:rsid w:val="007978A8"/>
    <w:rsid w:val="00797C5A"/>
    <w:rsid w:val="007A0513"/>
    <w:rsid w:val="007A14B5"/>
    <w:rsid w:val="007A29DF"/>
    <w:rsid w:val="007A2AF7"/>
    <w:rsid w:val="007A33C0"/>
    <w:rsid w:val="007A3AA4"/>
    <w:rsid w:val="007A44C6"/>
    <w:rsid w:val="007A496B"/>
    <w:rsid w:val="007A5531"/>
    <w:rsid w:val="007A57BA"/>
    <w:rsid w:val="007A6250"/>
    <w:rsid w:val="007A6DA1"/>
    <w:rsid w:val="007A70C8"/>
    <w:rsid w:val="007A718A"/>
    <w:rsid w:val="007A78DA"/>
    <w:rsid w:val="007A7EAC"/>
    <w:rsid w:val="007B00CA"/>
    <w:rsid w:val="007B0280"/>
    <w:rsid w:val="007B02A4"/>
    <w:rsid w:val="007B0465"/>
    <w:rsid w:val="007B0571"/>
    <w:rsid w:val="007B0735"/>
    <w:rsid w:val="007B0BEF"/>
    <w:rsid w:val="007B1151"/>
    <w:rsid w:val="007B12C8"/>
    <w:rsid w:val="007B1EFD"/>
    <w:rsid w:val="007B2C7A"/>
    <w:rsid w:val="007B351B"/>
    <w:rsid w:val="007B3C3B"/>
    <w:rsid w:val="007B40F9"/>
    <w:rsid w:val="007B410A"/>
    <w:rsid w:val="007B4222"/>
    <w:rsid w:val="007B463A"/>
    <w:rsid w:val="007B4695"/>
    <w:rsid w:val="007B47B7"/>
    <w:rsid w:val="007B4F6D"/>
    <w:rsid w:val="007B5EDD"/>
    <w:rsid w:val="007B619C"/>
    <w:rsid w:val="007B6336"/>
    <w:rsid w:val="007B6463"/>
    <w:rsid w:val="007B6F49"/>
    <w:rsid w:val="007B7487"/>
    <w:rsid w:val="007B74B3"/>
    <w:rsid w:val="007B7B41"/>
    <w:rsid w:val="007B7F7A"/>
    <w:rsid w:val="007B7FBB"/>
    <w:rsid w:val="007C044A"/>
    <w:rsid w:val="007C0918"/>
    <w:rsid w:val="007C12E9"/>
    <w:rsid w:val="007C2484"/>
    <w:rsid w:val="007C26AF"/>
    <w:rsid w:val="007C2AC0"/>
    <w:rsid w:val="007C2D7A"/>
    <w:rsid w:val="007C365A"/>
    <w:rsid w:val="007C3855"/>
    <w:rsid w:val="007C3948"/>
    <w:rsid w:val="007C4215"/>
    <w:rsid w:val="007C4D14"/>
    <w:rsid w:val="007C4DC7"/>
    <w:rsid w:val="007C5EDA"/>
    <w:rsid w:val="007C616E"/>
    <w:rsid w:val="007C6580"/>
    <w:rsid w:val="007C699E"/>
    <w:rsid w:val="007C69ED"/>
    <w:rsid w:val="007C76BB"/>
    <w:rsid w:val="007C782B"/>
    <w:rsid w:val="007C7A67"/>
    <w:rsid w:val="007C7CE3"/>
    <w:rsid w:val="007C7FAA"/>
    <w:rsid w:val="007D0454"/>
    <w:rsid w:val="007D04D6"/>
    <w:rsid w:val="007D0AD4"/>
    <w:rsid w:val="007D1566"/>
    <w:rsid w:val="007D169A"/>
    <w:rsid w:val="007D16A2"/>
    <w:rsid w:val="007D1759"/>
    <w:rsid w:val="007D1B6F"/>
    <w:rsid w:val="007D2373"/>
    <w:rsid w:val="007D2C5D"/>
    <w:rsid w:val="007D3363"/>
    <w:rsid w:val="007D36F3"/>
    <w:rsid w:val="007D37BD"/>
    <w:rsid w:val="007D3C8B"/>
    <w:rsid w:val="007D4463"/>
    <w:rsid w:val="007D4493"/>
    <w:rsid w:val="007D4638"/>
    <w:rsid w:val="007D4EDF"/>
    <w:rsid w:val="007D4F2A"/>
    <w:rsid w:val="007D6397"/>
    <w:rsid w:val="007D675D"/>
    <w:rsid w:val="007D707D"/>
    <w:rsid w:val="007D7167"/>
    <w:rsid w:val="007D7504"/>
    <w:rsid w:val="007D75A5"/>
    <w:rsid w:val="007D76AA"/>
    <w:rsid w:val="007D7C73"/>
    <w:rsid w:val="007E04E6"/>
    <w:rsid w:val="007E103E"/>
    <w:rsid w:val="007E11C6"/>
    <w:rsid w:val="007E1548"/>
    <w:rsid w:val="007E161B"/>
    <w:rsid w:val="007E20D9"/>
    <w:rsid w:val="007E2586"/>
    <w:rsid w:val="007E29D8"/>
    <w:rsid w:val="007E2BCA"/>
    <w:rsid w:val="007E2BD9"/>
    <w:rsid w:val="007E2BE9"/>
    <w:rsid w:val="007E3C59"/>
    <w:rsid w:val="007E3E7C"/>
    <w:rsid w:val="007E424E"/>
    <w:rsid w:val="007E4656"/>
    <w:rsid w:val="007E465D"/>
    <w:rsid w:val="007E4C92"/>
    <w:rsid w:val="007E4F7B"/>
    <w:rsid w:val="007E514B"/>
    <w:rsid w:val="007E54BA"/>
    <w:rsid w:val="007E57DC"/>
    <w:rsid w:val="007E5CA8"/>
    <w:rsid w:val="007E5D71"/>
    <w:rsid w:val="007E6615"/>
    <w:rsid w:val="007E687C"/>
    <w:rsid w:val="007E759A"/>
    <w:rsid w:val="007E77BA"/>
    <w:rsid w:val="007E7B78"/>
    <w:rsid w:val="007F0277"/>
    <w:rsid w:val="007F0AA8"/>
    <w:rsid w:val="007F10B7"/>
    <w:rsid w:val="007F1A76"/>
    <w:rsid w:val="007F1B3E"/>
    <w:rsid w:val="007F1BC2"/>
    <w:rsid w:val="007F1F56"/>
    <w:rsid w:val="007F2120"/>
    <w:rsid w:val="007F234D"/>
    <w:rsid w:val="007F26CE"/>
    <w:rsid w:val="007F27FD"/>
    <w:rsid w:val="007F2D51"/>
    <w:rsid w:val="007F3E9A"/>
    <w:rsid w:val="007F4645"/>
    <w:rsid w:val="007F493C"/>
    <w:rsid w:val="007F499D"/>
    <w:rsid w:val="007F4B6B"/>
    <w:rsid w:val="007F5346"/>
    <w:rsid w:val="007F55DB"/>
    <w:rsid w:val="007F5D8A"/>
    <w:rsid w:val="007F5D99"/>
    <w:rsid w:val="007F6437"/>
    <w:rsid w:val="007F643D"/>
    <w:rsid w:val="007F6683"/>
    <w:rsid w:val="007F6E7B"/>
    <w:rsid w:val="007F7028"/>
    <w:rsid w:val="007F71C2"/>
    <w:rsid w:val="007F72FA"/>
    <w:rsid w:val="007F7808"/>
    <w:rsid w:val="007F79C1"/>
    <w:rsid w:val="007F7BEB"/>
    <w:rsid w:val="00800250"/>
    <w:rsid w:val="00800737"/>
    <w:rsid w:val="008007F3"/>
    <w:rsid w:val="00800B0B"/>
    <w:rsid w:val="00800B89"/>
    <w:rsid w:val="00802D22"/>
    <w:rsid w:val="00802E26"/>
    <w:rsid w:val="00803473"/>
    <w:rsid w:val="0080366B"/>
    <w:rsid w:val="00804371"/>
    <w:rsid w:val="008048E3"/>
    <w:rsid w:val="0080498C"/>
    <w:rsid w:val="00804B3F"/>
    <w:rsid w:val="00804F22"/>
    <w:rsid w:val="00805513"/>
    <w:rsid w:val="00805A76"/>
    <w:rsid w:val="00805E4B"/>
    <w:rsid w:val="00806137"/>
    <w:rsid w:val="00806F41"/>
    <w:rsid w:val="008071D7"/>
    <w:rsid w:val="00807479"/>
    <w:rsid w:val="00807FB7"/>
    <w:rsid w:val="0081024E"/>
    <w:rsid w:val="00810734"/>
    <w:rsid w:val="00811580"/>
    <w:rsid w:val="0081166C"/>
    <w:rsid w:val="00811AED"/>
    <w:rsid w:val="00812B0D"/>
    <w:rsid w:val="00813122"/>
    <w:rsid w:val="00813133"/>
    <w:rsid w:val="00813174"/>
    <w:rsid w:val="008134B4"/>
    <w:rsid w:val="0081384A"/>
    <w:rsid w:val="00813A3E"/>
    <w:rsid w:val="00813AD5"/>
    <w:rsid w:val="00813D4B"/>
    <w:rsid w:val="0081427D"/>
    <w:rsid w:val="008143DA"/>
    <w:rsid w:val="00814606"/>
    <w:rsid w:val="00814A74"/>
    <w:rsid w:val="00814B06"/>
    <w:rsid w:val="00814BF6"/>
    <w:rsid w:val="00815BD6"/>
    <w:rsid w:val="008169CA"/>
    <w:rsid w:val="00816ED2"/>
    <w:rsid w:val="00816F7B"/>
    <w:rsid w:val="008170D0"/>
    <w:rsid w:val="0081726B"/>
    <w:rsid w:val="00817F1B"/>
    <w:rsid w:val="00817FBF"/>
    <w:rsid w:val="00820310"/>
    <w:rsid w:val="008204BC"/>
    <w:rsid w:val="00820EC4"/>
    <w:rsid w:val="00821359"/>
    <w:rsid w:val="008215FB"/>
    <w:rsid w:val="008216BA"/>
    <w:rsid w:val="00821F84"/>
    <w:rsid w:val="00822CDE"/>
    <w:rsid w:val="00822E42"/>
    <w:rsid w:val="00822E4A"/>
    <w:rsid w:val="00823242"/>
    <w:rsid w:val="008234A2"/>
    <w:rsid w:val="008234B7"/>
    <w:rsid w:val="00823D3B"/>
    <w:rsid w:val="0082428E"/>
    <w:rsid w:val="00824453"/>
    <w:rsid w:val="00824B7B"/>
    <w:rsid w:val="00824ED5"/>
    <w:rsid w:val="008253B4"/>
    <w:rsid w:val="0082613A"/>
    <w:rsid w:val="00826453"/>
    <w:rsid w:val="0082664D"/>
    <w:rsid w:val="00826711"/>
    <w:rsid w:val="00826B57"/>
    <w:rsid w:val="00826B80"/>
    <w:rsid w:val="00826F27"/>
    <w:rsid w:val="00826FDE"/>
    <w:rsid w:val="0082713B"/>
    <w:rsid w:val="00827AA7"/>
    <w:rsid w:val="00827C63"/>
    <w:rsid w:val="00827ED9"/>
    <w:rsid w:val="008306C9"/>
    <w:rsid w:val="0083090F"/>
    <w:rsid w:val="00830BA9"/>
    <w:rsid w:val="00830E0E"/>
    <w:rsid w:val="00830F22"/>
    <w:rsid w:val="008312F8"/>
    <w:rsid w:val="008313DF"/>
    <w:rsid w:val="0083145C"/>
    <w:rsid w:val="00831753"/>
    <w:rsid w:val="008318DE"/>
    <w:rsid w:val="00831F70"/>
    <w:rsid w:val="00832283"/>
    <w:rsid w:val="00832AF1"/>
    <w:rsid w:val="00832C99"/>
    <w:rsid w:val="00832EC9"/>
    <w:rsid w:val="008331E8"/>
    <w:rsid w:val="00833640"/>
    <w:rsid w:val="00833893"/>
    <w:rsid w:val="00833D7C"/>
    <w:rsid w:val="008341E3"/>
    <w:rsid w:val="00834A58"/>
    <w:rsid w:val="008354CC"/>
    <w:rsid w:val="00835670"/>
    <w:rsid w:val="00835B4C"/>
    <w:rsid w:val="00835D3C"/>
    <w:rsid w:val="00836287"/>
    <w:rsid w:val="00836394"/>
    <w:rsid w:val="008369E6"/>
    <w:rsid w:val="008370AB"/>
    <w:rsid w:val="008371D9"/>
    <w:rsid w:val="0083739C"/>
    <w:rsid w:val="00837DF1"/>
    <w:rsid w:val="00840614"/>
    <w:rsid w:val="00840866"/>
    <w:rsid w:val="008413CD"/>
    <w:rsid w:val="00841558"/>
    <w:rsid w:val="008418B4"/>
    <w:rsid w:val="00841B3E"/>
    <w:rsid w:val="00841B4D"/>
    <w:rsid w:val="00841E9B"/>
    <w:rsid w:val="00841E9E"/>
    <w:rsid w:val="008420A0"/>
    <w:rsid w:val="00842361"/>
    <w:rsid w:val="00842B1C"/>
    <w:rsid w:val="00842CC8"/>
    <w:rsid w:val="008436B2"/>
    <w:rsid w:val="00843D85"/>
    <w:rsid w:val="00843F46"/>
    <w:rsid w:val="00843FCD"/>
    <w:rsid w:val="00843FD2"/>
    <w:rsid w:val="008443D2"/>
    <w:rsid w:val="00844D8A"/>
    <w:rsid w:val="00844F6A"/>
    <w:rsid w:val="00844F8C"/>
    <w:rsid w:val="00845536"/>
    <w:rsid w:val="0084605F"/>
    <w:rsid w:val="008460C1"/>
    <w:rsid w:val="008464DB"/>
    <w:rsid w:val="008466B1"/>
    <w:rsid w:val="00846A0F"/>
    <w:rsid w:val="00846BC4"/>
    <w:rsid w:val="00846F3B"/>
    <w:rsid w:val="00846F6E"/>
    <w:rsid w:val="00847292"/>
    <w:rsid w:val="008474CF"/>
    <w:rsid w:val="00850C91"/>
    <w:rsid w:val="00850E95"/>
    <w:rsid w:val="00851135"/>
    <w:rsid w:val="00851703"/>
    <w:rsid w:val="008519EF"/>
    <w:rsid w:val="00851C8F"/>
    <w:rsid w:val="0085262A"/>
    <w:rsid w:val="00852B6B"/>
    <w:rsid w:val="00852CC9"/>
    <w:rsid w:val="00853172"/>
    <w:rsid w:val="008534E1"/>
    <w:rsid w:val="00853985"/>
    <w:rsid w:val="00853C38"/>
    <w:rsid w:val="00853CC6"/>
    <w:rsid w:val="008545CD"/>
    <w:rsid w:val="008546E3"/>
    <w:rsid w:val="00854912"/>
    <w:rsid w:val="00854EC8"/>
    <w:rsid w:val="00855596"/>
    <w:rsid w:val="00855710"/>
    <w:rsid w:val="00855894"/>
    <w:rsid w:val="008559CA"/>
    <w:rsid w:val="008564EF"/>
    <w:rsid w:val="00856913"/>
    <w:rsid w:val="00856B01"/>
    <w:rsid w:val="00856C05"/>
    <w:rsid w:val="00856E8A"/>
    <w:rsid w:val="00857559"/>
    <w:rsid w:val="0085769C"/>
    <w:rsid w:val="0085777A"/>
    <w:rsid w:val="00857E5B"/>
    <w:rsid w:val="00857EE1"/>
    <w:rsid w:val="00860712"/>
    <w:rsid w:val="00860F1D"/>
    <w:rsid w:val="00861067"/>
    <w:rsid w:val="0086109C"/>
    <w:rsid w:val="00861738"/>
    <w:rsid w:val="00861777"/>
    <w:rsid w:val="00861C84"/>
    <w:rsid w:val="008625FE"/>
    <w:rsid w:val="0086260A"/>
    <w:rsid w:val="008626C8"/>
    <w:rsid w:val="008627F0"/>
    <w:rsid w:val="008629B6"/>
    <w:rsid w:val="00862BD3"/>
    <w:rsid w:val="0086361D"/>
    <w:rsid w:val="008639E9"/>
    <w:rsid w:val="008641EE"/>
    <w:rsid w:val="00864B2E"/>
    <w:rsid w:val="00864B9C"/>
    <w:rsid w:val="00864BC8"/>
    <w:rsid w:val="00864C59"/>
    <w:rsid w:val="00864E4E"/>
    <w:rsid w:val="008655BF"/>
    <w:rsid w:val="00865C86"/>
    <w:rsid w:val="008669DD"/>
    <w:rsid w:val="00866DCF"/>
    <w:rsid w:val="0086714A"/>
    <w:rsid w:val="008674BA"/>
    <w:rsid w:val="00867B63"/>
    <w:rsid w:val="00867E28"/>
    <w:rsid w:val="0087009E"/>
    <w:rsid w:val="00870A02"/>
    <w:rsid w:val="00870F71"/>
    <w:rsid w:val="00871097"/>
    <w:rsid w:val="00871186"/>
    <w:rsid w:val="00871A9B"/>
    <w:rsid w:val="00871C0C"/>
    <w:rsid w:val="00872161"/>
    <w:rsid w:val="00872794"/>
    <w:rsid w:val="00872A0F"/>
    <w:rsid w:val="00873DA3"/>
    <w:rsid w:val="00873E87"/>
    <w:rsid w:val="00873F78"/>
    <w:rsid w:val="00874695"/>
    <w:rsid w:val="00874F09"/>
    <w:rsid w:val="008751FF"/>
    <w:rsid w:val="0087524C"/>
    <w:rsid w:val="0087532A"/>
    <w:rsid w:val="0087569D"/>
    <w:rsid w:val="00875900"/>
    <w:rsid w:val="00875DBD"/>
    <w:rsid w:val="00875F63"/>
    <w:rsid w:val="008766D3"/>
    <w:rsid w:val="008769F9"/>
    <w:rsid w:val="00876E3C"/>
    <w:rsid w:val="0087729A"/>
    <w:rsid w:val="008772DF"/>
    <w:rsid w:val="00877F13"/>
    <w:rsid w:val="00880567"/>
    <w:rsid w:val="008811CC"/>
    <w:rsid w:val="008813BE"/>
    <w:rsid w:val="00881D82"/>
    <w:rsid w:val="008825A6"/>
    <w:rsid w:val="00882D49"/>
    <w:rsid w:val="00883575"/>
    <w:rsid w:val="00883840"/>
    <w:rsid w:val="0088409A"/>
    <w:rsid w:val="0088417A"/>
    <w:rsid w:val="00884424"/>
    <w:rsid w:val="00885251"/>
    <w:rsid w:val="0088561C"/>
    <w:rsid w:val="008859D7"/>
    <w:rsid w:val="00886842"/>
    <w:rsid w:val="008869A8"/>
    <w:rsid w:val="008869DE"/>
    <w:rsid w:val="00886B4B"/>
    <w:rsid w:val="00886D01"/>
    <w:rsid w:val="00887466"/>
    <w:rsid w:val="00887955"/>
    <w:rsid w:val="008906BA"/>
    <w:rsid w:val="00890B28"/>
    <w:rsid w:val="00890C9B"/>
    <w:rsid w:val="0089140B"/>
    <w:rsid w:val="00891B38"/>
    <w:rsid w:val="00891D87"/>
    <w:rsid w:val="0089218A"/>
    <w:rsid w:val="0089230E"/>
    <w:rsid w:val="008926C6"/>
    <w:rsid w:val="00893772"/>
    <w:rsid w:val="00893F43"/>
    <w:rsid w:val="008940A3"/>
    <w:rsid w:val="00894BAF"/>
    <w:rsid w:val="00895129"/>
    <w:rsid w:val="0089587E"/>
    <w:rsid w:val="00895D4D"/>
    <w:rsid w:val="00896A4C"/>
    <w:rsid w:val="00896F1B"/>
    <w:rsid w:val="0089728C"/>
    <w:rsid w:val="00897BBB"/>
    <w:rsid w:val="008A00B8"/>
    <w:rsid w:val="008A01D3"/>
    <w:rsid w:val="008A02BC"/>
    <w:rsid w:val="008A064E"/>
    <w:rsid w:val="008A1084"/>
    <w:rsid w:val="008A1308"/>
    <w:rsid w:val="008A17E9"/>
    <w:rsid w:val="008A23F2"/>
    <w:rsid w:val="008A27E2"/>
    <w:rsid w:val="008A27F3"/>
    <w:rsid w:val="008A2CB0"/>
    <w:rsid w:val="008A2E37"/>
    <w:rsid w:val="008A2F63"/>
    <w:rsid w:val="008A31A5"/>
    <w:rsid w:val="008A355B"/>
    <w:rsid w:val="008A4E36"/>
    <w:rsid w:val="008A4F24"/>
    <w:rsid w:val="008A513F"/>
    <w:rsid w:val="008A6107"/>
    <w:rsid w:val="008A6EC2"/>
    <w:rsid w:val="008A73B6"/>
    <w:rsid w:val="008A786D"/>
    <w:rsid w:val="008A79E0"/>
    <w:rsid w:val="008A7AAF"/>
    <w:rsid w:val="008A7B9E"/>
    <w:rsid w:val="008A7C7D"/>
    <w:rsid w:val="008A7CB4"/>
    <w:rsid w:val="008A7FA4"/>
    <w:rsid w:val="008B0184"/>
    <w:rsid w:val="008B01CF"/>
    <w:rsid w:val="008B0608"/>
    <w:rsid w:val="008B0A19"/>
    <w:rsid w:val="008B101C"/>
    <w:rsid w:val="008B110A"/>
    <w:rsid w:val="008B11F4"/>
    <w:rsid w:val="008B2558"/>
    <w:rsid w:val="008B28DB"/>
    <w:rsid w:val="008B2A12"/>
    <w:rsid w:val="008B31B4"/>
    <w:rsid w:val="008B3EC1"/>
    <w:rsid w:val="008B3FDB"/>
    <w:rsid w:val="008B4438"/>
    <w:rsid w:val="008B46D8"/>
    <w:rsid w:val="008B4CF3"/>
    <w:rsid w:val="008B55BD"/>
    <w:rsid w:val="008B58E3"/>
    <w:rsid w:val="008B5E14"/>
    <w:rsid w:val="008B5E24"/>
    <w:rsid w:val="008B601A"/>
    <w:rsid w:val="008B6A2B"/>
    <w:rsid w:val="008B6B59"/>
    <w:rsid w:val="008B760A"/>
    <w:rsid w:val="008B7811"/>
    <w:rsid w:val="008B7E58"/>
    <w:rsid w:val="008C0567"/>
    <w:rsid w:val="008C155C"/>
    <w:rsid w:val="008C17D0"/>
    <w:rsid w:val="008C18E6"/>
    <w:rsid w:val="008C1D93"/>
    <w:rsid w:val="008C20D2"/>
    <w:rsid w:val="008C2144"/>
    <w:rsid w:val="008C26AC"/>
    <w:rsid w:val="008C2B32"/>
    <w:rsid w:val="008C2E05"/>
    <w:rsid w:val="008C34B8"/>
    <w:rsid w:val="008C3699"/>
    <w:rsid w:val="008C4697"/>
    <w:rsid w:val="008C4847"/>
    <w:rsid w:val="008C5117"/>
    <w:rsid w:val="008C5A78"/>
    <w:rsid w:val="008C5DAB"/>
    <w:rsid w:val="008C66CD"/>
    <w:rsid w:val="008C6A2C"/>
    <w:rsid w:val="008C70EE"/>
    <w:rsid w:val="008C71DE"/>
    <w:rsid w:val="008C7713"/>
    <w:rsid w:val="008C77B8"/>
    <w:rsid w:val="008C7CD6"/>
    <w:rsid w:val="008C7CE0"/>
    <w:rsid w:val="008D02EF"/>
    <w:rsid w:val="008D03B8"/>
    <w:rsid w:val="008D08DB"/>
    <w:rsid w:val="008D1861"/>
    <w:rsid w:val="008D199D"/>
    <w:rsid w:val="008D230B"/>
    <w:rsid w:val="008D2791"/>
    <w:rsid w:val="008D2B8A"/>
    <w:rsid w:val="008D2F0D"/>
    <w:rsid w:val="008D3567"/>
    <w:rsid w:val="008D5E11"/>
    <w:rsid w:val="008D5FE8"/>
    <w:rsid w:val="008D6004"/>
    <w:rsid w:val="008D629B"/>
    <w:rsid w:val="008D64A1"/>
    <w:rsid w:val="008D6662"/>
    <w:rsid w:val="008D6895"/>
    <w:rsid w:val="008D6916"/>
    <w:rsid w:val="008D6EDB"/>
    <w:rsid w:val="008D6F9A"/>
    <w:rsid w:val="008D745D"/>
    <w:rsid w:val="008D75E1"/>
    <w:rsid w:val="008D7CC5"/>
    <w:rsid w:val="008D7F63"/>
    <w:rsid w:val="008D7FA9"/>
    <w:rsid w:val="008E0F04"/>
    <w:rsid w:val="008E0F33"/>
    <w:rsid w:val="008E0FE7"/>
    <w:rsid w:val="008E1627"/>
    <w:rsid w:val="008E18F3"/>
    <w:rsid w:val="008E1E24"/>
    <w:rsid w:val="008E229F"/>
    <w:rsid w:val="008E2564"/>
    <w:rsid w:val="008E256A"/>
    <w:rsid w:val="008E2828"/>
    <w:rsid w:val="008E2EC7"/>
    <w:rsid w:val="008E33D5"/>
    <w:rsid w:val="008E3453"/>
    <w:rsid w:val="008E393E"/>
    <w:rsid w:val="008E4034"/>
    <w:rsid w:val="008E462C"/>
    <w:rsid w:val="008E497A"/>
    <w:rsid w:val="008E4DCA"/>
    <w:rsid w:val="008E4F25"/>
    <w:rsid w:val="008E51C9"/>
    <w:rsid w:val="008E53CD"/>
    <w:rsid w:val="008E5FAD"/>
    <w:rsid w:val="008E6830"/>
    <w:rsid w:val="008E6979"/>
    <w:rsid w:val="008E6CAC"/>
    <w:rsid w:val="008E7077"/>
    <w:rsid w:val="008E7078"/>
    <w:rsid w:val="008E7595"/>
    <w:rsid w:val="008E77D8"/>
    <w:rsid w:val="008F1384"/>
    <w:rsid w:val="008F14D9"/>
    <w:rsid w:val="008F15AE"/>
    <w:rsid w:val="008F16A1"/>
    <w:rsid w:val="008F1A04"/>
    <w:rsid w:val="008F1A31"/>
    <w:rsid w:val="008F1E38"/>
    <w:rsid w:val="008F2A52"/>
    <w:rsid w:val="008F3088"/>
    <w:rsid w:val="008F381D"/>
    <w:rsid w:val="008F390B"/>
    <w:rsid w:val="008F43A4"/>
    <w:rsid w:val="008F479E"/>
    <w:rsid w:val="008F4ADE"/>
    <w:rsid w:val="008F4B6C"/>
    <w:rsid w:val="008F5412"/>
    <w:rsid w:val="008F56F8"/>
    <w:rsid w:val="008F5723"/>
    <w:rsid w:val="008F5BE3"/>
    <w:rsid w:val="008F613C"/>
    <w:rsid w:val="008F6242"/>
    <w:rsid w:val="008F63C1"/>
    <w:rsid w:val="008F69E7"/>
    <w:rsid w:val="008F6A2A"/>
    <w:rsid w:val="008F6BFE"/>
    <w:rsid w:val="008F6C51"/>
    <w:rsid w:val="008F71A6"/>
    <w:rsid w:val="008F74CB"/>
    <w:rsid w:val="008F756C"/>
    <w:rsid w:val="008F778E"/>
    <w:rsid w:val="008F7BFD"/>
    <w:rsid w:val="00900483"/>
    <w:rsid w:val="009005EA"/>
    <w:rsid w:val="009007DE"/>
    <w:rsid w:val="00900804"/>
    <w:rsid w:val="0090104A"/>
    <w:rsid w:val="009012C4"/>
    <w:rsid w:val="00901465"/>
    <w:rsid w:val="00901A23"/>
    <w:rsid w:val="00901B89"/>
    <w:rsid w:val="00901F30"/>
    <w:rsid w:val="00902A1A"/>
    <w:rsid w:val="00902E4A"/>
    <w:rsid w:val="009037CC"/>
    <w:rsid w:val="00903AEF"/>
    <w:rsid w:val="00903DD1"/>
    <w:rsid w:val="00904282"/>
    <w:rsid w:val="009047CD"/>
    <w:rsid w:val="0090483E"/>
    <w:rsid w:val="00904ECF"/>
    <w:rsid w:val="00904F41"/>
    <w:rsid w:val="00904FFD"/>
    <w:rsid w:val="0090504D"/>
    <w:rsid w:val="0090528B"/>
    <w:rsid w:val="00905588"/>
    <w:rsid w:val="00905FDA"/>
    <w:rsid w:val="009062D6"/>
    <w:rsid w:val="009065EB"/>
    <w:rsid w:val="0090663D"/>
    <w:rsid w:val="0090694E"/>
    <w:rsid w:val="009073C2"/>
    <w:rsid w:val="00907534"/>
    <w:rsid w:val="009075DA"/>
    <w:rsid w:val="00910885"/>
    <w:rsid w:val="00911035"/>
    <w:rsid w:val="00911222"/>
    <w:rsid w:val="00911CD9"/>
    <w:rsid w:val="009120AB"/>
    <w:rsid w:val="009126AF"/>
    <w:rsid w:val="009126C4"/>
    <w:rsid w:val="00912818"/>
    <w:rsid w:val="009128DB"/>
    <w:rsid w:val="00912B69"/>
    <w:rsid w:val="00912C32"/>
    <w:rsid w:val="009132CD"/>
    <w:rsid w:val="0091383A"/>
    <w:rsid w:val="00913986"/>
    <w:rsid w:val="00913A44"/>
    <w:rsid w:val="00914FDA"/>
    <w:rsid w:val="00915732"/>
    <w:rsid w:val="009158A3"/>
    <w:rsid w:val="00915C41"/>
    <w:rsid w:val="00916051"/>
    <w:rsid w:val="00916115"/>
    <w:rsid w:val="009163C9"/>
    <w:rsid w:val="00916550"/>
    <w:rsid w:val="00916C2F"/>
    <w:rsid w:val="009170E1"/>
    <w:rsid w:val="00917130"/>
    <w:rsid w:val="00917BAC"/>
    <w:rsid w:val="00920622"/>
    <w:rsid w:val="0092072A"/>
    <w:rsid w:val="00920FD8"/>
    <w:rsid w:val="00921523"/>
    <w:rsid w:val="0092176A"/>
    <w:rsid w:val="009219E4"/>
    <w:rsid w:val="00921AB0"/>
    <w:rsid w:val="009224C0"/>
    <w:rsid w:val="009229C4"/>
    <w:rsid w:val="00922C64"/>
    <w:rsid w:val="00922FE3"/>
    <w:rsid w:val="00923015"/>
    <w:rsid w:val="00923251"/>
    <w:rsid w:val="009240CC"/>
    <w:rsid w:val="00924911"/>
    <w:rsid w:val="00924BBE"/>
    <w:rsid w:val="0092504C"/>
    <w:rsid w:val="0092515D"/>
    <w:rsid w:val="00925234"/>
    <w:rsid w:val="00925A93"/>
    <w:rsid w:val="00925BA2"/>
    <w:rsid w:val="00926119"/>
    <w:rsid w:val="00926695"/>
    <w:rsid w:val="00927887"/>
    <w:rsid w:val="00927A30"/>
    <w:rsid w:val="00927D4D"/>
    <w:rsid w:val="0093028D"/>
    <w:rsid w:val="0093031C"/>
    <w:rsid w:val="00930447"/>
    <w:rsid w:val="00930797"/>
    <w:rsid w:val="009307BD"/>
    <w:rsid w:val="00930889"/>
    <w:rsid w:val="00930DB0"/>
    <w:rsid w:val="00931597"/>
    <w:rsid w:val="009317F5"/>
    <w:rsid w:val="00931BC4"/>
    <w:rsid w:val="00931FA8"/>
    <w:rsid w:val="0093216C"/>
    <w:rsid w:val="009321B0"/>
    <w:rsid w:val="00932487"/>
    <w:rsid w:val="00932681"/>
    <w:rsid w:val="00932882"/>
    <w:rsid w:val="00932EA1"/>
    <w:rsid w:val="00933C98"/>
    <w:rsid w:val="00933D7D"/>
    <w:rsid w:val="00934A5C"/>
    <w:rsid w:val="00934C68"/>
    <w:rsid w:val="00934F2B"/>
    <w:rsid w:val="00935527"/>
    <w:rsid w:val="00935D86"/>
    <w:rsid w:val="00936313"/>
    <w:rsid w:val="0093696D"/>
    <w:rsid w:val="00936B8A"/>
    <w:rsid w:val="00936DF0"/>
    <w:rsid w:val="00937A0C"/>
    <w:rsid w:val="00937EA3"/>
    <w:rsid w:val="0094008F"/>
    <w:rsid w:val="00940368"/>
    <w:rsid w:val="009404BC"/>
    <w:rsid w:val="00940AAD"/>
    <w:rsid w:val="00940E42"/>
    <w:rsid w:val="009410D1"/>
    <w:rsid w:val="0094112E"/>
    <w:rsid w:val="00941906"/>
    <w:rsid w:val="00941D35"/>
    <w:rsid w:val="00941E3F"/>
    <w:rsid w:val="009425DF"/>
    <w:rsid w:val="00942659"/>
    <w:rsid w:val="00943903"/>
    <w:rsid w:val="00943A3E"/>
    <w:rsid w:val="00943DAF"/>
    <w:rsid w:val="009453C0"/>
    <w:rsid w:val="009455B4"/>
    <w:rsid w:val="009466C0"/>
    <w:rsid w:val="00946F65"/>
    <w:rsid w:val="0094718B"/>
    <w:rsid w:val="00947D39"/>
    <w:rsid w:val="009502F0"/>
    <w:rsid w:val="00950C57"/>
    <w:rsid w:val="00950C92"/>
    <w:rsid w:val="009519D3"/>
    <w:rsid w:val="00951A96"/>
    <w:rsid w:val="00951B1E"/>
    <w:rsid w:val="009521C6"/>
    <w:rsid w:val="00952C12"/>
    <w:rsid w:val="00952E06"/>
    <w:rsid w:val="00953221"/>
    <w:rsid w:val="00953A5A"/>
    <w:rsid w:val="00953FB1"/>
    <w:rsid w:val="0095416A"/>
    <w:rsid w:val="00954668"/>
    <w:rsid w:val="00954795"/>
    <w:rsid w:val="00954FFA"/>
    <w:rsid w:val="00955170"/>
    <w:rsid w:val="0095560D"/>
    <w:rsid w:val="00956B13"/>
    <w:rsid w:val="009573BB"/>
    <w:rsid w:val="009575C9"/>
    <w:rsid w:val="00957A83"/>
    <w:rsid w:val="00957DF0"/>
    <w:rsid w:val="00960580"/>
    <w:rsid w:val="00960623"/>
    <w:rsid w:val="00960857"/>
    <w:rsid w:val="00960974"/>
    <w:rsid w:val="00960CDD"/>
    <w:rsid w:val="0096148A"/>
    <w:rsid w:val="0096164C"/>
    <w:rsid w:val="00961895"/>
    <w:rsid w:val="00961B55"/>
    <w:rsid w:val="00961BED"/>
    <w:rsid w:val="00961E27"/>
    <w:rsid w:val="009627A6"/>
    <w:rsid w:val="009629D0"/>
    <w:rsid w:val="00962C5B"/>
    <w:rsid w:val="00962D17"/>
    <w:rsid w:val="00962D33"/>
    <w:rsid w:val="00962E9C"/>
    <w:rsid w:val="00962F4A"/>
    <w:rsid w:val="00962FA8"/>
    <w:rsid w:val="009630C9"/>
    <w:rsid w:val="009636BA"/>
    <w:rsid w:val="0096375D"/>
    <w:rsid w:val="00963772"/>
    <w:rsid w:val="00963E6A"/>
    <w:rsid w:val="009643E3"/>
    <w:rsid w:val="009645F2"/>
    <w:rsid w:val="009648E6"/>
    <w:rsid w:val="009649E3"/>
    <w:rsid w:val="00964A23"/>
    <w:rsid w:val="00964BC9"/>
    <w:rsid w:val="009650F9"/>
    <w:rsid w:val="009651B1"/>
    <w:rsid w:val="009656C2"/>
    <w:rsid w:val="00965A03"/>
    <w:rsid w:val="00965B2F"/>
    <w:rsid w:val="00966DB4"/>
    <w:rsid w:val="0096726E"/>
    <w:rsid w:val="00967680"/>
    <w:rsid w:val="009676D8"/>
    <w:rsid w:val="009677C2"/>
    <w:rsid w:val="00967C9A"/>
    <w:rsid w:val="00967D10"/>
    <w:rsid w:val="00967D5A"/>
    <w:rsid w:val="00970480"/>
    <w:rsid w:val="00970955"/>
    <w:rsid w:val="00970C82"/>
    <w:rsid w:val="00971A76"/>
    <w:rsid w:val="0097243D"/>
    <w:rsid w:val="009727FB"/>
    <w:rsid w:val="00972F19"/>
    <w:rsid w:val="00973057"/>
    <w:rsid w:val="00973169"/>
    <w:rsid w:val="00973193"/>
    <w:rsid w:val="00973781"/>
    <w:rsid w:val="00973884"/>
    <w:rsid w:val="009739D4"/>
    <w:rsid w:val="00973CEB"/>
    <w:rsid w:val="00973EBC"/>
    <w:rsid w:val="00974288"/>
    <w:rsid w:val="0097428B"/>
    <w:rsid w:val="00974497"/>
    <w:rsid w:val="0097449B"/>
    <w:rsid w:val="00974603"/>
    <w:rsid w:val="00974668"/>
    <w:rsid w:val="00974694"/>
    <w:rsid w:val="00974F6D"/>
    <w:rsid w:val="00975126"/>
    <w:rsid w:val="0097564C"/>
    <w:rsid w:val="00975D5F"/>
    <w:rsid w:val="00976436"/>
    <w:rsid w:val="00976529"/>
    <w:rsid w:val="00976945"/>
    <w:rsid w:val="00976A6E"/>
    <w:rsid w:val="00976B3F"/>
    <w:rsid w:val="00976D12"/>
    <w:rsid w:val="00976E2F"/>
    <w:rsid w:val="00976E81"/>
    <w:rsid w:val="00976ED6"/>
    <w:rsid w:val="00977048"/>
    <w:rsid w:val="009775B6"/>
    <w:rsid w:val="00977938"/>
    <w:rsid w:val="0098108A"/>
    <w:rsid w:val="00981121"/>
    <w:rsid w:val="00981C28"/>
    <w:rsid w:val="00982217"/>
    <w:rsid w:val="00982BA0"/>
    <w:rsid w:val="00982CBF"/>
    <w:rsid w:val="00982E2A"/>
    <w:rsid w:val="00983209"/>
    <w:rsid w:val="0098421A"/>
    <w:rsid w:val="0098421E"/>
    <w:rsid w:val="00984480"/>
    <w:rsid w:val="009844BA"/>
    <w:rsid w:val="0098462E"/>
    <w:rsid w:val="00985084"/>
    <w:rsid w:val="009855E9"/>
    <w:rsid w:val="00985882"/>
    <w:rsid w:val="00985B87"/>
    <w:rsid w:val="00985EEB"/>
    <w:rsid w:val="00986082"/>
    <w:rsid w:val="009860F0"/>
    <w:rsid w:val="00986272"/>
    <w:rsid w:val="00986425"/>
    <w:rsid w:val="009865C6"/>
    <w:rsid w:val="00986A61"/>
    <w:rsid w:val="00986FFA"/>
    <w:rsid w:val="0098741E"/>
    <w:rsid w:val="00987B72"/>
    <w:rsid w:val="009900A8"/>
    <w:rsid w:val="009901FB"/>
    <w:rsid w:val="0099030F"/>
    <w:rsid w:val="00990790"/>
    <w:rsid w:val="00991432"/>
    <w:rsid w:val="00991AF6"/>
    <w:rsid w:val="00991E22"/>
    <w:rsid w:val="00992963"/>
    <w:rsid w:val="009929E8"/>
    <w:rsid w:val="00992ED2"/>
    <w:rsid w:val="009931BC"/>
    <w:rsid w:val="00993A42"/>
    <w:rsid w:val="00993D63"/>
    <w:rsid w:val="009947D1"/>
    <w:rsid w:val="0099537A"/>
    <w:rsid w:val="009953EF"/>
    <w:rsid w:val="00995A3F"/>
    <w:rsid w:val="00995B53"/>
    <w:rsid w:val="00995B9A"/>
    <w:rsid w:val="00997CBF"/>
    <w:rsid w:val="00997E6D"/>
    <w:rsid w:val="009A108F"/>
    <w:rsid w:val="009A218B"/>
    <w:rsid w:val="009A26DB"/>
    <w:rsid w:val="009A2952"/>
    <w:rsid w:val="009A2A6D"/>
    <w:rsid w:val="009A3628"/>
    <w:rsid w:val="009A42BF"/>
    <w:rsid w:val="009A4538"/>
    <w:rsid w:val="009A45F4"/>
    <w:rsid w:val="009A476F"/>
    <w:rsid w:val="009A4E37"/>
    <w:rsid w:val="009A5194"/>
    <w:rsid w:val="009A527C"/>
    <w:rsid w:val="009A6887"/>
    <w:rsid w:val="009A6927"/>
    <w:rsid w:val="009A695E"/>
    <w:rsid w:val="009A6E39"/>
    <w:rsid w:val="009A746A"/>
    <w:rsid w:val="009A77F6"/>
    <w:rsid w:val="009B03D6"/>
    <w:rsid w:val="009B04D5"/>
    <w:rsid w:val="009B053B"/>
    <w:rsid w:val="009B074B"/>
    <w:rsid w:val="009B0960"/>
    <w:rsid w:val="009B134B"/>
    <w:rsid w:val="009B15BA"/>
    <w:rsid w:val="009B179A"/>
    <w:rsid w:val="009B1F23"/>
    <w:rsid w:val="009B24F7"/>
    <w:rsid w:val="009B28AA"/>
    <w:rsid w:val="009B2C7C"/>
    <w:rsid w:val="009B3186"/>
    <w:rsid w:val="009B35F5"/>
    <w:rsid w:val="009B3630"/>
    <w:rsid w:val="009B36FC"/>
    <w:rsid w:val="009B38AC"/>
    <w:rsid w:val="009B397A"/>
    <w:rsid w:val="009B422E"/>
    <w:rsid w:val="009B4302"/>
    <w:rsid w:val="009B474B"/>
    <w:rsid w:val="009B52E4"/>
    <w:rsid w:val="009B5417"/>
    <w:rsid w:val="009B5821"/>
    <w:rsid w:val="009B59B0"/>
    <w:rsid w:val="009B647E"/>
    <w:rsid w:val="009B663B"/>
    <w:rsid w:val="009B6F7F"/>
    <w:rsid w:val="009B7355"/>
    <w:rsid w:val="009B75DF"/>
    <w:rsid w:val="009B7998"/>
    <w:rsid w:val="009B7E8C"/>
    <w:rsid w:val="009B7F10"/>
    <w:rsid w:val="009B7FEA"/>
    <w:rsid w:val="009C0168"/>
    <w:rsid w:val="009C03F7"/>
    <w:rsid w:val="009C0B9A"/>
    <w:rsid w:val="009C0CBA"/>
    <w:rsid w:val="009C0D81"/>
    <w:rsid w:val="009C0DAC"/>
    <w:rsid w:val="009C1012"/>
    <w:rsid w:val="009C103C"/>
    <w:rsid w:val="009C1300"/>
    <w:rsid w:val="009C1595"/>
    <w:rsid w:val="009C1829"/>
    <w:rsid w:val="009C1872"/>
    <w:rsid w:val="009C1918"/>
    <w:rsid w:val="009C1C1D"/>
    <w:rsid w:val="009C1EAE"/>
    <w:rsid w:val="009C210B"/>
    <w:rsid w:val="009C2794"/>
    <w:rsid w:val="009C2B25"/>
    <w:rsid w:val="009C3172"/>
    <w:rsid w:val="009C3E68"/>
    <w:rsid w:val="009C3FF1"/>
    <w:rsid w:val="009C4313"/>
    <w:rsid w:val="009C4B9D"/>
    <w:rsid w:val="009C4D67"/>
    <w:rsid w:val="009C50A5"/>
    <w:rsid w:val="009C5716"/>
    <w:rsid w:val="009C591A"/>
    <w:rsid w:val="009C5AC4"/>
    <w:rsid w:val="009C64DF"/>
    <w:rsid w:val="009C66D6"/>
    <w:rsid w:val="009C6E72"/>
    <w:rsid w:val="009C6F1D"/>
    <w:rsid w:val="009C722F"/>
    <w:rsid w:val="009C7A0A"/>
    <w:rsid w:val="009C7A69"/>
    <w:rsid w:val="009C7CC9"/>
    <w:rsid w:val="009C7FD1"/>
    <w:rsid w:val="009D004F"/>
    <w:rsid w:val="009D0466"/>
    <w:rsid w:val="009D11F6"/>
    <w:rsid w:val="009D176D"/>
    <w:rsid w:val="009D193E"/>
    <w:rsid w:val="009D1B05"/>
    <w:rsid w:val="009D2165"/>
    <w:rsid w:val="009D2664"/>
    <w:rsid w:val="009D274F"/>
    <w:rsid w:val="009D302D"/>
    <w:rsid w:val="009D38E7"/>
    <w:rsid w:val="009D421D"/>
    <w:rsid w:val="009D4437"/>
    <w:rsid w:val="009D4548"/>
    <w:rsid w:val="009D45B3"/>
    <w:rsid w:val="009D4A79"/>
    <w:rsid w:val="009D4CF5"/>
    <w:rsid w:val="009D4F8F"/>
    <w:rsid w:val="009D55FB"/>
    <w:rsid w:val="009D59A3"/>
    <w:rsid w:val="009D59AF"/>
    <w:rsid w:val="009D5E71"/>
    <w:rsid w:val="009D620A"/>
    <w:rsid w:val="009D6444"/>
    <w:rsid w:val="009D64B5"/>
    <w:rsid w:val="009D6517"/>
    <w:rsid w:val="009D6786"/>
    <w:rsid w:val="009D72D2"/>
    <w:rsid w:val="009D7A96"/>
    <w:rsid w:val="009E02F9"/>
    <w:rsid w:val="009E03F2"/>
    <w:rsid w:val="009E0C48"/>
    <w:rsid w:val="009E229B"/>
    <w:rsid w:val="009E23C7"/>
    <w:rsid w:val="009E2972"/>
    <w:rsid w:val="009E322D"/>
    <w:rsid w:val="009E3C9B"/>
    <w:rsid w:val="009E3FD2"/>
    <w:rsid w:val="009E42B6"/>
    <w:rsid w:val="009E48C5"/>
    <w:rsid w:val="009E4ED7"/>
    <w:rsid w:val="009E504C"/>
    <w:rsid w:val="009E524F"/>
    <w:rsid w:val="009E56AA"/>
    <w:rsid w:val="009E5DB5"/>
    <w:rsid w:val="009E6529"/>
    <w:rsid w:val="009E6628"/>
    <w:rsid w:val="009E6C23"/>
    <w:rsid w:val="009E72CA"/>
    <w:rsid w:val="009E7832"/>
    <w:rsid w:val="009E7A38"/>
    <w:rsid w:val="009E7FC6"/>
    <w:rsid w:val="009F010A"/>
    <w:rsid w:val="009F0843"/>
    <w:rsid w:val="009F08EE"/>
    <w:rsid w:val="009F1FEA"/>
    <w:rsid w:val="009F337E"/>
    <w:rsid w:val="009F33B7"/>
    <w:rsid w:val="009F43AD"/>
    <w:rsid w:val="009F4556"/>
    <w:rsid w:val="009F49B7"/>
    <w:rsid w:val="009F4E5E"/>
    <w:rsid w:val="009F5F80"/>
    <w:rsid w:val="009F6103"/>
    <w:rsid w:val="009F61BF"/>
    <w:rsid w:val="009F72FF"/>
    <w:rsid w:val="009F75BF"/>
    <w:rsid w:val="00A00742"/>
    <w:rsid w:val="00A008F6"/>
    <w:rsid w:val="00A013F9"/>
    <w:rsid w:val="00A01FA3"/>
    <w:rsid w:val="00A01FCF"/>
    <w:rsid w:val="00A0223E"/>
    <w:rsid w:val="00A024A3"/>
    <w:rsid w:val="00A025DB"/>
    <w:rsid w:val="00A02E64"/>
    <w:rsid w:val="00A034F0"/>
    <w:rsid w:val="00A038E7"/>
    <w:rsid w:val="00A044EF"/>
    <w:rsid w:val="00A0458F"/>
    <w:rsid w:val="00A048EF"/>
    <w:rsid w:val="00A04D2E"/>
    <w:rsid w:val="00A04D66"/>
    <w:rsid w:val="00A04F76"/>
    <w:rsid w:val="00A053D8"/>
    <w:rsid w:val="00A05D5B"/>
    <w:rsid w:val="00A061B1"/>
    <w:rsid w:val="00A064E4"/>
    <w:rsid w:val="00A06684"/>
    <w:rsid w:val="00A066F7"/>
    <w:rsid w:val="00A067BA"/>
    <w:rsid w:val="00A071CA"/>
    <w:rsid w:val="00A077D9"/>
    <w:rsid w:val="00A07EA3"/>
    <w:rsid w:val="00A10483"/>
    <w:rsid w:val="00A106A9"/>
    <w:rsid w:val="00A107AC"/>
    <w:rsid w:val="00A10C6D"/>
    <w:rsid w:val="00A1112A"/>
    <w:rsid w:val="00A11225"/>
    <w:rsid w:val="00A11C28"/>
    <w:rsid w:val="00A11CDD"/>
    <w:rsid w:val="00A1210E"/>
    <w:rsid w:val="00A1212A"/>
    <w:rsid w:val="00A12367"/>
    <w:rsid w:val="00A1237F"/>
    <w:rsid w:val="00A12436"/>
    <w:rsid w:val="00A12718"/>
    <w:rsid w:val="00A1321F"/>
    <w:rsid w:val="00A13241"/>
    <w:rsid w:val="00A13963"/>
    <w:rsid w:val="00A14930"/>
    <w:rsid w:val="00A14D60"/>
    <w:rsid w:val="00A14EFC"/>
    <w:rsid w:val="00A1593A"/>
    <w:rsid w:val="00A15BB2"/>
    <w:rsid w:val="00A15E50"/>
    <w:rsid w:val="00A15E54"/>
    <w:rsid w:val="00A15EBE"/>
    <w:rsid w:val="00A15F4D"/>
    <w:rsid w:val="00A162B4"/>
    <w:rsid w:val="00A16E72"/>
    <w:rsid w:val="00A16F8A"/>
    <w:rsid w:val="00A1797B"/>
    <w:rsid w:val="00A17D67"/>
    <w:rsid w:val="00A17E0F"/>
    <w:rsid w:val="00A17F9F"/>
    <w:rsid w:val="00A20103"/>
    <w:rsid w:val="00A2021F"/>
    <w:rsid w:val="00A209AB"/>
    <w:rsid w:val="00A20A55"/>
    <w:rsid w:val="00A20BF4"/>
    <w:rsid w:val="00A210E4"/>
    <w:rsid w:val="00A21A11"/>
    <w:rsid w:val="00A21B63"/>
    <w:rsid w:val="00A222FA"/>
    <w:rsid w:val="00A235AD"/>
    <w:rsid w:val="00A23B77"/>
    <w:rsid w:val="00A23BC5"/>
    <w:rsid w:val="00A23F69"/>
    <w:rsid w:val="00A24556"/>
    <w:rsid w:val="00A24BA3"/>
    <w:rsid w:val="00A2504E"/>
    <w:rsid w:val="00A25D22"/>
    <w:rsid w:val="00A25E4F"/>
    <w:rsid w:val="00A26831"/>
    <w:rsid w:val="00A26879"/>
    <w:rsid w:val="00A273FF"/>
    <w:rsid w:val="00A27525"/>
    <w:rsid w:val="00A2797E"/>
    <w:rsid w:val="00A27BA1"/>
    <w:rsid w:val="00A27DCF"/>
    <w:rsid w:val="00A27F86"/>
    <w:rsid w:val="00A30F54"/>
    <w:rsid w:val="00A31208"/>
    <w:rsid w:val="00A31211"/>
    <w:rsid w:val="00A3138D"/>
    <w:rsid w:val="00A3149C"/>
    <w:rsid w:val="00A31557"/>
    <w:rsid w:val="00A31D58"/>
    <w:rsid w:val="00A31FD2"/>
    <w:rsid w:val="00A3217E"/>
    <w:rsid w:val="00A322D3"/>
    <w:rsid w:val="00A32359"/>
    <w:rsid w:val="00A323E1"/>
    <w:rsid w:val="00A32651"/>
    <w:rsid w:val="00A32EC7"/>
    <w:rsid w:val="00A333CC"/>
    <w:rsid w:val="00A33736"/>
    <w:rsid w:val="00A34091"/>
    <w:rsid w:val="00A347DB"/>
    <w:rsid w:val="00A34958"/>
    <w:rsid w:val="00A34B09"/>
    <w:rsid w:val="00A34EA5"/>
    <w:rsid w:val="00A34FF7"/>
    <w:rsid w:val="00A35124"/>
    <w:rsid w:val="00A35775"/>
    <w:rsid w:val="00A3582D"/>
    <w:rsid w:val="00A358D3"/>
    <w:rsid w:val="00A36A50"/>
    <w:rsid w:val="00A36D68"/>
    <w:rsid w:val="00A36FC1"/>
    <w:rsid w:val="00A37452"/>
    <w:rsid w:val="00A378DD"/>
    <w:rsid w:val="00A37B06"/>
    <w:rsid w:val="00A37C80"/>
    <w:rsid w:val="00A37D33"/>
    <w:rsid w:val="00A402DE"/>
    <w:rsid w:val="00A41C77"/>
    <w:rsid w:val="00A41D8D"/>
    <w:rsid w:val="00A41E9C"/>
    <w:rsid w:val="00A41ED8"/>
    <w:rsid w:val="00A41FAA"/>
    <w:rsid w:val="00A4201A"/>
    <w:rsid w:val="00A426ED"/>
    <w:rsid w:val="00A42EBF"/>
    <w:rsid w:val="00A43239"/>
    <w:rsid w:val="00A43AEB"/>
    <w:rsid w:val="00A43AEE"/>
    <w:rsid w:val="00A43CAB"/>
    <w:rsid w:val="00A4427D"/>
    <w:rsid w:val="00A443FB"/>
    <w:rsid w:val="00A44914"/>
    <w:rsid w:val="00A44D30"/>
    <w:rsid w:val="00A450F9"/>
    <w:rsid w:val="00A45227"/>
    <w:rsid w:val="00A4526C"/>
    <w:rsid w:val="00A4578F"/>
    <w:rsid w:val="00A457D0"/>
    <w:rsid w:val="00A45A65"/>
    <w:rsid w:val="00A45FCA"/>
    <w:rsid w:val="00A464AD"/>
    <w:rsid w:val="00A4693E"/>
    <w:rsid w:val="00A46B8A"/>
    <w:rsid w:val="00A47B5C"/>
    <w:rsid w:val="00A47D45"/>
    <w:rsid w:val="00A47FF6"/>
    <w:rsid w:val="00A502C3"/>
    <w:rsid w:val="00A50693"/>
    <w:rsid w:val="00A508CF"/>
    <w:rsid w:val="00A50ABE"/>
    <w:rsid w:val="00A50BA6"/>
    <w:rsid w:val="00A513D9"/>
    <w:rsid w:val="00A5169D"/>
    <w:rsid w:val="00A51B48"/>
    <w:rsid w:val="00A52028"/>
    <w:rsid w:val="00A524B2"/>
    <w:rsid w:val="00A52545"/>
    <w:rsid w:val="00A52E4E"/>
    <w:rsid w:val="00A534E3"/>
    <w:rsid w:val="00A5388F"/>
    <w:rsid w:val="00A53B5A"/>
    <w:rsid w:val="00A53D73"/>
    <w:rsid w:val="00A5429C"/>
    <w:rsid w:val="00A54541"/>
    <w:rsid w:val="00A54C8C"/>
    <w:rsid w:val="00A54E31"/>
    <w:rsid w:val="00A54EA2"/>
    <w:rsid w:val="00A55116"/>
    <w:rsid w:val="00A558B6"/>
    <w:rsid w:val="00A55CBE"/>
    <w:rsid w:val="00A55E77"/>
    <w:rsid w:val="00A56C7E"/>
    <w:rsid w:val="00A5768F"/>
    <w:rsid w:val="00A57729"/>
    <w:rsid w:val="00A5781F"/>
    <w:rsid w:val="00A57A7C"/>
    <w:rsid w:val="00A605B4"/>
    <w:rsid w:val="00A60AF0"/>
    <w:rsid w:val="00A611C8"/>
    <w:rsid w:val="00A61DA9"/>
    <w:rsid w:val="00A63BAF"/>
    <w:rsid w:val="00A63C7E"/>
    <w:rsid w:val="00A63FC9"/>
    <w:rsid w:val="00A6437C"/>
    <w:rsid w:val="00A64470"/>
    <w:rsid w:val="00A64908"/>
    <w:rsid w:val="00A64D95"/>
    <w:rsid w:val="00A659F7"/>
    <w:rsid w:val="00A65F3A"/>
    <w:rsid w:val="00A66C51"/>
    <w:rsid w:val="00A66C61"/>
    <w:rsid w:val="00A66CDC"/>
    <w:rsid w:val="00A6758E"/>
    <w:rsid w:val="00A67BBD"/>
    <w:rsid w:val="00A70011"/>
    <w:rsid w:val="00A7041A"/>
    <w:rsid w:val="00A70C2A"/>
    <w:rsid w:val="00A71340"/>
    <w:rsid w:val="00A71373"/>
    <w:rsid w:val="00A715BF"/>
    <w:rsid w:val="00A71920"/>
    <w:rsid w:val="00A719BA"/>
    <w:rsid w:val="00A71A20"/>
    <w:rsid w:val="00A71D96"/>
    <w:rsid w:val="00A72112"/>
    <w:rsid w:val="00A72352"/>
    <w:rsid w:val="00A72594"/>
    <w:rsid w:val="00A72E49"/>
    <w:rsid w:val="00A73305"/>
    <w:rsid w:val="00A73A50"/>
    <w:rsid w:val="00A73B56"/>
    <w:rsid w:val="00A742B4"/>
    <w:rsid w:val="00A742E6"/>
    <w:rsid w:val="00A749CC"/>
    <w:rsid w:val="00A749F4"/>
    <w:rsid w:val="00A757F6"/>
    <w:rsid w:val="00A76012"/>
    <w:rsid w:val="00A760F0"/>
    <w:rsid w:val="00A76402"/>
    <w:rsid w:val="00A76558"/>
    <w:rsid w:val="00A76E16"/>
    <w:rsid w:val="00A7718F"/>
    <w:rsid w:val="00A77B07"/>
    <w:rsid w:val="00A77BB1"/>
    <w:rsid w:val="00A77FCA"/>
    <w:rsid w:val="00A80216"/>
    <w:rsid w:val="00A803B5"/>
    <w:rsid w:val="00A806FD"/>
    <w:rsid w:val="00A81500"/>
    <w:rsid w:val="00A8188A"/>
    <w:rsid w:val="00A81D79"/>
    <w:rsid w:val="00A8215A"/>
    <w:rsid w:val="00A826AD"/>
    <w:rsid w:val="00A8299D"/>
    <w:rsid w:val="00A8338A"/>
    <w:rsid w:val="00A8347B"/>
    <w:rsid w:val="00A83F6C"/>
    <w:rsid w:val="00A840A7"/>
    <w:rsid w:val="00A84175"/>
    <w:rsid w:val="00A84225"/>
    <w:rsid w:val="00A84271"/>
    <w:rsid w:val="00A842BB"/>
    <w:rsid w:val="00A8442B"/>
    <w:rsid w:val="00A84475"/>
    <w:rsid w:val="00A84992"/>
    <w:rsid w:val="00A849E2"/>
    <w:rsid w:val="00A84DC5"/>
    <w:rsid w:val="00A851E3"/>
    <w:rsid w:val="00A85882"/>
    <w:rsid w:val="00A85B72"/>
    <w:rsid w:val="00A85E35"/>
    <w:rsid w:val="00A85F45"/>
    <w:rsid w:val="00A8611B"/>
    <w:rsid w:val="00A861C0"/>
    <w:rsid w:val="00A864B4"/>
    <w:rsid w:val="00A86732"/>
    <w:rsid w:val="00A86A8B"/>
    <w:rsid w:val="00A86CB3"/>
    <w:rsid w:val="00A86E8F"/>
    <w:rsid w:val="00A86EF6"/>
    <w:rsid w:val="00A87334"/>
    <w:rsid w:val="00A87B5A"/>
    <w:rsid w:val="00A87F52"/>
    <w:rsid w:val="00A90142"/>
    <w:rsid w:val="00A90A28"/>
    <w:rsid w:val="00A90A2C"/>
    <w:rsid w:val="00A90C25"/>
    <w:rsid w:val="00A91019"/>
    <w:rsid w:val="00A9180D"/>
    <w:rsid w:val="00A919CA"/>
    <w:rsid w:val="00A922C5"/>
    <w:rsid w:val="00A923B5"/>
    <w:rsid w:val="00A9259D"/>
    <w:rsid w:val="00A9316F"/>
    <w:rsid w:val="00A933B2"/>
    <w:rsid w:val="00A93C4A"/>
    <w:rsid w:val="00A93D2E"/>
    <w:rsid w:val="00A93E44"/>
    <w:rsid w:val="00A94C7E"/>
    <w:rsid w:val="00A952C0"/>
    <w:rsid w:val="00A953DE"/>
    <w:rsid w:val="00A957B9"/>
    <w:rsid w:val="00A9584C"/>
    <w:rsid w:val="00A9591A"/>
    <w:rsid w:val="00A9642B"/>
    <w:rsid w:val="00A96555"/>
    <w:rsid w:val="00A96B16"/>
    <w:rsid w:val="00A96C24"/>
    <w:rsid w:val="00A96E72"/>
    <w:rsid w:val="00A96FBC"/>
    <w:rsid w:val="00A97383"/>
    <w:rsid w:val="00A975D8"/>
    <w:rsid w:val="00A97D4B"/>
    <w:rsid w:val="00A97EAE"/>
    <w:rsid w:val="00A97F9F"/>
    <w:rsid w:val="00AA0084"/>
    <w:rsid w:val="00AA03BF"/>
    <w:rsid w:val="00AA0E8D"/>
    <w:rsid w:val="00AA187F"/>
    <w:rsid w:val="00AA192D"/>
    <w:rsid w:val="00AA1F5D"/>
    <w:rsid w:val="00AA221D"/>
    <w:rsid w:val="00AA22F2"/>
    <w:rsid w:val="00AA27B3"/>
    <w:rsid w:val="00AA2D59"/>
    <w:rsid w:val="00AA3087"/>
    <w:rsid w:val="00AA3CAC"/>
    <w:rsid w:val="00AA4626"/>
    <w:rsid w:val="00AA4B5C"/>
    <w:rsid w:val="00AA4DF0"/>
    <w:rsid w:val="00AA5A06"/>
    <w:rsid w:val="00AA60AE"/>
    <w:rsid w:val="00AA60FA"/>
    <w:rsid w:val="00AA626C"/>
    <w:rsid w:val="00AA6809"/>
    <w:rsid w:val="00AA6902"/>
    <w:rsid w:val="00AA697A"/>
    <w:rsid w:val="00AA720C"/>
    <w:rsid w:val="00AA7747"/>
    <w:rsid w:val="00AA7886"/>
    <w:rsid w:val="00AA79E7"/>
    <w:rsid w:val="00AB0017"/>
    <w:rsid w:val="00AB0233"/>
    <w:rsid w:val="00AB09E9"/>
    <w:rsid w:val="00AB0A92"/>
    <w:rsid w:val="00AB0D72"/>
    <w:rsid w:val="00AB0F58"/>
    <w:rsid w:val="00AB0FFF"/>
    <w:rsid w:val="00AB10E0"/>
    <w:rsid w:val="00AB1334"/>
    <w:rsid w:val="00AB14FA"/>
    <w:rsid w:val="00AB1594"/>
    <w:rsid w:val="00AB19C9"/>
    <w:rsid w:val="00AB1ADB"/>
    <w:rsid w:val="00AB1F30"/>
    <w:rsid w:val="00AB1F66"/>
    <w:rsid w:val="00AB20BF"/>
    <w:rsid w:val="00AB2299"/>
    <w:rsid w:val="00AB29CF"/>
    <w:rsid w:val="00AB3531"/>
    <w:rsid w:val="00AB3DDB"/>
    <w:rsid w:val="00AB428A"/>
    <w:rsid w:val="00AB515E"/>
    <w:rsid w:val="00AB5177"/>
    <w:rsid w:val="00AB53A2"/>
    <w:rsid w:val="00AB5B31"/>
    <w:rsid w:val="00AB5ED9"/>
    <w:rsid w:val="00AB6016"/>
    <w:rsid w:val="00AB662E"/>
    <w:rsid w:val="00AB6A1A"/>
    <w:rsid w:val="00AB6EB9"/>
    <w:rsid w:val="00AB7416"/>
    <w:rsid w:val="00AB743B"/>
    <w:rsid w:val="00AB7468"/>
    <w:rsid w:val="00AB7F51"/>
    <w:rsid w:val="00AC0809"/>
    <w:rsid w:val="00AC1F24"/>
    <w:rsid w:val="00AC2406"/>
    <w:rsid w:val="00AC284A"/>
    <w:rsid w:val="00AC295B"/>
    <w:rsid w:val="00AC2AE3"/>
    <w:rsid w:val="00AC2D88"/>
    <w:rsid w:val="00AC2EDF"/>
    <w:rsid w:val="00AC2FDD"/>
    <w:rsid w:val="00AC34E8"/>
    <w:rsid w:val="00AC35ED"/>
    <w:rsid w:val="00AC3816"/>
    <w:rsid w:val="00AC38E2"/>
    <w:rsid w:val="00AC3A18"/>
    <w:rsid w:val="00AC416C"/>
    <w:rsid w:val="00AC4BA4"/>
    <w:rsid w:val="00AC4D80"/>
    <w:rsid w:val="00AC509A"/>
    <w:rsid w:val="00AC542F"/>
    <w:rsid w:val="00AC65D2"/>
    <w:rsid w:val="00AC66CD"/>
    <w:rsid w:val="00AC6A32"/>
    <w:rsid w:val="00AC6ABB"/>
    <w:rsid w:val="00AC6E3F"/>
    <w:rsid w:val="00AC6EC9"/>
    <w:rsid w:val="00AC71CE"/>
    <w:rsid w:val="00AC76F2"/>
    <w:rsid w:val="00AC781B"/>
    <w:rsid w:val="00AD0D46"/>
    <w:rsid w:val="00AD14F5"/>
    <w:rsid w:val="00AD1AF8"/>
    <w:rsid w:val="00AD1E67"/>
    <w:rsid w:val="00AD2043"/>
    <w:rsid w:val="00AD25CC"/>
    <w:rsid w:val="00AD26A6"/>
    <w:rsid w:val="00AD2897"/>
    <w:rsid w:val="00AD2AFD"/>
    <w:rsid w:val="00AD2C53"/>
    <w:rsid w:val="00AD31D7"/>
    <w:rsid w:val="00AD383F"/>
    <w:rsid w:val="00AD3C3E"/>
    <w:rsid w:val="00AD3E82"/>
    <w:rsid w:val="00AD4450"/>
    <w:rsid w:val="00AD50AB"/>
    <w:rsid w:val="00AD5482"/>
    <w:rsid w:val="00AD57CE"/>
    <w:rsid w:val="00AD5897"/>
    <w:rsid w:val="00AD59CA"/>
    <w:rsid w:val="00AD6FCB"/>
    <w:rsid w:val="00AD7499"/>
    <w:rsid w:val="00AD75AF"/>
    <w:rsid w:val="00AD7727"/>
    <w:rsid w:val="00AD784E"/>
    <w:rsid w:val="00AD7882"/>
    <w:rsid w:val="00AD7DDC"/>
    <w:rsid w:val="00AE0296"/>
    <w:rsid w:val="00AE07A0"/>
    <w:rsid w:val="00AE07AA"/>
    <w:rsid w:val="00AE1437"/>
    <w:rsid w:val="00AE1CBC"/>
    <w:rsid w:val="00AE34C3"/>
    <w:rsid w:val="00AE3700"/>
    <w:rsid w:val="00AE37A7"/>
    <w:rsid w:val="00AE42DC"/>
    <w:rsid w:val="00AE4F8E"/>
    <w:rsid w:val="00AE528D"/>
    <w:rsid w:val="00AE53A6"/>
    <w:rsid w:val="00AE5431"/>
    <w:rsid w:val="00AE624E"/>
    <w:rsid w:val="00AE7332"/>
    <w:rsid w:val="00AE77EA"/>
    <w:rsid w:val="00AE78F1"/>
    <w:rsid w:val="00AE7F81"/>
    <w:rsid w:val="00AF035A"/>
    <w:rsid w:val="00AF0A3F"/>
    <w:rsid w:val="00AF108B"/>
    <w:rsid w:val="00AF1584"/>
    <w:rsid w:val="00AF1E44"/>
    <w:rsid w:val="00AF22BF"/>
    <w:rsid w:val="00AF3539"/>
    <w:rsid w:val="00AF37C0"/>
    <w:rsid w:val="00AF41FB"/>
    <w:rsid w:val="00AF461A"/>
    <w:rsid w:val="00AF5123"/>
    <w:rsid w:val="00AF53EE"/>
    <w:rsid w:val="00AF55B8"/>
    <w:rsid w:val="00AF61E6"/>
    <w:rsid w:val="00AF6422"/>
    <w:rsid w:val="00AF67B1"/>
    <w:rsid w:val="00AF691B"/>
    <w:rsid w:val="00AF6C3A"/>
    <w:rsid w:val="00AF6DEF"/>
    <w:rsid w:val="00AF7064"/>
    <w:rsid w:val="00AF75A8"/>
    <w:rsid w:val="00AF773C"/>
    <w:rsid w:val="00AF7F35"/>
    <w:rsid w:val="00AF7F82"/>
    <w:rsid w:val="00B00216"/>
    <w:rsid w:val="00B0082C"/>
    <w:rsid w:val="00B00E8A"/>
    <w:rsid w:val="00B012B6"/>
    <w:rsid w:val="00B01814"/>
    <w:rsid w:val="00B0197E"/>
    <w:rsid w:val="00B02115"/>
    <w:rsid w:val="00B02A0A"/>
    <w:rsid w:val="00B02C83"/>
    <w:rsid w:val="00B0385A"/>
    <w:rsid w:val="00B04421"/>
    <w:rsid w:val="00B056D6"/>
    <w:rsid w:val="00B05D1E"/>
    <w:rsid w:val="00B05FE0"/>
    <w:rsid w:val="00B0696A"/>
    <w:rsid w:val="00B06CFF"/>
    <w:rsid w:val="00B06EFA"/>
    <w:rsid w:val="00B06F55"/>
    <w:rsid w:val="00B070D5"/>
    <w:rsid w:val="00B079D0"/>
    <w:rsid w:val="00B07A1F"/>
    <w:rsid w:val="00B07A92"/>
    <w:rsid w:val="00B100D7"/>
    <w:rsid w:val="00B109A4"/>
    <w:rsid w:val="00B109EB"/>
    <w:rsid w:val="00B11056"/>
    <w:rsid w:val="00B11540"/>
    <w:rsid w:val="00B11EB4"/>
    <w:rsid w:val="00B12BB4"/>
    <w:rsid w:val="00B13185"/>
    <w:rsid w:val="00B13226"/>
    <w:rsid w:val="00B1362D"/>
    <w:rsid w:val="00B138E4"/>
    <w:rsid w:val="00B13D65"/>
    <w:rsid w:val="00B13E68"/>
    <w:rsid w:val="00B13FF5"/>
    <w:rsid w:val="00B1405E"/>
    <w:rsid w:val="00B145DB"/>
    <w:rsid w:val="00B146B3"/>
    <w:rsid w:val="00B150AE"/>
    <w:rsid w:val="00B154B6"/>
    <w:rsid w:val="00B15505"/>
    <w:rsid w:val="00B15DE3"/>
    <w:rsid w:val="00B1633F"/>
    <w:rsid w:val="00B16877"/>
    <w:rsid w:val="00B16D0D"/>
    <w:rsid w:val="00B17460"/>
    <w:rsid w:val="00B17529"/>
    <w:rsid w:val="00B2046C"/>
    <w:rsid w:val="00B20585"/>
    <w:rsid w:val="00B20AB3"/>
    <w:rsid w:val="00B20EE3"/>
    <w:rsid w:val="00B21616"/>
    <w:rsid w:val="00B21632"/>
    <w:rsid w:val="00B22C76"/>
    <w:rsid w:val="00B22C88"/>
    <w:rsid w:val="00B22D55"/>
    <w:rsid w:val="00B22D79"/>
    <w:rsid w:val="00B236F0"/>
    <w:rsid w:val="00B23A72"/>
    <w:rsid w:val="00B2434B"/>
    <w:rsid w:val="00B249DB"/>
    <w:rsid w:val="00B2521C"/>
    <w:rsid w:val="00B25480"/>
    <w:rsid w:val="00B257A9"/>
    <w:rsid w:val="00B257CB"/>
    <w:rsid w:val="00B25895"/>
    <w:rsid w:val="00B2623A"/>
    <w:rsid w:val="00B263C5"/>
    <w:rsid w:val="00B26B4D"/>
    <w:rsid w:val="00B26BF3"/>
    <w:rsid w:val="00B26C9B"/>
    <w:rsid w:val="00B2709D"/>
    <w:rsid w:val="00B27911"/>
    <w:rsid w:val="00B27A71"/>
    <w:rsid w:val="00B27F94"/>
    <w:rsid w:val="00B30294"/>
    <w:rsid w:val="00B30820"/>
    <w:rsid w:val="00B30ACB"/>
    <w:rsid w:val="00B314C2"/>
    <w:rsid w:val="00B31719"/>
    <w:rsid w:val="00B31760"/>
    <w:rsid w:val="00B31B36"/>
    <w:rsid w:val="00B31B86"/>
    <w:rsid w:val="00B31D5C"/>
    <w:rsid w:val="00B32295"/>
    <w:rsid w:val="00B3237E"/>
    <w:rsid w:val="00B32852"/>
    <w:rsid w:val="00B329CC"/>
    <w:rsid w:val="00B33903"/>
    <w:rsid w:val="00B33951"/>
    <w:rsid w:val="00B33A28"/>
    <w:rsid w:val="00B33B21"/>
    <w:rsid w:val="00B33E7D"/>
    <w:rsid w:val="00B34A4D"/>
    <w:rsid w:val="00B34CA0"/>
    <w:rsid w:val="00B35388"/>
    <w:rsid w:val="00B35B52"/>
    <w:rsid w:val="00B35DE6"/>
    <w:rsid w:val="00B360DA"/>
    <w:rsid w:val="00B364EF"/>
    <w:rsid w:val="00B367C8"/>
    <w:rsid w:val="00B3712F"/>
    <w:rsid w:val="00B372DA"/>
    <w:rsid w:val="00B373D4"/>
    <w:rsid w:val="00B3781A"/>
    <w:rsid w:val="00B37896"/>
    <w:rsid w:val="00B37B66"/>
    <w:rsid w:val="00B37BBA"/>
    <w:rsid w:val="00B4076F"/>
    <w:rsid w:val="00B40986"/>
    <w:rsid w:val="00B4100A"/>
    <w:rsid w:val="00B41048"/>
    <w:rsid w:val="00B41283"/>
    <w:rsid w:val="00B418C7"/>
    <w:rsid w:val="00B42093"/>
    <w:rsid w:val="00B4228B"/>
    <w:rsid w:val="00B42F11"/>
    <w:rsid w:val="00B43132"/>
    <w:rsid w:val="00B43197"/>
    <w:rsid w:val="00B431FA"/>
    <w:rsid w:val="00B434EE"/>
    <w:rsid w:val="00B43951"/>
    <w:rsid w:val="00B43FBC"/>
    <w:rsid w:val="00B44B9F"/>
    <w:rsid w:val="00B44F1E"/>
    <w:rsid w:val="00B4516D"/>
    <w:rsid w:val="00B452E6"/>
    <w:rsid w:val="00B45391"/>
    <w:rsid w:val="00B454B0"/>
    <w:rsid w:val="00B459E0"/>
    <w:rsid w:val="00B45B5E"/>
    <w:rsid w:val="00B45CCD"/>
    <w:rsid w:val="00B4604F"/>
    <w:rsid w:val="00B46150"/>
    <w:rsid w:val="00B46253"/>
    <w:rsid w:val="00B463D7"/>
    <w:rsid w:val="00B46FD3"/>
    <w:rsid w:val="00B47650"/>
    <w:rsid w:val="00B47A33"/>
    <w:rsid w:val="00B47CDD"/>
    <w:rsid w:val="00B50564"/>
    <w:rsid w:val="00B5058F"/>
    <w:rsid w:val="00B5074C"/>
    <w:rsid w:val="00B50798"/>
    <w:rsid w:val="00B51028"/>
    <w:rsid w:val="00B5114B"/>
    <w:rsid w:val="00B511E7"/>
    <w:rsid w:val="00B5123D"/>
    <w:rsid w:val="00B5189A"/>
    <w:rsid w:val="00B519FB"/>
    <w:rsid w:val="00B51E3C"/>
    <w:rsid w:val="00B52373"/>
    <w:rsid w:val="00B52483"/>
    <w:rsid w:val="00B5270D"/>
    <w:rsid w:val="00B527EF"/>
    <w:rsid w:val="00B52CED"/>
    <w:rsid w:val="00B530E7"/>
    <w:rsid w:val="00B53A43"/>
    <w:rsid w:val="00B53ACC"/>
    <w:rsid w:val="00B53E6E"/>
    <w:rsid w:val="00B54B0F"/>
    <w:rsid w:val="00B54C9B"/>
    <w:rsid w:val="00B54DBE"/>
    <w:rsid w:val="00B54F53"/>
    <w:rsid w:val="00B5525B"/>
    <w:rsid w:val="00B55654"/>
    <w:rsid w:val="00B557A8"/>
    <w:rsid w:val="00B55B04"/>
    <w:rsid w:val="00B55BC8"/>
    <w:rsid w:val="00B55D99"/>
    <w:rsid w:val="00B561CF"/>
    <w:rsid w:val="00B577C3"/>
    <w:rsid w:val="00B57E20"/>
    <w:rsid w:val="00B57FE6"/>
    <w:rsid w:val="00B60571"/>
    <w:rsid w:val="00B6119E"/>
    <w:rsid w:val="00B613B7"/>
    <w:rsid w:val="00B61D93"/>
    <w:rsid w:val="00B62176"/>
    <w:rsid w:val="00B6297A"/>
    <w:rsid w:val="00B62E42"/>
    <w:rsid w:val="00B63CCC"/>
    <w:rsid w:val="00B63E03"/>
    <w:rsid w:val="00B647D8"/>
    <w:rsid w:val="00B64963"/>
    <w:rsid w:val="00B65044"/>
    <w:rsid w:val="00B6510A"/>
    <w:rsid w:val="00B66CDD"/>
    <w:rsid w:val="00B66E39"/>
    <w:rsid w:val="00B66EEA"/>
    <w:rsid w:val="00B67182"/>
    <w:rsid w:val="00B672CB"/>
    <w:rsid w:val="00B67AC2"/>
    <w:rsid w:val="00B67C72"/>
    <w:rsid w:val="00B67C84"/>
    <w:rsid w:val="00B67E59"/>
    <w:rsid w:val="00B70517"/>
    <w:rsid w:val="00B70B5C"/>
    <w:rsid w:val="00B71335"/>
    <w:rsid w:val="00B715F0"/>
    <w:rsid w:val="00B71AD3"/>
    <w:rsid w:val="00B71DBE"/>
    <w:rsid w:val="00B71E64"/>
    <w:rsid w:val="00B7229D"/>
    <w:rsid w:val="00B7286F"/>
    <w:rsid w:val="00B7296F"/>
    <w:rsid w:val="00B72CD3"/>
    <w:rsid w:val="00B73526"/>
    <w:rsid w:val="00B736A5"/>
    <w:rsid w:val="00B73E4B"/>
    <w:rsid w:val="00B73FAA"/>
    <w:rsid w:val="00B74A78"/>
    <w:rsid w:val="00B74A84"/>
    <w:rsid w:val="00B7519B"/>
    <w:rsid w:val="00B75731"/>
    <w:rsid w:val="00B759A6"/>
    <w:rsid w:val="00B75C34"/>
    <w:rsid w:val="00B75C61"/>
    <w:rsid w:val="00B75CD6"/>
    <w:rsid w:val="00B75D0F"/>
    <w:rsid w:val="00B76943"/>
    <w:rsid w:val="00B76A50"/>
    <w:rsid w:val="00B76C6A"/>
    <w:rsid w:val="00B76DE3"/>
    <w:rsid w:val="00B77DC4"/>
    <w:rsid w:val="00B800AD"/>
    <w:rsid w:val="00B80579"/>
    <w:rsid w:val="00B807D2"/>
    <w:rsid w:val="00B80C06"/>
    <w:rsid w:val="00B80F88"/>
    <w:rsid w:val="00B824DA"/>
    <w:rsid w:val="00B8276D"/>
    <w:rsid w:val="00B82787"/>
    <w:rsid w:val="00B83598"/>
    <w:rsid w:val="00B83BBB"/>
    <w:rsid w:val="00B83F2E"/>
    <w:rsid w:val="00B845D9"/>
    <w:rsid w:val="00B845EC"/>
    <w:rsid w:val="00B8511C"/>
    <w:rsid w:val="00B85F4E"/>
    <w:rsid w:val="00B8670B"/>
    <w:rsid w:val="00B8687B"/>
    <w:rsid w:val="00B86934"/>
    <w:rsid w:val="00B86C01"/>
    <w:rsid w:val="00B87016"/>
    <w:rsid w:val="00B871B8"/>
    <w:rsid w:val="00B8725F"/>
    <w:rsid w:val="00B90180"/>
    <w:rsid w:val="00B90238"/>
    <w:rsid w:val="00B90485"/>
    <w:rsid w:val="00B90AD3"/>
    <w:rsid w:val="00B91619"/>
    <w:rsid w:val="00B922CB"/>
    <w:rsid w:val="00B92934"/>
    <w:rsid w:val="00B941A4"/>
    <w:rsid w:val="00B942F2"/>
    <w:rsid w:val="00B94D31"/>
    <w:rsid w:val="00B954F5"/>
    <w:rsid w:val="00B959B2"/>
    <w:rsid w:val="00B95A85"/>
    <w:rsid w:val="00B96372"/>
    <w:rsid w:val="00B9650C"/>
    <w:rsid w:val="00B96593"/>
    <w:rsid w:val="00B9662E"/>
    <w:rsid w:val="00B9672D"/>
    <w:rsid w:val="00B96C58"/>
    <w:rsid w:val="00B96D61"/>
    <w:rsid w:val="00B96ED8"/>
    <w:rsid w:val="00B96EFF"/>
    <w:rsid w:val="00B972C5"/>
    <w:rsid w:val="00B978FF"/>
    <w:rsid w:val="00B97D14"/>
    <w:rsid w:val="00BA0538"/>
    <w:rsid w:val="00BA09BA"/>
    <w:rsid w:val="00BA0AB5"/>
    <w:rsid w:val="00BA0BD6"/>
    <w:rsid w:val="00BA0D11"/>
    <w:rsid w:val="00BA0DEE"/>
    <w:rsid w:val="00BA1869"/>
    <w:rsid w:val="00BA19DD"/>
    <w:rsid w:val="00BA1F57"/>
    <w:rsid w:val="00BA1F99"/>
    <w:rsid w:val="00BA24E3"/>
    <w:rsid w:val="00BA25C7"/>
    <w:rsid w:val="00BA2752"/>
    <w:rsid w:val="00BA27CD"/>
    <w:rsid w:val="00BA2AB6"/>
    <w:rsid w:val="00BA30D2"/>
    <w:rsid w:val="00BA30F4"/>
    <w:rsid w:val="00BA354F"/>
    <w:rsid w:val="00BA3B42"/>
    <w:rsid w:val="00BA3D97"/>
    <w:rsid w:val="00BA4058"/>
    <w:rsid w:val="00BA4A09"/>
    <w:rsid w:val="00BA57C8"/>
    <w:rsid w:val="00BA5C9E"/>
    <w:rsid w:val="00BA5E16"/>
    <w:rsid w:val="00BA663A"/>
    <w:rsid w:val="00BA6833"/>
    <w:rsid w:val="00BA68A7"/>
    <w:rsid w:val="00BA6CBA"/>
    <w:rsid w:val="00BA779D"/>
    <w:rsid w:val="00BA7DB5"/>
    <w:rsid w:val="00BA7F45"/>
    <w:rsid w:val="00BB05AB"/>
    <w:rsid w:val="00BB0D6D"/>
    <w:rsid w:val="00BB0F43"/>
    <w:rsid w:val="00BB197A"/>
    <w:rsid w:val="00BB1B93"/>
    <w:rsid w:val="00BB1E4F"/>
    <w:rsid w:val="00BB284D"/>
    <w:rsid w:val="00BB2E73"/>
    <w:rsid w:val="00BB336E"/>
    <w:rsid w:val="00BB4378"/>
    <w:rsid w:val="00BB44D1"/>
    <w:rsid w:val="00BB4793"/>
    <w:rsid w:val="00BB4AAA"/>
    <w:rsid w:val="00BB4C3E"/>
    <w:rsid w:val="00BB4D27"/>
    <w:rsid w:val="00BB4E6C"/>
    <w:rsid w:val="00BB56B6"/>
    <w:rsid w:val="00BB6393"/>
    <w:rsid w:val="00BB6695"/>
    <w:rsid w:val="00BB72F6"/>
    <w:rsid w:val="00BB7903"/>
    <w:rsid w:val="00BB7DC7"/>
    <w:rsid w:val="00BC00B9"/>
    <w:rsid w:val="00BC0153"/>
    <w:rsid w:val="00BC0620"/>
    <w:rsid w:val="00BC073B"/>
    <w:rsid w:val="00BC1033"/>
    <w:rsid w:val="00BC1A7C"/>
    <w:rsid w:val="00BC1D51"/>
    <w:rsid w:val="00BC2277"/>
    <w:rsid w:val="00BC311D"/>
    <w:rsid w:val="00BC3237"/>
    <w:rsid w:val="00BC3AD0"/>
    <w:rsid w:val="00BC3C98"/>
    <w:rsid w:val="00BC3F5D"/>
    <w:rsid w:val="00BC41F8"/>
    <w:rsid w:val="00BC426D"/>
    <w:rsid w:val="00BC4811"/>
    <w:rsid w:val="00BC4C7F"/>
    <w:rsid w:val="00BC4E2C"/>
    <w:rsid w:val="00BC56F2"/>
    <w:rsid w:val="00BC5971"/>
    <w:rsid w:val="00BC5EBA"/>
    <w:rsid w:val="00BC5FC0"/>
    <w:rsid w:val="00BC60AE"/>
    <w:rsid w:val="00BC6332"/>
    <w:rsid w:val="00BC6A7B"/>
    <w:rsid w:val="00BC6FBC"/>
    <w:rsid w:val="00BC7A98"/>
    <w:rsid w:val="00BC7E40"/>
    <w:rsid w:val="00BC7FA6"/>
    <w:rsid w:val="00BD044B"/>
    <w:rsid w:val="00BD064B"/>
    <w:rsid w:val="00BD0738"/>
    <w:rsid w:val="00BD09C5"/>
    <w:rsid w:val="00BD0AE9"/>
    <w:rsid w:val="00BD18DA"/>
    <w:rsid w:val="00BD1A72"/>
    <w:rsid w:val="00BD1E1D"/>
    <w:rsid w:val="00BD2490"/>
    <w:rsid w:val="00BD2B2C"/>
    <w:rsid w:val="00BD2C4F"/>
    <w:rsid w:val="00BD2C60"/>
    <w:rsid w:val="00BD2F48"/>
    <w:rsid w:val="00BD31E0"/>
    <w:rsid w:val="00BD3CDC"/>
    <w:rsid w:val="00BD400E"/>
    <w:rsid w:val="00BD41B0"/>
    <w:rsid w:val="00BD4FE4"/>
    <w:rsid w:val="00BD5C37"/>
    <w:rsid w:val="00BD5ED8"/>
    <w:rsid w:val="00BD6032"/>
    <w:rsid w:val="00BD61B6"/>
    <w:rsid w:val="00BD63D7"/>
    <w:rsid w:val="00BD660B"/>
    <w:rsid w:val="00BD6802"/>
    <w:rsid w:val="00BD7452"/>
    <w:rsid w:val="00BD74B0"/>
    <w:rsid w:val="00BD764E"/>
    <w:rsid w:val="00BD76D0"/>
    <w:rsid w:val="00BD7BA6"/>
    <w:rsid w:val="00BD7E5D"/>
    <w:rsid w:val="00BE0ABD"/>
    <w:rsid w:val="00BE0E02"/>
    <w:rsid w:val="00BE13C0"/>
    <w:rsid w:val="00BE16FA"/>
    <w:rsid w:val="00BE1A67"/>
    <w:rsid w:val="00BE1DE1"/>
    <w:rsid w:val="00BE3062"/>
    <w:rsid w:val="00BE3385"/>
    <w:rsid w:val="00BE3A52"/>
    <w:rsid w:val="00BE3C0E"/>
    <w:rsid w:val="00BE3FD9"/>
    <w:rsid w:val="00BE41E3"/>
    <w:rsid w:val="00BE44CE"/>
    <w:rsid w:val="00BE5223"/>
    <w:rsid w:val="00BE5A84"/>
    <w:rsid w:val="00BE5CC0"/>
    <w:rsid w:val="00BE6381"/>
    <w:rsid w:val="00BE6921"/>
    <w:rsid w:val="00BE6F5D"/>
    <w:rsid w:val="00BE72ED"/>
    <w:rsid w:val="00BE7881"/>
    <w:rsid w:val="00BE7E52"/>
    <w:rsid w:val="00BF002C"/>
    <w:rsid w:val="00BF0383"/>
    <w:rsid w:val="00BF054E"/>
    <w:rsid w:val="00BF067E"/>
    <w:rsid w:val="00BF14DF"/>
    <w:rsid w:val="00BF15FC"/>
    <w:rsid w:val="00BF1B5E"/>
    <w:rsid w:val="00BF206D"/>
    <w:rsid w:val="00BF2A58"/>
    <w:rsid w:val="00BF2CB2"/>
    <w:rsid w:val="00BF2D0F"/>
    <w:rsid w:val="00BF2DDA"/>
    <w:rsid w:val="00BF387A"/>
    <w:rsid w:val="00BF3D66"/>
    <w:rsid w:val="00BF3DEB"/>
    <w:rsid w:val="00BF3FB7"/>
    <w:rsid w:val="00BF490E"/>
    <w:rsid w:val="00BF4AFC"/>
    <w:rsid w:val="00BF4BE1"/>
    <w:rsid w:val="00BF4E8F"/>
    <w:rsid w:val="00BF55D6"/>
    <w:rsid w:val="00BF60BE"/>
    <w:rsid w:val="00BF610B"/>
    <w:rsid w:val="00BF64B8"/>
    <w:rsid w:val="00BF6611"/>
    <w:rsid w:val="00BF6771"/>
    <w:rsid w:val="00BF67FD"/>
    <w:rsid w:val="00BF6FE0"/>
    <w:rsid w:val="00BF726C"/>
    <w:rsid w:val="00BF7CE4"/>
    <w:rsid w:val="00C000E6"/>
    <w:rsid w:val="00C00178"/>
    <w:rsid w:val="00C00441"/>
    <w:rsid w:val="00C008A9"/>
    <w:rsid w:val="00C00BE4"/>
    <w:rsid w:val="00C00F98"/>
    <w:rsid w:val="00C00FC2"/>
    <w:rsid w:val="00C0108B"/>
    <w:rsid w:val="00C01F15"/>
    <w:rsid w:val="00C02277"/>
    <w:rsid w:val="00C02306"/>
    <w:rsid w:val="00C0275C"/>
    <w:rsid w:val="00C02DE9"/>
    <w:rsid w:val="00C038A2"/>
    <w:rsid w:val="00C03CD5"/>
    <w:rsid w:val="00C03FCB"/>
    <w:rsid w:val="00C0430B"/>
    <w:rsid w:val="00C0475D"/>
    <w:rsid w:val="00C0497E"/>
    <w:rsid w:val="00C04FF3"/>
    <w:rsid w:val="00C05354"/>
    <w:rsid w:val="00C0568A"/>
    <w:rsid w:val="00C057F0"/>
    <w:rsid w:val="00C058B3"/>
    <w:rsid w:val="00C058B9"/>
    <w:rsid w:val="00C05DB0"/>
    <w:rsid w:val="00C05E68"/>
    <w:rsid w:val="00C061ED"/>
    <w:rsid w:val="00C0682A"/>
    <w:rsid w:val="00C06939"/>
    <w:rsid w:val="00C06991"/>
    <w:rsid w:val="00C06CDB"/>
    <w:rsid w:val="00C07957"/>
    <w:rsid w:val="00C10138"/>
    <w:rsid w:val="00C10472"/>
    <w:rsid w:val="00C10A63"/>
    <w:rsid w:val="00C10B44"/>
    <w:rsid w:val="00C116B9"/>
    <w:rsid w:val="00C11B19"/>
    <w:rsid w:val="00C1265F"/>
    <w:rsid w:val="00C1266B"/>
    <w:rsid w:val="00C12922"/>
    <w:rsid w:val="00C12FE0"/>
    <w:rsid w:val="00C1347F"/>
    <w:rsid w:val="00C13FD1"/>
    <w:rsid w:val="00C146DC"/>
    <w:rsid w:val="00C14E20"/>
    <w:rsid w:val="00C152B0"/>
    <w:rsid w:val="00C15863"/>
    <w:rsid w:val="00C15897"/>
    <w:rsid w:val="00C162AB"/>
    <w:rsid w:val="00C16307"/>
    <w:rsid w:val="00C164D2"/>
    <w:rsid w:val="00C164DA"/>
    <w:rsid w:val="00C16971"/>
    <w:rsid w:val="00C17701"/>
    <w:rsid w:val="00C177FC"/>
    <w:rsid w:val="00C17AD8"/>
    <w:rsid w:val="00C17D9E"/>
    <w:rsid w:val="00C203A3"/>
    <w:rsid w:val="00C20F31"/>
    <w:rsid w:val="00C21015"/>
    <w:rsid w:val="00C214B9"/>
    <w:rsid w:val="00C21597"/>
    <w:rsid w:val="00C2162F"/>
    <w:rsid w:val="00C21955"/>
    <w:rsid w:val="00C21DB2"/>
    <w:rsid w:val="00C226E5"/>
    <w:rsid w:val="00C22B4F"/>
    <w:rsid w:val="00C22EFE"/>
    <w:rsid w:val="00C230B6"/>
    <w:rsid w:val="00C23148"/>
    <w:rsid w:val="00C2316C"/>
    <w:rsid w:val="00C231F0"/>
    <w:rsid w:val="00C23E30"/>
    <w:rsid w:val="00C23F68"/>
    <w:rsid w:val="00C24291"/>
    <w:rsid w:val="00C24EF8"/>
    <w:rsid w:val="00C252F5"/>
    <w:rsid w:val="00C25433"/>
    <w:rsid w:val="00C25793"/>
    <w:rsid w:val="00C25896"/>
    <w:rsid w:val="00C25C70"/>
    <w:rsid w:val="00C25F21"/>
    <w:rsid w:val="00C2617F"/>
    <w:rsid w:val="00C2649E"/>
    <w:rsid w:val="00C26946"/>
    <w:rsid w:val="00C26ABD"/>
    <w:rsid w:val="00C27B65"/>
    <w:rsid w:val="00C301C4"/>
    <w:rsid w:val="00C3034C"/>
    <w:rsid w:val="00C30B06"/>
    <w:rsid w:val="00C30DE2"/>
    <w:rsid w:val="00C31049"/>
    <w:rsid w:val="00C310D2"/>
    <w:rsid w:val="00C31133"/>
    <w:rsid w:val="00C320F5"/>
    <w:rsid w:val="00C3239F"/>
    <w:rsid w:val="00C3267A"/>
    <w:rsid w:val="00C32B55"/>
    <w:rsid w:val="00C32DE8"/>
    <w:rsid w:val="00C333D4"/>
    <w:rsid w:val="00C33A61"/>
    <w:rsid w:val="00C34001"/>
    <w:rsid w:val="00C34566"/>
    <w:rsid w:val="00C348C2"/>
    <w:rsid w:val="00C34A2F"/>
    <w:rsid w:val="00C34B79"/>
    <w:rsid w:val="00C35409"/>
    <w:rsid w:val="00C35985"/>
    <w:rsid w:val="00C35AF3"/>
    <w:rsid w:val="00C361D7"/>
    <w:rsid w:val="00C3629A"/>
    <w:rsid w:val="00C36749"/>
    <w:rsid w:val="00C36CA1"/>
    <w:rsid w:val="00C37A97"/>
    <w:rsid w:val="00C37AA7"/>
    <w:rsid w:val="00C37E2C"/>
    <w:rsid w:val="00C4088C"/>
    <w:rsid w:val="00C40D4F"/>
    <w:rsid w:val="00C40DA1"/>
    <w:rsid w:val="00C412B3"/>
    <w:rsid w:val="00C41525"/>
    <w:rsid w:val="00C415D0"/>
    <w:rsid w:val="00C429CD"/>
    <w:rsid w:val="00C42F2B"/>
    <w:rsid w:val="00C43183"/>
    <w:rsid w:val="00C434E5"/>
    <w:rsid w:val="00C43622"/>
    <w:rsid w:val="00C43AF3"/>
    <w:rsid w:val="00C4405E"/>
    <w:rsid w:val="00C44723"/>
    <w:rsid w:val="00C44804"/>
    <w:rsid w:val="00C44C7D"/>
    <w:rsid w:val="00C44D2C"/>
    <w:rsid w:val="00C45745"/>
    <w:rsid w:val="00C45E6F"/>
    <w:rsid w:val="00C461DC"/>
    <w:rsid w:val="00C46744"/>
    <w:rsid w:val="00C46917"/>
    <w:rsid w:val="00C47082"/>
    <w:rsid w:val="00C4747B"/>
    <w:rsid w:val="00C475A6"/>
    <w:rsid w:val="00C51847"/>
    <w:rsid w:val="00C51A44"/>
    <w:rsid w:val="00C52691"/>
    <w:rsid w:val="00C52840"/>
    <w:rsid w:val="00C52B15"/>
    <w:rsid w:val="00C52CEE"/>
    <w:rsid w:val="00C53083"/>
    <w:rsid w:val="00C5310D"/>
    <w:rsid w:val="00C53B24"/>
    <w:rsid w:val="00C53FC0"/>
    <w:rsid w:val="00C54272"/>
    <w:rsid w:val="00C54466"/>
    <w:rsid w:val="00C545C8"/>
    <w:rsid w:val="00C54FBE"/>
    <w:rsid w:val="00C551E1"/>
    <w:rsid w:val="00C55807"/>
    <w:rsid w:val="00C55D5B"/>
    <w:rsid w:val="00C562EA"/>
    <w:rsid w:val="00C568F5"/>
    <w:rsid w:val="00C56B6C"/>
    <w:rsid w:val="00C56E51"/>
    <w:rsid w:val="00C574BC"/>
    <w:rsid w:val="00C575FF"/>
    <w:rsid w:val="00C57AC1"/>
    <w:rsid w:val="00C57E61"/>
    <w:rsid w:val="00C60398"/>
    <w:rsid w:val="00C6045C"/>
    <w:rsid w:val="00C60B7D"/>
    <w:rsid w:val="00C61733"/>
    <w:rsid w:val="00C61810"/>
    <w:rsid w:val="00C61BDF"/>
    <w:rsid w:val="00C61D5D"/>
    <w:rsid w:val="00C61E5E"/>
    <w:rsid w:val="00C62781"/>
    <w:rsid w:val="00C62A84"/>
    <w:rsid w:val="00C6301A"/>
    <w:rsid w:val="00C63434"/>
    <w:rsid w:val="00C6381A"/>
    <w:rsid w:val="00C63A80"/>
    <w:rsid w:val="00C63A84"/>
    <w:rsid w:val="00C63DD9"/>
    <w:rsid w:val="00C63E99"/>
    <w:rsid w:val="00C63FF4"/>
    <w:rsid w:val="00C64906"/>
    <w:rsid w:val="00C64CD7"/>
    <w:rsid w:val="00C64E32"/>
    <w:rsid w:val="00C6518C"/>
    <w:rsid w:val="00C652F0"/>
    <w:rsid w:val="00C65610"/>
    <w:rsid w:val="00C659C5"/>
    <w:rsid w:val="00C65B23"/>
    <w:rsid w:val="00C661E1"/>
    <w:rsid w:val="00C662AF"/>
    <w:rsid w:val="00C672CF"/>
    <w:rsid w:val="00C7013D"/>
    <w:rsid w:val="00C70548"/>
    <w:rsid w:val="00C70908"/>
    <w:rsid w:val="00C7165B"/>
    <w:rsid w:val="00C71BA8"/>
    <w:rsid w:val="00C7214F"/>
    <w:rsid w:val="00C72789"/>
    <w:rsid w:val="00C727C0"/>
    <w:rsid w:val="00C727E7"/>
    <w:rsid w:val="00C72B61"/>
    <w:rsid w:val="00C72B75"/>
    <w:rsid w:val="00C72BFB"/>
    <w:rsid w:val="00C72EB2"/>
    <w:rsid w:val="00C730D7"/>
    <w:rsid w:val="00C731C7"/>
    <w:rsid w:val="00C73B05"/>
    <w:rsid w:val="00C74572"/>
    <w:rsid w:val="00C74623"/>
    <w:rsid w:val="00C74F2F"/>
    <w:rsid w:val="00C74F95"/>
    <w:rsid w:val="00C750AC"/>
    <w:rsid w:val="00C7571D"/>
    <w:rsid w:val="00C75ABE"/>
    <w:rsid w:val="00C75AC5"/>
    <w:rsid w:val="00C76ACE"/>
    <w:rsid w:val="00C76D03"/>
    <w:rsid w:val="00C772A3"/>
    <w:rsid w:val="00C774F9"/>
    <w:rsid w:val="00C77E45"/>
    <w:rsid w:val="00C8035C"/>
    <w:rsid w:val="00C80A27"/>
    <w:rsid w:val="00C8108C"/>
    <w:rsid w:val="00C81154"/>
    <w:rsid w:val="00C812D9"/>
    <w:rsid w:val="00C81768"/>
    <w:rsid w:val="00C818ED"/>
    <w:rsid w:val="00C82049"/>
    <w:rsid w:val="00C82526"/>
    <w:rsid w:val="00C82827"/>
    <w:rsid w:val="00C82982"/>
    <w:rsid w:val="00C82A4C"/>
    <w:rsid w:val="00C82D95"/>
    <w:rsid w:val="00C83850"/>
    <w:rsid w:val="00C83928"/>
    <w:rsid w:val="00C83D30"/>
    <w:rsid w:val="00C83E60"/>
    <w:rsid w:val="00C83EA5"/>
    <w:rsid w:val="00C846F6"/>
    <w:rsid w:val="00C84B41"/>
    <w:rsid w:val="00C84BBB"/>
    <w:rsid w:val="00C84C75"/>
    <w:rsid w:val="00C85742"/>
    <w:rsid w:val="00C8595C"/>
    <w:rsid w:val="00C85E25"/>
    <w:rsid w:val="00C864FD"/>
    <w:rsid w:val="00C86D66"/>
    <w:rsid w:val="00C86F8D"/>
    <w:rsid w:val="00C87324"/>
    <w:rsid w:val="00C875CD"/>
    <w:rsid w:val="00C87D84"/>
    <w:rsid w:val="00C9083D"/>
    <w:rsid w:val="00C909A4"/>
    <w:rsid w:val="00C90A04"/>
    <w:rsid w:val="00C90DFF"/>
    <w:rsid w:val="00C90EC0"/>
    <w:rsid w:val="00C91067"/>
    <w:rsid w:val="00C910CF"/>
    <w:rsid w:val="00C91342"/>
    <w:rsid w:val="00C91616"/>
    <w:rsid w:val="00C916D3"/>
    <w:rsid w:val="00C91A17"/>
    <w:rsid w:val="00C91B35"/>
    <w:rsid w:val="00C91DE2"/>
    <w:rsid w:val="00C9209B"/>
    <w:rsid w:val="00C92C9C"/>
    <w:rsid w:val="00C93041"/>
    <w:rsid w:val="00C9304D"/>
    <w:rsid w:val="00C93106"/>
    <w:rsid w:val="00C932FE"/>
    <w:rsid w:val="00C934D4"/>
    <w:rsid w:val="00C93C1D"/>
    <w:rsid w:val="00C9448B"/>
    <w:rsid w:val="00C9485D"/>
    <w:rsid w:val="00C94E84"/>
    <w:rsid w:val="00C95257"/>
    <w:rsid w:val="00C956D1"/>
    <w:rsid w:val="00C95C40"/>
    <w:rsid w:val="00C95F34"/>
    <w:rsid w:val="00C9606F"/>
    <w:rsid w:val="00C9632B"/>
    <w:rsid w:val="00C96616"/>
    <w:rsid w:val="00C968BE"/>
    <w:rsid w:val="00C96BA7"/>
    <w:rsid w:val="00C96FFC"/>
    <w:rsid w:val="00C9704A"/>
    <w:rsid w:val="00C976A9"/>
    <w:rsid w:val="00C9780A"/>
    <w:rsid w:val="00C979E9"/>
    <w:rsid w:val="00C97D93"/>
    <w:rsid w:val="00C97DB3"/>
    <w:rsid w:val="00CA1F89"/>
    <w:rsid w:val="00CA20E7"/>
    <w:rsid w:val="00CA2B14"/>
    <w:rsid w:val="00CA2DD7"/>
    <w:rsid w:val="00CA327D"/>
    <w:rsid w:val="00CA33B4"/>
    <w:rsid w:val="00CA3D19"/>
    <w:rsid w:val="00CA43FF"/>
    <w:rsid w:val="00CA4428"/>
    <w:rsid w:val="00CA46BE"/>
    <w:rsid w:val="00CA5490"/>
    <w:rsid w:val="00CA5723"/>
    <w:rsid w:val="00CA593D"/>
    <w:rsid w:val="00CA6044"/>
    <w:rsid w:val="00CA64FD"/>
    <w:rsid w:val="00CA6B27"/>
    <w:rsid w:val="00CA6BDE"/>
    <w:rsid w:val="00CA6CFF"/>
    <w:rsid w:val="00CA7163"/>
    <w:rsid w:val="00CA764F"/>
    <w:rsid w:val="00CB0CAB"/>
    <w:rsid w:val="00CB10F2"/>
    <w:rsid w:val="00CB13C2"/>
    <w:rsid w:val="00CB15F6"/>
    <w:rsid w:val="00CB1818"/>
    <w:rsid w:val="00CB232F"/>
    <w:rsid w:val="00CB23AD"/>
    <w:rsid w:val="00CB2C54"/>
    <w:rsid w:val="00CB2F8C"/>
    <w:rsid w:val="00CB396F"/>
    <w:rsid w:val="00CB3E2E"/>
    <w:rsid w:val="00CB42B9"/>
    <w:rsid w:val="00CB4320"/>
    <w:rsid w:val="00CB43E3"/>
    <w:rsid w:val="00CB44C7"/>
    <w:rsid w:val="00CB46D9"/>
    <w:rsid w:val="00CB4E51"/>
    <w:rsid w:val="00CB5541"/>
    <w:rsid w:val="00CB58C6"/>
    <w:rsid w:val="00CB61BC"/>
    <w:rsid w:val="00CB6601"/>
    <w:rsid w:val="00CB692D"/>
    <w:rsid w:val="00CB6A23"/>
    <w:rsid w:val="00CB743A"/>
    <w:rsid w:val="00CB7621"/>
    <w:rsid w:val="00CB7E9B"/>
    <w:rsid w:val="00CC02F9"/>
    <w:rsid w:val="00CC047C"/>
    <w:rsid w:val="00CC07CC"/>
    <w:rsid w:val="00CC0D38"/>
    <w:rsid w:val="00CC1D60"/>
    <w:rsid w:val="00CC204F"/>
    <w:rsid w:val="00CC20A4"/>
    <w:rsid w:val="00CC231E"/>
    <w:rsid w:val="00CC3555"/>
    <w:rsid w:val="00CC37F2"/>
    <w:rsid w:val="00CC3ABC"/>
    <w:rsid w:val="00CC4233"/>
    <w:rsid w:val="00CC4388"/>
    <w:rsid w:val="00CC4950"/>
    <w:rsid w:val="00CC4ABE"/>
    <w:rsid w:val="00CC4D10"/>
    <w:rsid w:val="00CC5102"/>
    <w:rsid w:val="00CC5B4F"/>
    <w:rsid w:val="00CC6234"/>
    <w:rsid w:val="00CC6676"/>
    <w:rsid w:val="00CC67D2"/>
    <w:rsid w:val="00CC7AE8"/>
    <w:rsid w:val="00CD21FB"/>
    <w:rsid w:val="00CD2468"/>
    <w:rsid w:val="00CD25CC"/>
    <w:rsid w:val="00CD2EB0"/>
    <w:rsid w:val="00CD3C42"/>
    <w:rsid w:val="00CD3DC7"/>
    <w:rsid w:val="00CD40BF"/>
    <w:rsid w:val="00CD4148"/>
    <w:rsid w:val="00CD414D"/>
    <w:rsid w:val="00CD4354"/>
    <w:rsid w:val="00CD4C80"/>
    <w:rsid w:val="00CD57BD"/>
    <w:rsid w:val="00CD63AC"/>
    <w:rsid w:val="00CD6A2C"/>
    <w:rsid w:val="00CD6C8B"/>
    <w:rsid w:val="00CD6E84"/>
    <w:rsid w:val="00CD6FCD"/>
    <w:rsid w:val="00CD721F"/>
    <w:rsid w:val="00CD7786"/>
    <w:rsid w:val="00CD78C1"/>
    <w:rsid w:val="00CD7A4E"/>
    <w:rsid w:val="00CD7C79"/>
    <w:rsid w:val="00CD7F87"/>
    <w:rsid w:val="00CE0076"/>
    <w:rsid w:val="00CE037D"/>
    <w:rsid w:val="00CE042F"/>
    <w:rsid w:val="00CE061D"/>
    <w:rsid w:val="00CE0866"/>
    <w:rsid w:val="00CE0CEE"/>
    <w:rsid w:val="00CE11FB"/>
    <w:rsid w:val="00CE13CB"/>
    <w:rsid w:val="00CE17C1"/>
    <w:rsid w:val="00CE1916"/>
    <w:rsid w:val="00CE2365"/>
    <w:rsid w:val="00CE2B5D"/>
    <w:rsid w:val="00CE36DA"/>
    <w:rsid w:val="00CE4072"/>
    <w:rsid w:val="00CE40C3"/>
    <w:rsid w:val="00CE4E88"/>
    <w:rsid w:val="00CE5293"/>
    <w:rsid w:val="00CE5298"/>
    <w:rsid w:val="00CE52CB"/>
    <w:rsid w:val="00CE5BEF"/>
    <w:rsid w:val="00CE5D9E"/>
    <w:rsid w:val="00CE6CFF"/>
    <w:rsid w:val="00CE6DE5"/>
    <w:rsid w:val="00CE7843"/>
    <w:rsid w:val="00CF0EB1"/>
    <w:rsid w:val="00CF0EE6"/>
    <w:rsid w:val="00CF157B"/>
    <w:rsid w:val="00CF1F53"/>
    <w:rsid w:val="00CF25F6"/>
    <w:rsid w:val="00CF2B1C"/>
    <w:rsid w:val="00CF2BF7"/>
    <w:rsid w:val="00CF2C67"/>
    <w:rsid w:val="00CF314A"/>
    <w:rsid w:val="00CF376D"/>
    <w:rsid w:val="00CF3C93"/>
    <w:rsid w:val="00CF3F60"/>
    <w:rsid w:val="00CF3FFB"/>
    <w:rsid w:val="00CF4507"/>
    <w:rsid w:val="00CF5165"/>
    <w:rsid w:val="00CF58BC"/>
    <w:rsid w:val="00CF5A92"/>
    <w:rsid w:val="00CF725F"/>
    <w:rsid w:val="00CF73BC"/>
    <w:rsid w:val="00CF743D"/>
    <w:rsid w:val="00CF796B"/>
    <w:rsid w:val="00CF7C95"/>
    <w:rsid w:val="00D003FA"/>
    <w:rsid w:val="00D01008"/>
    <w:rsid w:val="00D012B8"/>
    <w:rsid w:val="00D014E9"/>
    <w:rsid w:val="00D01AAA"/>
    <w:rsid w:val="00D01D83"/>
    <w:rsid w:val="00D01F8F"/>
    <w:rsid w:val="00D025C8"/>
    <w:rsid w:val="00D02B78"/>
    <w:rsid w:val="00D03164"/>
    <w:rsid w:val="00D033BD"/>
    <w:rsid w:val="00D037C3"/>
    <w:rsid w:val="00D03D1D"/>
    <w:rsid w:val="00D03F7C"/>
    <w:rsid w:val="00D04154"/>
    <w:rsid w:val="00D04196"/>
    <w:rsid w:val="00D04198"/>
    <w:rsid w:val="00D046DF"/>
    <w:rsid w:val="00D0472F"/>
    <w:rsid w:val="00D04FC5"/>
    <w:rsid w:val="00D05459"/>
    <w:rsid w:val="00D06028"/>
    <w:rsid w:val="00D060B4"/>
    <w:rsid w:val="00D06270"/>
    <w:rsid w:val="00D066C5"/>
    <w:rsid w:val="00D06B62"/>
    <w:rsid w:val="00D07090"/>
    <w:rsid w:val="00D070C2"/>
    <w:rsid w:val="00D0796B"/>
    <w:rsid w:val="00D079B5"/>
    <w:rsid w:val="00D07B2E"/>
    <w:rsid w:val="00D07CB5"/>
    <w:rsid w:val="00D10227"/>
    <w:rsid w:val="00D10621"/>
    <w:rsid w:val="00D107FB"/>
    <w:rsid w:val="00D10B9B"/>
    <w:rsid w:val="00D11C9E"/>
    <w:rsid w:val="00D11F9C"/>
    <w:rsid w:val="00D1260E"/>
    <w:rsid w:val="00D12639"/>
    <w:rsid w:val="00D12E5B"/>
    <w:rsid w:val="00D13048"/>
    <w:rsid w:val="00D132F4"/>
    <w:rsid w:val="00D133D1"/>
    <w:rsid w:val="00D13A8F"/>
    <w:rsid w:val="00D1407F"/>
    <w:rsid w:val="00D14161"/>
    <w:rsid w:val="00D147DF"/>
    <w:rsid w:val="00D147FC"/>
    <w:rsid w:val="00D15244"/>
    <w:rsid w:val="00D15252"/>
    <w:rsid w:val="00D15DC0"/>
    <w:rsid w:val="00D15FF5"/>
    <w:rsid w:val="00D161B4"/>
    <w:rsid w:val="00D16223"/>
    <w:rsid w:val="00D163A2"/>
    <w:rsid w:val="00D1645C"/>
    <w:rsid w:val="00D16743"/>
    <w:rsid w:val="00D16A7D"/>
    <w:rsid w:val="00D16D65"/>
    <w:rsid w:val="00D171D4"/>
    <w:rsid w:val="00D17C2A"/>
    <w:rsid w:val="00D17DA5"/>
    <w:rsid w:val="00D20E14"/>
    <w:rsid w:val="00D21392"/>
    <w:rsid w:val="00D21B42"/>
    <w:rsid w:val="00D21CF9"/>
    <w:rsid w:val="00D223FF"/>
    <w:rsid w:val="00D22B2D"/>
    <w:rsid w:val="00D22B8D"/>
    <w:rsid w:val="00D22BC3"/>
    <w:rsid w:val="00D22E60"/>
    <w:rsid w:val="00D23760"/>
    <w:rsid w:val="00D23E81"/>
    <w:rsid w:val="00D24062"/>
    <w:rsid w:val="00D24A13"/>
    <w:rsid w:val="00D2596A"/>
    <w:rsid w:val="00D25FD1"/>
    <w:rsid w:val="00D25FE4"/>
    <w:rsid w:val="00D262B5"/>
    <w:rsid w:val="00D26461"/>
    <w:rsid w:val="00D26774"/>
    <w:rsid w:val="00D26DF7"/>
    <w:rsid w:val="00D26E35"/>
    <w:rsid w:val="00D26E95"/>
    <w:rsid w:val="00D2764E"/>
    <w:rsid w:val="00D277FC"/>
    <w:rsid w:val="00D2793C"/>
    <w:rsid w:val="00D27BB3"/>
    <w:rsid w:val="00D27D0A"/>
    <w:rsid w:val="00D27DA7"/>
    <w:rsid w:val="00D3010E"/>
    <w:rsid w:val="00D301F9"/>
    <w:rsid w:val="00D305EA"/>
    <w:rsid w:val="00D30942"/>
    <w:rsid w:val="00D309B8"/>
    <w:rsid w:val="00D31B26"/>
    <w:rsid w:val="00D322F3"/>
    <w:rsid w:val="00D3257E"/>
    <w:rsid w:val="00D32B56"/>
    <w:rsid w:val="00D32BCF"/>
    <w:rsid w:val="00D32E0B"/>
    <w:rsid w:val="00D32F66"/>
    <w:rsid w:val="00D33007"/>
    <w:rsid w:val="00D337DF"/>
    <w:rsid w:val="00D33D66"/>
    <w:rsid w:val="00D340EA"/>
    <w:rsid w:val="00D3500F"/>
    <w:rsid w:val="00D350DD"/>
    <w:rsid w:val="00D354B7"/>
    <w:rsid w:val="00D354F9"/>
    <w:rsid w:val="00D35F72"/>
    <w:rsid w:val="00D367BA"/>
    <w:rsid w:val="00D36B9E"/>
    <w:rsid w:val="00D4082A"/>
    <w:rsid w:val="00D40ACD"/>
    <w:rsid w:val="00D40B76"/>
    <w:rsid w:val="00D40D78"/>
    <w:rsid w:val="00D419F3"/>
    <w:rsid w:val="00D41A52"/>
    <w:rsid w:val="00D42248"/>
    <w:rsid w:val="00D42464"/>
    <w:rsid w:val="00D434EB"/>
    <w:rsid w:val="00D43AA8"/>
    <w:rsid w:val="00D43EB5"/>
    <w:rsid w:val="00D4488E"/>
    <w:rsid w:val="00D44C81"/>
    <w:rsid w:val="00D44E97"/>
    <w:rsid w:val="00D45404"/>
    <w:rsid w:val="00D45674"/>
    <w:rsid w:val="00D45AD3"/>
    <w:rsid w:val="00D45CF4"/>
    <w:rsid w:val="00D45D38"/>
    <w:rsid w:val="00D4612D"/>
    <w:rsid w:val="00D4672F"/>
    <w:rsid w:val="00D46B92"/>
    <w:rsid w:val="00D47316"/>
    <w:rsid w:val="00D477CE"/>
    <w:rsid w:val="00D47809"/>
    <w:rsid w:val="00D47CF3"/>
    <w:rsid w:val="00D47FD5"/>
    <w:rsid w:val="00D50391"/>
    <w:rsid w:val="00D503C5"/>
    <w:rsid w:val="00D5052E"/>
    <w:rsid w:val="00D50E12"/>
    <w:rsid w:val="00D5116B"/>
    <w:rsid w:val="00D511DF"/>
    <w:rsid w:val="00D512A9"/>
    <w:rsid w:val="00D51F23"/>
    <w:rsid w:val="00D52722"/>
    <w:rsid w:val="00D52C66"/>
    <w:rsid w:val="00D53306"/>
    <w:rsid w:val="00D53462"/>
    <w:rsid w:val="00D53727"/>
    <w:rsid w:val="00D53E05"/>
    <w:rsid w:val="00D5425A"/>
    <w:rsid w:val="00D544B6"/>
    <w:rsid w:val="00D544C9"/>
    <w:rsid w:val="00D5483E"/>
    <w:rsid w:val="00D54CC2"/>
    <w:rsid w:val="00D54E41"/>
    <w:rsid w:val="00D5557A"/>
    <w:rsid w:val="00D567D7"/>
    <w:rsid w:val="00D56858"/>
    <w:rsid w:val="00D57064"/>
    <w:rsid w:val="00D5787C"/>
    <w:rsid w:val="00D57B03"/>
    <w:rsid w:val="00D6063E"/>
    <w:rsid w:val="00D607AF"/>
    <w:rsid w:val="00D609FE"/>
    <w:rsid w:val="00D60A26"/>
    <w:rsid w:val="00D60B51"/>
    <w:rsid w:val="00D60E0D"/>
    <w:rsid w:val="00D60E1D"/>
    <w:rsid w:val="00D60E98"/>
    <w:rsid w:val="00D616F9"/>
    <w:rsid w:val="00D61875"/>
    <w:rsid w:val="00D61DB7"/>
    <w:rsid w:val="00D622AC"/>
    <w:rsid w:val="00D62D4B"/>
    <w:rsid w:val="00D62F47"/>
    <w:rsid w:val="00D63295"/>
    <w:rsid w:val="00D636C8"/>
    <w:rsid w:val="00D63957"/>
    <w:rsid w:val="00D63DD3"/>
    <w:rsid w:val="00D63F29"/>
    <w:rsid w:val="00D641AE"/>
    <w:rsid w:val="00D641F8"/>
    <w:rsid w:val="00D6458E"/>
    <w:rsid w:val="00D649F9"/>
    <w:rsid w:val="00D64B7E"/>
    <w:rsid w:val="00D64F33"/>
    <w:rsid w:val="00D65DA5"/>
    <w:rsid w:val="00D6683D"/>
    <w:rsid w:val="00D66DE0"/>
    <w:rsid w:val="00D674ED"/>
    <w:rsid w:val="00D6783D"/>
    <w:rsid w:val="00D67CF5"/>
    <w:rsid w:val="00D67DE4"/>
    <w:rsid w:val="00D702E6"/>
    <w:rsid w:val="00D705F9"/>
    <w:rsid w:val="00D70A73"/>
    <w:rsid w:val="00D70D69"/>
    <w:rsid w:val="00D70ECC"/>
    <w:rsid w:val="00D71A4A"/>
    <w:rsid w:val="00D7209E"/>
    <w:rsid w:val="00D722C8"/>
    <w:rsid w:val="00D72737"/>
    <w:rsid w:val="00D7280A"/>
    <w:rsid w:val="00D72891"/>
    <w:rsid w:val="00D7299C"/>
    <w:rsid w:val="00D72FBC"/>
    <w:rsid w:val="00D73619"/>
    <w:rsid w:val="00D73938"/>
    <w:rsid w:val="00D73C5D"/>
    <w:rsid w:val="00D7416E"/>
    <w:rsid w:val="00D74364"/>
    <w:rsid w:val="00D74963"/>
    <w:rsid w:val="00D74EF4"/>
    <w:rsid w:val="00D75311"/>
    <w:rsid w:val="00D755DB"/>
    <w:rsid w:val="00D755DF"/>
    <w:rsid w:val="00D75747"/>
    <w:rsid w:val="00D758B5"/>
    <w:rsid w:val="00D75CE9"/>
    <w:rsid w:val="00D76986"/>
    <w:rsid w:val="00D76A97"/>
    <w:rsid w:val="00D76E3A"/>
    <w:rsid w:val="00D7705E"/>
    <w:rsid w:val="00D7761B"/>
    <w:rsid w:val="00D77AFB"/>
    <w:rsid w:val="00D77F69"/>
    <w:rsid w:val="00D80110"/>
    <w:rsid w:val="00D80194"/>
    <w:rsid w:val="00D80255"/>
    <w:rsid w:val="00D8028B"/>
    <w:rsid w:val="00D807BB"/>
    <w:rsid w:val="00D80AB0"/>
    <w:rsid w:val="00D80D65"/>
    <w:rsid w:val="00D80E45"/>
    <w:rsid w:val="00D82230"/>
    <w:rsid w:val="00D823F4"/>
    <w:rsid w:val="00D82913"/>
    <w:rsid w:val="00D82BCA"/>
    <w:rsid w:val="00D82C0D"/>
    <w:rsid w:val="00D83025"/>
    <w:rsid w:val="00D83584"/>
    <w:rsid w:val="00D839AF"/>
    <w:rsid w:val="00D83CFF"/>
    <w:rsid w:val="00D843BC"/>
    <w:rsid w:val="00D85828"/>
    <w:rsid w:val="00D85C28"/>
    <w:rsid w:val="00D86275"/>
    <w:rsid w:val="00D86345"/>
    <w:rsid w:val="00D86367"/>
    <w:rsid w:val="00D86E8B"/>
    <w:rsid w:val="00D8720A"/>
    <w:rsid w:val="00D8749E"/>
    <w:rsid w:val="00D875E5"/>
    <w:rsid w:val="00D876A1"/>
    <w:rsid w:val="00D8779C"/>
    <w:rsid w:val="00D87FD5"/>
    <w:rsid w:val="00D9004E"/>
    <w:rsid w:val="00D90192"/>
    <w:rsid w:val="00D903AA"/>
    <w:rsid w:val="00D90958"/>
    <w:rsid w:val="00D91044"/>
    <w:rsid w:val="00D911DF"/>
    <w:rsid w:val="00D91290"/>
    <w:rsid w:val="00D91583"/>
    <w:rsid w:val="00D91A01"/>
    <w:rsid w:val="00D91FAB"/>
    <w:rsid w:val="00D920BE"/>
    <w:rsid w:val="00D9314E"/>
    <w:rsid w:val="00D931CC"/>
    <w:rsid w:val="00D93980"/>
    <w:rsid w:val="00D93A36"/>
    <w:rsid w:val="00D93DF6"/>
    <w:rsid w:val="00D94091"/>
    <w:rsid w:val="00D94194"/>
    <w:rsid w:val="00D9478B"/>
    <w:rsid w:val="00D94DC1"/>
    <w:rsid w:val="00D95243"/>
    <w:rsid w:val="00D957F3"/>
    <w:rsid w:val="00D95AB4"/>
    <w:rsid w:val="00D95BE5"/>
    <w:rsid w:val="00D95C04"/>
    <w:rsid w:val="00D95D2B"/>
    <w:rsid w:val="00D95F9C"/>
    <w:rsid w:val="00D9722C"/>
    <w:rsid w:val="00D974B6"/>
    <w:rsid w:val="00D97AC9"/>
    <w:rsid w:val="00D97C07"/>
    <w:rsid w:val="00D97EFF"/>
    <w:rsid w:val="00DA052A"/>
    <w:rsid w:val="00DA082E"/>
    <w:rsid w:val="00DA0B40"/>
    <w:rsid w:val="00DA0D68"/>
    <w:rsid w:val="00DA0DC9"/>
    <w:rsid w:val="00DA1038"/>
    <w:rsid w:val="00DA10BD"/>
    <w:rsid w:val="00DA14C3"/>
    <w:rsid w:val="00DA1763"/>
    <w:rsid w:val="00DA189D"/>
    <w:rsid w:val="00DA1970"/>
    <w:rsid w:val="00DA25C4"/>
    <w:rsid w:val="00DA2A6E"/>
    <w:rsid w:val="00DA2C75"/>
    <w:rsid w:val="00DA2F53"/>
    <w:rsid w:val="00DA3185"/>
    <w:rsid w:val="00DA31EA"/>
    <w:rsid w:val="00DA324C"/>
    <w:rsid w:val="00DA34EB"/>
    <w:rsid w:val="00DA3761"/>
    <w:rsid w:val="00DA3B4F"/>
    <w:rsid w:val="00DA3C3A"/>
    <w:rsid w:val="00DA43F2"/>
    <w:rsid w:val="00DA470A"/>
    <w:rsid w:val="00DA49C3"/>
    <w:rsid w:val="00DA50A5"/>
    <w:rsid w:val="00DA5C02"/>
    <w:rsid w:val="00DA5C7F"/>
    <w:rsid w:val="00DA5F71"/>
    <w:rsid w:val="00DA6075"/>
    <w:rsid w:val="00DA7C38"/>
    <w:rsid w:val="00DA7D9B"/>
    <w:rsid w:val="00DB1493"/>
    <w:rsid w:val="00DB1936"/>
    <w:rsid w:val="00DB1AE7"/>
    <w:rsid w:val="00DB210D"/>
    <w:rsid w:val="00DB2339"/>
    <w:rsid w:val="00DB270A"/>
    <w:rsid w:val="00DB2A71"/>
    <w:rsid w:val="00DB3293"/>
    <w:rsid w:val="00DB33D2"/>
    <w:rsid w:val="00DB3904"/>
    <w:rsid w:val="00DB4044"/>
    <w:rsid w:val="00DB4229"/>
    <w:rsid w:val="00DB433F"/>
    <w:rsid w:val="00DB4487"/>
    <w:rsid w:val="00DB500B"/>
    <w:rsid w:val="00DB5DF3"/>
    <w:rsid w:val="00DB6987"/>
    <w:rsid w:val="00DB6C6B"/>
    <w:rsid w:val="00DB6D41"/>
    <w:rsid w:val="00DB71B5"/>
    <w:rsid w:val="00DB73B4"/>
    <w:rsid w:val="00DB7F3D"/>
    <w:rsid w:val="00DC00D8"/>
    <w:rsid w:val="00DC013B"/>
    <w:rsid w:val="00DC01EF"/>
    <w:rsid w:val="00DC0407"/>
    <w:rsid w:val="00DC0BB4"/>
    <w:rsid w:val="00DC0EAA"/>
    <w:rsid w:val="00DC1170"/>
    <w:rsid w:val="00DC1605"/>
    <w:rsid w:val="00DC21F8"/>
    <w:rsid w:val="00DC2515"/>
    <w:rsid w:val="00DC2ACC"/>
    <w:rsid w:val="00DC36B3"/>
    <w:rsid w:val="00DC3A08"/>
    <w:rsid w:val="00DC3B9F"/>
    <w:rsid w:val="00DC4076"/>
    <w:rsid w:val="00DC4843"/>
    <w:rsid w:val="00DC4853"/>
    <w:rsid w:val="00DC49F4"/>
    <w:rsid w:val="00DC4C19"/>
    <w:rsid w:val="00DC4D30"/>
    <w:rsid w:val="00DC4F74"/>
    <w:rsid w:val="00DC53B8"/>
    <w:rsid w:val="00DC57D6"/>
    <w:rsid w:val="00DC58EB"/>
    <w:rsid w:val="00DC59B7"/>
    <w:rsid w:val="00DC5A4E"/>
    <w:rsid w:val="00DC5D3E"/>
    <w:rsid w:val="00DC5EFF"/>
    <w:rsid w:val="00DC5F18"/>
    <w:rsid w:val="00DC6499"/>
    <w:rsid w:val="00DC680B"/>
    <w:rsid w:val="00DC6870"/>
    <w:rsid w:val="00DC6964"/>
    <w:rsid w:val="00DC6C31"/>
    <w:rsid w:val="00DC78A2"/>
    <w:rsid w:val="00DC78C4"/>
    <w:rsid w:val="00DC7C7D"/>
    <w:rsid w:val="00DC7ED1"/>
    <w:rsid w:val="00DD00B9"/>
    <w:rsid w:val="00DD0AFE"/>
    <w:rsid w:val="00DD1971"/>
    <w:rsid w:val="00DD1AA5"/>
    <w:rsid w:val="00DD1B51"/>
    <w:rsid w:val="00DD1BBC"/>
    <w:rsid w:val="00DD2BD1"/>
    <w:rsid w:val="00DD460B"/>
    <w:rsid w:val="00DD47C2"/>
    <w:rsid w:val="00DD50A3"/>
    <w:rsid w:val="00DD5254"/>
    <w:rsid w:val="00DD7085"/>
    <w:rsid w:val="00DD70B9"/>
    <w:rsid w:val="00DD71E4"/>
    <w:rsid w:val="00DD727F"/>
    <w:rsid w:val="00DD79C9"/>
    <w:rsid w:val="00DE0098"/>
    <w:rsid w:val="00DE01B3"/>
    <w:rsid w:val="00DE0500"/>
    <w:rsid w:val="00DE06EC"/>
    <w:rsid w:val="00DE085E"/>
    <w:rsid w:val="00DE0884"/>
    <w:rsid w:val="00DE09FA"/>
    <w:rsid w:val="00DE136B"/>
    <w:rsid w:val="00DE14B7"/>
    <w:rsid w:val="00DE16D9"/>
    <w:rsid w:val="00DE1A7D"/>
    <w:rsid w:val="00DE1BE9"/>
    <w:rsid w:val="00DE21EA"/>
    <w:rsid w:val="00DE2407"/>
    <w:rsid w:val="00DE295C"/>
    <w:rsid w:val="00DE2A26"/>
    <w:rsid w:val="00DE35E3"/>
    <w:rsid w:val="00DE36E3"/>
    <w:rsid w:val="00DE3EA1"/>
    <w:rsid w:val="00DE40C7"/>
    <w:rsid w:val="00DE472E"/>
    <w:rsid w:val="00DE4DAA"/>
    <w:rsid w:val="00DE4E13"/>
    <w:rsid w:val="00DE4F3B"/>
    <w:rsid w:val="00DE567C"/>
    <w:rsid w:val="00DE5A87"/>
    <w:rsid w:val="00DE5ED2"/>
    <w:rsid w:val="00DE6F87"/>
    <w:rsid w:val="00DE768C"/>
    <w:rsid w:val="00DE7CA9"/>
    <w:rsid w:val="00DE7D10"/>
    <w:rsid w:val="00DF061F"/>
    <w:rsid w:val="00DF06C1"/>
    <w:rsid w:val="00DF09B0"/>
    <w:rsid w:val="00DF0BC3"/>
    <w:rsid w:val="00DF0BF2"/>
    <w:rsid w:val="00DF0DCE"/>
    <w:rsid w:val="00DF161F"/>
    <w:rsid w:val="00DF169B"/>
    <w:rsid w:val="00DF1AE1"/>
    <w:rsid w:val="00DF1E77"/>
    <w:rsid w:val="00DF21DF"/>
    <w:rsid w:val="00DF272B"/>
    <w:rsid w:val="00DF294C"/>
    <w:rsid w:val="00DF3AAF"/>
    <w:rsid w:val="00DF4850"/>
    <w:rsid w:val="00DF522C"/>
    <w:rsid w:val="00DF5961"/>
    <w:rsid w:val="00DF5C99"/>
    <w:rsid w:val="00DF5E3E"/>
    <w:rsid w:val="00DF6273"/>
    <w:rsid w:val="00DF6602"/>
    <w:rsid w:val="00DF6D2C"/>
    <w:rsid w:val="00DF761D"/>
    <w:rsid w:val="00DF7944"/>
    <w:rsid w:val="00DF7B39"/>
    <w:rsid w:val="00DF7E5F"/>
    <w:rsid w:val="00DF7F1E"/>
    <w:rsid w:val="00E0009A"/>
    <w:rsid w:val="00E00204"/>
    <w:rsid w:val="00E00BFB"/>
    <w:rsid w:val="00E00E78"/>
    <w:rsid w:val="00E00FE2"/>
    <w:rsid w:val="00E01421"/>
    <w:rsid w:val="00E01929"/>
    <w:rsid w:val="00E01A2B"/>
    <w:rsid w:val="00E01B3A"/>
    <w:rsid w:val="00E022A7"/>
    <w:rsid w:val="00E02C73"/>
    <w:rsid w:val="00E02FBB"/>
    <w:rsid w:val="00E03108"/>
    <w:rsid w:val="00E033BB"/>
    <w:rsid w:val="00E03762"/>
    <w:rsid w:val="00E03955"/>
    <w:rsid w:val="00E039B5"/>
    <w:rsid w:val="00E03A0C"/>
    <w:rsid w:val="00E03B00"/>
    <w:rsid w:val="00E03B3C"/>
    <w:rsid w:val="00E043F7"/>
    <w:rsid w:val="00E048B9"/>
    <w:rsid w:val="00E05012"/>
    <w:rsid w:val="00E0591B"/>
    <w:rsid w:val="00E05E79"/>
    <w:rsid w:val="00E065CA"/>
    <w:rsid w:val="00E066EF"/>
    <w:rsid w:val="00E06750"/>
    <w:rsid w:val="00E06F80"/>
    <w:rsid w:val="00E07364"/>
    <w:rsid w:val="00E077A9"/>
    <w:rsid w:val="00E07DF7"/>
    <w:rsid w:val="00E07F26"/>
    <w:rsid w:val="00E102EF"/>
    <w:rsid w:val="00E10364"/>
    <w:rsid w:val="00E10672"/>
    <w:rsid w:val="00E106D0"/>
    <w:rsid w:val="00E11BD6"/>
    <w:rsid w:val="00E120D1"/>
    <w:rsid w:val="00E12104"/>
    <w:rsid w:val="00E127B4"/>
    <w:rsid w:val="00E13DF0"/>
    <w:rsid w:val="00E13E6D"/>
    <w:rsid w:val="00E13FB1"/>
    <w:rsid w:val="00E145B3"/>
    <w:rsid w:val="00E14796"/>
    <w:rsid w:val="00E15786"/>
    <w:rsid w:val="00E15AFE"/>
    <w:rsid w:val="00E16F2F"/>
    <w:rsid w:val="00E17669"/>
    <w:rsid w:val="00E17672"/>
    <w:rsid w:val="00E1776F"/>
    <w:rsid w:val="00E17DA1"/>
    <w:rsid w:val="00E17EC8"/>
    <w:rsid w:val="00E20087"/>
    <w:rsid w:val="00E2012D"/>
    <w:rsid w:val="00E204B4"/>
    <w:rsid w:val="00E206AC"/>
    <w:rsid w:val="00E206E9"/>
    <w:rsid w:val="00E208D0"/>
    <w:rsid w:val="00E20A08"/>
    <w:rsid w:val="00E210F3"/>
    <w:rsid w:val="00E2115A"/>
    <w:rsid w:val="00E21546"/>
    <w:rsid w:val="00E215F1"/>
    <w:rsid w:val="00E222DA"/>
    <w:rsid w:val="00E22C38"/>
    <w:rsid w:val="00E230B8"/>
    <w:rsid w:val="00E234B3"/>
    <w:rsid w:val="00E23D59"/>
    <w:rsid w:val="00E23D93"/>
    <w:rsid w:val="00E23EC7"/>
    <w:rsid w:val="00E2410F"/>
    <w:rsid w:val="00E24201"/>
    <w:rsid w:val="00E24C11"/>
    <w:rsid w:val="00E24CBC"/>
    <w:rsid w:val="00E24E62"/>
    <w:rsid w:val="00E259CE"/>
    <w:rsid w:val="00E25ADE"/>
    <w:rsid w:val="00E25C89"/>
    <w:rsid w:val="00E27893"/>
    <w:rsid w:val="00E2797F"/>
    <w:rsid w:val="00E27BB8"/>
    <w:rsid w:val="00E27E7D"/>
    <w:rsid w:val="00E30483"/>
    <w:rsid w:val="00E309C8"/>
    <w:rsid w:val="00E30FBB"/>
    <w:rsid w:val="00E3190B"/>
    <w:rsid w:val="00E31941"/>
    <w:rsid w:val="00E32511"/>
    <w:rsid w:val="00E32EC7"/>
    <w:rsid w:val="00E32FF8"/>
    <w:rsid w:val="00E33125"/>
    <w:rsid w:val="00E33262"/>
    <w:rsid w:val="00E336D2"/>
    <w:rsid w:val="00E339DC"/>
    <w:rsid w:val="00E33C30"/>
    <w:rsid w:val="00E33FDA"/>
    <w:rsid w:val="00E34F11"/>
    <w:rsid w:val="00E35135"/>
    <w:rsid w:val="00E35D23"/>
    <w:rsid w:val="00E36142"/>
    <w:rsid w:val="00E36608"/>
    <w:rsid w:val="00E366F3"/>
    <w:rsid w:val="00E36868"/>
    <w:rsid w:val="00E37121"/>
    <w:rsid w:val="00E3732C"/>
    <w:rsid w:val="00E377B1"/>
    <w:rsid w:val="00E37A09"/>
    <w:rsid w:val="00E37BC6"/>
    <w:rsid w:val="00E40664"/>
    <w:rsid w:val="00E40FD3"/>
    <w:rsid w:val="00E41364"/>
    <w:rsid w:val="00E418D9"/>
    <w:rsid w:val="00E41E8B"/>
    <w:rsid w:val="00E4283B"/>
    <w:rsid w:val="00E42F11"/>
    <w:rsid w:val="00E42F26"/>
    <w:rsid w:val="00E42F4D"/>
    <w:rsid w:val="00E431CA"/>
    <w:rsid w:val="00E4349E"/>
    <w:rsid w:val="00E43DA3"/>
    <w:rsid w:val="00E43E10"/>
    <w:rsid w:val="00E44071"/>
    <w:rsid w:val="00E44164"/>
    <w:rsid w:val="00E443C6"/>
    <w:rsid w:val="00E4477F"/>
    <w:rsid w:val="00E44936"/>
    <w:rsid w:val="00E44DE9"/>
    <w:rsid w:val="00E44E52"/>
    <w:rsid w:val="00E45976"/>
    <w:rsid w:val="00E459FA"/>
    <w:rsid w:val="00E45AD8"/>
    <w:rsid w:val="00E45B16"/>
    <w:rsid w:val="00E46191"/>
    <w:rsid w:val="00E4686D"/>
    <w:rsid w:val="00E46D14"/>
    <w:rsid w:val="00E46F3A"/>
    <w:rsid w:val="00E47119"/>
    <w:rsid w:val="00E47664"/>
    <w:rsid w:val="00E47802"/>
    <w:rsid w:val="00E47D3B"/>
    <w:rsid w:val="00E500EF"/>
    <w:rsid w:val="00E50458"/>
    <w:rsid w:val="00E506E5"/>
    <w:rsid w:val="00E506FA"/>
    <w:rsid w:val="00E5084B"/>
    <w:rsid w:val="00E50958"/>
    <w:rsid w:val="00E51B5F"/>
    <w:rsid w:val="00E51DB2"/>
    <w:rsid w:val="00E521F0"/>
    <w:rsid w:val="00E5324D"/>
    <w:rsid w:val="00E537DD"/>
    <w:rsid w:val="00E53F63"/>
    <w:rsid w:val="00E54B2E"/>
    <w:rsid w:val="00E54C43"/>
    <w:rsid w:val="00E54E33"/>
    <w:rsid w:val="00E55335"/>
    <w:rsid w:val="00E55802"/>
    <w:rsid w:val="00E55C3F"/>
    <w:rsid w:val="00E56340"/>
    <w:rsid w:val="00E565E2"/>
    <w:rsid w:val="00E56C44"/>
    <w:rsid w:val="00E577DA"/>
    <w:rsid w:val="00E57BBD"/>
    <w:rsid w:val="00E57D80"/>
    <w:rsid w:val="00E57E2F"/>
    <w:rsid w:val="00E60450"/>
    <w:rsid w:val="00E60BB3"/>
    <w:rsid w:val="00E613DC"/>
    <w:rsid w:val="00E6147C"/>
    <w:rsid w:val="00E618F7"/>
    <w:rsid w:val="00E619F9"/>
    <w:rsid w:val="00E61A75"/>
    <w:rsid w:val="00E61FCC"/>
    <w:rsid w:val="00E6215A"/>
    <w:rsid w:val="00E6293C"/>
    <w:rsid w:val="00E63722"/>
    <w:rsid w:val="00E638E3"/>
    <w:rsid w:val="00E642C4"/>
    <w:rsid w:val="00E647A5"/>
    <w:rsid w:val="00E648F9"/>
    <w:rsid w:val="00E64CDD"/>
    <w:rsid w:val="00E65508"/>
    <w:rsid w:val="00E65A7D"/>
    <w:rsid w:val="00E65B06"/>
    <w:rsid w:val="00E667DB"/>
    <w:rsid w:val="00E66B89"/>
    <w:rsid w:val="00E66DA4"/>
    <w:rsid w:val="00E67218"/>
    <w:rsid w:val="00E6755E"/>
    <w:rsid w:val="00E67568"/>
    <w:rsid w:val="00E679E1"/>
    <w:rsid w:val="00E67EC2"/>
    <w:rsid w:val="00E7064B"/>
    <w:rsid w:val="00E7079D"/>
    <w:rsid w:val="00E709E3"/>
    <w:rsid w:val="00E70CC1"/>
    <w:rsid w:val="00E712BF"/>
    <w:rsid w:val="00E71704"/>
    <w:rsid w:val="00E7190E"/>
    <w:rsid w:val="00E71AB7"/>
    <w:rsid w:val="00E72A60"/>
    <w:rsid w:val="00E72A8A"/>
    <w:rsid w:val="00E73599"/>
    <w:rsid w:val="00E7386D"/>
    <w:rsid w:val="00E73990"/>
    <w:rsid w:val="00E73FB2"/>
    <w:rsid w:val="00E74447"/>
    <w:rsid w:val="00E74468"/>
    <w:rsid w:val="00E744CE"/>
    <w:rsid w:val="00E7457A"/>
    <w:rsid w:val="00E748C7"/>
    <w:rsid w:val="00E74A6D"/>
    <w:rsid w:val="00E757AC"/>
    <w:rsid w:val="00E75D31"/>
    <w:rsid w:val="00E75D36"/>
    <w:rsid w:val="00E75D9E"/>
    <w:rsid w:val="00E76439"/>
    <w:rsid w:val="00E764A7"/>
    <w:rsid w:val="00E76527"/>
    <w:rsid w:val="00E7665A"/>
    <w:rsid w:val="00E76F85"/>
    <w:rsid w:val="00E774D2"/>
    <w:rsid w:val="00E7775A"/>
    <w:rsid w:val="00E80157"/>
    <w:rsid w:val="00E801CE"/>
    <w:rsid w:val="00E80861"/>
    <w:rsid w:val="00E80C1B"/>
    <w:rsid w:val="00E80CDF"/>
    <w:rsid w:val="00E80D0B"/>
    <w:rsid w:val="00E82BBB"/>
    <w:rsid w:val="00E82FD8"/>
    <w:rsid w:val="00E83335"/>
    <w:rsid w:val="00E839A7"/>
    <w:rsid w:val="00E83B0E"/>
    <w:rsid w:val="00E83B4E"/>
    <w:rsid w:val="00E83EE7"/>
    <w:rsid w:val="00E83F44"/>
    <w:rsid w:val="00E84375"/>
    <w:rsid w:val="00E85AE0"/>
    <w:rsid w:val="00E861B6"/>
    <w:rsid w:val="00E863F7"/>
    <w:rsid w:val="00E865EE"/>
    <w:rsid w:val="00E86F6C"/>
    <w:rsid w:val="00E8719A"/>
    <w:rsid w:val="00E873A8"/>
    <w:rsid w:val="00E87AD7"/>
    <w:rsid w:val="00E902D9"/>
    <w:rsid w:val="00E904C4"/>
    <w:rsid w:val="00E9080F"/>
    <w:rsid w:val="00E91069"/>
    <w:rsid w:val="00E911AA"/>
    <w:rsid w:val="00E9164B"/>
    <w:rsid w:val="00E91776"/>
    <w:rsid w:val="00E91830"/>
    <w:rsid w:val="00E91D83"/>
    <w:rsid w:val="00E91F5B"/>
    <w:rsid w:val="00E920D1"/>
    <w:rsid w:val="00E925AB"/>
    <w:rsid w:val="00E92F17"/>
    <w:rsid w:val="00E93811"/>
    <w:rsid w:val="00E940FD"/>
    <w:rsid w:val="00E941EA"/>
    <w:rsid w:val="00E9453A"/>
    <w:rsid w:val="00E9483A"/>
    <w:rsid w:val="00E9495C"/>
    <w:rsid w:val="00E94C3F"/>
    <w:rsid w:val="00E95505"/>
    <w:rsid w:val="00E957DB"/>
    <w:rsid w:val="00E95AA5"/>
    <w:rsid w:val="00E96B87"/>
    <w:rsid w:val="00E96CF9"/>
    <w:rsid w:val="00E96D24"/>
    <w:rsid w:val="00E96E1C"/>
    <w:rsid w:val="00E970B7"/>
    <w:rsid w:val="00E97519"/>
    <w:rsid w:val="00E9790F"/>
    <w:rsid w:val="00E979B4"/>
    <w:rsid w:val="00EA0029"/>
    <w:rsid w:val="00EA00E1"/>
    <w:rsid w:val="00EA01F9"/>
    <w:rsid w:val="00EA053C"/>
    <w:rsid w:val="00EA0626"/>
    <w:rsid w:val="00EA0C8A"/>
    <w:rsid w:val="00EA11D2"/>
    <w:rsid w:val="00EA1A39"/>
    <w:rsid w:val="00EA20F7"/>
    <w:rsid w:val="00EA2731"/>
    <w:rsid w:val="00EA2F79"/>
    <w:rsid w:val="00EA3870"/>
    <w:rsid w:val="00EA4228"/>
    <w:rsid w:val="00EA422B"/>
    <w:rsid w:val="00EA475F"/>
    <w:rsid w:val="00EA4EEE"/>
    <w:rsid w:val="00EA50E9"/>
    <w:rsid w:val="00EA5648"/>
    <w:rsid w:val="00EA5776"/>
    <w:rsid w:val="00EA5C83"/>
    <w:rsid w:val="00EA5C96"/>
    <w:rsid w:val="00EA5FF7"/>
    <w:rsid w:val="00EA6442"/>
    <w:rsid w:val="00EA65B9"/>
    <w:rsid w:val="00EA68CC"/>
    <w:rsid w:val="00EA7017"/>
    <w:rsid w:val="00EA7593"/>
    <w:rsid w:val="00EA7B6D"/>
    <w:rsid w:val="00EA7E60"/>
    <w:rsid w:val="00EB0445"/>
    <w:rsid w:val="00EB0A64"/>
    <w:rsid w:val="00EB0B39"/>
    <w:rsid w:val="00EB0F26"/>
    <w:rsid w:val="00EB12E4"/>
    <w:rsid w:val="00EB15E6"/>
    <w:rsid w:val="00EB1D2A"/>
    <w:rsid w:val="00EB1DD9"/>
    <w:rsid w:val="00EB204B"/>
    <w:rsid w:val="00EB21FC"/>
    <w:rsid w:val="00EB3962"/>
    <w:rsid w:val="00EB3C54"/>
    <w:rsid w:val="00EB4695"/>
    <w:rsid w:val="00EB4AD6"/>
    <w:rsid w:val="00EB4BF9"/>
    <w:rsid w:val="00EB4C85"/>
    <w:rsid w:val="00EB4D20"/>
    <w:rsid w:val="00EB55C2"/>
    <w:rsid w:val="00EB5BEB"/>
    <w:rsid w:val="00EB612A"/>
    <w:rsid w:val="00EB6C3D"/>
    <w:rsid w:val="00EB706F"/>
    <w:rsid w:val="00EB7199"/>
    <w:rsid w:val="00EB79EA"/>
    <w:rsid w:val="00EB7DF8"/>
    <w:rsid w:val="00EC0225"/>
    <w:rsid w:val="00EC0259"/>
    <w:rsid w:val="00EC0420"/>
    <w:rsid w:val="00EC0609"/>
    <w:rsid w:val="00EC08EC"/>
    <w:rsid w:val="00EC0DF4"/>
    <w:rsid w:val="00EC1218"/>
    <w:rsid w:val="00EC1492"/>
    <w:rsid w:val="00EC1C9F"/>
    <w:rsid w:val="00EC1CCA"/>
    <w:rsid w:val="00EC26A7"/>
    <w:rsid w:val="00EC28B3"/>
    <w:rsid w:val="00EC2D07"/>
    <w:rsid w:val="00EC2F14"/>
    <w:rsid w:val="00EC3033"/>
    <w:rsid w:val="00EC34F1"/>
    <w:rsid w:val="00EC385B"/>
    <w:rsid w:val="00EC3C77"/>
    <w:rsid w:val="00EC4C48"/>
    <w:rsid w:val="00EC4FFE"/>
    <w:rsid w:val="00EC52ED"/>
    <w:rsid w:val="00EC5339"/>
    <w:rsid w:val="00EC5703"/>
    <w:rsid w:val="00EC5745"/>
    <w:rsid w:val="00EC5B95"/>
    <w:rsid w:val="00EC5F6A"/>
    <w:rsid w:val="00EC6022"/>
    <w:rsid w:val="00EC6E00"/>
    <w:rsid w:val="00ED02DD"/>
    <w:rsid w:val="00ED05D4"/>
    <w:rsid w:val="00ED07E6"/>
    <w:rsid w:val="00ED09EE"/>
    <w:rsid w:val="00ED1123"/>
    <w:rsid w:val="00ED1294"/>
    <w:rsid w:val="00ED1843"/>
    <w:rsid w:val="00ED1A47"/>
    <w:rsid w:val="00ED28B1"/>
    <w:rsid w:val="00ED2ABA"/>
    <w:rsid w:val="00ED3631"/>
    <w:rsid w:val="00ED3FDB"/>
    <w:rsid w:val="00ED483A"/>
    <w:rsid w:val="00ED4A90"/>
    <w:rsid w:val="00ED4C89"/>
    <w:rsid w:val="00ED500D"/>
    <w:rsid w:val="00ED51FA"/>
    <w:rsid w:val="00ED5458"/>
    <w:rsid w:val="00ED5F46"/>
    <w:rsid w:val="00ED6073"/>
    <w:rsid w:val="00ED6451"/>
    <w:rsid w:val="00ED67BA"/>
    <w:rsid w:val="00ED6A90"/>
    <w:rsid w:val="00ED6B3D"/>
    <w:rsid w:val="00ED6E11"/>
    <w:rsid w:val="00ED7651"/>
    <w:rsid w:val="00ED7773"/>
    <w:rsid w:val="00ED7815"/>
    <w:rsid w:val="00ED7B28"/>
    <w:rsid w:val="00EE05B2"/>
    <w:rsid w:val="00EE0AC9"/>
    <w:rsid w:val="00EE0C62"/>
    <w:rsid w:val="00EE0F52"/>
    <w:rsid w:val="00EE1194"/>
    <w:rsid w:val="00EE12FA"/>
    <w:rsid w:val="00EE1300"/>
    <w:rsid w:val="00EE139E"/>
    <w:rsid w:val="00EE1672"/>
    <w:rsid w:val="00EE1B39"/>
    <w:rsid w:val="00EE22F1"/>
    <w:rsid w:val="00EE2FE7"/>
    <w:rsid w:val="00EE39BA"/>
    <w:rsid w:val="00EE4B02"/>
    <w:rsid w:val="00EE557D"/>
    <w:rsid w:val="00EE57B6"/>
    <w:rsid w:val="00EE595B"/>
    <w:rsid w:val="00EE5A70"/>
    <w:rsid w:val="00EE6242"/>
    <w:rsid w:val="00EE644E"/>
    <w:rsid w:val="00EE72E9"/>
    <w:rsid w:val="00EE73DB"/>
    <w:rsid w:val="00EE7AAD"/>
    <w:rsid w:val="00EE7C05"/>
    <w:rsid w:val="00EE7DD4"/>
    <w:rsid w:val="00EF036B"/>
    <w:rsid w:val="00EF05C4"/>
    <w:rsid w:val="00EF0D99"/>
    <w:rsid w:val="00EF107A"/>
    <w:rsid w:val="00EF108C"/>
    <w:rsid w:val="00EF1C8F"/>
    <w:rsid w:val="00EF211D"/>
    <w:rsid w:val="00EF29A0"/>
    <w:rsid w:val="00EF2BDC"/>
    <w:rsid w:val="00EF2E4A"/>
    <w:rsid w:val="00EF3312"/>
    <w:rsid w:val="00EF37F7"/>
    <w:rsid w:val="00EF45EF"/>
    <w:rsid w:val="00EF491E"/>
    <w:rsid w:val="00EF4D68"/>
    <w:rsid w:val="00EF5899"/>
    <w:rsid w:val="00EF5959"/>
    <w:rsid w:val="00EF64B1"/>
    <w:rsid w:val="00EF6508"/>
    <w:rsid w:val="00EF6AD9"/>
    <w:rsid w:val="00EF6B9E"/>
    <w:rsid w:val="00EF7D66"/>
    <w:rsid w:val="00F0014F"/>
    <w:rsid w:val="00F004AE"/>
    <w:rsid w:val="00F00877"/>
    <w:rsid w:val="00F00A04"/>
    <w:rsid w:val="00F00AF9"/>
    <w:rsid w:val="00F00EC4"/>
    <w:rsid w:val="00F01790"/>
    <w:rsid w:val="00F01B2A"/>
    <w:rsid w:val="00F01C29"/>
    <w:rsid w:val="00F02420"/>
    <w:rsid w:val="00F024A9"/>
    <w:rsid w:val="00F0254C"/>
    <w:rsid w:val="00F02B3F"/>
    <w:rsid w:val="00F02C26"/>
    <w:rsid w:val="00F02C93"/>
    <w:rsid w:val="00F03001"/>
    <w:rsid w:val="00F032A7"/>
    <w:rsid w:val="00F0341B"/>
    <w:rsid w:val="00F036FB"/>
    <w:rsid w:val="00F041A4"/>
    <w:rsid w:val="00F04370"/>
    <w:rsid w:val="00F046DA"/>
    <w:rsid w:val="00F04B87"/>
    <w:rsid w:val="00F04D2B"/>
    <w:rsid w:val="00F04D7C"/>
    <w:rsid w:val="00F04FCF"/>
    <w:rsid w:val="00F0505A"/>
    <w:rsid w:val="00F05115"/>
    <w:rsid w:val="00F05F84"/>
    <w:rsid w:val="00F060BA"/>
    <w:rsid w:val="00F06C06"/>
    <w:rsid w:val="00F06F1C"/>
    <w:rsid w:val="00F075A2"/>
    <w:rsid w:val="00F07AD4"/>
    <w:rsid w:val="00F1010B"/>
    <w:rsid w:val="00F105DE"/>
    <w:rsid w:val="00F108F2"/>
    <w:rsid w:val="00F10C2E"/>
    <w:rsid w:val="00F10F18"/>
    <w:rsid w:val="00F10F6C"/>
    <w:rsid w:val="00F10F98"/>
    <w:rsid w:val="00F112AA"/>
    <w:rsid w:val="00F11320"/>
    <w:rsid w:val="00F120AE"/>
    <w:rsid w:val="00F1221B"/>
    <w:rsid w:val="00F12507"/>
    <w:rsid w:val="00F129FD"/>
    <w:rsid w:val="00F12B17"/>
    <w:rsid w:val="00F12B7E"/>
    <w:rsid w:val="00F12DD2"/>
    <w:rsid w:val="00F13001"/>
    <w:rsid w:val="00F13004"/>
    <w:rsid w:val="00F1320D"/>
    <w:rsid w:val="00F13453"/>
    <w:rsid w:val="00F137F0"/>
    <w:rsid w:val="00F138BF"/>
    <w:rsid w:val="00F13B38"/>
    <w:rsid w:val="00F1491A"/>
    <w:rsid w:val="00F14DF2"/>
    <w:rsid w:val="00F14F99"/>
    <w:rsid w:val="00F15311"/>
    <w:rsid w:val="00F15CDE"/>
    <w:rsid w:val="00F16718"/>
    <w:rsid w:val="00F1693B"/>
    <w:rsid w:val="00F16B4D"/>
    <w:rsid w:val="00F16CD0"/>
    <w:rsid w:val="00F16E02"/>
    <w:rsid w:val="00F170A7"/>
    <w:rsid w:val="00F17B23"/>
    <w:rsid w:val="00F17D34"/>
    <w:rsid w:val="00F17F2A"/>
    <w:rsid w:val="00F21275"/>
    <w:rsid w:val="00F2133D"/>
    <w:rsid w:val="00F214FD"/>
    <w:rsid w:val="00F2196B"/>
    <w:rsid w:val="00F21C44"/>
    <w:rsid w:val="00F228DE"/>
    <w:rsid w:val="00F2292C"/>
    <w:rsid w:val="00F22C87"/>
    <w:rsid w:val="00F22D11"/>
    <w:rsid w:val="00F22EBD"/>
    <w:rsid w:val="00F240AF"/>
    <w:rsid w:val="00F24811"/>
    <w:rsid w:val="00F25A4C"/>
    <w:rsid w:val="00F26230"/>
    <w:rsid w:val="00F2639A"/>
    <w:rsid w:val="00F274D0"/>
    <w:rsid w:val="00F275F6"/>
    <w:rsid w:val="00F2760C"/>
    <w:rsid w:val="00F277B9"/>
    <w:rsid w:val="00F278E5"/>
    <w:rsid w:val="00F27CE6"/>
    <w:rsid w:val="00F27ECE"/>
    <w:rsid w:val="00F30012"/>
    <w:rsid w:val="00F30A6F"/>
    <w:rsid w:val="00F30C89"/>
    <w:rsid w:val="00F31074"/>
    <w:rsid w:val="00F329D6"/>
    <w:rsid w:val="00F32B01"/>
    <w:rsid w:val="00F33259"/>
    <w:rsid w:val="00F33873"/>
    <w:rsid w:val="00F33B26"/>
    <w:rsid w:val="00F33B8A"/>
    <w:rsid w:val="00F33C52"/>
    <w:rsid w:val="00F34234"/>
    <w:rsid w:val="00F34A8F"/>
    <w:rsid w:val="00F34F97"/>
    <w:rsid w:val="00F351DB"/>
    <w:rsid w:val="00F351FB"/>
    <w:rsid w:val="00F354E0"/>
    <w:rsid w:val="00F35949"/>
    <w:rsid w:val="00F364DF"/>
    <w:rsid w:val="00F36D92"/>
    <w:rsid w:val="00F36DDE"/>
    <w:rsid w:val="00F36E30"/>
    <w:rsid w:val="00F36FA0"/>
    <w:rsid w:val="00F370D8"/>
    <w:rsid w:val="00F372A2"/>
    <w:rsid w:val="00F37324"/>
    <w:rsid w:val="00F37796"/>
    <w:rsid w:val="00F379C7"/>
    <w:rsid w:val="00F37B48"/>
    <w:rsid w:val="00F37CD2"/>
    <w:rsid w:val="00F37D68"/>
    <w:rsid w:val="00F404CA"/>
    <w:rsid w:val="00F407F3"/>
    <w:rsid w:val="00F408CF"/>
    <w:rsid w:val="00F40C34"/>
    <w:rsid w:val="00F41398"/>
    <w:rsid w:val="00F419B9"/>
    <w:rsid w:val="00F41C27"/>
    <w:rsid w:val="00F42466"/>
    <w:rsid w:val="00F4274B"/>
    <w:rsid w:val="00F42AA7"/>
    <w:rsid w:val="00F42B69"/>
    <w:rsid w:val="00F43076"/>
    <w:rsid w:val="00F4330A"/>
    <w:rsid w:val="00F43446"/>
    <w:rsid w:val="00F43567"/>
    <w:rsid w:val="00F436F1"/>
    <w:rsid w:val="00F43BF9"/>
    <w:rsid w:val="00F43C61"/>
    <w:rsid w:val="00F43E69"/>
    <w:rsid w:val="00F44007"/>
    <w:rsid w:val="00F44068"/>
    <w:rsid w:val="00F44235"/>
    <w:rsid w:val="00F44354"/>
    <w:rsid w:val="00F4506B"/>
    <w:rsid w:val="00F4593F"/>
    <w:rsid w:val="00F45EC8"/>
    <w:rsid w:val="00F50155"/>
    <w:rsid w:val="00F51048"/>
    <w:rsid w:val="00F51138"/>
    <w:rsid w:val="00F51494"/>
    <w:rsid w:val="00F51D91"/>
    <w:rsid w:val="00F51EF6"/>
    <w:rsid w:val="00F5210F"/>
    <w:rsid w:val="00F52152"/>
    <w:rsid w:val="00F525D3"/>
    <w:rsid w:val="00F53203"/>
    <w:rsid w:val="00F53D82"/>
    <w:rsid w:val="00F541F9"/>
    <w:rsid w:val="00F542A3"/>
    <w:rsid w:val="00F546A5"/>
    <w:rsid w:val="00F54874"/>
    <w:rsid w:val="00F54A22"/>
    <w:rsid w:val="00F54FB7"/>
    <w:rsid w:val="00F5520C"/>
    <w:rsid w:val="00F55295"/>
    <w:rsid w:val="00F55460"/>
    <w:rsid w:val="00F55710"/>
    <w:rsid w:val="00F5577E"/>
    <w:rsid w:val="00F55B1A"/>
    <w:rsid w:val="00F55E09"/>
    <w:rsid w:val="00F55E13"/>
    <w:rsid w:val="00F5612F"/>
    <w:rsid w:val="00F561CA"/>
    <w:rsid w:val="00F563DF"/>
    <w:rsid w:val="00F56705"/>
    <w:rsid w:val="00F56867"/>
    <w:rsid w:val="00F56A17"/>
    <w:rsid w:val="00F56E07"/>
    <w:rsid w:val="00F56FFA"/>
    <w:rsid w:val="00F5724C"/>
    <w:rsid w:val="00F57406"/>
    <w:rsid w:val="00F57519"/>
    <w:rsid w:val="00F5751F"/>
    <w:rsid w:val="00F576D0"/>
    <w:rsid w:val="00F57A5A"/>
    <w:rsid w:val="00F57BC2"/>
    <w:rsid w:val="00F57D08"/>
    <w:rsid w:val="00F609CD"/>
    <w:rsid w:val="00F60BE6"/>
    <w:rsid w:val="00F6111A"/>
    <w:rsid w:val="00F61403"/>
    <w:rsid w:val="00F61509"/>
    <w:rsid w:val="00F62076"/>
    <w:rsid w:val="00F62077"/>
    <w:rsid w:val="00F62692"/>
    <w:rsid w:val="00F62847"/>
    <w:rsid w:val="00F62B10"/>
    <w:rsid w:val="00F62F38"/>
    <w:rsid w:val="00F630D0"/>
    <w:rsid w:val="00F63550"/>
    <w:rsid w:val="00F63587"/>
    <w:rsid w:val="00F641A0"/>
    <w:rsid w:val="00F642F8"/>
    <w:rsid w:val="00F652BC"/>
    <w:rsid w:val="00F65394"/>
    <w:rsid w:val="00F653ED"/>
    <w:rsid w:val="00F65820"/>
    <w:rsid w:val="00F65E66"/>
    <w:rsid w:val="00F660E7"/>
    <w:rsid w:val="00F66210"/>
    <w:rsid w:val="00F663D0"/>
    <w:rsid w:val="00F66582"/>
    <w:rsid w:val="00F665B0"/>
    <w:rsid w:val="00F66A06"/>
    <w:rsid w:val="00F66DEE"/>
    <w:rsid w:val="00F67235"/>
    <w:rsid w:val="00F672C1"/>
    <w:rsid w:val="00F67B31"/>
    <w:rsid w:val="00F7009A"/>
    <w:rsid w:val="00F70A38"/>
    <w:rsid w:val="00F70A73"/>
    <w:rsid w:val="00F71150"/>
    <w:rsid w:val="00F71489"/>
    <w:rsid w:val="00F7149B"/>
    <w:rsid w:val="00F715C5"/>
    <w:rsid w:val="00F71B32"/>
    <w:rsid w:val="00F71C0C"/>
    <w:rsid w:val="00F71E44"/>
    <w:rsid w:val="00F72019"/>
    <w:rsid w:val="00F7222B"/>
    <w:rsid w:val="00F723D6"/>
    <w:rsid w:val="00F736A6"/>
    <w:rsid w:val="00F73BB5"/>
    <w:rsid w:val="00F74391"/>
    <w:rsid w:val="00F748A2"/>
    <w:rsid w:val="00F7547B"/>
    <w:rsid w:val="00F75712"/>
    <w:rsid w:val="00F76168"/>
    <w:rsid w:val="00F76336"/>
    <w:rsid w:val="00F7653F"/>
    <w:rsid w:val="00F770E3"/>
    <w:rsid w:val="00F778C7"/>
    <w:rsid w:val="00F8014B"/>
    <w:rsid w:val="00F80AB5"/>
    <w:rsid w:val="00F80DF3"/>
    <w:rsid w:val="00F81232"/>
    <w:rsid w:val="00F812C5"/>
    <w:rsid w:val="00F816DE"/>
    <w:rsid w:val="00F816EA"/>
    <w:rsid w:val="00F81C97"/>
    <w:rsid w:val="00F823A5"/>
    <w:rsid w:val="00F824FA"/>
    <w:rsid w:val="00F82682"/>
    <w:rsid w:val="00F82DF1"/>
    <w:rsid w:val="00F837E1"/>
    <w:rsid w:val="00F838B5"/>
    <w:rsid w:val="00F83FEA"/>
    <w:rsid w:val="00F841DC"/>
    <w:rsid w:val="00F84786"/>
    <w:rsid w:val="00F848A0"/>
    <w:rsid w:val="00F84D63"/>
    <w:rsid w:val="00F858F8"/>
    <w:rsid w:val="00F860B2"/>
    <w:rsid w:val="00F86181"/>
    <w:rsid w:val="00F8672C"/>
    <w:rsid w:val="00F868B4"/>
    <w:rsid w:val="00F869D8"/>
    <w:rsid w:val="00F87632"/>
    <w:rsid w:val="00F87DCE"/>
    <w:rsid w:val="00F87EAC"/>
    <w:rsid w:val="00F90174"/>
    <w:rsid w:val="00F90A80"/>
    <w:rsid w:val="00F90FD8"/>
    <w:rsid w:val="00F91591"/>
    <w:rsid w:val="00F91E28"/>
    <w:rsid w:val="00F91E2D"/>
    <w:rsid w:val="00F92168"/>
    <w:rsid w:val="00F92701"/>
    <w:rsid w:val="00F92D19"/>
    <w:rsid w:val="00F92E37"/>
    <w:rsid w:val="00F933D5"/>
    <w:rsid w:val="00F93E87"/>
    <w:rsid w:val="00F93FEA"/>
    <w:rsid w:val="00F940B2"/>
    <w:rsid w:val="00F9487B"/>
    <w:rsid w:val="00F94910"/>
    <w:rsid w:val="00F94E37"/>
    <w:rsid w:val="00F94F2B"/>
    <w:rsid w:val="00F952EC"/>
    <w:rsid w:val="00F953D3"/>
    <w:rsid w:val="00F954DC"/>
    <w:rsid w:val="00F958C4"/>
    <w:rsid w:val="00F95F0E"/>
    <w:rsid w:val="00F95F32"/>
    <w:rsid w:val="00F95F38"/>
    <w:rsid w:val="00F96390"/>
    <w:rsid w:val="00F96805"/>
    <w:rsid w:val="00FA00D4"/>
    <w:rsid w:val="00FA0705"/>
    <w:rsid w:val="00FA09A7"/>
    <w:rsid w:val="00FA0A29"/>
    <w:rsid w:val="00FA1371"/>
    <w:rsid w:val="00FA1681"/>
    <w:rsid w:val="00FA1B0B"/>
    <w:rsid w:val="00FA1D68"/>
    <w:rsid w:val="00FA1DD3"/>
    <w:rsid w:val="00FA1E47"/>
    <w:rsid w:val="00FA20F5"/>
    <w:rsid w:val="00FA219A"/>
    <w:rsid w:val="00FA2630"/>
    <w:rsid w:val="00FA29A4"/>
    <w:rsid w:val="00FA3668"/>
    <w:rsid w:val="00FA3B58"/>
    <w:rsid w:val="00FA3ECD"/>
    <w:rsid w:val="00FA3F46"/>
    <w:rsid w:val="00FA5269"/>
    <w:rsid w:val="00FA570A"/>
    <w:rsid w:val="00FA59AB"/>
    <w:rsid w:val="00FA5D27"/>
    <w:rsid w:val="00FA6B46"/>
    <w:rsid w:val="00FA6E74"/>
    <w:rsid w:val="00FA6EC8"/>
    <w:rsid w:val="00FA704C"/>
    <w:rsid w:val="00FA73B0"/>
    <w:rsid w:val="00FA7621"/>
    <w:rsid w:val="00FA7922"/>
    <w:rsid w:val="00FA7A8D"/>
    <w:rsid w:val="00FA7CA9"/>
    <w:rsid w:val="00FA7FC0"/>
    <w:rsid w:val="00FB0415"/>
    <w:rsid w:val="00FB088C"/>
    <w:rsid w:val="00FB08E1"/>
    <w:rsid w:val="00FB0DED"/>
    <w:rsid w:val="00FB12D8"/>
    <w:rsid w:val="00FB1415"/>
    <w:rsid w:val="00FB14B8"/>
    <w:rsid w:val="00FB1F5D"/>
    <w:rsid w:val="00FB2597"/>
    <w:rsid w:val="00FB26EE"/>
    <w:rsid w:val="00FB274D"/>
    <w:rsid w:val="00FB2A78"/>
    <w:rsid w:val="00FB3290"/>
    <w:rsid w:val="00FB3414"/>
    <w:rsid w:val="00FB343E"/>
    <w:rsid w:val="00FB3885"/>
    <w:rsid w:val="00FB3DD9"/>
    <w:rsid w:val="00FB45CA"/>
    <w:rsid w:val="00FB5012"/>
    <w:rsid w:val="00FB5603"/>
    <w:rsid w:val="00FB5828"/>
    <w:rsid w:val="00FB5F04"/>
    <w:rsid w:val="00FB614C"/>
    <w:rsid w:val="00FB6A08"/>
    <w:rsid w:val="00FB6B95"/>
    <w:rsid w:val="00FB6E18"/>
    <w:rsid w:val="00FB7036"/>
    <w:rsid w:val="00FB73DB"/>
    <w:rsid w:val="00FB7577"/>
    <w:rsid w:val="00FB7730"/>
    <w:rsid w:val="00FC0B25"/>
    <w:rsid w:val="00FC0E1B"/>
    <w:rsid w:val="00FC12EA"/>
    <w:rsid w:val="00FC177D"/>
    <w:rsid w:val="00FC1AF7"/>
    <w:rsid w:val="00FC2038"/>
    <w:rsid w:val="00FC24AB"/>
    <w:rsid w:val="00FC29D1"/>
    <w:rsid w:val="00FC2D99"/>
    <w:rsid w:val="00FC2F25"/>
    <w:rsid w:val="00FC3317"/>
    <w:rsid w:val="00FC3AA4"/>
    <w:rsid w:val="00FC439E"/>
    <w:rsid w:val="00FC4568"/>
    <w:rsid w:val="00FC458C"/>
    <w:rsid w:val="00FC471F"/>
    <w:rsid w:val="00FC474A"/>
    <w:rsid w:val="00FC4B9E"/>
    <w:rsid w:val="00FC4FCF"/>
    <w:rsid w:val="00FC517F"/>
    <w:rsid w:val="00FC56CC"/>
    <w:rsid w:val="00FC6034"/>
    <w:rsid w:val="00FC6345"/>
    <w:rsid w:val="00FC6736"/>
    <w:rsid w:val="00FC6988"/>
    <w:rsid w:val="00FC6F12"/>
    <w:rsid w:val="00FC7063"/>
    <w:rsid w:val="00FC77AD"/>
    <w:rsid w:val="00FD02D0"/>
    <w:rsid w:val="00FD0517"/>
    <w:rsid w:val="00FD0D81"/>
    <w:rsid w:val="00FD106B"/>
    <w:rsid w:val="00FD11E6"/>
    <w:rsid w:val="00FD18BA"/>
    <w:rsid w:val="00FD19C2"/>
    <w:rsid w:val="00FD1CE6"/>
    <w:rsid w:val="00FD1D27"/>
    <w:rsid w:val="00FD200A"/>
    <w:rsid w:val="00FD2202"/>
    <w:rsid w:val="00FD231C"/>
    <w:rsid w:val="00FD2B07"/>
    <w:rsid w:val="00FD2FAE"/>
    <w:rsid w:val="00FD31E8"/>
    <w:rsid w:val="00FD3321"/>
    <w:rsid w:val="00FD33B7"/>
    <w:rsid w:val="00FD40EA"/>
    <w:rsid w:val="00FD4695"/>
    <w:rsid w:val="00FD4D6D"/>
    <w:rsid w:val="00FD634A"/>
    <w:rsid w:val="00FD6A61"/>
    <w:rsid w:val="00FD6AD3"/>
    <w:rsid w:val="00FD7046"/>
    <w:rsid w:val="00FD7620"/>
    <w:rsid w:val="00FE011F"/>
    <w:rsid w:val="00FE0136"/>
    <w:rsid w:val="00FE01CB"/>
    <w:rsid w:val="00FE03D5"/>
    <w:rsid w:val="00FE053B"/>
    <w:rsid w:val="00FE0749"/>
    <w:rsid w:val="00FE0C85"/>
    <w:rsid w:val="00FE115D"/>
    <w:rsid w:val="00FE1169"/>
    <w:rsid w:val="00FE1490"/>
    <w:rsid w:val="00FE2111"/>
    <w:rsid w:val="00FE2E31"/>
    <w:rsid w:val="00FE312C"/>
    <w:rsid w:val="00FE3223"/>
    <w:rsid w:val="00FE3C89"/>
    <w:rsid w:val="00FE3D74"/>
    <w:rsid w:val="00FE3DA0"/>
    <w:rsid w:val="00FE3EDB"/>
    <w:rsid w:val="00FE4074"/>
    <w:rsid w:val="00FE46B3"/>
    <w:rsid w:val="00FE495D"/>
    <w:rsid w:val="00FE5408"/>
    <w:rsid w:val="00FE54E1"/>
    <w:rsid w:val="00FE59C4"/>
    <w:rsid w:val="00FE5D1C"/>
    <w:rsid w:val="00FE5D7E"/>
    <w:rsid w:val="00FE77C4"/>
    <w:rsid w:val="00FE7CDE"/>
    <w:rsid w:val="00FF006A"/>
    <w:rsid w:val="00FF15BC"/>
    <w:rsid w:val="00FF1B90"/>
    <w:rsid w:val="00FF23B2"/>
    <w:rsid w:val="00FF261A"/>
    <w:rsid w:val="00FF2B6C"/>
    <w:rsid w:val="00FF2B73"/>
    <w:rsid w:val="00FF2F92"/>
    <w:rsid w:val="00FF31B2"/>
    <w:rsid w:val="00FF324E"/>
    <w:rsid w:val="00FF39CF"/>
    <w:rsid w:val="00FF4DE4"/>
    <w:rsid w:val="00FF4F6F"/>
    <w:rsid w:val="00FF5825"/>
    <w:rsid w:val="00FF5891"/>
    <w:rsid w:val="00FF5CA3"/>
    <w:rsid w:val="00FF6686"/>
    <w:rsid w:val="00FF71A0"/>
    <w:rsid w:val="00FF732D"/>
    <w:rsid w:val="00FF7548"/>
    <w:rsid w:val="00FF7856"/>
    <w:rsid w:val="00FF7B4A"/>
    <w:rsid w:val="00FF7BB2"/>
    <w:rsid w:val="00FF7D42"/>
  </w:rsids>
  <m:mathPr>
    <m:mathFont m:val="Cambria Math"/>
    <m:brkBin m:val="before"/>
    <m:brkBinSub m:val="--"/>
    <m:smallFrac m:val="0"/>
    <m:dispDef/>
    <m:lMargin m:val="0"/>
    <m:rMargin m:val="0"/>
    <m:defJc m:val="centerGroup"/>
    <m:wrapIndent m:val="1440"/>
    <m:intLim m:val="subSup"/>
    <m:naryLim m:val="undOvr"/>
  </m:mathPr>
  <w:themeFontLang w:val="lv-LV"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7B6254B"/>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heme="minorHAnsi" w:hAnsi="Times New Roman" w:cstheme="minorBidi"/>
        <w:sz w:val="24"/>
        <w:szCs w:val="22"/>
        <w:lang w:val="lv-LV"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47292"/>
    <w:pPr>
      <w:spacing w:after="0" w:line="240" w:lineRule="auto"/>
    </w:pPr>
    <w:rPr>
      <w:rFonts w:eastAsia="Times New Roman" w:cs="Times New Roman"/>
      <w:szCs w:val="24"/>
    </w:rPr>
  </w:style>
  <w:style w:type="paragraph" w:styleId="Heading1">
    <w:name w:val="heading 1"/>
    <w:basedOn w:val="Normal"/>
    <w:next w:val="Normal"/>
    <w:link w:val="Heading1Char"/>
    <w:qFormat/>
    <w:rsid w:val="008E229F"/>
    <w:pPr>
      <w:keepNext/>
      <w:shd w:val="clear" w:color="auto" w:fill="FFFFFF"/>
      <w:jc w:val="both"/>
      <w:outlineLvl w:val="0"/>
    </w:pPr>
    <w:rPr>
      <w:b/>
      <w:snapToGrid w:val="0"/>
      <w:color w:val="000000"/>
      <w:sz w:val="28"/>
      <w:szCs w:val="20"/>
    </w:rPr>
  </w:style>
  <w:style w:type="paragraph" w:styleId="Heading2">
    <w:name w:val="heading 2"/>
    <w:basedOn w:val="Normal"/>
    <w:next w:val="Normal"/>
    <w:link w:val="Heading2Char"/>
    <w:uiPriority w:val="9"/>
    <w:semiHidden/>
    <w:unhideWhenUsed/>
    <w:qFormat/>
    <w:rsid w:val="009C591A"/>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9C591A"/>
    <w:pPr>
      <w:keepNext/>
      <w:keepLines/>
      <w:spacing w:before="40"/>
      <w:outlineLvl w:val="2"/>
    </w:pPr>
    <w:rPr>
      <w:rFonts w:asciiTheme="majorHAnsi" w:eastAsiaTheme="majorEastAsia" w:hAnsiTheme="majorHAnsi" w:cstheme="majorBidi"/>
      <w:color w:val="1F4D78" w:themeColor="accent1" w:themeShade="7F"/>
    </w:rPr>
  </w:style>
  <w:style w:type="paragraph" w:styleId="Heading4">
    <w:name w:val="heading 4"/>
    <w:basedOn w:val="Normal"/>
    <w:next w:val="Normal"/>
    <w:link w:val="Heading4Char"/>
    <w:uiPriority w:val="9"/>
    <w:semiHidden/>
    <w:unhideWhenUsed/>
    <w:qFormat/>
    <w:rsid w:val="009C591A"/>
    <w:pPr>
      <w:keepNext/>
      <w:keepLines/>
      <w:spacing w:before="4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9C591A"/>
    <w:pPr>
      <w:keepNext/>
      <w:keepLines/>
      <w:spacing w:before="4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9C591A"/>
    <w:pPr>
      <w:keepNext/>
      <w:keepLines/>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9C591A"/>
    <w:pPr>
      <w:keepNext/>
      <w:keepLines/>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9C591A"/>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9C591A"/>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2">
    <w:name w:val="Body Text 2"/>
    <w:basedOn w:val="Normal"/>
    <w:link w:val="BodyText2Char"/>
    <w:unhideWhenUsed/>
    <w:rsid w:val="00847292"/>
    <w:pPr>
      <w:jc w:val="right"/>
    </w:pPr>
    <w:rPr>
      <w:rFonts w:ascii="Garamond" w:hAnsi="Garamond"/>
      <w:sz w:val="28"/>
      <w:szCs w:val="28"/>
    </w:rPr>
  </w:style>
  <w:style w:type="character" w:customStyle="1" w:styleId="BodyText2Char">
    <w:name w:val="Body Text 2 Char"/>
    <w:basedOn w:val="DefaultParagraphFont"/>
    <w:link w:val="BodyText2"/>
    <w:rsid w:val="00847292"/>
    <w:rPr>
      <w:rFonts w:ascii="Garamond" w:eastAsia="Times New Roman" w:hAnsi="Garamond" w:cs="Times New Roman"/>
      <w:sz w:val="28"/>
      <w:szCs w:val="28"/>
    </w:rPr>
  </w:style>
  <w:style w:type="character" w:customStyle="1" w:styleId="sb8d990e2">
    <w:name w:val="sb8d990e2"/>
    <w:rsid w:val="00847292"/>
  </w:style>
  <w:style w:type="character" w:styleId="CommentReference">
    <w:name w:val="annotation reference"/>
    <w:basedOn w:val="DefaultParagraphFont"/>
    <w:uiPriority w:val="99"/>
    <w:semiHidden/>
    <w:unhideWhenUsed/>
    <w:rsid w:val="000454DE"/>
    <w:rPr>
      <w:sz w:val="16"/>
      <w:szCs w:val="16"/>
    </w:rPr>
  </w:style>
  <w:style w:type="paragraph" w:styleId="CommentText">
    <w:name w:val="annotation text"/>
    <w:basedOn w:val="Normal"/>
    <w:link w:val="CommentTextChar"/>
    <w:uiPriority w:val="99"/>
    <w:unhideWhenUsed/>
    <w:rsid w:val="000454DE"/>
    <w:rPr>
      <w:sz w:val="20"/>
      <w:szCs w:val="20"/>
    </w:rPr>
  </w:style>
  <w:style w:type="character" w:customStyle="1" w:styleId="CommentTextChar">
    <w:name w:val="Comment Text Char"/>
    <w:basedOn w:val="DefaultParagraphFont"/>
    <w:link w:val="CommentText"/>
    <w:uiPriority w:val="99"/>
    <w:rsid w:val="000454DE"/>
    <w:rPr>
      <w:rFonts w:eastAsia="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0454DE"/>
    <w:rPr>
      <w:b/>
      <w:bCs/>
    </w:rPr>
  </w:style>
  <w:style w:type="character" w:customStyle="1" w:styleId="CommentSubjectChar">
    <w:name w:val="Comment Subject Char"/>
    <w:basedOn w:val="CommentTextChar"/>
    <w:link w:val="CommentSubject"/>
    <w:uiPriority w:val="99"/>
    <w:semiHidden/>
    <w:rsid w:val="000454DE"/>
    <w:rPr>
      <w:rFonts w:eastAsia="Times New Roman" w:cs="Times New Roman"/>
      <w:b/>
      <w:bCs/>
      <w:sz w:val="20"/>
      <w:szCs w:val="20"/>
    </w:rPr>
  </w:style>
  <w:style w:type="paragraph" w:styleId="BalloonText">
    <w:name w:val="Balloon Text"/>
    <w:basedOn w:val="Normal"/>
    <w:link w:val="BalloonTextChar"/>
    <w:uiPriority w:val="99"/>
    <w:semiHidden/>
    <w:unhideWhenUsed/>
    <w:rsid w:val="000454DE"/>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454DE"/>
    <w:rPr>
      <w:rFonts w:ascii="Segoe UI" w:eastAsia="Times New Roman" w:hAnsi="Segoe UI" w:cs="Segoe UI"/>
      <w:sz w:val="18"/>
      <w:szCs w:val="18"/>
    </w:rPr>
  </w:style>
  <w:style w:type="paragraph" w:styleId="Revision">
    <w:name w:val="Revision"/>
    <w:hidden/>
    <w:uiPriority w:val="99"/>
    <w:semiHidden/>
    <w:rsid w:val="000454DE"/>
    <w:pPr>
      <w:spacing w:after="0" w:line="240" w:lineRule="auto"/>
    </w:pPr>
    <w:rPr>
      <w:rFonts w:eastAsia="Times New Roman" w:cs="Times New Roman"/>
      <w:szCs w:val="24"/>
    </w:rPr>
  </w:style>
  <w:style w:type="paragraph" w:styleId="Header">
    <w:name w:val="header"/>
    <w:basedOn w:val="Normal"/>
    <w:link w:val="HeaderChar"/>
    <w:uiPriority w:val="99"/>
    <w:unhideWhenUsed/>
    <w:rsid w:val="00F954DC"/>
    <w:pPr>
      <w:tabs>
        <w:tab w:val="center" w:pos="4153"/>
        <w:tab w:val="right" w:pos="8306"/>
      </w:tabs>
    </w:pPr>
  </w:style>
  <w:style w:type="character" w:customStyle="1" w:styleId="HeaderChar">
    <w:name w:val="Header Char"/>
    <w:basedOn w:val="DefaultParagraphFont"/>
    <w:link w:val="Header"/>
    <w:uiPriority w:val="99"/>
    <w:rsid w:val="00F954DC"/>
    <w:rPr>
      <w:rFonts w:eastAsia="Times New Roman" w:cs="Times New Roman"/>
      <w:szCs w:val="24"/>
    </w:rPr>
  </w:style>
  <w:style w:type="paragraph" w:styleId="Footer">
    <w:name w:val="footer"/>
    <w:basedOn w:val="Normal"/>
    <w:link w:val="FooterChar"/>
    <w:uiPriority w:val="99"/>
    <w:unhideWhenUsed/>
    <w:rsid w:val="00F954DC"/>
    <w:pPr>
      <w:tabs>
        <w:tab w:val="center" w:pos="4153"/>
        <w:tab w:val="right" w:pos="8306"/>
      </w:tabs>
    </w:pPr>
  </w:style>
  <w:style w:type="character" w:customStyle="1" w:styleId="FooterChar">
    <w:name w:val="Footer Char"/>
    <w:basedOn w:val="DefaultParagraphFont"/>
    <w:link w:val="Footer"/>
    <w:uiPriority w:val="99"/>
    <w:rsid w:val="00F954DC"/>
    <w:rPr>
      <w:rFonts w:eastAsia="Times New Roman" w:cs="Times New Roman"/>
      <w:szCs w:val="24"/>
    </w:rPr>
  </w:style>
  <w:style w:type="paragraph" w:styleId="ListParagraph">
    <w:name w:val="List Paragraph"/>
    <w:basedOn w:val="Normal"/>
    <w:uiPriority w:val="34"/>
    <w:qFormat/>
    <w:rsid w:val="000B34AA"/>
    <w:pPr>
      <w:ind w:left="720"/>
      <w:contextualSpacing/>
    </w:pPr>
  </w:style>
  <w:style w:type="table" w:styleId="TableGrid">
    <w:name w:val="Table Grid"/>
    <w:basedOn w:val="TableNormal"/>
    <w:uiPriority w:val="39"/>
    <w:rsid w:val="004807F2"/>
    <w:pPr>
      <w:spacing w:after="0" w:line="240" w:lineRule="auto"/>
    </w:p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v213">
    <w:name w:val="tv213"/>
    <w:basedOn w:val="Normal"/>
    <w:rsid w:val="00EE0F52"/>
    <w:pPr>
      <w:spacing w:before="100" w:beforeAutospacing="1" w:after="100" w:afterAutospacing="1"/>
    </w:pPr>
    <w:rPr>
      <w:lang w:eastAsia="lv-LV"/>
    </w:rPr>
  </w:style>
  <w:style w:type="character" w:styleId="Hyperlink">
    <w:name w:val="Hyperlink"/>
    <w:basedOn w:val="DefaultParagraphFont"/>
    <w:uiPriority w:val="99"/>
    <w:unhideWhenUsed/>
    <w:rsid w:val="00BC5FC0"/>
    <w:rPr>
      <w:color w:val="0563C1" w:themeColor="hyperlink"/>
      <w:u w:val="single"/>
    </w:rPr>
  </w:style>
  <w:style w:type="paragraph" w:styleId="NoSpacing">
    <w:name w:val="No Spacing"/>
    <w:uiPriority w:val="1"/>
    <w:qFormat/>
    <w:rsid w:val="006A0850"/>
    <w:pPr>
      <w:spacing w:after="0" w:line="240" w:lineRule="auto"/>
    </w:pPr>
    <w:rPr>
      <w:rFonts w:asciiTheme="minorHAnsi" w:hAnsiTheme="minorHAnsi"/>
      <w:sz w:val="22"/>
    </w:rPr>
  </w:style>
  <w:style w:type="character" w:styleId="UnresolvedMention">
    <w:name w:val="Unresolved Mention"/>
    <w:basedOn w:val="DefaultParagraphFont"/>
    <w:uiPriority w:val="99"/>
    <w:semiHidden/>
    <w:unhideWhenUsed/>
    <w:rsid w:val="00A162B4"/>
    <w:rPr>
      <w:color w:val="605E5C"/>
      <w:shd w:val="clear" w:color="auto" w:fill="E1DFDD"/>
    </w:rPr>
  </w:style>
  <w:style w:type="character" w:customStyle="1" w:styleId="Heading1Char">
    <w:name w:val="Heading 1 Char"/>
    <w:basedOn w:val="DefaultParagraphFont"/>
    <w:link w:val="Heading1"/>
    <w:rsid w:val="008E229F"/>
    <w:rPr>
      <w:rFonts w:eastAsia="Times New Roman" w:cs="Times New Roman"/>
      <w:b/>
      <w:snapToGrid w:val="0"/>
      <w:color w:val="000000"/>
      <w:sz w:val="28"/>
      <w:szCs w:val="20"/>
      <w:shd w:val="clear" w:color="auto" w:fill="FFFFFF"/>
    </w:rPr>
  </w:style>
  <w:style w:type="paragraph" w:styleId="FootnoteText">
    <w:name w:val="footnote text"/>
    <w:basedOn w:val="Normal"/>
    <w:link w:val="FootnoteTextChar"/>
    <w:uiPriority w:val="99"/>
    <w:unhideWhenUsed/>
    <w:rsid w:val="00872A0F"/>
    <w:rPr>
      <w:rFonts w:eastAsiaTheme="minorHAnsi" w:cstheme="minorBidi"/>
      <w:sz w:val="20"/>
      <w:szCs w:val="20"/>
      <w:lang w:val="en-US"/>
    </w:rPr>
  </w:style>
  <w:style w:type="character" w:customStyle="1" w:styleId="FootnoteTextChar">
    <w:name w:val="Footnote Text Char"/>
    <w:basedOn w:val="DefaultParagraphFont"/>
    <w:link w:val="FootnoteText"/>
    <w:uiPriority w:val="99"/>
    <w:rsid w:val="00872A0F"/>
    <w:rPr>
      <w:sz w:val="20"/>
      <w:szCs w:val="20"/>
      <w:lang w:val="en-US"/>
    </w:rPr>
  </w:style>
  <w:style w:type="character" w:styleId="FootnoteReference">
    <w:name w:val="footnote reference"/>
    <w:basedOn w:val="DefaultParagraphFont"/>
    <w:uiPriority w:val="99"/>
    <w:unhideWhenUsed/>
    <w:rsid w:val="00872A0F"/>
    <w:rPr>
      <w:vertAlign w:val="superscript"/>
    </w:rPr>
  </w:style>
  <w:style w:type="character" w:styleId="FollowedHyperlink">
    <w:name w:val="FollowedHyperlink"/>
    <w:basedOn w:val="DefaultParagraphFont"/>
    <w:uiPriority w:val="99"/>
    <w:semiHidden/>
    <w:unhideWhenUsed/>
    <w:rsid w:val="00904F41"/>
    <w:rPr>
      <w:color w:val="954F72" w:themeColor="followedHyperlink"/>
      <w:u w:val="single"/>
    </w:rPr>
  </w:style>
  <w:style w:type="paragraph" w:styleId="BodyTextIndent">
    <w:name w:val="Body Text Indent"/>
    <w:basedOn w:val="Normal"/>
    <w:link w:val="BodyTextIndentChar"/>
    <w:unhideWhenUsed/>
    <w:rsid w:val="00082256"/>
    <w:pPr>
      <w:spacing w:after="120"/>
      <w:ind w:left="283"/>
    </w:pPr>
  </w:style>
  <w:style w:type="character" w:customStyle="1" w:styleId="BodyTextIndentChar">
    <w:name w:val="Body Text Indent Char"/>
    <w:basedOn w:val="DefaultParagraphFont"/>
    <w:link w:val="BodyTextIndent"/>
    <w:rsid w:val="00082256"/>
    <w:rPr>
      <w:rFonts w:eastAsia="Times New Roman" w:cs="Times New Roman"/>
      <w:szCs w:val="24"/>
    </w:rPr>
  </w:style>
  <w:style w:type="character" w:customStyle="1" w:styleId="Heading2Char">
    <w:name w:val="Heading 2 Char"/>
    <w:basedOn w:val="DefaultParagraphFont"/>
    <w:link w:val="Heading2"/>
    <w:uiPriority w:val="9"/>
    <w:semiHidden/>
    <w:rsid w:val="009C591A"/>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semiHidden/>
    <w:rsid w:val="009C591A"/>
    <w:rPr>
      <w:rFonts w:asciiTheme="majorHAnsi" w:eastAsiaTheme="majorEastAsia" w:hAnsiTheme="majorHAnsi" w:cstheme="majorBidi"/>
      <w:color w:val="1F4D78" w:themeColor="accent1" w:themeShade="7F"/>
      <w:szCs w:val="24"/>
    </w:rPr>
  </w:style>
  <w:style w:type="character" w:customStyle="1" w:styleId="Heading4Char">
    <w:name w:val="Heading 4 Char"/>
    <w:basedOn w:val="DefaultParagraphFont"/>
    <w:link w:val="Heading4"/>
    <w:uiPriority w:val="9"/>
    <w:semiHidden/>
    <w:rsid w:val="009C591A"/>
    <w:rPr>
      <w:rFonts w:asciiTheme="majorHAnsi" w:eastAsiaTheme="majorEastAsia" w:hAnsiTheme="majorHAnsi" w:cstheme="majorBidi"/>
      <w:i/>
      <w:iCs/>
      <w:color w:val="2E74B5" w:themeColor="accent1" w:themeShade="BF"/>
      <w:szCs w:val="24"/>
    </w:rPr>
  </w:style>
  <w:style w:type="character" w:customStyle="1" w:styleId="Heading5Char">
    <w:name w:val="Heading 5 Char"/>
    <w:basedOn w:val="DefaultParagraphFont"/>
    <w:link w:val="Heading5"/>
    <w:uiPriority w:val="9"/>
    <w:semiHidden/>
    <w:rsid w:val="009C591A"/>
    <w:rPr>
      <w:rFonts w:asciiTheme="majorHAnsi" w:eastAsiaTheme="majorEastAsia" w:hAnsiTheme="majorHAnsi" w:cstheme="majorBidi"/>
      <w:color w:val="2E74B5" w:themeColor="accent1" w:themeShade="BF"/>
      <w:szCs w:val="24"/>
    </w:rPr>
  </w:style>
  <w:style w:type="character" w:customStyle="1" w:styleId="Heading6Char">
    <w:name w:val="Heading 6 Char"/>
    <w:basedOn w:val="DefaultParagraphFont"/>
    <w:link w:val="Heading6"/>
    <w:uiPriority w:val="9"/>
    <w:semiHidden/>
    <w:rsid w:val="009C591A"/>
    <w:rPr>
      <w:rFonts w:asciiTheme="majorHAnsi" w:eastAsiaTheme="majorEastAsia" w:hAnsiTheme="majorHAnsi" w:cstheme="majorBidi"/>
      <w:color w:val="1F4D78" w:themeColor="accent1" w:themeShade="7F"/>
      <w:szCs w:val="24"/>
    </w:rPr>
  </w:style>
  <w:style w:type="character" w:customStyle="1" w:styleId="Heading7Char">
    <w:name w:val="Heading 7 Char"/>
    <w:basedOn w:val="DefaultParagraphFont"/>
    <w:link w:val="Heading7"/>
    <w:uiPriority w:val="9"/>
    <w:semiHidden/>
    <w:rsid w:val="009C591A"/>
    <w:rPr>
      <w:rFonts w:asciiTheme="majorHAnsi" w:eastAsiaTheme="majorEastAsia" w:hAnsiTheme="majorHAnsi" w:cstheme="majorBidi"/>
      <w:i/>
      <w:iCs/>
      <w:color w:val="1F4D78" w:themeColor="accent1" w:themeShade="7F"/>
      <w:szCs w:val="24"/>
    </w:rPr>
  </w:style>
  <w:style w:type="character" w:customStyle="1" w:styleId="Heading8Char">
    <w:name w:val="Heading 8 Char"/>
    <w:basedOn w:val="DefaultParagraphFont"/>
    <w:link w:val="Heading8"/>
    <w:uiPriority w:val="9"/>
    <w:semiHidden/>
    <w:rsid w:val="009C591A"/>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9C591A"/>
    <w:rPr>
      <w:rFonts w:asciiTheme="majorHAnsi" w:eastAsiaTheme="majorEastAsia" w:hAnsiTheme="majorHAnsi" w:cstheme="majorBidi"/>
      <w:i/>
      <w:iCs/>
      <w:color w:val="272727" w:themeColor="text1" w:themeTint="D8"/>
      <w:sz w:val="21"/>
      <w:szCs w:val="21"/>
    </w:rPr>
  </w:style>
  <w:style w:type="paragraph" w:styleId="TOCHeading">
    <w:name w:val="TOC Heading"/>
    <w:basedOn w:val="Heading1"/>
    <w:next w:val="Normal"/>
    <w:uiPriority w:val="39"/>
    <w:semiHidden/>
    <w:unhideWhenUsed/>
    <w:qFormat/>
    <w:rsid w:val="009C591A"/>
    <w:pPr>
      <w:keepLines/>
      <w:shd w:val="clear" w:color="auto" w:fill="auto"/>
      <w:spacing w:before="240"/>
      <w:jc w:val="left"/>
      <w:outlineLvl w:val="9"/>
    </w:pPr>
    <w:rPr>
      <w:rFonts w:asciiTheme="majorHAnsi" w:eastAsiaTheme="majorEastAsia" w:hAnsiTheme="majorHAnsi" w:cstheme="majorBidi"/>
      <w:b w:val="0"/>
      <w:snapToGrid/>
      <w:color w:val="2E74B5" w:themeColor="accent1" w:themeShade="BF"/>
      <w:sz w:val="32"/>
      <w:szCs w:val="32"/>
    </w:rPr>
  </w:style>
  <w:style w:type="paragraph" w:styleId="Bibliography">
    <w:name w:val="Bibliography"/>
    <w:basedOn w:val="Normal"/>
    <w:next w:val="Normal"/>
    <w:uiPriority w:val="37"/>
    <w:semiHidden/>
    <w:unhideWhenUsed/>
    <w:rsid w:val="009C591A"/>
  </w:style>
  <w:style w:type="character" w:styleId="BookTitle">
    <w:name w:val="Book Title"/>
    <w:basedOn w:val="DefaultParagraphFont"/>
    <w:uiPriority w:val="33"/>
    <w:qFormat/>
    <w:rsid w:val="009C591A"/>
    <w:rPr>
      <w:b/>
      <w:bCs/>
      <w:i/>
      <w:iCs/>
      <w:spacing w:val="5"/>
    </w:rPr>
  </w:style>
  <w:style w:type="character" w:styleId="IntenseReference">
    <w:name w:val="Intense Reference"/>
    <w:basedOn w:val="DefaultParagraphFont"/>
    <w:uiPriority w:val="32"/>
    <w:qFormat/>
    <w:rsid w:val="009C591A"/>
    <w:rPr>
      <w:b/>
      <w:bCs/>
      <w:smallCaps/>
      <w:color w:val="5B9BD5" w:themeColor="accent1"/>
      <w:spacing w:val="5"/>
    </w:rPr>
  </w:style>
  <w:style w:type="character" w:styleId="SubtleReference">
    <w:name w:val="Subtle Reference"/>
    <w:basedOn w:val="DefaultParagraphFont"/>
    <w:uiPriority w:val="31"/>
    <w:qFormat/>
    <w:rsid w:val="009C591A"/>
    <w:rPr>
      <w:smallCaps/>
      <w:color w:val="5A5A5A" w:themeColor="text1" w:themeTint="A5"/>
    </w:rPr>
  </w:style>
  <w:style w:type="character" w:styleId="IntenseEmphasis">
    <w:name w:val="Intense Emphasis"/>
    <w:basedOn w:val="DefaultParagraphFont"/>
    <w:uiPriority w:val="21"/>
    <w:qFormat/>
    <w:rsid w:val="009C591A"/>
    <w:rPr>
      <w:i/>
      <w:iCs/>
      <w:color w:val="5B9BD5" w:themeColor="accent1"/>
    </w:rPr>
  </w:style>
  <w:style w:type="character" w:styleId="SubtleEmphasis">
    <w:name w:val="Subtle Emphasis"/>
    <w:basedOn w:val="DefaultParagraphFont"/>
    <w:uiPriority w:val="19"/>
    <w:qFormat/>
    <w:rsid w:val="009C591A"/>
    <w:rPr>
      <w:i/>
      <w:iCs/>
      <w:color w:val="404040" w:themeColor="text1" w:themeTint="BF"/>
    </w:rPr>
  </w:style>
  <w:style w:type="paragraph" w:styleId="IntenseQuote">
    <w:name w:val="Intense Quote"/>
    <w:basedOn w:val="Normal"/>
    <w:next w:val="Normal"/>
    <w:link w:val="IntenseQuoteChar"/>
    <w:uiPriority w:val="30"/>
    <w:qFormat/>
    <w:rsid w:val="009C591A"/>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IntenseQuoteChar">
    <w:name w:val="Intense Quote Char"/>
    <w:basedOn w:val="DefaultParagraphFont"/>
    <w:link w:val="IntenseQuote"/>
    <w:uiPriority w:val="30"/>
    <w:rsid w:val="009C591A"/>
    <w:rPr>
      <w:rFonts w:eastAsia="Times New Roman" w:cs="Times New Roman"/>
      <w:i/>
      <w:iCs/>
      <w:color w:val="5B9BD5" w:themeColor="accent1"/>
      <w:szCs w:val="24"/>
    </w:rPr>
  </w:style>
  <w:style w:type="paragraph" w:styleId="Quote">
    <w:name w:val="Quote"/>
    <w:basedOn w:val="Normal"/>
    <w:next w:val="Normal"/>
    <w:link w:val="QuoteChar"/>
    <w:uiPriority w:val="29"/>
    <w:qFormat/>
    <w:rsid w:val="009C591A"/>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9C591A"/>
    <w:rPr>
      <w:rFonts w:eastAsia="Times New Roman" w:cs="Times New Roman"/>
      <w:i/>
      <w:iCs/>
      <w:color w:val="404040" w:themeColor="text1" w:themeTint="BF"/>
      <w:szCs w:val="24"/>
    </w:rPr>
  </w:style>
  <w:style w:type="table" w:styleId="MediumList1-Accent1">
    <w:name w:val="Medium List 1 Accent 1"/>
    <w:basedOn w:val="TableNormal"/>
    <w:uiPriority w:val="65"/>
    <w:semiHidden/>
    <w:unhideWhenUsed/>
    <w:rsid w:val="009C591A"/>
    <w:pPr>
      <w:spacing w:after="0" w:line="240" w:lineRule="auto"/>
    </w:pPr>
    <w:rPr>
      <w:color w:val="000000" w:themeColor="text1"/>
    </w:rPr>
    <w:tblPr>
      <w:tblStyleRowBandSize w:val="1"/>
      <w:tblStyleColBandSize w:val="1"/>
      <w:tblBorders>
        <w:top w:val="single" w:sz="8" w:space="0" w:color="5B9BD5" w:themeColor="accent1"/>
        <w:bottom w:val="single" w:sz="8" w:space="0" w:color="5B9BD5" w:themeColor="accent1"/>
      </w:tblBorders>
    </w:tblPr>
    <w:tblStylePr w:type="firstRow">
      <w:rPr>
        <w:rFonts w:asciiTheme="majorHAnsi" w:eastAsiaTheme="majorEastAsia" w:hAnsiTheme="majorHAnsi" w:cstheme="majorBidi"/>
      </w:rPr>
      <w:tblPr/>
      <w:tcPr>
        <w:tcBorders>
          <w:top w:val="nil"/>
          <w:bottom w:val="single" w:sz="8" w:space="0" w:color="5B9BD5" w:themeColor="accent1"/>
        </w:tcBorders>
      </w:tcPr>
    </w:tblStylePr>
    <w:tblStylePr w:type="lastRow">
      <w:rPr>
        <w:b/>
        <w:bCs/>
        <w:color w:val="44546A" w:themeColor="text2"/>
      </w:rPr>
      <w:tblPr/>
      <w:tcPr>
        <w:tcBorders>
          <w:top w:val="single" w:sz="8" w:space="0" w:color="5B9BD5" w:themeColor="accent1"/>
          <w:bottom w:val="single" w:sz="8" w:space="0" w:color="5B9BD5" w:themeColor="accent1"/>
        </w:tcBorders>
      </w:tcPr>
    </w:tblStylePr>
    <w:tblStylePr w:type="firstCol">
      <w:rPr>
        <w:b/>
        <w:bCs/>
      </w:rPr>
    </w:tblStylePr>
    <w:tblStylePr w:type="lastCol">
      <w:rPr>
        <w:b/>
        <w:bCs/>
      </w:rPr>
      <w:tblPr/>
      <w:tcPr>
        <w:tcBorders>
          <w:top w:val="single" w:sz="8" w:space="0" w:color="5B9BD5" w:themeColor="accent1"/>
          <w:bottom w:val="single" w:sz="8" w:space="0" w:color="5B9BD5" w:themeColor="accent1"/>
        </w:tcBorders>
      </w:tcPr>
    </w:tblStylePr>
    <w:tblStylePr w:type="band1Vert">
      <w:tblPr/>
      <w:tcPr>
        <w:shd w:val="clear" w:color="auto" w:fill="D6E6F4" w:themeFill="accent1" w:themeFillTint="3F"/>
      </w:tcPr>
    </w:tblStylePr>
    <w:tblStylePr w:type="band1Horz">
      <w:tblPr/>
      <w:tcPr>
        <w:shd w:val="clear" w:color="auto" w:fill="D6E6F4" w:themeFill="accent1" w:themeFillTint="3F"/>
      </w:tcPr>
    </w:tblStylePr>
  </w:style>
  <w:style w:type="table" w:styleId="MediumShading2-Accent1">
    <w:name w:val="Medium Shading 2 Accent 1"/>
    <w:basedOn w:val="TableNormal"/>
    <w:uiPriority w:val="64"/>
    <w:semiHidden/>
    <w:unhideWhenUsed/>
    <w:rsid w:val="009C591A"/>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5B9BD5"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5B9BD5" w:themeFill="accent1"/>
      </w:tcPr>
    </w:tblStylePr>
    <w:tblStylePr w:type="lastCol">
      <w:rPr>
        <w:b/>
        <w:bCs/>
        <w:color w:val="FFFFFF" w:themeColor="background1"/>
      </w:rPr>
      <w:tblPr/>
      <w:tcPr>
        <w:tcBorders>
          <w:left w:val="nil"/>
          <w:right w:val="nil"/>
          <w:insideH w:val="nil"/>
          <w:insideV w:val="nil"/>
        </w:tcBorders>
        <w:shd w:val="clear" w:color="auto" w:fill="5B9BD5"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1-Accent1">
    <w:name w:val="Medium Shading 1 Accent 1"/>
    <w:basedOn w:val="TableNormal"/>
    <w:uiPriority w:val="63"/>
    <w:semiHidden/>
    <w:unhideWhenUsed/>
    <w:rsid w:val="009C591A"/>
    <w:pPr>
      <w:spacing w:after="0" w:line="240" w:lineRule="auto"/>
    </w:pPr>
    <w:tblPr>
      <w:tblStyleRowBandSize w:val="1"/>
      <w:tblStyleColBandSize w:val="1"/>
      <w:tblBorders>
        <w:top w:val="single" w:sz="8"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single" w:sz="8" w:space="0" w:color="84B3DF" w:themeColor="accent1" w:themeTint="BF"/>
      </w:tblBorders>
    </w:tblPr>
    <w:tblStylePr w:type="firstRow">
      <w:pPr>
        <w:spacing w:before="0" w:after="0" w:line="240" w:lineRule="auto"/>
      </w:pPr>
      <w:rPr>
        <w:b/>
        <w:bCs/>
        <w:color w:val="FFFFFF" w:themeColor="background1"/>
      </w:rPr>
      <w:tblPr/>
      <w:tcPr>
        <w:tcBorders>
          <w:top w:val="single" w:sz="8"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nil"/>
          <w:insideV w:val="nil"/>
        </w:tcBorders>
        <w:shd w:val="clear" w:color="auto" w:fill="5B9BD5" w:themeFill="accent1"/>
      </w:tcPr>
    </w:tblStylePr>
    <w:tblStylePr w:type="lastRow">
      <w:pPr>
        <w:spacing w:before="0" w:after="0" w:line="240" w:lineRule="auto"/>
      </w:pPr>
      <w:rPr>
        <w:b/>
        <w:bCs/>
      </w:rPr>
      <w:tblPr/>
      <w:tcPr>
        <w:tcBorders>
          <w:top w:val="double" w:sz="6"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nil"/>
          <w:insideV w:val="nil"/>
        </w:tcBorders>
      </w:tcPr>
    </w:tblStylePr>
    <w:tblStylePr w:type="firstCol">
      <w:rPr>
        <w:b/>
        <w:bCs/>
      </w:rPr>
    </w:tblStylePr>
    <w:tblStylePr w:type="lastCol">
      <w:rPr>
        <w:b/>
        <w:bCs/>
      </w:rPr>
    </w:tblStylePr>
    <w:tblStylePr w:type="band1Vert">
      <w:tblPr/>
      <w:tcPr>
        <w:shd w:val="clear" w:color="auto" w:fill="D6E6F4" w:themeFill="accent1" w:themeFillTint="3F"/>
      </w:tcPr>
    </w:tblStylePr>
    <w:tblStylePr w:type="band1Horz">
      <w:tblPr/>
      <w:tcPr>
        <w:tcBorders>
          <w:insideH w:val="nil"/>
          <w:insideV w:val="nil"/>
        </w:tcBorders>
        <w:shd w:val="clear" w:color="auto" w:fill="D6E6F4" w:themeFill="accent1" w:themeFillTint="3F"/>
      </w:tcPr>
    </w:tblStylePr>
    <w:tblStylePr w:type="band2Horz">
      <w:tblPr/>
      <w:tcPr>
        <w:tcBorders>
          <w:insideH w:val="nil"/>
          <w:insideV w:val="nil"/>
        </w:tcBorders>
      </w:tcPr>
    </w:tblStylePr>
  </w:style>
  <w:style w:type="table" w:styleId="LightGrid-Accent1">
    <w:name w:val="Light Grid Accent 1"/>
    <w:basedOn w:val="TableNormal"/>
    <w:uiPriority w:val="62"/>
    <w:semiHidden/>
    <w:unhideWhenUsed/>
    <w:rsid w:val="009C591A"/>
    <w:pPr>
      <w:spacing w:after="0" w:line="240" w:lineRule="auto"/>
    </w:pPr>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insideH w:val="single" w:sz="8" w:space="0" w:color="5B9BD5" w:themeColor="accent1"/>
        <w:insideV w:val="single" w:sz="8" w:space="0" w:color="5B9BD5"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5B9BD5" w:themeColor="accent1"/>
          <w:left w:val="single" w:sz="8" w:space="0" w:color="5B9BD5" w:themeColor="accent1"/>
          <w:bottom w:val="single" w:sz="18" w:space="0" w:color="5B9BD5" w:themeColor="accent1"/>
          <w:right w:val="single" w:sz="8" w:space="0" w:color="5B9BD5" w:themeColor="accent1"/>
          <w:insideH w:val="nil"/>
          <w:insideV w:val="single" w:sz="8" w:space="0" w:color="5B9BD5"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insideH w:val="nil"/>
          <w:insideV w:val="single" w:sz="8" w:space="0" w:color="5B9BD5"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shd w:val="clear" w:color="auto" w:fill="D6E6F4" w:themeFill="accent1" w:themeFillTint="3F"/>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insideV w:val="single" w:sz="8" w:space="0" w:color="5B9BD5" w:themeColor="accent1"/>
        </w:tcBorders>
        <w:shd w:val="clear" w:color="auto" w:fill="D6E6F4" w:themeFill="accent1" w:themeFillTint="3F"/>
      </w:tcPr>
    </w:tblStylePr>
    <w:tblStylePr w:type="band2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insideV w:val="single" w:sz="8" w:space="0" w:color="5B9BD5" w:themeColor="accent1"/>
        </w:tcBorders>
      </w:tcPr>
    </w:tblStylePr>
  </w:style>
  <w:style w:type="table" w:styleId="LightList-Accent1">
    <w:name w:val="Light List Accent 1"/>
    <w:basedOn w:val="TableNormal"/>
    <w:uiPriority w:val="61"/>
    <w:semiHidden/>
    <w:unhideWhenUsed/>
    <w:rsid w:val="009C591A"/>
    <w:pPr>
      <w:spacing w:after="0" w:line="240" w:lineRule="auto"/>
    </w:pPr>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tblBorders>
    </w:tblPr>
    <w:tblStylePr w:type="firstRow">
      <w:pPr>
        <w:spacing w:before="0" w:after="0" w:line="240" w:lineRule="auto"/>
      </w:pPr>
      <w:rPr>
        <w:b/>
        <w:bCs/>
        <w:color w:val="FFFFFF" w:themeColor="background1"/>
      </w:rPr>
      <w:tblPr/>
      <w:tcPr>
        <w:shd w:val="clear" w:color="auto" w:fill="5B9BD5" w:themeFill="accent1"/>
      </w:tcPr>
    </w:tblStylePr>
    <w:tblStylePr w:type="lastRow">
      <w:pPr>
        <w:spacing w:before="0" w:after="0" w:line="240" w:lineRule="auto"/>
      </w:pPr>
      <w:rPr>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tcBorders>
      </w:tcPr>
    </w:tblStylePr>
    <w:tblStylePr w:type="firstCol">
      <w:rPr>
        <w:b/>
        <w:bCs/>
      </w:rPr>
    </w:tblStylePr>
    <w:tblStylePr w:type="lastCol">
      <w:rPr>
        <w:b/>
        <w:bCs/>
      </w:r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style>
  <w:style w:type="table" w:styleId="LightShading-Accent1">
    <w:name w:val="Light Shading Accent 1"/>
    <w:basedOn w:val="TableNormal"/>
    <w:uiPriority w:val="60"/>
    <w:semiHidden/>
    <w:unhideWhenUsed/>
    <w:rsid w:val="009C591A"/>
    <w:pPr>
      <w:spacing w:after="0" w:line="240" w:lineRule="auto"/>
    </w:pPr>
    <w:rPr>
      <w:color w:val="2E74B5" w:themeColor="accent1" w:themeShade="BF"/>
    </w:rPr>
    <w:tblPr>
      <w:tblStyleRowBandSize w:val="1"/>
      <w:tblStyleColBandSize w:val="1"/>
      <w:tblBorders>
        <w:top w:val="single" w:sz="8" w:space="0" w:color="5B9BD5" w:themeColor="accent1"/>
        <w:bottom w:val="single" w:sz="8" w:space="0" w:color="5B9BD5" w:themeColor="accent1"/>
      </w:tblBorders>
    </w:tblPr>
    <w:tblStylePr w:type="fir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la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left w:val="nil"/>
          <w:right w:val="nil"/>
          <w:insideH w:val="nil"/>
          <w:insideV w:val="nil"/>
        </w:tcBorders>
        <w:shd w:val="clear" w:color="auto" w:fill="D6E6F4" w:themeFill="accent1" w:themeFillTint="3F"/>
      </w:tcPr>
    </w:tblStylePr>
  </w:style>
  <w:style w:type="table" w:styleId="ColorfulGrid">
    <w:name w:val="Colorful Grid"/>
    <w:basedOn w:val="TableNormal"/>
    <w:uiPriority w:val="73"/>
    <w:semiHidden/>
    <w:unhideWhenUsed/>
    <w:rsid w:val="009C591A"/>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ColorfulList">
    <w:name w:val="Colorful List"/>
    <w:basedOn w:val="TableNormal"/>
    <w:uiPriority w:val="72"/>
    <w:semiHidden/>
    <w:unhideWhenUsed/>
    <w:rsid w:val="009C591A"/>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ColorfulShading">
    <w:name w:val="Colorful Shading"/>
    <w:basedOn w:val="TableNormal"/>
    <w:uiPriority w:val="71"/>
    <w:semiHidden/>
    <w:unhideWhenUsed/>
    <w:rsid w:val="009C591A"/>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arkList">
    <w:name w:val="Dark List"/>
    <w:basedOn w:val="TableNormal"/>
    <w:uiPriority w:val="70"/>
    <w:semiHidden/>
    <w:unhideWhenUsed/>
    <w:rsid w:val="009C591A"/>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ediumGrid3">
    <w:name w:val="Medium Grid 3"/>
    <w:basedOn w:val="TableNormal"/>
    <w:uiPriority w:val="69"/>
    <w:semiHidden/>
    <w:unhideWhenUsed/>
    <w:rsid w:val="009C591A"/>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ediumGrid2">
    <w:name w:val="Medium Grid 2"/>
    <w:basedOn w:val="TableNormal"/>
    <w:uiPriority w:val="68"/>
    <w:semiHidden/>
    <w:unhideWhenUsed/>
    <w:rsid w:val="009C591A"/>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ediumGrid1">
    <w:name w:val="Medium Grid 1"/>
    <w:basedOn w:val="TableNormal"/>
    <w:uiPriority w:val="67"/>
    <w:semiHidden/>
    <w:unhideWhenUsed/>
    <w:rsid w:val="009C591A"/>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ediumList2">
    <w:name w:val="Medium List 2"/>
    <w:basedOn w:val="TableNormal"/>
    <w:uiPriority w:val="66"/>
    <w:semiHidden/>
    <w:unhideWhenUsed/>
    <w:rsid w:val="009C591A"/>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1">
    <w:name w:val="Medium List 1"/>
    <w:basedOn w:val="TableNormal"/>
    <w:uiPriority w:val="65"/>
    <w:semiHidden/>
    <w:unhideWhenUsed/>
    <w:rsid w:val="009C591A"/>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ediumShading2">
    <w:name w:val="Medium Shading 2"/>
    <w:basedOn w:val="TableNormal"/>
    <w:uiPriority w:val="64"/>
    <w:semiHidden/>
    <w:unhideWhenUsed/>
    <w:rsid w:val="009C591A"/>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1">
    <w:name w:val="Medium Shading 1"/>
    <w:basedOn w:val="TableNormal"/>
    <w:uiPriority w:val="63"/>
    <w:semiHidden/>
    <w:unhideWhenUsed/>
    <w:rsid w:val="009C591A"/>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LightGrid">
    <w:name w:val="Light Grid"/>
    <w:basedOn w:val="TableNormal"/>
    <w:uiPriority w:val="62"/>
    <w:semiHidden/>
    <w:unhideWhenUsed/>
    <w:rsid w:val="009C591A"/>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List">
    <w:name w:val="Light List"/>
    <w:basedOn w:val="TableNormal"/>
    <w:uiPriority w:val="61"/>
    <w:semiHidden/>
    <w:unhideWhenUsed/>
    <w:rsid w:val="009C591A"/>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Shading">
    <w:name w:val="Light Shading"/>
    <w:basedOn w:val="TableNormal"/>
    <w:uiPriority w:val="60"/>
    <w:semiHidden/>
    <w:unhideWhenUsed/>
    <w:rsid w:val="009C591A"/>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TMLVariable">
    <w:name w:val="HTML Variable"/>
    <w:basedOn w:val="DefaultParagraphFont"/>
    <w:uiPriority w:val="99"/>
    <w:semiHidden/>
    <w:unhideWhenUsed/>
    <w:rsid w:val="009C591A"/>
    <w:rPr>
      <w:i/>
      <w:iCs/>
    </w:rPr>
  </w:style>
  <w:style w:type="character" w:styleId="HTMLTypewriter">
    <w:name w:val="HTML Typewriter"/>
    <w:basedOn w:val="DefaultParagraphFont"/>
    <w:uiPriority w:val="99"/>
    <w:semiHidden/>
    <w:unhideWhenUsed/>
    <w:rsid w:val="009C591A"/>
    <w:rPr>
      <w:rFonts w:ascii="Consolas" w:hAnsi="Consolas"/>
      <w:sz w:val="20"/>
      <w:szCs w:val="20"/>
    </w:rPr>
  </w:style>
  <w:style w:type="character" w:styleId="HTMLSample">
    <w:name w:val="HTML Sample"/>
    <w:basedOn w:val="DefaultParagraphFont"/>
    <w:uiPriority w:val="99"/>
    <w:semiHidden/>
    <w:unhideWhenUsed/>
    <w:rsid w:val="009C591A"/>
    <w:rPr>
      <w:rFonts w:ascii="Consolas" w:hAnsi="Consolas"/>
      <w:sz w:val="24"/>
      <w:szCs w:val="24"/>
    </w:rPr>
  </w:style>
  <w:style w:type="paragraph" w:styleId="HTMLPreformatted">
    <w:name w:val="HTML Preformatted"/>
    <w:basedOn w:val="Normal"/>
    <w:link w:val="HTMLPreformattedChar"/>
    <w:uiPriority w:val="99"/>
    <w:semiHidden/>
    <w:unhideWhenUsed/>
    <w:rsid w:val="009C591A"/>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9C591A"/>
    <w:rPr>
      <w:rFonts w:ascii="Consolas" w:eastAsia="Times New Roman" w:hAnsi="Consolas" w:cs="Times New Roman"/>
      <w:sz w:val="20"/>
      <w:szCs w:val="20"/>
    </w:rPr>
  </w:style>
  <w:style w:type="character" w:styleId="HTMLKeyboard">
    <w:name w:val="HTML Keyboard"/>
    <w:basedOn w:val="DefaultParagraphFont"/>
    <w:uiPriority w:val="99"/>
    <w:semiHidden/>
    <w:unhideWhenUsed/>
    <w:rsid w:val="009C591A"/>
    <w:rPr>
      <w:rFonts w:ascii="Consolas" w:hAnsi="Consolas"/>
      <w:sz w:val="20"/>
      <w:szCs w:val="20"/>
    </w:rPr>
  </w:style>
  <w:style w:type="character" w:styleId="HTMLDefinition">
    <w:name w:val="HTML Definition"/>
    <w:basedOn w:val="DefaultParagraphFont"/>
    <w:uiPriority w:val="99"/>
    <w:semiHidden/>
    <w:unhideWhenUsed/>
    <w:rsid w:val="009C591A"/>
    <w:rPr>
      <w:i/>
      <w:iCs/>
    </w:rPr>
  </w:style>
  <w:style w:type="character" w:styleId="HTMLCode">
    <w:name w:val="HTML Code"/>
    <w:basedOn w:val="DefaultParagraphFont"/>
    <w:uiPriority w:val="99"/>
    <w:semiHidden/>
    <w:unhideWhenUsed/>
    <w:rsid w:val="009C591A"/>
    <w:rPr>
      <w:rFonts w:ascii="Consolas" w:hAnsi="Consolas"/>
      <w:sz w:val="20"/>
      <w:szCs w:val="20"/>
    </w:rPr>
  </w:style>
  <w:style w:type="character" w:styleId="HTMLCite">
    <w:name w:val="HTML Cite"/>
    <w:basedOn w:val="DefaultParagraphFont"/>
    <w:uiPriority w:val="99"/>
    <w:semiHidden/>
    <w:unhideWhenUsed/>
    <w:rsid w:val="009C591A"/>
    <w:rPr>
      <w:i/>
      <w:iCs/>
    </w:rPr>
  </w:style>
  <w:style w:type="paragraph" w:styleId="HTMLAddress">
    <w:name w:val="HTML Address"/>
    <w:basedOn w:val="Normal"/>
    <w:link w:val="HTMLAddressChar"/>
    <w:uiPriority w:val="99"/>
    <w:semiHidden/>
    <w:unhideWhenUsed/>
    <w:rsid w:val="009C591A"/>
    <w:rPr>
      <w:i/>
      <w:iCs/>
    </w:rPr>
  </w:style>
  <w:style w:type="character" w:customStyle="1" w:styleId="HTMLAddressChar">
    <w:name w:val="HTML Address Char"/>
    <w:basedOn w:val="DefaultParagraphFont"/>
    <w:link w:val="HTMLAddress"/>
    <w:uiPriority w:val="99"/>
    <w:semiHidden/>
    <w:rsid w:val="009C591A"/>
    <w:rPr>
      <w:rFonts w:eastAsia="Times New Roman" w:cs="Times New Roman"/>
      <w:i/>
      <w:iCs/>
      <w:szCs w:val="24"/>
    </w:rPr>
  </w:style>
  <w:style w:type="character" w:styleId="HTMLAcronym">
    <w:name w:val="HTML Acronym"/>
    <w:basedOn w:val="DefaultParagraphFont"/>
    <w:uiPriority w:val="99"/>
    <w:semiHidden/>
    <w:unhideWhenUsed/>
    <w:rsid w:val="009C591A"/>
  </w:style>
  <w:style w:type="paragraph" w:styleId="NormalWeb">
    <w:name w:val="Normal (Web)"/>
    <w:basedOn w:val="Normal"/>
    <w:uiPriority w:val="99"/>
    <w:unhideWhenUsed/>
    <w:rsid w:val="009C591A"/>
  </w:style>
  <w:style w:type="paragraph" w:styleId="PlainText">
    <w:name w:val="Plain Text"/>
    <w:basedOn w:val="Normal"/>
    <w:link w:val="PlainTextChar"/>
    <w:uiPriority w:val="99"/>
    <w:semiHidden/>
    <w:unhideWhenUsed/>
    <w:rsid w:val="009C591A"/>
    <w:rPr>
      <w:rFonts w:ascii="Consolas" w:hAnsi="Consolas"/>
      <w:sz w:val="21"/>
      <w:szCs w:val="21"/>
    </w:rPr>
  </w:style>
  <w:style w:type="character" w:customStyle="1" w:styleId="PlainTextChar">
    <w:name w:val="Plain Text Char"/>
    <w:basedOn w:val="DefaultParagraphFont"/>
    <w:link w:val="PlainText"/>
    <w:uiPriority w:val="99"/>
    <w:semiHidden/>
    <w:rsid w:val="009C591A"/>
    <w:rPr>
      <w:rFonts w:ascii="Consolas" w:eastAsia="Times New Roman" w:hAnsi="Consolas" w:cs="Times New Roman"/>
      <w:sz w:val="21"/>
      <w:szCs w:val="21"/>
    </w:rPr>
  </w:style>
  <w:style w:type="paragraph" w:styleId="DocumentMap">
    <w:name w:val="Document Map"/>
    <w:basedOn w:val="Normal"/>
    <w:link w:val="DocumentMapChar"/>
    <w:uiPriority w:val="99"/>
    <w:semiHidden/>
    <w:unhideWhenUsed/>
    <w:rsid w:val="009C591A"/>
    <w:rPr>
      <w:rFonts w:ascii="Segoe UI" w:hAnsi="Segoe UI" w:cs="Segoe UI"/>
      <w:sz w:val="16"/>
      <w:szCs w:val="16"/>
    </w:rPr>
  </w:style>
  <w:style w:type="character" w:customStyle="1" w:styleId="DocumentMapChar">
    <w:name w:val="Document Map Char"/>
    <w:basedOn w:val="DefaultParagraphFont"/>
    <w:link w:val="DocumentMap"/>
    <w:uiPriority w:val="99"/>
    <w:semiHidden/>
    <w:rsid w:val="009C591A"/>
    <w:rPr>
      <w:rFonts w:ascii="Segoe UI" w:eastAsia="Times New Roman" w:hAnsi="Segoe UI" w:cs="Segoe UI"/>
      <w:sz w:val="16"/>
      <w:szCs w:val="16"/>
    </w:rPr>
  </w:style>
  <w:style w:type="character" w:styleId="Emphasis">
    <w:name w:val="Emphasis"/>
    <w:basedOn w:val="DefaultParagraphFont"/>
    <w:uiPriority w:val="20"/>
    <w:qFormat/>
    <w:rsid w:val="009C591A"/>
    <w:rPr>
      <w:i/>
      <w:iCs/>
    </w:rPr>
  </w:style>
  <w:style w:type="character" w:styleId="Strong">
    <w:name w:val="Strong"/>
    <w:basedOn w:val="DefaultParagraphFont"/>
    <w:uiPriority w:val="22"/>
    <w:qFormat/>
    <w:rsid w:val="009C591A"/>
    <w:rPr>
      <w:b/>
      <w:bCs/>
    </w:rPr>
  </w:style>
  <w:style w:type="paragraph" w:styleId="BlockText">
    <w:name w:val="Block Text"/>
    <w:basedOn w:val="Normal"/>
    <w:uiPriority w:val="99"/>
    <w:semiHidden/>
    <w:unhideWhenUsed/>
    <w:rsid w:val="009C591A"/>
    <w:pPr>
      <w:pBdr>
        <w:top w:val="single" w:sz="2" w:space="10" w:color="5B9BD5" w:themeColor="accent1"/>
        <w:left w:val="single" w:sz="2" w:space="10" w:color="5B9BD5" w:themeColor="accent1"/>
        <w:bottom w:val="single" w:sz="2" w:space="10" w:color="5B9BD5" w:themeColor="accent1"/>
        <w:right w:val="single" w:sz="2" w:space="10" w:color="5B9BD5" w:themeColor="accent1"/>
      </w:pBdr>
      <w:ind w:left="1152" w:right="1152"/>
    </w:pPr>
    <w:rPr>
      <w:rFonts w:asciiTheme="minorHAnsi" w:eastAsiaTheme="minorEastAsia" w:hAnsiTheme="minorHAnsi" w:cstheme="minorBidi"/>
      <w:i/>
      <w:iCs/>
      <w:color w:val="5B9BD5" w:themeColor="accent1"/>
    </w:rPr>
  </w:style>
  <w:style w:type="paragraph" w:styleId="BodyTextIndent3">
    <w:name w:val="Body Text Indent 3"/>
    <w:basedOn w:val="Normal"/>
    <w:link w:val="BodyTextIndent3Char"/>
    <w:uiPriority w:val="99"/>
    <w:semiHidden/>
    <w:unhideWhenUsed/>
    <w:rsid w:val="009C591A"/>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9C591A"/>
    <w:rPr>
      <w:rFonts w:eastAsia="Times New Roman" w:cs="Times New Roman"/>
      <w:sz w:val="16"/>
      <w:szCs w:val="16"/>
    </w:rPr>
  </w:style>
  <w:style w:type="paragraph" w:styleId="BodyTextIndent2">
    <w:name w:val="Body Text Indent 2"/>
    <w:basedOn w:val="Normal"/>
    <w:link w:val="BodyTextIndent2Char"/>
    <w:uiPriority w:val="99"/>
    <w:semiHidden/>
    <w:unhideWhenUsed/>
    <w:rsid w:val="009C591A"/>
    <w:pPr>
      <w:spacing w:after="120" w:line="480" w:lineRule="auto"/>
      <w:ind w:left="283"/>
    </w:pPr>
  </w:style>
  <w:style w:type="character" w:customStyle="1" w:styleId="BodyTextIndent2Char">
    <w:name w:val="Body Text Indent 2 Char"/>
    <w:basedOn w:val="DefaultParagraphFont"/>
    <w:link w:val="BodyTextIndent2"/>
    <w:uiPriority w:val="99"/>
    <w:semiHidden/>
    <w:rsid w:val="009C591A"/>
    <w:rPr>
      <w:rFonts w:eastAsia="Times New Roman" w:cs="Times New Roman"/>
      <w:szCs w:val="24"/>
    </w:rPr>
  </w:style>
  <w:style w:type="paragraph" w:styleId="BodyText3">
    <w:name w:val="Body Text 3"/>
    <w:basedOn w:val="Normal"/>
    <w:link w:val="BodyText3Char"/>
    <w:uiPriority w:val="99"/>
    <w:semiHidden/>
    <w:unhideWhenUsed/>
    <w:rsid w:val="009C591A"/>
    <w:pPr>
      <w:spacing w:after="120"/>
    </w:pPr>
    <w:rPr>
      <w:sz w:val="16"/>
      <w:szCs w:val="16"/>
    </w:rPr>
  </w:style>
  <w:style w:type="character" w:customStyle="1" w:styleId="BodyText3Char">
    <w:name w:val="Body Text 3 Char"/>
    <w:basedOn w:val="DefaultParagraphFont"/>
    <w:link w:val="BodyText3"/>
    <w:uiPriority w:val="99"/>
    <w:semiHidden/>
    <w:rsid w:val="009C591A"/>
    <w:rPr>
      <w:rFonts w:eastAsia="Times New Roman" w:cs="Times New Roman"/>
      <w:sz w:val="16"/>
      <w:szCs w:val="16"/>
    </w:rPr>
  </w:style>
  <w:style w:type="paragraph" w:styleId="NoteHeading">
    <w:name w:val="Note Heading"/>
    <w:basedOn w:val="Normal"/>
    <w:next w:val="Normal"/>
    <w:link w:val="NoteHeadingChar"/>
    <w:uiPriority w:val="99"/>
    <w:semiHidden/>
    <w:unhideWhenUsed/>
    <w:rsid w:val="009C591A"/>
  </w:style>
  <w:style w:type="character" w:customStyle="1" w:styleId="NoteHeadingChar">
    <w:name w:val="Note Heading Char"/>
    <w:basedOn w:val="DefaultParagraphFont"/>
    <w:link w:val="NoteHeading"/>
    <w:uiPriority w:val="99"/>
    <w:semiHidden/>
    <w:rsid w:val="009C591A"/>
    <w:rPr>
      <w:rFonts w:eastAsia="Times New Roman" w:cs="Times New Roman"/>
      <w:szCs w:val="24"/>
    </w:rPr>
  </w:style>
  <w:style w:type="paragraph" w:styleId="BodyTextFirstIndent2">
    <w:name w:val="Body Text First Indent 2"/>
    <w:basedOn w:val="BodyTextIndent"/>
    <w:link w:val="BodyTextFirstIndent2Char"/>
    <w:uiPriority w:val="99"/>
    <w:semiHidden/>
    <w:unhideWhenUsed/>
    <w:rsid w:val="009C591A"/>
    <w:pPr>
      <w:spacing w:after="0"/>
      <w:ind w:left="360" w:firstLine="360"/>
    </w:pPr>
  </w:style>
  <w:style w:type="character" w:customStyle="1" w:styleId="BodyTextFirstIndent2Char">
    <w:name w:val="Body Text First Indent 2 Char"/>
    <w:basedOn w:val="BodyTextIndentChar"/>
    <w:link w:val="BodyTextFirstIndent2"/>
    <w:uiPriority w:val="99"/>
    <w:semiHidden/>
    <w:rsid w:val="009C591A"/>
    <w:rPr>
      <w:rFonts w:eastAsia="Times New Roman" w:cs="Times New Roman"/>
      <w:szCs w:val="24"/>
    </w:rPr>
  </w:style>
  <w:style w:type="paragraph" w:styleId="BodyText">
    <w:name w:val="Body Text"/>
    <w:basedOn w:val="Normal"/>
    <w:link w:val="BodyTextChar"/>
    <w:uiPriority w:val="99"/>
    <w:semiHidden/>
    <w:unhideWhenUsed/>
    <w:rsid w:val="009C591A"/>
    <w:pPr>
      <w:spacing w:after="120"/>
    </w:pPr>
  </w:style>
  <w:style w:type="character" w:customStyle="1" w:styleId="BodyTextChar">
    <w:name w:val="Body Text Char"/>
    <w:basedOn w:val="DefaultParagraphFont"/>
    <w:link w:val="BodyText"/>
    <w:uiPriority w:val="99"/>
    <w:semiHidden/>
    <w:rsid w:val="009C591A"/>
    <w:rPr>
      <w:rFonts w:eastAsia="Times New Roman" w:cs="Times New Roman"/>
      <w:szCs w:val="24"/>
    </w:rPr>
  </w:style>
  <w:style w:type="paragraph" w:styleId="BodyTextFirstIndent">
    <w:name w:val="Body Text First Indent"/>
    <w:basedOn w:val="BodyText"/>
    <w:link w:val="BodyTextFirstIndentChar"/>
    <w:uiPriority w:val="99"/>
    <w:semiHidden/>
    <w:unhideWhenUsed/>
    <w:rsid w:val="009C591A"/>
    <w:pPr>
      <w:spacing w:after="0"/>
      <w:ind w:firstLine="360"/>
    </w:pPr>
  </w:style>
  <w:style w:type="character" w:customStyle="1" w:styleId="BodyTextFirstIndentChar">
    <w:name w:val="Body Text First Indent Char"/>
    <w:basedOn w:val="BodyTextChar"/>
    <w:link w:val="BodyTextFirstIndent"/>
    <w:uiPriority w:val="99"/>
    <w:semiHidden/>
    <w:rsid w:val="009C591A"/>
    <w:rPr>
      <w:rFonts w:eastAsia="Times New Roman" w:cs="Times New Roman"/>
      <w:szCs w:val="24"/>
    </w:rPr>
  </w:style>
  <w:style w:type="paragraph" w:styleId="Date">
    <w:name w:val="Date"/>
    <w:basedOn w:val="Normal"/>
    <w:next w:val="Normal"/>
    <w:link w:val="DateChar"/>
    <w:uiPriority w:val="99"/>
    <w:semiHidden/>
    <w:unhideWhenUsed/>
    <w:rsid w:val="009C591A"/>
  </w:style>
  <w:style w:type="character" w:customStyle="1" w:styleId="DateChar">
    <w:name w:val="Date Char"/>
    <w:basedOn w:val="DefaultParagraphFont"/>
    <w:link w:val="Date"/>
    <w:uiPriority w:val="99"/>
    <w:semiHidden/>
    <w:rsid w:val="009C591A"/>
    <w:rPr>
      <w:rFonts w:eastAsia="Times New Roman" w:cs="Times New Roman"/>
      <w:szCs w:val="24"/>
    </w:rPr>
  </w:style>
  <w:style w:type="paragraph" w:styleId="Salutation">
    <w:name w:val="Salutation"/>
    <w:basedOn w:val="Normal"/>
    <w:next w:val="Normal"/>
    <w:link w:val="SalutationChar"/>
    <w:uiPriority w:val="99"/>
    <w:semiHidden/>
    <w:unhideWhenUsed/>
    <w:rsid w:val="009C591A"/>
  </w:style>
  <w:style w:type="character" w:customStyle="1" w:styleId="SalutationChar">
    <w:name w:val="Salutation Char"/>
    <w:basedOn w:val="DefaultParagraphFont"/>
    <w:link w:val="Salutation"/>
    <w:uiPriority w:val="99"/>
    <w:semiHidden/>
    <w:rsid w:val="009C591A"/>
    <w:rPr>
      <w:rFonts w:eastAsia="Times New Roman" w:cs="Times New Roman"/>
      <w:szCs w:val="24"/>
    </w:rPr>
  </w:style>
  <w:style w:type="paragraph" w:styleId="Subtitle">
    <w:name w:val="Subtitle"/>
    <w:basedOn w:val="Normal"/>
    <w:next w:val="Normal"/>
    <w:link w:val="SubtitleChar"/>
    <w:uiPriority w:val="11"/>
    <w:qFormat/>
    <w:rsid w:val="009C591A"/>
    <w:pPr>
      <w:numPr>
        <w:ilvl w:val="1"/>
      </w:numPr>
      <w:spacing w:after="160"/>
    </w:pPr>
    <w:rPr>
      <w:rFonts w:asciiTheme="minorHAnsi" w:eastAsiaTheme="minorEastAsia" w:hAnsiTheme="minorHAnsi" w:cstheme="minorBidi"/>
      <w:color w:val="5A5A5A" w:themeColor="text1" w:themeTint="A5"/>
      <w:spacing w:val="15"/>
      <w:sz w:val="22"/>
      <w:szCs w:val="22"/>
    </w:rPr>
  </w:style>
  <w:style w:type="character" w:customStyle="1" w:styleId="SubtitleChar">
    <w:name w:val="Subtitle Char"/>
    <w:basedOn w:val="DefaultParagraphFont"/>
    <w:link w:val="Subtitle"/>
    <w:uiPriority w:val="11"/>
    <w:rsid w:val="009C591A"/>
    <w:rPr>
      <w:rFonts w:asciiTheme="minorHAnsi" w:eastAsiaTheme="minorEastAsia" w:hAnsiTheme="minorHAnsi"/>
      <w:color w:val="5A5A5A" w:themeColor="text1" w:themeTint="A5"/>
      <w:spacing w:val="15"/>
      <w:sz w:val="22"/>
    </w:rPr>
  </w:style>
  <w:style w:type="paragraph" w:styleId="MessageHeader">
    <w:name w:val="Message Header"/>
    <w:basedOn w:val="Normal"/>
    <w:link w:val="MessageHeaderChar"/>
    <w:uiPriority w:val="99"/>
    <w:semiHidden/>
    <w:unhideWhenUsed/>
    <w:rsid w:val="009C591A"/>
    <w:pPr>
      <w:pBdr>
        <w:top w:val="single" w:sz="6" w:space="1" w:color="auto"/>
        <w:left w:val="single" w:sz="6" w:space="1" w:color="auto"/>
        <w:bottom w:val="single" w:sz="6" w:space="1" w:color="auto"/>
        <w:right w:val="single" w:sz="6" w:space="1" w:color="auto"/>
      </w:pBdr>
      <w:shd w:val="pct20" w:color="auto" w:fill="auto"/>
      <w:ind w:left="1134" w:hanging="1134"/>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sid w:val="009C591A"/>
    <w:rPr>
      <w:rFonts w:asciiTheme="majorHAnsi" w:eastAsiaTheme="majorEastAsia" w:hAnsiTheme="majorHAnsi" w:cstheme="majorBidi"/>
      <w:szCs w:val="24"/>
      <w:shd w:val="pct20" w:color="auto" w:fill="auto"/>
    </w:rPr>
  </w:style>
  <w:style w:type="paragraph" w:styleId="ListContinue5">
    <w:name w:val="List Continue 5"/>
    <w:basedOn w:val="Normal"/>
    <w:uiPriority w:val="99"/>
    <w:semiHidden/>
    <w:unhideWhenUsed/>
    <w:rsid w:val="009C591A"/>
    <w:pPr>
      <w:spacing w:after="120"/>
      <w:ind w:left="1415"/>
      <w:contextualSpacing/>
    </w:pPr>
  </w:style>
  <w:style w:type="paragraph" w:styleId="ListContinue4">
    <w:name w:val="List Continue 4"/>
    <w:basedOn w:val="Normal"/>
    <w:uiPriority w:val="99"/>
    <w:semiHidden/>
    <w:unhideWhenUsed/>
    <w:rsid w:val="009C591A"/>
    <w:pPr>
      <w:spacing w:after="120"/>
      <w:ind w:left="1132"/>
      <w:contextualSpacing/>
    </w:pPr>
  </w:style>
  <w:style w:type="paragraph" w:styleId="ListContinue3">
    <w:name w:val="List Continue 3"/>
    <w:basedOn w:val="Normal"/>
    <w:uiPriority w:val="99"/>
    <w:semiHidden/>
    <w:unhideWhenUsed/>
    <w:rsid w:val="009C591A"/>
    <w:pPr>
      <w:spacing w:after="120"/>
      <w:ind w:left="849"/>
      <w:contextualSpacing/>
    </w:pPr>
  </w:style>
  <w:style w:type="paragraph" w:styleId="ListContinue2">
    <w:name w:val="List Continue 2"/>
    <w:basedOn w:val="Normal"/>
    <w:uiPriority w:val="99"/>
    <w:semiHidden/>
    <w:unhideWhenUsed/>
    <w:rsid w:val="009C591A"/>
    <w:pPr>
      <w:spacing w:after="120"/>
      <w:ind w:left="566"/>
      <w:contextualSpacing/>
    </w:pPr>
  </w:style>
  <w:style w:type="paragraph" w:styleId="ListContinue">
    <w:name w:val="List Continue"/>
    <w:basedOn w:val="Normal"/>
    <w:uiPriority w:val="99"/>
    <w:semiHidden/>
    <w:unhideWhenUsed/>
    <w:rsid w:val="009C591A"/>
    <w:pPr>
      <w:spacing w:after="120"/>
      <w:ind w:left="283"/>
      <w:contextualSpacing/>
    </w:pPr>
  </w:style>
  <w:style w:type="paragraph" w:styleId="Signature">
    <w:name w:val="Signature"/>
    <w:basedOn w:val="Normal"/>
    <w:link w:val="SignatureChar"/>
    <w:uiPriority w:val="99"/>
    <w:semiHidden/>
    <w:unhideWhenUsed/>
    <w:rsid w:val="009C591A"/>
    <w:pPr>
      <w:ind w:left="4252"/>
    </w:pPr>
  </w:style>
  <w:style w:type="character" w:customStyle="1" w:styleId="SignatureChar">
    <w:name w:val="Signature Char"/>
    <w:basedOn w:val="DefaultParagraphFont"/>
    <w:link w:val="Signature"/>
    <w:uiPriority w:val="99"/>
    <w:semiHidden/>
    <w:rsid w:val="009C591A"/>
    <w:rPr>
      <w:rFonts w:eastAsia="Times New Roman" w:cs="Times New Roman"/>
      <w:szCs w:val="24"/>
    </w:rPr>
  </w:style>
  <w:style w:type="paragraph" w:styleId="Closing">
    <w:name w:val="Closing"/>
    <w:basedOn w:val="Normal"/>
    <w:link w:val="ClosingChar"/>
    <w:uiPriority w:val="99"/>
    <w:semiHidden/>
    <w:unhideWhenUsed/>
    <w:rsid w:val="009C591A"/>
    <w:pPr>
      <w:ind w:left="4252"/>
    </w:pPr>
  </w:style>
  <w:style w:type="character" w:customStyle="1" w:styleId="ClosingChar">
    <w:name w:val="Closing Char"/>
    <w:basedOn w:val="DefaultParagraphFont"/>
    <w:link w:val="Closing"/>
    <w:uiPriority w:val="99"/>
    <w:semiHidden/>
    <w:rsid w:val="009C591A"/>
    <w:rPr>
      <w:rFonts w:eastAsia="Times New Roman" w:cs="Times New Roman"/>
      <w:szCs w:val="24"/>
    </w:rPr>
  </w:style>
  <w:style w:type="paragraph" w:styleId="Title">
    <w:name w:val="Title"/>
    <w:basedOn w:val="Normal"/>
    <w:next w:val="Normal"/>
    <w:link w:val="TitleChar"/>
    <w:uiPriority w:val="10"/>
    <w:qFormat/>
    <w:rsid w:val="009C591A"/>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9C591A"/>
    <w:rPr>
      <w:rFonts w:asciiTheme="majorHAnsi" w:eastAsiaTheme="majorEastAsia" w:hAnsiTheme="majorHAnsi" w:cstheme="majorBidi"/>
      <w:spacing w:val="-10"/>
      <w:kern w:val="28"/>
      <w:sz w:val="56"/>
      <w:szCs w:val="56"/>
    </w:rPr>
  </w:style>
  <w:style w:type="paragraph" w:styleId="ListNumber5">
    <w:name w:val="List Number 5"/>
    <w:basedOn w:val="Normal"/>
    <w:uiPriority w:val="99"/>
    <w:semiHidden/>
    <w:unhideWhenUsed/>
    <w:rsid w:val="009C591A"/>
    <w:pPr>
      <w:numPr>
        <w:numId w:val="16"/>
      </w:numPr>
      <w:contextualSpacing/>
    </w:pPr>
  </w:style>
  <w:style w:type="paragraph" w:styleId="ListNumber4">
    <w:name w:val="List Number 4"/>
    <w:basedOn w:val="Normal"/>
    <w:uiPriority w:val="99"/>
    <w:semiHidden/>
    <w:unhideWhenUsed/>
    <w:rsid w:val="009C591A"/>
    <w:pPr>
      <w:numPr>
        <w:numId w:val="17"/>
      </w:numPr>
      <w:contextualSpacing/>
    </w:pPr>
  </w:style>
  <w:style w:type="paragraph" w:styleId="ListNumber3">
    <w:name w:val="List Number 3"/>
    <w:basedOn w:val="Normal"/>
    <w:uiPriority w:val="99"/>
    <w:semiHidden/>
    <w:unhideWhenUsed/>
    <w:rsid w:val="009C591A"/>
    <w:pPr>
      <w:numPr>
        <w:numId w:val="18"/>
      </w:numPr>
      <w:contextualSpacing/>
    </w:pPr>
  </w:style>
  <w:style w:type="paragraph" w:styleId="ListNumber2">
    <w:name w:val="List Number 2"/>
    <w:basedOn w:val="Normal"/>
    <w:uiPriority w:val="99"/>
    <w:semiHidden/>
    <w:unhideWhenUsed/>
    <w:rsid w:val="009C591A"/>
    <w:pPr>
      <w:numPr>
        <w:numId w:val="19"/>
      </w:numPr>
      <w:contextualSpacing/>
    </w:pPr>
  </w:style>
  <w:style w:type="paragraph" w:styleId="ListBullet5">
    <w:name w:val="List Bullet 5"/>
    <w:basedOn w:val="Normal"/>
    <w:uiPriority w:val="99"/>
    <w:semiHidden/>
    <w:unhideWhenUsed/>
    <w:rsid w:val="009C591A"/>
    <w:pPr>
      <w:numPr>
        <w:numId w:val="20"/>
      </w:numPr>
      <w:contextualSpacing/>
    </w:pPr>
  </w:style>
  <w:style w:type="paragraph" w:styleId="ListBullet4">
    <w:name w:val="List Bullet 4"/>
    <w:basedOn w:val="Normal"/>
    <w:uiPriority w:val="99"/>
    <w:semiHidden/>
    <w:unhideWhenUsed/>
    <w:rsid w:val="009C591A"/>
    <w:pPr>
      <w:numPr>
        <w:numId w:val="21"/>
      </w:numPr>
      <w:contextualSpacing/>
    </w:pPr>
  </w:style>
  <w:style w:type="paragraph" w:styleId="ListBullet3">
    <w:name w:val="List Bullet 3"/>
    <w:basedOn w:val="Normal"/>
    <w:uiPriority w:val="99"/>
    <w:semiHidden/>
    <w:unhideWhenUsed/>
    <w:rsid w:val="009C591A"/>
    <w:pPr>
      <w:numPr>
        <w:numId w:val="22"/>
      </w:numPr>
      <w:contextualSpacing/>
    </w:pPr>
  </w:style>
  <w:style w:type="paragraph" w:styleId="ListBullet2">
    <w:name w:val="List Bullet 2"/>
    <w:basedOn w:val="Normal"/>
    <w:uiPriority w:val="99"/>
    <w:semiHidden/>
    <w:unhideWhenUsed/>
    <w:rsid w:val="009C591A"/>
    <w:pPr>
      <w:numPr>
        <w:numId w:val="23"/>
      </w:numPr>
      <w:contextualSpacing/>
    </w:pPr>
  </w:style>
  <w:style w:type="paragraph" w:styleId="List5">
    <w:name w:val="List 5"/>
    <w:basedOn w:val="Normal"/>
    <w:uiPriority w:val="99"/>
    <w:semiHidden/>
    <w:unhideWhenUsed/>
    <w:rsid w:val="009C591A"/>
    <w:pPr>
      <w:ind w:left="1415" w:hanging="283"/>
      <w:contextualSpacing/>
    </w:pPr>
  </w:style>
  <w:style w:type="paragraph" w:styleId="List4">
    <w:name w:val="List 4"/>
    <w:basedOn w:val="Normal"/>
    <w:uiPriority w:val="99"/>
    <w:semiHidden/>
    <w:unhideWhenUsed/>
    <w:rsid w:val="009C591A"/>
    <w:pPr>
      <w:ind w:left="1132" w:hanging="283"/>
      <w:contextualSpacing/>
    </w:pPr>
  </w:style>
  <w:style w:type="paragraph" w:styleId="List3">
    <w:name w:val="List 3"/>
    <w:basedOn w:val="Normal"/>
    <w:uiPriority w:val="99"/>
    <w:semiHidden/>
    <w:unhideWhenUsed/>
    <w:rsid w:val="009C591A"/>
    <w:pPr>
      <w:ind w:left="849" w:hanging="283"/>
      <w:contextualSpacing/>
    </w:pPr>
  </w:style>
  <w:style w:type="paragraph" w:styleId="List2">
    <w:name w:val="List 2"/>
    <w:basedOn w:val="Normal"/>
    <w:uiPriority w:val="99"/>
    <w:semiHidden/>
    <w:unhideWhenUsed/>
    <w:rsid w:val="009C591A"/>
    <w:pPr>
      <w:ind w:left="566" w:hanging="283"/>
      <w:contextualSpacing/>
    </w:pPr>
  </w:style>
  <w:style w:type="paragraph" w:styleId="ListNumber">
    <w:name w:val="List Number"/>
    <w:basedOn w:val="Normal"/>
    <w:uiPriority w:val="99"/>
    <w:semiHidden/>
    <w:unhideWhenUsed/>
    <w:rsid w:val="009C591A"/>
    <w:pPr>
      <w:numPr>
        <w:numId w:val="24"/>
      </w:numPr>
      <w:contextualSpacing/>
    </w:pPr>
  </w:style>
  <w:style w:type="paragraph" w:styleId="ListBullet">
    <w:name w:val="List Bullet"/>
    <w:basedOn w:val="Normal"/>
    <w:uiPriority w:val="99"/>
    <w:semiHidden/>
    <w:unhideWhenUsed/>
    <w:rsid w:val="009C591A"/>
    <w:pPr>
      <w:numPr>
        <w:numId w:val="25"/>
      </w:numPr>
      <w:contextualSpacing/>
    </w:pPr>
  </w:style>
  <w:style w:type="paragraph" w:styleId="List">
    <w:name w:val="List"/>
    <w:basedOn w:val="Normal"/>
    <w:uiPriority w:val="99"/>
    <w:semiHidden/>
    <w:unhideWhenUsed/>
    <w:rsid w:val="009C591A"/>
    <w:pPr>
      <w:ind w:left="283" w:hanging="283"/>
      <w:contextualSpacing/>
    </w:pPr>
  </w:style>
  <w:style w:type="paragraph" w:styleId="TOAHeading">
    <w:name w:val="toa heading"/>
    <w:basedOn w:val="Normal"/>
    <w:next w:val="Normal"/>
    <w:uiPriority w:val="99"/>
    <w:semiHidden/>
    <w:unhideWhenUsed/>
    <w:rsid w:val="009C591A"/>
    <w:pPr>
      <w:spacing w:before="120"/>
    </w:pPr>
    <w:rPr>
      <w:rFonts w:asciiTheme="majorHAnsi" w:eastAsiaTheme="majorEastAsia" w:hAnsiTheme="majorHAnsi" w:cstheme="majorBidi"/>
      <w:b/>
      <w:bCs/>
    </w:rPr>
  </w:style>
  <w:style w:type="paragraph" w:styleId="MacroText">
    <w:name w:val="macro"/>
    <w:link w:val="MacroTextChar"/>
    <w:uiPriority w:val="99"/>
    <w:semiHidden/>
    <w:unhideWhenUsed/>
    <w:rsid w:val="009C591A"/>
    <w:pPr>
      <w:tabs>
        <w:tab w:val="left" w:pos="480"/>
        <w:tab w:val="left" w:pos="960"/>
        <w:tab w:val="left" w:pos="1440"/>
        <w:tab w:val="left" w:pos="1920"/>
        <w:tab w:val="left" w:pos="2400"/>
        <w:tab w:val="left" w:pos="2880"/>
        <w:tab w:val="left" w:pos="3360"/>
        <w:tab w:val="left" w:pos="3840"/>
        <w:tab w:val="left" w:pos="4320"/>
      </w:tabs>
      <w:spacing w:after="0" w:line="240" w:lineRule="auto"/>
    </w:pPr>
    <w:rPr>
      <w:rFonts w:ascii="Consolas" w:eastAsia="Times New Roman" w:hAnsi="Consolas" w:cs="Times New Roman"/>
      <w:sz w:val="20"/>
      <w:szCs w:val="20"/>
    </w:rPr>
  </w:style>
  <w:style w:type="character" w:customStyle="1" w:styleId="MacroTextChar">
    <w:name w:val="Macro Text Char"/>
    <w:basedOn w:val="DefaultParagraphFont"/>
    <w:link w:val="MacroText"/>
    <w:uiPriority w:val="99"/>
    <w:semiHidden/>
    <w:rsid w:val="009C591A"/>
    <w:rPr>
      <w:rFonts w:ascii="Consolas" w:eastAsia="Times New Roman" w:hAnsi="Consolas" w:cs="Times New Roman"/>
      <w:sz w:val="20"/>
      <w:szCs w:val="20"/>
    </w:rPr>
  </w:style>
  <w:style w:type="paragraph" w:styleId="TableofAuthorities">
    <w:name w:val="table of authorities"/>
    <w:basedOn w:val="Normal"/>
    <w:next w:val="Normal"/>
    <w:uiPriority w:val="99"/>
    <w:semiHidden/>
    <w:unhideWhenUsed/>
    <w:rsid w:val="009C591A"/>
    <w:pPr>
      <w:ind w:left="240" w:hanging="240"/>
    </w:pPr>
  </w:style>
  <w:style w:type="paragraph" w:styleId="EndnoteText">
    <w:name w:val="endnote text"/>
    <w:basedOn w:val="Normal"/>
    <w:link w:val="EndnoteTextChar"/>
    <w:uiPriority w:val="99"/>
    <w:semiHidden/>
    <w:unhideWhenUsed/>
    <w:rsid w:val="009C591A"/>
    <w:rPr>
      <w:sz w:val="20"/>
      <w:szCs w:val="20"/>
    </w:rPr>
  </w:style>
  <w:style w:type="character" w:customStyle="1" w:styleId="EndnoteTextChar">
    <w:name w:val="Endnote Text Char"/>
    <w:basedOn w:val="DefaultParagraphFont"/>
    <w:link w:val="EndnoteText"/>
    <w:uiPriority w:val="99"/>
    <w:semiHidden/>
    <w:rsid w:val="009C591A"/>
    <w:rPr>
      <w:rFonts w:eastAsia="Times New Roman" w:cs="Times New Roman"/>
      <w:sz w:val="20"/>
      <w:szCs w:val="20"/>
    </w:rPr>
  </w:style>
  <w:style w:type="character" w:styleId="EndnoteReference">
    <w:name w:val="endnote reference"/>
    <w:basedOn w:val="DefaultParagraphFont"/>
    <w:uiPriority w:val="99"/>
    <w:semiHidden/>
    <w:unhideWhenUsed/>
    <w:rsid w:val="009C591A"/>
    <w:rPr>
      <w:vertAlign w:val="superscript"/>
    </w:rPr>
  </w:style>
  <w:style w:type="character" w:styleId="PageNumber">
    <w:name w:val="page number"/>
    <w:basedOn w:val="DefaultParagraphFont"/>
    <w:uiPriority w:val="99"/>
    <w:semiHidden/>
    <w:unhideWhenUsed/>
    <w:rsid w:val="009C591A"/>
  </w:style>
  <w:style w:type="character" w:styleId="LineNumber">
    <w:name w:val="line number"/>
    <w:basedOn w:val="DefaultParagraphFont"/>
    <w:uiPriority w:val="99"/>
    <w:semiHidden/>
    <w:unhideWhenUsed/>
    <w:rsid w:val="009C591A"/>
  </w:style>
  <w:style w:type="paragraph" w:styleId="EnvelopeReturn">
    <w:name w:val="envelope return"/>
    <w:basedOn w:val="Normal"/>
    <w:uiPriority w:val="99"/>
    <w:semiHidden/>
    <w:unhideWhenUsed/>
    <w:rsid w:val="009C591A"/>
    <w:rPr>
      <w:rFonts w:asciiTheme="majorHAnsi" w:eastAsiaTheme="majorEastAsia" w:hAnsiTheme="majorHAnsi" w:cstheme="majorBidi"/>
      <w:sz w:val="20"/>
      <w:szCs w:val="20"/>
    </w:rPr>
  </w:style>
  <w:style w:type="paragraph" w:styleId="EnvelopeAddress">
    <w:name w:val="envelope address"/>
    <w:basedOn w:val="Normal"/>
    <w:uiPriority w:val="99"/>
    <w:semiHidden/>
    <w:unhideWhenUsed/>
    <w:rsid w:val="009C591A"/>
    <w:pPr>
      <w:framePr w:w="7920" w:h="1980" w:hRule="exact" w:hSpace="180" w:wrap="auto" w:hAnchor="page" w:xAlign="center" w:yAlign="bottom"/>
      <w:ind w:left="2880"/>
    </w:pPr>
    <w:rPr>
      <w:rFonts w:asciiTheme="majorHAnsi" w:eastAsiaTheme="majorEastAsia" w:hAnsiTheme="majorHAnsi" w:cstheme="majorBidi"/>
    </w:rPr>
  </w:style>
  <w:style w:type="paragraph" w:styleId="TableofFigures">
    <w:name w:val="table of figures"/>
    <w:basedOn w:val="Normal"/>
    <w:next w:val="Normal"/>
    <w:uiPriority w:val="99"/>
    <w:semiHidden/>
    <w:unhideWhenUsed/>
    <w:rsid w:val="009C591A"/>
  </w:style>
  <w:style w:type="paragraph" w:styleId="Caption">
    <w:name w:val="caption"/>
    <w:basedOn w:val="Normal"/>
    <w:next w:val="Normal"/>
    <w:uiPriority w:val="35"/>
    <w:semiHidden/>
    <w:unhideWhenUsed/>
    <w:qFormat/>
    <w:rsid w:val="009C591A"/>
    <w:pPr>
      <w:spacing w:after="200"/>
    </w:pPr>
    <w:rPr>
      <w:i/>
      <w:iCs/>
      <w:color w:val="44546A" w:themeColor="text2"/>
      <w:sz w:val="18"/>
      <w:szCs w:val="18"/>
    </w:rPr>
  </w:style>
  <w:style w:type="paragraph" w:styleId="Index1">
    <w:name w:val="index 1"/>
    <w:basedOn w:val="Normal"/>
    <w:next w:val="Normal"/>
    <w:autoRedefine/>
    <w:uiPriority w:val="99"/>
    <w:semiHidden/>
    <w:unhideWhenUsed/>
    <w:rsid w:val="009C591A"/>
    <w:pPr>
      <w:ind w:left="240" w:hanging="240"/>
    </w:pPr>
  </w:style>
  <w:style w:type="paragraph" w:styleId="IndexHeading">
    <w:name w:val="index heading"/>
    <w:basedOn w:val="Normal"/>
    <w:next w:val="Index1"/>
    <w:uiPriority w:val="99"/>
    <w:semiHidden/>
    <w:unhideWhenUsed/>
    <w:rsid w:val="009C591A"/>
    <w:rPr>
      <w:rFonts w:asciiTheme="majorHAnsi" w:eastAsiaTheme="majorEastAsia" w:hAnsiTheme="majorHAnsi" w:cstheme="majorBidi"/>
      <w:b/>
      <w:bCs/>
    </w:rPr>
  </w:style>
  <w:style w:type="paragraph" w:styleId="NormalIndent">
    <w:name w:val="Normal Indent"/>
    <w:basedOn w:val="Normal"/>
    <w:uiPriority w:val="99"/>
    <w:semiHidden/>
    <w:unhideWhenUsed/>
    <w:rsid w:val="009C591A"/>
    <w:pPr>
      <w:ind w:left="720"/>
    </w:pPr>
  </w:style>
  <w:style w:type="paragraph" w:styleId="TOC9">
    <w:name w:val="toc 9"/>
    <w:basedOn w:val="Normal"/>
    <w:next w:val="Normal"/>
    <w:autoRedefine/>
    <w:uiPriority w:val="39"/>
    <w:semiHidden/>
    <w:unhideWhenUsed/>
    <w:rsid w:val="009C591A"/>
    <w:pPr>
      <w:spacing w:after="100"/>
      <w:ind w:left="1920"/>
    </w:pPr>
  </w:style>
  <w:style w:type="paragraph" w:styleId="TOC8">
    <w:name w:val="toc 8"/>
    <w:basedOn w:val="Normal"/>
    <w:next w:val="Normal"/>
    <w:autoRedefine/>
    <w:uiPriority w:val="39"/>
    <w:semiHidden/>
    <w:unhideWhenUsed/>
    <w:rsid w:val="009C591A"/>
    <w:pPr>
      <w:spacing w:after="100"/>
      <w:ind w:left="1680"/>
    </w:pPr>
  </w:style>
  <w:style w:type="paragraph" w:styleId="TOC7">
    <w:name w:val="toc 7"/>
    <w:basedOn w:val="Normal"/>
    <w:next w:val="Normal"/>
    <w:autoRedefine/>
    <w:uiPriority w:val="39"/>
    <w:semiHidden/>
    <w:unhideWhenUsed/>
    <w:rsid w:val="009C591A"/>
    <w:pPr>
      <w:spacing w:after="100"/>
      <w:ind w:left="1440"/>
    </w:pPr>
  </w:style>
  <w:style w:type="paragraph" w:styleId="TOC6">
    <w:name w:val="toc 6"/>
    <w:basedOn w:val="Normal"/>
    <w:next w:val="Normal"/>
    <w:autoRedefine/>
    <w:uiPriority w:val="39"/>
    <w:semiHidden/>
    <w:unhideWhenUsed/>
    <w:rsid w:val="009C591A"/>
    <w:pPr>
      <w:spacing w:after="100"/>
      <w:ind w:left="1200"/>
    </w:pPr>
  </w:style>
  <w:style w:type="paragraph" w:styleId="TOC5">
    <w:name w:val="toc 5"/>
    <w:basedOn w:val="Normal"/>
    <w:next w:val="Normal"/>
    <w:autoRedefine/>
    <w:uiPriority w:val="39"/>
    <w:semiHidden/>
    <w:unhideWhenUsed/>
    <w:rsid w:val="009C591A"/>
    <w:pPr>
      <w:spacing w:after="100"/>
      <w:ind w:left="960"/>
    </w:pPr>
  </w:style>
  <w:style w:type="paragraph" w:styleId="TOC4">
    <w:name w:val="toc 4"/>
    <w:basedOn w:val="Normal"/>
    <w:next w:val="Normal"/>
    <w:autoRedefine/>
    <w:uiPriority w:val="39"/>
    <w:semiHidden/>
    <w:unhideWhenUsed/>
    <w:rsid w:val="009C591A"/>
    <w:pPr>
      <w:spacing w:after="100"/>
      <w:ind w:left="720"/>
    </w:pPr>
  </w:style>
  <w:style w:type="paragraph" w:styleId="TOC3">
    <w:name w:val="toc 3"/>
    <w:basedOn w:val="Normal"/>
    <w:next w:val="Normal"/>
    <w:autoRedefine/>
    <w:uiPriority w:val="39"/>
    <w:semiHidden/>
    <w:unhideWhenUsed/>
    <w:rsid w:val="009C591A"/>
    <w:pPr>
      <w:spacing w:after="100"/>
      <w:ind w:left="480"/>
    </w:pPr>
  </w:style>
  <w:style w:type="paragraph" w:styleId="TOC2">
    <w:name w:val="toc 2"/>
    <w:basedOn w:val="Normal"/>
    <w:next w:val="Normal"/>
    <w:autoRedefine/>
    <w:uiPriority w:val="39"/>
    <w:semiHidden/>
    <w:unhideWhenUsed/>
    <w:rsid w:val="009C591A"/>
    <w:pPr>
      <w:spacing w:after="100"/>
      <w:ind w:left="240"/>
    </w:pPr>
  </w:style>
  <w:style w:type="paragraph" w:styleId="TOC1">
    <w:name w:val="toc 1"/>
    <w:basedOn w:val="Normal"/>
    <w:next w:val="Normal"/>
    <w:autoRedefine/>
    <w:uiPriority w:val="39"/>
    <w:semiHidden/>
    <w:unhideWhenUsed/>
    <w:rsid w:val="009C591A"/>
    <w:pPr>
      <w:spacing w:after="100"/>
    </w:pPr>
  </w:style>
  <w:style w:type="paragraph" w:styleId="Index9">
    <w:name w:val="index 9"/>
    <w:basedOn w:val="Normal"/>
    <w:next w:val="Normal"/>
    <w:autoRedefine/>
    <w:uiPriority w:val="99"/>
    <w:semiHidden/>
    <w:unhideWhenUsed/>
    <w:rsid w:val="009C591A"/>
    <w:pPr>
      <w:ind w:left="2160" w:hanging="240"/>
    </w:pPr>
  </w:style>
  <w:style w:type="paragraph" w:styleId="Index8">
    <w:name w:val="index 8"/>
    <w:basedOn w:val="Normal"/>
    <w:next w:val="Normal"/>
    <w:autoRedefine/>
    <w:uiPriority w:val="99"/>
    <w:semiHidden/>
    <w:unhideWhenUsed/>
    <w:rsid w:val="009C591A"/>
    <w:pPr>
      <w:ind w:left="1920" w:hanging="240"/>
    </w:pPr>
  </w:style>
  <w:style w:type="paragraph" w:styleId="Index7">
    <w:name w:val="index 7"/>
    <w:basedOn w:val="Normal"/>
    <w:next w:val="Normal"/>
    <w:autoRedefine/>
    <w:uiPriority w:val="99"/>
    <w:semiHidden/>
    <w:unhideWhenUsed/>
    <w:rsid w:val="009C591A"/>
    <w:pPr>
      <w:ind w:left="1680" w:hanging="240"/>
    </w:pPr>
  </w:style>
  <w:style w:type="paragraph" w:styleId="Index6">
    <w:name w:val="index 6"/>
    <w:basedOn w:val="Normal"/>
    <w:next w:val="Normal"/>
    <w:autoRedefine/>
    <w:uiPriority w:val="99"/>
    <w:semiHidden/>
    <w:unhideWhenUsed/>
    <w:rsid w:val="009C591A"/>
    <w:pPr>
      <w:ind w:left="1440" w:hanging="240"/>
    </w:pPr>
  </w:style>
  <w:style w:type="paragraph" w:styleId="Index5">
    <w:name w:val="index 5"/>
    <w:basedOn w:val="Normal"/>
    <w:next w:val="Normal"/>
    <w:autoRedefine/>
    <w:uiPriority w:val="99"/>
    <w:semiHidden/>
    <w:unhideWhenUsed/>
    <w:rsid w:val="009C591A"/>
    <w:pPr>
      <w:ind w:left="1200" w:hanging="240"/>
    </w:pPr>
  </w:style>
  <w:style w:type="paragraph" w:styleId="Index4">
    <w:name w:val="index 4"/>
    <w:basedOn w:val="Normal"/>
    <w:next w:val="Normal"/>
    <w:autoRedefine/>
    <w:uiPriority w:val="99"/>
    <w:semiHidden/>
    <w:unhideWhenUsed/>
    <w:rsid w:val="009C591A"/>
    <w:pPr>
      <w:ind w:left="960" w:hanging="240"/>
    </w:pPr>
  </w:style>
  <w:style w:type="paragraph" w:styleId="Index3">
    <w:name w:val="index 3"/>
    <w:basedOn w:val="Normal"/>
    <w:next w:val="Normal"/>
    <w:autoRedefine/>
    <w:uiPriority w:val="99"/>
    <w:semiHidden/>
    <w:unhideWhenUsed/>
    <w:rsid w:val="009C591A"/>
    <w:pPr>
      <w:ind w:left="720" w:hanging="240"/>
    </w:pPr>
  </w:style>
  <w:style w:type="paragraph" w:styleId="Index2">
    <w:name w:val="index 2"/>
    <w:basedOn w:val="Normal"/>
    <w:next w:val="Normal"/>
    <w:autoRedefine/>
    <w:uiPriority w:val="99"/>
    <w:semiHidden/>
    <w:unhideWhenUsed/>
    <w:rsid w:val="009C591A"/>
    <w:pPr>
      <w:ind w:left="480" w:hanging="240"/>
    </w:pPr>
  </w:style>
  <w:style w:type="paragraph" w:customStyle="1" w:styleId="CitaviBibliographyEntry">
    <w:name w:val="Citavi Bibliography Entry"/>
    <w:basedOn w:val="Normal"/>
    <w:link w:val="CitaviBibliographyEntryChar"/>
    <w:rsid w:val="009C591A"/>
    <w:pPr>
      <w:spacing w:after="120"/>
    </w:pPr>
  </w:style>
  <w:style w:type="character" w:customStyle="1" w:styleId="CitaviBibliographyEntryChar">
    <w:name w:val="Citavi Bibliography Entry Char"/>
    <w:basedOn w:val="DefaultParagraphFont"/>
    <w:link w:val="CitaviBibliographyEntry"/>
    <w:rsid w:val="009C591A"/>
    <w:rPr>
      <w:rFonts w:eastAsia="Times New Roman" w:cs="Times New Roman"/>
      <w:szCs w:val="24"/>
    </w:rPr>
  </w:style>
  <w:style w:type="paragraph" w:customStyle="1" w:styleId="CitaviBibliographyHeading">
    <w:name w:val="Citavi Bibliography Heading"/>
    <w:basedOn w:val="Heading1"/>
    <w:link w:val="CitaviBibliographyHeadingChar"/>
    <w:rsid w:val="009C591A"/>
    <w:pPr>
      <w:jc w:val="left"/>
    </w:pPr>
  </w:style>
  <w:style w:type="character" w:customStyle="1" w:styleId="CitaviBibliographyHeadingChar">
    <w:name w:val="Citavi Bibliography Heading Char"/>
    <w:basedOn w:val="DefaultParagraphFont"/>
    <w:link w:val="CitaviBibliographyHeading"/>
    <w:rsid w:val="009C591A"/>
    <w:rPr>
      <w:rFonts w:eastAsia="Times New Roman" w:cs="Times New Roman"/>
      <w:b/>
      <w:snapToGrid w:val="0"/>
      <w:color w:val="000000"/>
      <w:sz w:val="28"/>
      <w:szCs w:val="20"/>
      <w:shd w:val="clear" w:color="auto" w:fill="FFFFFF"/>
    </w:rPr>
  </w:style>
  <w:style w:type="paragraph" w:customStyle="1" w:styleId="CitaviBibliographySubheading1">
    <w:name w:val="Citavi Bibliography Subheading 1"/>
    <w:basedOn w:val="Heading2"/>
    <w:link w:val="CitaviBibliographySubheading1Char"/>
    <w:rsid w:val="009C591A"/>
    <w:pPr>
      <w:outlineLvl w:val="9"/>
    </w:pPr>
  </w:style>
  <w:style w:type="character" w:customStyle="1" w:styleId="CitaviBibliographySubheading1Char">
    <w:name w:val="Citavi Bibliography Subheading 1 Char"/>
    <w:basedOn w:val="DefaultParagraphFont"/>
    <w:link w:val="CitaviBibliographySubheading1"/>
    <w:rsid w:val="009C591A"/>
    <w:rPr>
      <w:rFonts w:asciiTheme="majorHAnsi" w:eastAsiaTheme="majorEastAsia" w:hAnsiTheme="majorHAnsi" w:cstheme="majorBidi"/>
      <w:color w:val="2E74B5" w:themeColor="accent1" w:themeShade="BF"/>
      <w:sz w:val="26"/>
      <w:szCs w:val="26"/>
    </w:rPr>
  </w:style>
  <w:style w:type="paragraph" w:customStyle="1" w:styleId="CitaviBibliographySubheading2">
    <w:name w:val="Citavi Bibliography Subheading 2"/>
    <w:basedOn w:val="Heading3"/>
    <w:link w:val="CitaviBibliographySubheading2Char"/>
    <w:rsid w:val="009C591A"/>
    <w:pPr>
      <w:outlineLvl w:val="9"/>
    </w:pPr>
  </w:style>
  <w:style w:type="character" w:customStyle="1" w:styleId="CitaviBibliographySubheading2Char">
    <w:name w:val="Citavi Bibliography Subheading 2 Char"/>
    <w:basedOn w:val="DefaultParagraphFont"/>
    <w:link w:val="CitaviBibliographySubheading2"/>
    <w:rsid w:val="009C591A"/>
    <w:rPr>
      <w:rFonts w:asciiTheme="majorHAnsi" w:eastAsiaTheme="majorEastAsia" w:hAnsiTheme="majorHAnsi" w:cstheme="majorBidi"/>
      <w:color w:val="1F4D78" w:themeColor="accent1" w:themeShade="7F"/>
      <w:szCs w:val="24"/>
    </w:rPr>
  </w:style>
  <w:style w:type="paragraph" w:customStyle="1" w:styleId="CitaviBibliographySubheading3">
    <w:name w:val="Citavi Bibliography Subheading 3"/>
    <w:basedOn w:val="Heading4"/>
    <w:link w:val="CitaviBibliographySubheading3Char"/>
    <w:rsid w:val="009C591A"/>
    <w:pPr>
      <w:outlineLvl w:val="9"/>
    </w:pPr>
  </w:style>
  <w:style w:type="character" w:customStyle="1" w:styleId="CitaviBibliographySubheading3Char">
    <w:name w:val="Citavi Bibliography Subheading 3 Char"/>
    <w:basedOn w:val="DefaultParagraphFont"/>
    <w:link w:val="CitaviBibliographySubheading3"/>
    <w:rsid w:val="009C591A"/>
    <w:rPr>
      <w:rFonts w:asciiTheme="majorHAnsi" w:eastAsiaTheme="majorEastAsia" w:hAnsiTheme="majorHAnsi" w:cstheme="majorBidi"/>
      <w:i/>
      <w:iCs/>
      <w:color w:val="2E74B5" w:themeColor="accent1" w:themeShade="BF"/>
      <w:szCs w:val="24"/>
    </w:rPr>
  </w:style>
  <w:style w:type="paragraph" w:customStyle="1" w:styleId="CitaviBibliographySubheading4">
    <w:name w:val="Citavi Bibliography Subheading 4"/>
    <w:basedOn w:val="Heading5"/>
    <w:link w:val="CitaviBibliographySubheading4Char"/>
    <w:rsid w:val="009C591A"/>
    <w:pPr>
      <w:outlineLvl w:val="9"/>
    </w:pPr>
  </w:style>
  <w:style w:type="character" w:customStyle="1" w:styleId="CitaviBibliographySubheading4Char">
    <w:name w:val="Citavi Bibliography Subheading 4 Char"/>
    <w:basedOn w:val="DefaultParagraphFont"/>
    <w:link w:val="CitaviBibliographySubheading4"/>
    <w:rsid w:val="009C591A"/>
    <w:rPr>
      <w:rFonts w:asciiTheme="majorHAnsi" w:eastAsiaTheme="majorEastAsia" w:hAnsiTheme="majorHAnsi" w:cstheme="majorBidi"/>
      <w:color w:val="2E74B5" w:themeColor="accent1" w:themeShade="BF"/>
      <w:szCs w:val="24"/>
    </w:rPr>
  </w:style>
  <w:style w:type="paragraph" w:customStyle="1" w:styleId="CitaviBibliographySubheading5">
    <w:name w:val="Citavi Bibliography Subheading 5"/>
    <w:basedOn w:val="Heading6"/>
    <w:link w:val="CitaviBibliographySubheading5Char"/>
    <w:rsid w:val="009C591A"/>
    <w:pPr>
      <w:outlineLvl w:val="9"/>
    </w:pPr>
  </w:style>
  <w:style w:type="character" w:customStyle="1" w:styleId="CitaviBibliographySubheading5Char">
    <w:name w:val="Citavi Bibliography Subheading 5 Char"/>
    <w:basedOn w:val="DefaultParagraphFont"/>
    <w:link w:val="CitaviBibliographySubheading5"/>
    <w:rsid w:val="009C591A"/>
    <w:rPr>
      <w:rFonts w:asciiTheme="majorHAnsi" w:eastAsiaTheme="majorEastAsia" w:hAnsiTheme="majorHAnsi" w:cstheme="majorBidi"/>
      <w:color w:val="1F4D78" w:themeColor="accent1" w:themeShade="7F"/>
      <w:szCs w:val="24"/>
    </w:rPr>
  </w:style>
  <w:style w:type="paragraph" w:customStyle="1" w:styleId="CitaviBibliographySubheading6">
    <w:name w:val="Citavi Bibliography Subheading 6"/>
    <w:basedOn w:val="Heading7"/>
    <w:link w:val="CitaviBibliographySubheading6Char"/>
    <w:rsid w:val="009C591A"/>
    <w:pPr>
      <w:outlineLvl w:val="9"/>
    </w:pPr>
  </w:style>
  <w:style w:type="character" w:customStyle="1" w:styleId="CitaviBibliographySubheading6Char">
    <w:name w:val="Citavi Bibliography Subheading 6 Char"/>
    <w:basedOn w:val="DefaultParagraphFont"/>
    <w:link w:val="CitaviBibliographySubheading6"/>
    <w:rsid w:val="009C591A"/>
    <w:rPr>
      <w:rFonts w:asciiTheme="majorHAnsi" w:eastAsiaTheme="majorEastAsia" w:hAnsiTheme="majorHAnsi" w:cstheme="majorBidi"/>
      <w:i/>
      <w:iCs/>
      <w:color w:val="1F4D78" w:themeColor="accent1" w:themeShade="7F"/>
      <w:szCs w:val="24"/>
    </w:rPr>
  </w:style>
  <w:style w:type="paragraph" w:customStyle="1" w:styleId="CitaviBibliographySubheading7">
    <w:name w:val="Citavi Bibliography Subheading 7"/>
    <w:basedOn w:val="Heading8"/>
    <w:link w:val="CitaviBibliographySubheading7Char"/>
    <w:rsid w:val="009C591A"/>
    <w:pPr>
      <w:outlineLvl w:val="9"/>
    </w:pPr>
  </w:style>
  <w:style w:type="character" w:customStyle="1" w:styleId="CitaviBibliographySubheading7Char">
    <w:name w:val="Citavi Bibliography Subheading 7 Char"/>
    <w:basedOn w:val="DefaultParagraphFont"/>
    <w:link w:val="CitaviBibliographySubheading7"/>
    <w:rsid w:val="009C591A"/>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Heading9"/>
    <w:link w:val="CitaviBibliographySubheading8Char"/>
    <w:rsid w:val="009C591A"/>
    <w:pPr>
      <w:outlineLvl w:val="9"/>
    </w:pPr>
  </w:style>
  <w:style w:type="character" w:customStyle="1" w:styleId="CitaviBibliographySubheading8Char">
    <w:name w:val="Citavi Bibliography Subheading 8 Char"/>
    <w:basedOn w:val="DefaultParagraphFont"/>
    <w:link w:val="CitaviBibliographySubheading8"/>
    <w:rsid w:val="009C591A"/>
    <w:rPr>
      <w:rFonts w:asciiTheme="majorHAnsi" w:eastAsiaTheme="majorEastAsia" w:hAnsiTheme="majorHAnsi" w:cstheme="majorBidi"/>
      <w:i/>
      <w:iCs/>
      <w:color w:val="272727" w:themeColor="text1" w:themeTint="D8"/>
      <w:sz w:val="21"/>
      <w:szCs w:val="21"/>
    </w:rPr>
  </w:style>
  <w:style w:type="paragraph" w:customStyle="1" w:styleId="tv2132">
    <w:name w:val="tv2132"/>
    <w:basedOn w:val="Normal"/>
    <w:rsid w:val="009C591A"/>
    <w:pPr>
      <w:spacing w:line="360" w:lineRule="auto"/>
      <w:ind w:firstLine="300"/>
    </w:pPr>
    <w:rPr>
      <w:color w:val="414142"/>
      <w:sz w:val="20"/>
      <w:szCs w:val="20"/>
      <w:lang w:eastAsia="lv-LV"/>
    </w:rPr>
  </w:style>
  <w:style w:type="paragraph" w:customStyle="1" w:styleId="naisf">
    <w:name w:val="naisf"/>
    <w:basedOn w:val="Normal"/>
    <w:rsid w:val="009C591A"/>
    <w:pPr>
      <w:spacing w:before="100" w:beforeAutospacing="1" w:after="100" w:afterAutospacing="1"/>
      <w:jc w:val="both"/>
    </w:pPr>
    <w:rPr>
      <w:lang w:val="en-US"/>
    </w:rPr>
  </w:style>
  <w:style w:type="paragraph" w:customStyle="1" w:styleId="ML-4tx-2">
    <w:name w:val="ML-4tx-2"/>
    <w:basedOn w:val="Normal"/>
    <w:link w:val="ML-4tx-2Char"/>
    <w:qFormat/>
    <w:rsid w:val="009C591A"/>
    <w:pPr>
      <w:tabs>
        <w:tab w:val="left" w:pos="851"/>
      </w:tabs>
      <w:spacing w:before="60"/>
      <w:ind w:firstLine="567"/>
      <w:jc w:val="both"/>
    </w:pPr>
    <w:rPr>
      <w:spacing w:val="-3"/>
      <w:sz w:val="21"/>
      <w:szCs w:val="21"/>
      <w:lang w:eastAsia="lv-LV"/>
    </w:rPr>
  </w:style>
  <w:style w:type="character" w:customStyle="1" w:styleId="ML-4tx-2Char">
    <w:name w:val="ML-4tx-2 Char"/>
    <w:basedOn w:val="DefaultParagraphFont"/>
    <w:link w:val="ML-4tx-2"/>
    <w:rsid w:val="009C591A"/>
    <w:rPr>
      <w:rFonts w:eastAsia="Times New Roman" w:cs="Times New Roman"/>
      <w:spacing w:val="-3"/>
      <w:sz w:val="21"/>
      <w:szCs w:val="21"/>
      <w:lang w:eastAsia="lv-LV"/>
    </w:rPr>
  </w:style>
  <w:style w:type="paragraph" w:customStyle="1" w:styleId="ML-5tx-pti">
    <w:name w:val="ML-5tx-pti"/>
    <w:basedOn w:val="ListParagraph"/>
    <w:link w:val="ML-5tx-ptiChar"/>
    <w:qFormat/>
    <w:rsid w:val="009C591A"/>
    <w:pPr>
      <w:numPr>
        <w:numId w:val="30"/>
      </w:numPr>
      <w:spacing w:before="60"/>
      <w:ind w:left="568" w:hanging="284"/>
      <w:contextualSpacing w:val="0"/>
      <w:jc w:val="both"/>
    </w:pPr>
    <w:rPr>
      <w:spacing w:val="-3"/>
      <w:sz w:val="21"/>
      <w:szCs w:val="21"/>
      <w:lang w:eastAsia="lv-LV"/>
    </w:rPr>
  </w:style>
  <w:style w:type="character" w:customStyle="1" w:styleId="ML-5tx-ptiChar">
    <w:name w:val="ML-5tx-pti Char"/>
    <w:basedOn w:val="DefaultParagraphFont"/>
    <w:link w:val="ML-5tx-pti"/>
    <w:rsid w:val="009C591A"/>
    <w:rPr>
      <w:rFonts w:eastAsia="Times New Roman" w:cs="Times New Roman"/>
      <w:spacing w:val="-3"/>
      <w:sz w:val="21"/>
      <w:szCs w:val="21"/>
      <w:lang w:eastAsia="lv-LV"/>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632624">
      <w:bodyDiv w:val="1"/>
      <w:marLeft w:val="0"/>
      <w:marRight w:val="0"/>
      <w:marTop w:val="0"/>
      <w:marBottom w:val="0"/>
      <w:divBdr>
        <w:top w:val="none" w:sz="0" w:space="0" w:color="auto"/>
        <w:left w:val="none" w:sz="0" w:space="0" w:color="auto"/>
        <w:bottom w:val="none" w:sz="0" w:space="0" w:color="auto"/>
        <w:right w:val="none" w:sz="0" w:space="0" w:color="auto"/>
      </w:divBdr>
    </w:div>
    <w:div w:id="37704241">
      <w:bodyDiv w:val="1"/>
      <w:marLeft w:val="0"/>
      <w:marRight w:val="0"/>
      <w:marTop w:val="0"/>
      <w:marBottom w:val="0"/>
      <w:divBdr>
        <w:top w:val="none" w:sz="0" w:space="0" w:color="auto"/>
        <w:left w:val="none" w:sz="0" w:space="0" w:color="auto"/>
        <w:bottom w:val="none" w:sz="0" w:space="0" w:color="auto"/>
        <w:right w:val="none" w:sz="0" w:space="0" w:color="auto"/>
      </w:divBdr>
    </w:div>
    <w:div w:id="44254079">
      <w:bodyDiv w:val="1"/>
      <w:marLeft w:val="0"/>
      <w:marRight w:val="0"/>
      <w:marTop w:val="0"/>
      <w:marBottom w:val="0"/>
      <w:divBdr>
        <w:top w:val="none" w:sz="0" w:space="0" w:color="auto"/>
        <w:left w:val="none" w:sz="0" w:space="0" w:color="auto"/>
        <w:bottom w:val="none" w:sz="0" w:space="0" w:color="auto"/>
        <w:right w:val="none" w:sz="0" w:space="0" w:color="auto"/>
      </w:divBdr>
      <w:divsChild>
        <w:div w:id="2009672604">
          <w:marLeft w:val="0"/>
          <w:marRight w:val="0"/>
          <w:marTop w:val="0"/>
          <w:marBottom w:val="0"/>
          <w:divBdr>
            <w:top w:val="none" w:sz="0" w:space="0" w:color="auto"/>
            <w:left w:val="none" w:sz="0" w:space="0" w:color="auto"/>
            <w:bottom w:val="none" w:sz="0" w:space="0" w:color="auto"/>
            <w:right w:val="none" w:sz="0" w:space="0" w:color="auto"/>
          </w:divBdr>
        </w:div>
      </w:divsChild>
    </w:div>
    <w:div w:id="76901562">
      <w:bodyDiv w:val="1"/>
      <w:marLeft w:val="0"/>
      <w:marRight w:val="0"/>
      <w:marTop w:val="0"/>
      <w:marBottom w:val="0"/>
      <w:divBdr>
        <w:top w:val="none" w:sz="0" w:space="0" w:color="auto"/>
        <w:left w:val="none" w:sz="0" w:space="0" w:color="auto"/>
        <w:bottom w:val="none" w:sz="0" w:space="0" w:color="auto"/>
        <w:right w:val="none" w:sz="0" w:space="0" w:color="auto"/>
      </w:divBdr>
      <w:divsChild>
        <w:div w:id="39861301">
          <w:marLeft w:val="0"/>
          <w:marRight w:val="0"/>
          <w:marTop w:val="0"/>
          <w:marBottom w:val="0"/>
          <w:divBdr>
            <w:top w:val="none" w:sz="0" w:space="0" w:color="auto"/>
            <w:left w:val="none" w:sz="0" w:space="0" w:color="auto"/>
            <w:bottom w:val="none" w:sz="0" w:space="0" w:color="auto"/>
            <w:right w:val="none" w:sz="0" w:space="0" w:color="auto"/>
          </w:divBdr>
        </w:div>
      </w:divsChild>
    </w:div>
    <w:div w:id="107164428">
      <w:bodyDiv w:val="1"/>
      <w:marLeft w:val="0"/>
      <w:marRight w:val="0"/>
      <w:marTop w:val="0"/>
      <w:marBottom w:val="0"/>
      <w:divBdr>
        <w:top w:val="none" w:sz="0" w:space="0" w:color="auto"/>
        <w:left w:val="none" w:sz="0" w:space="0" w:color="auto"/>
        <w:bottom w:val="none" w:sz="0" w:space="0" w:color="auto"/>
        <w:right w:val="none" w:sz="0" w:space="0" w:color="auto"/>
      </w:divBdr>
    </w:div>
    <w:div w:id="148668316">
      <w:bodyDiv w:val="1"/>
      <w:marLeft w:val="0"/>
      <w:marRight w:val="0"/>
      <w:marTop w:val="0"/>
      <w:marBottom w:val="0"/>
      <w:divBdr>
        <w:top w:val="none" w:sz="0" w:space="0" w:color="auto"/>
        <w:left w:val="none" w:sz="0" w:space="0" w:color="auto"/>
        <w:bottom w:val="none" w:sz="0" w:space="0" w:color="auto"/>
        <w:right w:val="none" w:sz="0" w:space="0" w:color="auto"/>
      </w:divBdr>
    </w:div>
    <w:div w:id="190460471">
      <w:bodyDiv w:val="1"/>
      <w:marLeft w:val="0"/>
      <w:marRight w:val="0"/>
      <w:marTop w:val="0"/>
      <w:marBottom w:val="0"/>
      <w:divBdr>
        <w:top w:val="none" w:sz="0" w:space="0" w:color="auto"/>
        <w:left w:val="none" w:sz="0" w:space="0" w:color="auto"/>
        <w:bottom w:val="none" w:sz="0" w:space="0" w:color="auto"/>
        <w:right w:val="none" w:sz="0" w:space="0" w:color="auto"/>
      </w:divBdr>
    </w:div>
    <w:div w:id="193886320">
      <w:bodyDiv w:val="1"/>
      <w:marLeft w:val="0"/>
      <w:marRight w:val="0"/>
      <w:marTop w:val="0"/>
      <w:marBottom w:val="0"/>
      <w:divBdr>
        <w:top w:val="none" w:sz="0" w:space="0" w:color="auto"/>
        <w:left w:val="none" w:sz="0" w:space="0" w:color="auto"/>
        <w:bottom w:val="none" w:sz="0" w:space="0" w:color="auto"/>
        <w:right w:val="none" w:sz="0" w:space="0" w:color="auto"/>
      </w:divBdr>
    </w:div>
    <w:div w:id="213930447">
      <w:bodyDiv w:val="1"/>
      <w:marLeft w:val="0"/>
      <w:marRight w:val="0"/>
      <w:marTop w:val="0"/>
      <w:marBottom w:val="0"/>
      <w:divBdr>
        <w:top w:val="none" w:sz="0" w:space="0" w:color="auto"/>
        <w:left w:val="none" w:sz="0" w:space="0" w:color="auto"/>
        <w:bottom w:val="none" w:sz="0" w:space="0" w:color="auto"/>
        <w:right w:val="none" w:sz="0" w:space="0" w:color="auto"/>
      </w:divBdr>
    </w:div>
    <w:div w:id="270864663">
      <w:bodyDiv w:val="1"/>
      <w:marLeft w:val="0"/>
      <w:marRight w:val="0"/>
      <w:marTop w:val="0"/>
      <w:marBottom w:val="0"/>
      <w:divBdr>
        <w:top w:val="none" w:sz="0" w:space="0" w:color="auto"/>
        <w:left w:val="none" w:sz="0" w:space="0" w:color="auto"/>
        <w:bottom w:val="none" w:sz="0" w:space="0" w:color="auto"/>
        <w:right w:val="none" w:sz="0" w:space="0" w:color="auto"/>
      </w:divBdr>
    </w:div>
    <w:div w:id="308369623">
      <w:bodyDiv w:val="1"/>
      <w:marLeft w:val="0"/>
      <w:marRight w:val="0"/>
      <w:marTop w:val="0"/>
      <w:marBottom w:val="0"/>
      <w:divBdr>
        <w:top w:val="none" w:sz="0" w:space="0" w:color="auto"/>
        <w:left w:val="none" w:sz="0" w:space="0" w:color="auto"/>
        <w:bottom w:val="none" w:sz="0" w:space="0" w:color="auto"/>
        <w:right w:val="none" w:sz="0" w:space="0" w:color="auto"/>
      </w:divBdr>
      <w:divsChild>
        <w:div w:id="745959306">
          <w:marLeft w:val="0"/>
          <w:marRight w:val="0"/>
          <w:marTop w:val="0"/>
          <w:marBottom w:val="0"/>
          <w:divBdr>
            <w:top w:val="none" w:sz="0" w:space="0" w:color="auto"/>
            <w:left w:val="none" w:sz="0" w:space="0" w:color="auto"/>
            <w:bottom w:val="none" w:sz="0" w:space="0" w:color="auto"/>
            <w:right w:val="none" w:sz="0" w:space="0" w:color="auto"/>
          </w:divBdr>
        </w:div>
      </w:divsChild>
    </w:div>
    <w:div w:id="513036598">
      <w:bodyDiv w:val="1"/>
      <w:marLeft w:val="0"/>
      <w:marRight w:val="0"/>
      <w:marTop w:val="0"/>
      <w:marBottom w:val="0"/>
      <w:divBdr>
        <w:top w:val="none" w:sz="0" w:space="0" w:color="auto"/>
        <w:left w:val="none" w:sz="0" w:space="0" w:color="auto"/>
        <w:bottom w:val="none" w:sz="0" w:space="0" w:color="auto"/>
        <w:right w:val="none" w:sz="0" w:space="0" w:color="auto"/>
      </w:divBdr>
    </w:div>
    <w:div w:id="598830742">
      <w:bodyDiv w:val="1"/>
      <w:marLeft w:val="0"/>
      <w:marRight w:val="0"/>
      <w:marTop w:val="0"/>
      <w:marBottom w:val="0"/>
      <w:divBdr>
        <w:top w:val="none" w:sz="0" w:space="0" w:color="auto"/>
        <w:left w:val="none" w:sz="0" w:space="0" w:color="auto"/>
        <w:bottom w:val="none" w:sz="0" w:space="0" w:color="auto"/>
        <w:right w:val="none" w:sz="0" w:space="0" w:color="auto"/>
      </w:divBdr>
      <w:divsChild>
        <w:div w:id="2004048833">
          <w:marLeft w:val="0"/>
          <w:marRight w:val="0"/>
          <w:marTop w:val="0"/>
          <w:marBottom w:val="0"/>
          <w:divBdr>
            <w:top w:val="none" w:sz="0" w:space="0" w:color="auto"/>
            <w:left w:val="none" w:sz="0" w:space="0" w:color="auto"/>
            <w:bottom w:val="none" w:sz="0" w:space="0" w:color="auto"/>
            <w:right w:val="none" w:sz="0" w:space="0" w:color="auto"/>
          </w:divBdr>
        </w:div>
      </w:divsChild>
    </w:div>
    <w:div w:id="629629137">
      <w:bodyDiv w:val="1"/>
      <w:marLeft w:val="0"/>
      <w:marRight w:val="0"/>
      <w:marTop w:val="0"/>
      <w:marBottom w:val="0"/>
      <w:divBdr>
        <w:top w:val="none" w:sz="0" w:space="0" w:color="auto"/>
        <w:left w:val="none" w:sz="0" w:space="0" w:color="auto"/>
        <w:bottom w:val="none" w:sz="0" w:space="0" w:color="auto"/>
        <w:right w:val="none" w:sz="0" w:space="0" w:color="auto"/>
      </w:divBdr>
    </w:div>
    <w:div w:id="774980091">
      <w:bodyDiv w:val="1"/>
      <w:marLeft w:val="0"/>
      <w:marRight w:val="0"/>
      <w:marTop w:val="0"/>
      <w:marBottom w:val="0"/>
      <w:divBdr>
        <w:top w:val="none" w:sz="0" w:space="0" w:color="auto"/>
        <w:left w:val="none" w:sz="0" w:space="0" w:color="auto"/>
        <w:bottom w:val="none" w:sz="0" w:space="0" w:color="auto"/>
        <w:right w:val="none" w:sz="0" w:space="0" w:color="auto"/>
      </w:divBdr>
    </w:div>
    <w:div w:id="793715323">
      <w:bodyDiv w:val="1"/>
      <w:marLeft w:val="0"/>
      <w:marRight w:val="0"/>
      <w:marTop w:val="0"/>
      <w:marBottom w:val="0"/>
      <w:divBdr>
        <w:top w:val="none" w:sz="0" w:space="0" w:color="auto"/>
        <w:left w:val="none" w:sz="0" w:space="0" w:color="auto"/>
        <w:bottom w:val="none" w:sz="0" w:space="0" w:color="auto"/>
        <w:right w:val="none" w:sz="0" w:space="0" w:color="auto"/>
      </w:divBdr>
    </w:div>
    <w:div w:id="812059651">
      <w:bodyDiv w:val="1"/>
      <w:marLeft w:val="0"/>
      <w:marRight w:val="0"/>
      <w:marTop w:val="0"/>
      <w:marBottom w:val="0"/>
      <w:divBdr>
        <w:top w:val="none" w:sz="0" w:space="0" w:color="auto"/>
        <w:left w:val="none" w:sz="0" w:space="0" w:color="auto"/>
        <w:bottom w:val="none" w:sz="0" w:space="0" w:color="auto"/>
        <w:right w:val="none" w:sz="0" w:space="0" w:color="auto"/>
      </w:divBdr>
    </w:div>
    <w:div w:id="876431189">
      <w:bodyDiv w:val="1"/>
      <w:marLeft w:val="0"/>
      <w:marRight w:val="0"/>
      <w:marTop w:val="0"/>
      <w:marBottom w:val="0"/>
      <w:divBdr>
        <w:top w:val="none" w:sz="0" w:space="0" w:color="auto"/>
        <w:left w:val="none" w:sz="0" w:space="0" w:color="auto"/>
        <w:bottom w:val="none" w:sz="0" w:space="0" w:color="auto"/>
        <w:right w:val="none" w:sz="0" w:space="0" w:color="auto"/>
      </w:divBdr>
    </w:div>
    <w:div w:id="916859421">
      <w:bodyDiv w:val="1"/>
      <w:marLeft w:val="0"/>
      <w:marRight w:val="0"/>
      <w:marTop w:val="0"/>
      <w:marBottom w:val="0"/>
      <w:divBdr>
        <w:top w:val="none" w:sz="0" w:space="0" w:color="auto"/>
        <w:left w:val="none" w:sz="0" w:space="0" w:color="auto"/>
        <w:bottom w:val="none" w:sz="0" w:space="0" w:color="auto"/>
        <w:right w:val="none" w:sz="0" w:space="0" w:color="auto"/>
      </w:divBdr>
    </w:div>
    <w:div w:id="934433796">
      <w:bodyDiv w:val="1"/>
      <w:marLeft w:val="0"/>
      <w:marRight w:val="0"/>
      <w:marTop w:val="0"/>
      <w:marBottom w:val="0"/>
      <w:divBdr>
        <w:top w:val="none" w:sz="0" w:space="0" w:color="auto"/>
        <w:left w:val="none" w:sz="0" w:space="0" w:color="auto"/>
        <w:bottom w:val="none" w:sz="0" w:space="0" w:color="auto"/>
        <w:right w:val="none" w:sz="0" w:space="0" w:color="auto"/>
      </w:divBdr>
      <w:divsChild>
        <w:div w:id="541944624">
          <w:marLeft w:val="0"/>
          <w:marRight w:val="0"/>
          <w:marTop w:val="0"/>
          <w:marBottom w:val="0"/>
          <w:divBdr>
            <w:top w:val="none" w:sz="0" w:space="0" w:color="auto"/>
            <w:left w:val="none" w:sz="0" w:space="0" w:color="auto"/>
            <w:bottom w:val="none" w:sz="0" w:space="0" w:color="auto"/>
            <w:right w:val="none" w:sz="0" w:space="0" w:color="auto"/>
          </w:divBdr>
        </w:div>
      </w:divsChild>
    </w:div>
    <w:div w:id="935864781">
      <w:bodyDiv w:val="1"/>
      <w:marLeft w:val="0"/>
      <w:marRight w:val="0"/>
      <w:marTop w:val="0"/>
      <w:marBottom w:val="0"/>
      <w:divBdr>
        <w:top w:val="none" w:sz="0" w:space="0" w:color="auto"/>
        <w:left w:val="none" w:sz="0" w:space="0" w:color="auto"/>
        <w:bottom w:val="none" w:sz="0" w:space="0" w:color="auto"/>
        <w:right w:val="none" w:sz="0" w:space="0" w:color="auto"/>
      </w:divBdr>
    </w:div>
    <w:div w:id="1002708089">
      <w:bodyDiv w:val="1"/>
      <w:marLeft w:val="0"/>
      <w:marRight w:val="0"/>
      <w:marTop w:val="0"/>
      <w:marBottom w:val="0"/>
      <w:divBdr>
        <w:top w:val="none" w:sz="0" w:space="0" w:color="auto"/>
        <w:left w:val="none" w:sz="0" w:space="0" w:color="auto"/>
        <w:bottom w:val="none" w:sz="0" w:space="0" w:color="auto"/>
        <w:right w:val="none" w:sz="0" w:space="0" w:color="auto"/>
      </w:divBdr>
      <w:divsChild>
        <w:div w:id="578372535">
          <w:marLeft w:val="0"/>
          <w:marRight w:val="0"/>
          <w:marTop w:val="0"/>
          <w:marBottom w:val="0"/>
          <w:divBdr>
            <w:top w:val="none" w:sz="0" w:space="0" w:color="auto"/>
            <w:left w:val="none" w:sz="0" w:space="0" w:color="auto"/>
            <w:bottom w:val="none" w:sz="0" w:space="0" w:color="auto"/>
            <w:right w:val="none" w:sz="0" w:space="0" w:color="auto"/>
          </w:divBdr>
        </w:div>
      </w:divsChild>
    </w:div>
    <w:div w:id="1039236342">
      <w:bodyDiv w:val="1"/>
      <w:marLeft w:val="0"/>
      <w:marRight w:val="0"/>
      <w:marTop w:val="0"/>
      <w:marBottom w:val="0"/>
      <w:divBdr>
        <w:top w:val="none" w:sz="0" w:space="0" w:color="auto"/>
        <w:left w:val="none" w:sz="0" w:space="0" w:color="auto"/>
        <w:bottom w:val="none" w:sz="0" w:space="0" w:color="auto"/>
        <w:right w:val="none" w:sz="0" w:space="0" w:color="auto"/>
      </w:divBdr>
      <w:divsChild>
        <w:div w:id="1633824459">
          <w:marLeft w:val="0"/>
          <w:marRight w:val="0"/>
          <w:marTop w:val="240"/>
          <w:marBottom w:val="0"/>
          <w:divBdr>
            <w:top w:val="none" w:sz="0" w:space="0" w:color="auto"/>
            <w:left w:val="none" w:sz="0" w:space="0" w:color="auto"/>
            <w:bottom w:val="none" w:sz="0" w:space="0" w:color="auto"/>
            <w:right w:val="none" w:sz="0" w:space="0" w:color="auto"/>
          </w:divBdr>
          <w:divsChild>
            <w:div w:id="1934653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7514906">
      <w:bodyDiv w:val="1"/>
      <w:marLeft w:val="0"/>
      <w:marRight w:val="0"/>
      <w:marTop w:val="0"/>
      <w:marBottom w:val="0"/>
      <w:divBdr>
        <w:top w:val="none" w:sz="0" w:space="0" w:color="auto"/>
        <w:left w:val="none" w:sz="0" w:space="0" w:color="auto"/>
        <w:bottom w:val="none" w:sz="0" w:space="0" w:color="auto"/>
        <w:right w:val="none" w:sz="0" w:space="0" w:color="auto"/>
      </w:divBdr>
      <w:divsChild>
        <w:div w:id="1839230919">
          <w:marLeft w:val="0"/>
          <w:marRight w:val="0"/>
          <w:marTop w:val="0"/>
          <w:marBottom w:val="0"/>
          <w:divBdr>
            <w:top w:val="none" w:sz="0" w:space="0" w:color="auto"/>
            <w:left w:val="none" w:sz="0" w:space="0" w:color="auto"/>
            <w:bottom w:val="none" w:sz="0" w:space="0" w:color="auto"/>
            <w:right w:val="none" w:sz="0" w:space="0" w:color="auto"/>
          </w:divBdr>
        </w:div>
      </w:divsChild>
    </w:div>
    <w:div w:id="1099104910">
      <w:bodyDiv w:val="1"/>
      <w:marLeft w:val="0"/>
      <w:marRight w:val="0"/>
      <w:marTop w:val="0"/>
      <w:marBottom w:val="0"/>
      <w:divBdr>
        <w:top w:val="none" w:sz="0" w:space="0" w:color="auto"/>
        <w:left w:val="none" w:sz="0" w:space="0" w:color="auto"/>
        <w:bottom w:val="none" w:sz="0" w:space="0" w:color="auto"/>
        <w:right w:val="none" w:sz="0" w:space="0" w:color="auto"/>
      </w:divBdr>
    </w:div>
    <w:div w:id="1111242448">
      <w:bodyDiv w:val="1"/>
      <w:marLeft w:val="0"/>
      <w:marRight w:val="0"/>
      <w:marTop w:val="0"/>
      <w:marBottom w:val="0"/>
      <w:divBdr>
        <w:top w:val="none" w:sz="0" w:space="0" w:color="auto"/>
        <w:left w:val="none" w:sz="0" w:space="0" w:color="auto"/>
        <w:bottom w:val="none" w:sz="0" w:space="0" w:color="auto"/>
        <w:right w:val="none" w:sz="0" w:space="0" w:color="auto"/>
      </w:divBdr>
    </w:div>
    <w:div w:id="1207841182">
      <w:bodyDiv w:val="1"/>
      <w:marLeft w:val="0"/>
      <w:marRight w:val="0"/>
      <w:marTop w:val="0"/>
      <w:marBottom w:val="0"/>
      <w:divBdr>
        <w:top w:val="none" w:sz="0" w:space="0" w:color="auto"/>
        <w:left w:val="none" w:sz="0" w:space="0" w:color="auto"/>
        <w:bottom w:val="none" w:sz="0" w:space="0" w:color="auto"/>
        <w:right w:val="none" w:sz="0" w:space="0" w:color="auto"/>
      </w:divBdr>
      <w:divsChild>
        <w:div w:id="1680305403">
          <w:marLeft w:val="0"/>
          <w:marRight w:val="0"/>
          <w:marTop w:val="0"/>
          <w:marBottom w:val="0"/>
          <w:divBdr>
            <w:top w:val="none" w:sz="0" w:space="0" w:color="auto"/>
            <w:left w:val="none" w:sz="0" w:space="0" w:color="auto"/>
            <w:bottom w:val="none" w:sz="0" w:space="0" w:color="auto"/>
            <w:right w:val="none" w:sz="0" w:space="0" w:color="auto"/>
          </w:divBdr>
        </w:div>
      </w:divsChild>
    </w:div>
    <w:div w:id="1250583498">
      <w:bodyDiv w:val="1"/>
      <w:marLeft w:val="0"/>
      <w:marRight w:val="0"/>
      <w:marTop w:val="0"/>
      <w:marBottom w:val="0"/>
      <w:divBdr>
        <w:top w:val="none" w:sz="0" w:space="0" w:color="auto"/>
        <w:left w:val="none" w:sz="0" w:space="0" w:color="auto"/>
        <w:bottom w:val="none" w:sz="0" w:space="0" w:color="auto"/>
        <w:right w:val="none" w:sz="0" w:space="0" w:color="auto"/>
      </w:divBdr>
    </w:div>
    <w:div w:id="1318651356">
      <w:bodyDiv w:val="1"/>
      <w:marLeft w:val="0"/>
      <w:marRight w:val="0"/>
      <w:marTop w:val="0"/>
      <w:marBottom w:val="0"/>
      <w:divBdr>
        <w:top w:val="none" w:sz="0" w:space="0" w:color="auto"/>
        <w:left w:val="none" w:sz="0" w:space="0" w:color="auto"/>
        <w:bottom w:val="none" w:sz="0" w:space="0" w:color="auto"/>
        <w:right w:val="none" w:sz="0" w:space="0" w:color="auto"/>
      </w:divBdr>
      <w:divsChild>
        <w:div w:id="271673471">
          <w:marLeft w:val="0"/>
          <w:marRight w:val="0"/>
          <w:marTop w:val="480"/>
          <w:marBottom w:val="240"/>
          <w:divBdr>
            <w:top w:val="none" w:sz="0" w:space="0" w:color="auto"/>
            <w:left w:val="none" w:sz="0" w:space="0" w:color="auto"/>
            <w:bottom w:val="none" w:sz="0" w:space="0" w:color="auto"/>
            <w:right w:val="none" w:sz="0" w:space="0" w:color="auto"/>
          </w:divBdr>
        </w:div>
        <w:div w:id="1775634124">
          <w:marLeft w:val="0"/>
          <w:marRight w:val="0"/>
          <w:marTop w:val="0"/>
          <w:marBottom w:val="567"/>
          <w:divBdr>
            <w:top w:val="none" w:sz="0" w:space="0" w:color="auto"/>
            <w:left w:val="none" w:sz="0" w:space="0" w:color="auto"/>
            <w:bottom w:val="none" w:sz="0" w:space="0" w:color="auto"/>
            <w:right w:val="none" w:sz="0" w:space="0" w:color="auto"/>
          </w:divBdr>
        </w:div>
      </w:divsChild>
    </w:div>
    <w:div w:id="1332829801">
      <w:bodyDiv w:val="1"/>
      <w:marLeft w:val="0"/>
      <w:marRight w:val="0"/>
      <w:marTop w:val="0"/>
      <w:marBottom w:val="0"/>
      <w:divBdr>
        <w:top w:val="none" w:sz="0" w:space="0" w:color="auto"/>
        <w:left w:val="none" w:sz="0" w:space="0" w:color="auto"/>
        <w:bottom w:val="none" w:sz="0" w:space="0" w:color="auto"/>
        <w:right w:val="none" w:sz="0" w:space="0" w:color="auto"/>
      </w:divBdr>
    </w:div>
    <w:div w:id="1333491779">
      <w:bodyDiv w:val="1"/>
      <w:marLeft w:val="0"/>
      <w:marRight w:val="0"/>
      <w:marTop w:val="0"/>
      <w:marBottom w:val="0"/>
      <w:divBdr>
        <w:top w:val="none" w:sz="0" w:space="0" w:color="auto"/>
        <w:left w:val="none" w:sz="0" w:space="0" w:color="auto"/>
        <w:bottom w:val="none" w:sz="0" w:space="0" w:color="auto"/>
        <w:right w:val="none" w:sz="0" w:space="0" w:color="auto"/>
      </w:divBdr>
      <w:divsChild>
        <w:div w:id="705376675">
          <w:marLeft w:val="0"/>
          <w:marRight w:val="0"/>
          <w:marTop w:val="240"/>
          <w:marBottom w:val="0"/>
          <w:divBdr>
            <w:top w:val="none" w:sz="0" w:space="0" w:color="auto"/>
            <w:left w:val="none" w:sz="0" w:space="0" w:color="auto"/>
            <w:bottom w:val="none" w:sz="0" w:space="0" w:color="auto"/>
            <w:right w:val="none" w:sz="0" w:space="0" w:color="auto"/>
          </w:divBdr>
          <w:divsChild>
            <w:div w:id="8397357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2386719">
      <w:bodyDiv w:val="1"/>
      <w:marLeft w:val="0"/>
      <w:marRight w:val="0"/>
      <w:marTop w:val="0"/>
      <w:marBottom w:val="0"/>
      <w:divBdr>
        <w:top w:val="none" w:sz="0" w:space="0" w:color="auto"/>
        <w:left w:val="none" w:sz="0" w:space="0" w:color="auto"/>
        <w:bottom w:val="none" w:sz="0" w:space="0" w:color="auto"/>
        <w:right w:val="none" w:sz="0" w:space="0" w:color="auto"/>
      </w:divBdr>
    </w:div>
    <w:div w:id="1507792825">
      <w:bodyDiv w:val="1"/>
      <w:marLeft w:val="0"/>
      <w:marRight w:val="0"/>
      <w:marTop w:val="0"/>
      <w:marBottom w:val="0"/>
      <w:divBdr>
        <w:top w:val="none" w:sz="0" w:space="0" w:color="auto"/>
        <w:left w:val="none" w:sz="0" w:space="0" w:color="auto"/>
        <w:bottom w:val="none" w:sz="0" w:space="0" w:color="auto"/>
        <w:right w:val="none" w:sz="0" w:space="0" w:color="auto"/>
      </w:divBdr>
      <w:divsChild>
        <w:div w:id="1008213903">
          <w:marLeft w:val="0"/>
          <w:marRight w:val="0"/>
          <w:marTop w:val="0"/>
          <w:marBottom w:val="0"/>
          <w:divBdr>
            <w:top w:val="none" w:sz="0" w:space="0" w:color="auto"/>
            <w:left w:val="none" w:sz="0" w:space="0" w:color="auto"/>
            <w:bottom w:val="none" w:sz="0" w:space="0" w:color="auto"/>
            <w:right w:val="none" w:sz="0" w:space="0" w:color="auto"/>
          </w:divBdr>
        </w:div>
      </w:divsChild>
    </w:div>
    <w:div w:id="1542211282">
      <w:bodyDiv w:val="1"/>
      <w:marLeft w:val="0"/>
      <w:marRight w:val="0"/>
      <w:marTop w:val="0"/>
      <w:marBottom w:val="0"/>
      <w:divBdr>
        <w:top w:val="none" w:sz="0" w:space="0" w:color="auto"/>
        <w:left w:val="none" w:sz="0" w:space="0" w:color="auto"/>
        <w:bottom w:val="none" w:sz="0" w:space="0" w:color="auto"/>
        <w:right w:val="none" w:sz="0" w:space="0" w:color="auto"/>
      </w:divBdr>
    </w:div>
    <w:div w:id="1636763975">
      <w:bodyDiv w:val="1"/>
      <w:marLeft w:val="0"/>
      <w:marRight w:val="0"/>
      <w:marTop w:val="0"/>
      <w:marBottom w:val="0"/>
      <w:divBdr>
        <w:top w:val="none" w:sz="0" w:space="0" w:color="auto"/>
        <w:left w:val="none" w:sz="0" w:space="0" w:color="auto"/>
        <w:bottom w:val="none" w:sz="0" w:space="0" w:color="auto"/>
        <w:right w:val="none" w:sz="0" w:space="0" w:color="auto"/>
      </w:divBdr>
      <w:divsChild>
        <w:div w:id="717363850">
          <w:marLeft w:val="0"/>
          <w:marRight w:val="0"/>
          <w:marTop w:val="0"/>
          <w:marBottom w:val="0"/>
          <w:divBdr>
            <w:top w:val="none" w:sz="0" w:space="0" w:color="auto"/>
            <w:left w:val="none" w:sz="0" w:space="0" w:color="auto"/>
            <w:bottom w:val="none" w:sz="0" w:space="0" w:color="auto"/>
            <w:right w:val="none" w:sz="0" w:space="0" w:color="auto"/>
          </w:divBdr>
        </w:div>
      </w:divsChild>
    </w:div>
    <w:div w:id="1717046402">
      <w:bodyDiv w:val="1"/>
      <w:marLeft w:val="0"/>
      <w:marRight w:val="0"/>
      <w:marTop w:val="0"/>
      <w:marBottom w:val="0"/>
      <w:divBdr>
        <w:top w:val="none" w:sz="0" w:space="0" w:color="auto"/>
        <w:left w:val="none" w:sz="0" w:space="0" w:color="auto"/>
        <w:bottom w:val="none" w:sz="0" w:space="0" w:color="auto"/>
        <w:right w:val="none" w:sz="0" w:space="0" w:color="auto"/>
      </w:divBdr>
      <w:divsChild>
        <w:div w:id="990907688">
          <w:marLeft w:val="0"/>
          <w:marRight w:val="0"/>
          <w:marTop w:val="480"/>
          <w:marBottom w:val="240"/>
          <w:divBdr>
            <w:top w:val="none" w:sz="0" w:space="0" w:color="auto"/>
            <w:left w:val="none" w:sz="0" w:space="0" w:color="auto"/>
            <w:bottom w:val="none" w:sz="0" w:space="0" w:color="auto"/>
            <w:right w:val="none" w:sz="0" w:space="0" w:color="auto"/>
          </w:divBdr>
        </w:div>
        <w:div w:id="1284770793">
          <w:marLeft w:val="0"/>
          <w:marRight w:val="0"/>
          <w:marTop w:val="0"/>
          <w:marBottom w:val="567"/>
          <w:divBdr>
            <w:top w:val="none" w:sz="0" w:space="0" w:color="auto"/>
            <w:left w:val="none" w:sz="0" w:space="0" w:color="auto"/>
            <w:bottom w:val="none" w:sz="0" w:space="0" w:color="auto"/>
            <w:right w:val="none" w:sz="0" w:space="0" w:color="auto"/>
          </w:divBdr>
        </w:div>
      </w:divsChild>
    </w:div>
    <w:div w:id="1777209917">
      <w:bodyDiv w:val="1"/>
      <w:marLeft w:val="0"/>
      <w:marRight w:val="0"/>
      <w:marTop w:val="0"/>
      <w:marBottom w:val="0"/>
      <w:divBdr>
        <w:top w:val="none" w:sz="0" w:space="0" w:color="auto"/>
        <w:left w:val="none" w:sz="0" w:space="0" w:color="auto"/>
        <w:bottom w:val="none" w:sz="0" w:space="0" w:color="auto"/>
        <w:right w:val="none" w:sz="0" w:space="0" w:color="auto"/>
      </w:divBdr>
    </w:div>
    <w:div w:id="1830443002">
      <w:bodyDiv w:val="1"/>
      <w:marLeft w:val="0"/>
      <w:marRight w:val="0"/>
      <w:marTop w:val="0"/>
      <w:marBottom w:val="0"/>
      <w:divBdr>
        <w:top w:val="none" w:sz="0" w:space="0" w:color="auto"/>
        <w:left w:val="none" w:sz="0" w:space="0" w:color="auto"/>
        <w:bottom w:val="none" w:sz="0" w:space="0" w:color="auto"/>
        <w:right w:val="none" w:sz="0" w:space="0" w:color="auto"/>
      </w:divBdr>
      <w:divsChild>
        <w:div w:id="1492213141">
          <w:marLeft w:val="0"/>
          <w:marRight w:val="0"/>
          <w:marTop w:val="0"/>
          <w:marBottom w:val="0"/>
          <w:divBdr>
            <w:top w:val="none" w:sz="0" w:space="0" w:color="auto"/>
            <w:left w:val="none" w:sz="0" w:space="0" w:color="auto"/>
            <w:bottom w:val="none" w:sz="0" w:space="0" w:color="auto"/>
            <w:right w:val="none" w:sz="0" w:space="0" w:color="auto"/>
          </w:divBdr>
        </w:div>
      </w:divsChild>
    </w:div>
    <w:div w:id="1865557431">
      <w:bodyDiv w:val="1"/>
      <w:marLeft w:val="0"/>
      <w:marRight w:val="0"/>
      <w:marTop w:val="0"/>
      <w:marBottom w:val="0"/>
      <w:divBdr>
        <w:top w:val="none" w:sz="0" w:space="0" w:color="auto"/>
        <w:left w:val="none" w:sz="0" w:space="0" w:color="auto"/>
        <w:bottom w:val="none" w:sz="0" w:space="0" w:color="auto"/>
        <w:right w:val="none" w:sz="0" w:space="0" w:color="auto"/>
      </w:divBdr>
      <w:divsChild>
        <w:div w:id="244002591">
          <w:marLeft w:val="0"/>
          <w:marRight w:val="0"/>
          <w:marTop w:val="0"/>
          <w:marBottom w:val="0"/>
          <w:divBdr>
            <w:top w:val="none" w:sz="0" w:space="0" w:color="auto"/>
            <w:left w:val="none" w:sz="0" w:space="0" w:color="auto"/>
            <w:bottom w:val="none" w:sz="0" w:space="0" w:color="auto"/>
            <w:right w:val="none" w:sz="0" w:space="0" w:color="auto"/>
          </w:divBdr>
        </w:div>
      </w:divsChild>
    </w:div>
    <w:div w:id="1865942873">
      <w:bodyDiv w:val="1"/>
      <w:marLeft w:val="0"/>
      <w:marRight w:val="0"/>
      <w:marTop w:val="0"/>
      <w:marBottom w:val="0"/>
      <w:divBdr>
        <w:top w:val="none" w:sz="0" w:space="0" w:color="auto"/>
        <w:left w:val="none" w:sz="0" w:space="0" w:color="auto"/>
        <w:bottom w:val="none" w:sz="0" w:space="0" w:color="auto"/>
        <w:right w:val="none" w:sz="0" w:space="0" w:color="auto"/>
      </w:divBdr>
      <w:divsChild>
        <w:div w:id="520315044">
          <w:marLeft w:val="0"/>
          <w:marRight w:val="0"/>
          <w:marTop w:val="0"/>
          <w:marBottom w:val="0"/>
          <w:divBdr>
            <w:top w:val="none" w:sz="0" w:space="0" w:color="auto"/>
            <w:left w:val="none" w:sz="0" w:space="0" w:color="auto"/>
            <w:bottom w:val="none" w:sz="0" w:space="0" w:color="auto"/>
            <w:right w:val="none" w:sz="0" w:space="0" w:color="auto"/>
          </w:divBdr>
        </w:div>
      </w:divsChild>
    </w:div>
    <w:div w:id="1887372668">
      <w:bodyDiv w:val="1"/>
      <w:marLeft w:val="0"/>
      <w:marRight w:val="0"/>
      <w:marTop w:val="0"/>
      <w:marBottom w:val="0"/>
      <w:divBdr>
        <w:top w:val="none" w:sz="0" w:space="0" w:color="auto"/>
        <w:left w:val="none" w:sz="0" w:space="0" w:color="auto"/>
        <w:bottom w:val="none" w:sz="0" w:space="0" w:color="auto"/>
        <w:right w:val="none" w:sz="0" w:space="0" w:color="auto"/>
      </w:divBdr>
    </w:div>
    <w:div w:id="1894803969">
      <w:bodyDiv w:val="1"/>
      <w:marLeft w:val="0"/>
      <w:marRight w:val="0"/>
      <w:marTop w:val="0"/>
      <w:marBottom w:val="0"/>
      <w:divBdr>
        <w:top w:val="none" w:sz="0" w:space="0" w:color="auto"/>
        <w:left w:val="none" w:sz="0" w:space="0" w:color="auto"/>
        <w:bottom w:val="none" w:sz="0" w:space="0" w:color="auto"/>
        <w:right w:val="none" w:sz="0" w:space="0" w:color="auto"/>
      </w:divBdr>
    </w:div>
    <w:div w:id="1901817584">
      <w:bodyDiv w:val="1"/>
      <w:marLeft w:val="0"/>
      <w:marRight w:val="0"/>
      <w:marTop w:val="0"/>
      <w:marBottom w:val="0"/>
      <w:divBdr>
        <w:top w:val="none" w:sz="0" w:space="0" w:color="auto"/>
        <w:left w:val="none" w:sz="0" w:space="0" w:color="auto"/>
        <w:bottom w:val="none" w:sz="0" w:space="0" w:color="auto"/>
        <w:right w:val="none" w:sz="0" w:space="0" w:color="auto"/>
      </w:divBdr>
    </w:div>
    <w:div w:id="1918398596">
      <w:bodyDiv w:val="1"/>
      <w:marLeft w:val="0"/>
      <w:marRight w:val="0"/>
      <w:marTop w:val="0"/>
      <w:marBottom w:val="0"/>
      <w:divBdr>
        <w:top w:val="none" w:sz="0" w:space="0" w:color="auto"/>
        <w:left w:val="none" w:sz="0" w:space="0" w:color="auto"/>
        <w:bottom w:val="none" w:sz="0" w:space="0" w:color="auto"/>
        <w:right w:val="none" w:sz="0" w:space="0" w:color="auto"/>
      </w:divBdr>
    </w:div>
    <w:div w:id="1942838781">
      <w:bodyDiv w:val="1"/>
      <w:marLeft w:val="0"/>
      <w:marRight w:val="0"/>
      <w:marTop w:val="0"/>
      <w:marBottom w:val="0"/>
      <w:divBdr>
        <w:top w:val="none" w:sz="0" w:space="0" w:color="auto"/>
        <w:left w:val="none" w:sz="0" w:space="0" w:color="auto"/>
        <w:bottom w:val="none" w:sz="0" w:space="0" w:color="auto"/>
        <w:right w:val="none" w:sz="0" w:space="0" w:color="auto"/>
      </w:divBdr>
    </w:div>
    <w:div w:id="1973975774">
      <w:bodyDiv w:val="1"/>
      <w:marLeft w:val="0"/>
      <w:marRight w:val="0"/>
      <w:marTop w:val="0"/>
      <w:marBottom w:val="0"/>
      <w:divBdr>
        <w:top w:val="none" w:sz="0" w:space="0" w:color="auto"/>
        <w:left w:val="none" w:sz="0" w:space="0" w:color="auto"/>
        <w:bottom w:val="none" w:sz="0" w:space="0" w:color="auto"/>
        <w:right w:val="none" w:sz="0" w:space="0" w:color="auto"/>
      </w:divBdr>
    </w:div>
    <w:div w:id="21149796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manas.tiesas.lv/eTiesasMvc/nolemumi/pdf/546472.pdf" TargetMode="External"/><Relationship Id="rId13" Type="http://schemas.openxmlformats.org/officeDocument/2006/relationships/hyperlink" Target="http://www.lvs.lv" TargetMode="External"/><Relationship Id="rId18" Type="http://schemas.openxmlformats.org/officeDocument/2006/relationships/hyperlink" Target="https://www.at.gov.lv/files/uploads/files/docs/conferences/paraugi/kl-01%5b1%5d.07.08.doc" TargetMode="External"/><Relationship Id="rId26" Type="http://schemas.openxmlformats.org/officeDocument/2006/relationships/hyperlink" Target="https://www.at.gov.lv/downloadlawfile/5355" TargetMode="External"/><Relationship Id="rId3" Type="http://schemas.openxmlformats.org/officeDocument/2006/relationships/styles" Target="styles.xml"/><Relationship Id="rId21" Type="http://schemas.openxmlformats.org/officeDocument/2006/relationships/hyperlink" Target="https://www.at.gov.lv/downloadlawfile/3959" TargetMode="External"/><Relationship Id="rId7" Type="http://schemas.openxmlformats.org/officeDocument/2006/relationships/endnotes" Target="endnotes.xml"/><Relationship Id="rId12" Type="http://schemas.openxmlformats.org/officeDocument/2006/relationships/hyperlink" Target="https://www.at.gov.lv/downloadlawfile/8555" TargetMode="External"/><Relationship Id="rId17" Type="http://schemas.openxmlformats.org/officeDocument/2006/relationships/hyperlink" Target="https://www.at.gov.lv/downloadlawfile/9814" TargetMode="External"/><Relationship Id="rId25" Type="http://schemas.openxmlformats.org/officeDocument/2006/relationships/hyperlink" Target="https://www.at.gov.lv/downloadlawfile/5355" TargetMode="External"/><Relationship Id="rId2" Type="http://schemas.openxmlformats.org/officeDocument/2006/relationships/numbering" Target="numbering.xml"/><Relationship Id="rId16" Type="http://schemas.openxmlformats.org/officeDocument/2006/relationships/hyperlink" Target="https://www.at.gov.lv/downloadlawfile/5929" TargetMode="External"/><Relationship Id="rId20" Type="http://schemas.openxmlformats.org/officeDocument/2006/relationships/hyperlink" Target="https://www.at.gov.lv/downloadlawfile/3755" TargetMode="External"/><Relationship Id="rId29"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at.gov.lv/downloadlawfile/5288" TargetMode="External"/><Relationship Id="rId24" Type="http://schemas.openxmlformats.org/officeDocument/2006/relationships/hyperlink" Target="https://eur-lex.europa.eu/legal-content/LV/TXT/?uri=CELEX:62015CJ0531" TargetMode="External"/><Relationship Id="rId5" Type="http://schemas.openxmlformats.org/officeDocument/2006/relationships/webSettings" Target="webSettings.xml"/><Relationship Id="rId15" Type="http://schemas.openxmlformats.org/officeDocument/2006/relationships/hyperlink" Target="https://www.at.gov.lv/downloadlawfile/8222" TargetMode="External"/><Relationship Id="rId23" Type="http://schemas.openxmlformats.org/officeDocument/2006/relationships/hyperlink" Target="https://curia.europa.eu/juris/document/document.jsf?text=&amp;docid=60993&amp;pageIndex=0&amp;doclang=LV&amp;mode=lst&amp;dir=&amp;occ=first&amp;part=1&amp;cid=839864" TargetMode="External"/><Relationship Id="rId28" Type="http://schemas.openxmlformats.org/officeDocument/2006/relationships/hyperlink" Target="https://www.at.gov.lv/downloadlawfile/8170" TargetMode="External"/><Relationship Id="rId10" Type="http://schemas.openxmlformats.org/officeDocument/2006/relationships/hyperlink" Target="https://www.at.gov.lv/downloadlawfile/9814" TargetMode="External"/><Relationship Id="rId19" Type="http://schemas.openxmlformats.org/officeDocument/2006/relationships/hyperlink" Target="https://www.at.gov.lv/downloadlawfile/4185" TargetMode="External"/><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s://www.at.gov.lv/downloadlawfile/5929" TargetMode="External"/><Relationship Id="rId14" Type="http://schemas.openxmlformats.org/officeDocument/2006/relationships/hyperlink" Target="https://www.at.gov.lv/downloadlawfile/7187" TargetMode="External"/><Relationship Id="rId22" Type="http://schemas.openxmlformats.org/officeDocument/2006/relationships/hyperlink" Target="https://www.at.gov.lv/downloadlawfile/5866" TargetMode="External"/><Relationship Id="rId27" Type="http://schemas.openxmlformats.org/officeDocument/2006/relationships/hyperlink" Target="https://www.at.gov.lv/downloadlawfile/8222" TargetMode="External"/><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43C01F7-6D1E-45D2-91DB-CFFDABB17BC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66</Pages>
  <Words>145055</Words>
  <Characters>82682</Characters>
  <Application>Microsoft Office Word</Application>
  <DocSecurity>0</DocSecurity>
  <Lines>689</Lines>
  <Paragraphs>4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72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4-12-19T07:40:00Z</dcterms:created>
  <dcterms:modified xsi:type="dcterms:W3CDTF">2025-01-23T09:35:00Z</dcterms:modified>
</cp:coreProperties>
</file>